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41CCD" w14:textId="5ABA5459" w:rsidR="00FD7A7A" w:rsidRPr="00CA405B" w:rsidRDefault="00A41D9A" w:rsidP="00E16CE2">
      <w:pPr>
        <w:spacing w:beforeLines="100" w:before="240" w:afterLines="100" w:after="240" w:line="360" w:lineRule="auto"/>
        <w:rPr>
          <w:b/>
        </w:rPr>
      </w:pPr>
      <w:bookmarkStart w:id="0" w:name="_GoBack"/>
      <w:bookmarkEnd w:id="0"/>
      <w:r>
        <w:rPr>
          <w:b/>
        </w:rPr>
        <w:t xml:space="preserve">How effective are </w:t>
      </w:r>
      <w:r w:rsidR="00C370DF">
        <w:rPr>
          <w:b/>
        </w:rPr>
        <w:t xml:space="preserve">current approaches to </w:t>
      </w:r>
      <w:r w:rsidR="00940394">
        <w:rPr>
          <w:b/>
        </w:rPr>
        <w:t>m</w:t>
      </w:r>
      <w:r w:rsidR="00FD7A7A" w:rsidRPr="00CA405B">
        <w:rPr>
          <w:b/>
        </w:rPr>
        <w:t>igrant screening for i</w:t>
      </w:r>
      <w:r>
        <w:rPr>
          <w:b/>
        </w:rPr>
        <w:t xml:space="preserve">nfectious diseases in </w:t>
      </w:r>
      <w:r w:rsidR="00C370DF">
        <w:rPr>
          <w:b/>
        </w:rPr>
        <w:t>E</w:t>
      </w:r>
      <w:r w:rsidR="00C03754">
        <w:rPr>
          <w:b/>
        </w:rPr>
        <w:t>urope</w:t>
      </w:r>
      <w:r>
        <w:rPr>
          <w:b/>
        </w:rPr>
        <w:t>?</w:t>
      </w:r>
      <w:r w:rsidR="00AD7F9E">
        <w:rPr>
          <w:b/>
        </w:rPr>
        <w:t xml:space="preserve"> </w:t>
      </w:r>
      <w:r w:rsidR="00F81D63">
        <w:rPr>
          <w:b/>
        </w:rPr>
        <w:t>A</w:t>
      </w:r>
      <w:r w:rsidR="00FD7A7A" w:rsidRPr="00CA405B">
        <w:rPr>
          <w:b/>
        </w:rPr>
        <w:t xml:space="preserve"> syst</w:t>
      </w:r>
      <w:r>
        <w:rPr>
          <w:b/>
        </w:rPr>
        <w:t>em</w:t>
      </w:r>
      <w:r w:rsidR="00FD7A7A" w:rsidRPr="00CA405B">
        <w:rPr>
          <w:b/>
        </w:rPr>
        <w:t xml:space="preserve">atic </w:t>
      </w:r>
      <w:r w:rsidR="00FE7F16">
        <w:rPr>
          <w:b/>
        </w:rPr>
        <w:t>review</w:t>
      </w:r>
    </w:p>
    <w:p w14:paraId="4041BD1D" w14:textId="77777777" w:rsidR="00FD7A7A" w:rsidRDefault="00FD7A7A" w:rsidP="00E16CE2">
      <w:pPr>
        <w:spacing w:beforeLines="100" w:before="240" w:afterLines="100" w:after="240" w:line="360" w:lineRule="auto"/>
      </w:pPr>
    </w:p>
    <w:p w14:paraId="09263B1C" w14:textId="63F6E988" w:rsidR="00395677" w:rsidRDefault="00C82753" w:rsidP="00637A0F">
      <w:pPr>
        <w:spacing w:beforeLines="100" w:before="240" w:afterLines="100" w:after="240" w:line="360" w:lineRule="auto"/>
      </w:pPr>
      <w:r>
        <w:t>Farah Seedat</w:t>
      </w:r>
      <w:r w:rsidR="00855D10">
        <w:t>*</w:t>
      </w:r>
      <w:r>
        <w:t>, Sally Hargreaves</w:t>
      </w:r>
      <w:r w:rsidR="00855D10">
        <w:t>*</w:t>
      </w:r>
      <w:r>
        <w:t xml:space="preserve">, </w:t>
      </w:r>
      <w:r w:rsidR="00037786">
        <w:t>Laura Nellums</w:t>
      </w:r>
      <w:r w:rsidR="00855D10">
        <w:t>*</w:t>
      </w:r>
      <w:r w:rsidR="00037786">
        <w:t xml:space="preserve">, </w:t>
      </w:r>
      <w:r w:rsidR="008C7005">
        <w:t>Jing Ouy</w:t>
      </w:r>
      <w:r w:rsidR="00090871">
        <w:t>ang</w:t>
      </w:r>
      <w:r w:rsidR="00037786">
        <w:t>,</w:t>
      </w:r>
      <w:r>
        <w:t xml:space="preserve"> </w:t>
      </w:r>
      <w:r w:rsidR="00526B66">
        <w:t>Mi</w:t>
      </w:r>
      <w:r w:rsidR="00EC2C22">
        <w:t>chael</w:t>
      </w:r>
      <w:r w:rsidR="004D153F">
        <w:t xml:space="preserve"> Brown</w:t>
      </w:r>
      <w:r>
        <w:t>, Jon S Friedland</w:t>
      </w:r>
    </w:p>
    <w:p w14:paraId="1643F3F5" w14:textId="77777777" w:rsidR="00855D10" w:rsidRDefault="00855D10" w:rsidP="00637A0F">
      <w:pPr>
        <w:spacing w:beforeLines="100" w:before="240" w:afterLines="100" w:after="240" w:line="360" w:lineRule="auto"/>
      </w:pPr>
    </w:p>
    <w:p w14:paraId="47F2C0FD" w14:textId="7D1E54D0" w:rsidR="00855D10" w:rsidRDefault="00855D10" w:rsidP="00637A0F">
      <w:pPr>
        <w:spacing w:beforeLines="100" w:before="240" w:afterLines="100" w:after="240" w:line="360" w:lineRule="auto"/>
        <w:rPr>
          <w:b/>
        </w:rPr>
      </w:pPr>
      <w:r>
        <w:rPr>
          <w:b/>
        </w:rPr>
        <w:t>* Joint first authors</w:t>
      </w:r>
    </w:p>
    <w:p w14:paraId="6082431F" w14:textId="633D43EC" w:rsidR="00395677" w:rsidRDefault="00395677" w:rsidP="00E16CE2">
      <w:pPr>
        <w:spacing w:beforeLines="100" w:before="240" w:afterLines="100" w:after="240" w:line="480" w:lineRule="auto"/>
      </w:pPr>
      <w:r>
        <w:t>Imperial College London</w:t>
      </w:r>
      <w:r w:rsidRPr="00B97199">
        <w:t>, Hammers</w:t>
      </w:r>
      <w:r>
        <w:t xml:space="preserve">mith Hospital Campus, </w:t>
      </w:r>
      <w:r w:rsidRPr="00B97199">
        <w:t xml:space="preserve">London, W12 0NN </w:t>
      </w:r>
      <w:r>
        <w:t xml:space="preserve">(F Seedat MSc, Hargreaves S PhD, </w:t>
      </w:r>
      <w:r w:rsidR="00037786">
        <w:t>Nellums L</w:t>
      </w:r>
      <w:r w:rsidR="00855D10">
        <w:t xml:space="preserve"> PhD</w:t>
      </w:r>
      <w:r w:rsidR="00037786">
        <w:t xml:space="preserve">, </w:t>
      </w:r>
      <w:r>
        <w:t xml:space="preserve">Friedland JS </w:t>
      </w:r>
      <w:r w:rsidR="00855D10">
        <w:t>FRCP</w:t>
      </w:r>
      <w:r w:rsidR="001E4237">
        <w:t>; J</w:t>
      </w:r>
      <w:r w:rsidR="004D153F">
        <w:t xml:space="preserve"> Ouyang)</w:t>
      </w:r>
      <w:r w:rsidR="0084735C">
        <w:t xml:space="preserve">; </w:t>
      </w:r>
      <w:r w:rsidR="00D128E2">
        <w:t>London School of Hygiene &amp; Tropical Medicine, London WC1E 7HT</w:t>
      </w:r>
      <w:r w:rsidR="0084735C">
        <w:t xml:space="preserve"> (M Brown</w:t>
      </w:r>
      <w:r w:rsidR="00037786">
        <w:t xml:space="preserve"> </w:t>
      </w:r>
      <w:r w:rsidR="00D128E2">
        <w:t>FRCP PhD</w:t>
      </w:r>
      <w:r w:rsidR="004D153F">
        <w:t>)</w:t>
      </w:r>
    </w:p>
    <w:p w14:paraId="3F896DBE" w14:textId="77777777" w:rsidR="00855D10" w:rsidRDefault="00855D10" w:rsidP="00E16CE2">
      <w:pPr>
        <w:spacing w:beforeLines="100" w:before="240" w:afterLines="100" w:after="240" w:line="480" w:lineRule="auto"/>
        <w:rPr>
          <w:b/>
        </w:rPr>
      </w:pPr>
    </w:p>
    <w:p w14:paraId="225C0A5C" w14:textId="15080434" w:rsidR="00CA405B" w:rsidRDefault="00307B8E" w:rsidP="00E16CE2">
      <w:pPr>
        <w:spacing w:beforeLines="100" w:before="240" w:afterLines="100" w:after="240" w:line="480" w:lineRule="auto"/>
      </w:pPr>
      <w:r w:rsidRPr="00395677">
        <w:rPr>
          <w:b/>
        </w:rPr>
        <w:t>Correspond</w:t>
      </w:r>
      <w:r w:rsidR="00395677" w:rsidRPr="00395677">
        <w:rPr>
          <w:b/>
        </w:rPr>
        <w:t>ing author:</w:t>
      </w:r>
      <w:r w:rsidR="00395677">
        <w:t xml:space="preserve"> Dr Sally Hargreaves</w:t>
      </w:r>
      <w:r w:rsidRPr="00B97199">
        <w:t xml:space="preserve"> </w:t>
      </w:r>
    </w:p>
    <w:p w14:paraId="4F8F7618" w14:textId="683AC682" w:rsidR="00395677" w:rsidRDefault="00CA405B" w:rsidP="00E16CE2">
      <w:pPr>
        <w:spacing w:beforeLines="100" w:before="240" w:afterLines="100" w:after="240" w:line="480" w:lineRule="auto"/>
      </w:pPr>
      <w:r>
        <w:t>Imperial College London, International Health Unit, Section of Infectious Diseases and Immunity, Hammersmith Hospital Campus, 8</w:t>
      </w:r>
      <w:r w:rsidRPr="00CA405B">
        <w:rPr>
          <w:vertAlign w:val="superscript"/>
        </w:rPr>
        <w:t>th</w:t>
      </w:r>
      <w:r>
        <w:t xml:space="preserve"> Floor Commonwealth Building,</w:t>
      </w:r>
      <w:r w:rsidR="00395677">
        <w:t xml:space="preserve"> Du</w:t>
      </w:r>
      <w:r w:rsidR="00E43A40">
        <w:t xml:space="preserve"> </w:t>
      </w:r>
      <w:r w:rsidR="00395677">
        <w:t>Cane Road, London W12 ONN</w:t>
      </w:r>
      <w:r>
        <w:t xml:space="preserve"> </w:t>
      </w:r>
      <w:r w:rsidR="00307B8E" w:rsidRPr="00B97199">
        <w:t>T: 0</w:t>
      </w:r>
      <w:r w:rsidR="00395677">
        <w:t xml:space="preserve">0 44 (0) </w:t>
      </w:r>
      <w:r w:rsidR="00307B8E" w:rsidRPr="00B97199">
        <w:t>79</w:t>
      </w:r>
      <w:r w:rsidR="00395677">
        <w:t>73267062</w:t>
      </w:r>
      <w:r w:rsidR="00307B8E" w:rsidRPr="00B97199">
        <w:t xml:space="preserve"> </w:t>
      </w:r>
    </w:p>
    <w:p w14:paraId="73FD2FD6" w14:textId="4DB25760" w:rsidR="008A0B03" w:rsidRPr="00B97199" w:rsidRDefault="00307B8E" w:rsidP="00E16CE2">
      <w:pPr>
        <w:spacing w:beforeLines="100" w:before="240" w:afterLines="100" w:after="240" w:line="480" w:lineRule="auto"/>
      </w:pPr>
      <w:r w:rsidRPr="00B97199">
        <w:t>E: s.hargreaves@imperial.ac.uk</w:t>
      </w:r>
    </w:p>
    <w:p w14:paraId="084A8ABE" w14:textId="77777777" w:rsidR="00637A0F" w:rsidRDefault="00637A0F" w:rsidP="00E16CE2">
      <w:pPr>
        <w:spacing w:beforeLines="100" w:before="240" w:afterLines="100" w:after="240" w:line="480" w:lineRule="auto"/>
      </w:pPr>
    </w:p>
    <w:p w14:paraId="46297B9D" w14:textId="77777777" w:rsidR="004A655D" w:rsidRDefault="004A655D">
      <w:r>
        <w:br w:type="page"/>
      </w:r>
    </w:p>
    <w:p w14:paraId="1F537430" w14:textId="3A7AE040" w:rsidR="00F12549" w:rsidRDefault="00116983" w:rsidP="000A1CC7">
      <w:pPr>
        <w:spacing w:beforeLines="100" w:before="240" w:afterLines="100" w:after="240" w:line="480" w:lineRule="auto"/>
      </w:pPr>
      <w:r w:rsidRPr="00C03754">
        <w:rPr>
          <w:b/>
        </w:rPr>
        <w:lastRenderedPageBreak/>
        <w:t>ABSTRACT</w:t>
      </w:r>
      <w:r w:rsidR="00C73052" w:rsidRPr="00C03754">
        <w:rPr>
          <w:b/>
        </w:rPr>
        <w:t xml:space="preserve"> </w:t>
      </w:r>
    </w:p>
    <w:p w14:paraId="3585AABC" w14:textId="65244600" w:rsidR="00FA153E" w:rsidRDefault="00B36E2C" w:rsidP="00A447B2">
      <w:pPr>
        <w:spacing w:beforeLines="100" w:before="240" w:afterLines="100" w:after="240" w:line="480" w:lineRule="auto"/>
      </w:pPr>
      <w:r>
        <w:t>M</w:t>
      </w:r>
      <w:r w:rsidR="00B940D0" w:rsidRPr="00FD511B">
        <w:t xml:space="preserve">igration </w:t>
      </w:r>
      <w:r>
        <w:t xml:space="preserve">to Europe has increased in recent years, </w:t>
      </w:r>
      <w:r w:rsidR="00CA47B2">
        <w:t>w</w:t>
      </w:r>
      <w:r>
        <w:t>ith</w:t>
      </w:r>
      <w:r w:rsidR="00CA47B2">
        <w:t xml:space="preserve"> </w:t>
      </w:r>
      <w:r w:rsidR="008B0E9D">
        <w:t>considerable</w:t>
      </w:r>
      <w:r w:rsidR="00B940D0" w:rsidRPr="00FD511B">
        <w:t xml:space="preserve"> implications for </w:t>
      </w:r>
      <w:r w:rsidR="00521029">
        <w:t>health systems</w:t>
      </w:r>
      <w:r w:rsidR="00B940D0" w:rsidRPr="00FD511B">
        <w:t xml:space="preserve">. </w:t>
      </w:r>
      <w:r w:rsidR="00521029">
        <w:t>Migrants</w:t>
      </w:r>
      <w:r w:rsidR="00001DBB">
        <w:t xml:space="preserve"> to Europe</w:t>
      </w:r>
      <w:r w:rsidR="00521029">
        <w:t xml:space="preserve"> face a disproportionate </w:t>
      </w:r>
      <w:r w:rsidR="00335E77">
        <w:t>burden of t</w:t>
      </w:r>
      <w:r w:rsidR="000A1CC7" w:rsidRPr="00FD511B">
        <w:t xml:space="preserve">uberculosis (TB), HIV, and hepatitis B and C, </w:t>
      </w:r>
      <w:r w:rsidR="007A690F">
        <w:t>yet</w:t>
      </w:r>
      <w:r w:rsidR="00F12549">
        <w:t xml:space="preserve"> </w:t>
      </w:r>
      <w:r w:rsidR="006E6A8A">
        <w:t>experience</w:t>
      </w:r>
      <w:r w:rsidR="00F12549">
        <w:t xml:space="preserve"> a plethora of barriers to accessing statutory health care on arrival</w:t>
      </w:r>
      <w:r>
        <w:t>, and a</w:t>
      </w:r>
      <w:r w:rsidR="00C370DF">
        <w:t xml:space="preserve"> </w:t>
      </w:r>
      <w:r w:rsidR="00F12549">
        <w:t xml:space="preserve">better understanding </w:t>
      </w:r>
      <w:r w:rsidR="00C370DF">
        <w:t>of how to deliver effective and cost-effective</w:t>
      </w:r>
      <w:r w:rsidR="00F12549">
        <w:t xml:space="preserve"> screening</w:t>
      </w:r>
      <w:r w:rsidR="00E878FF">
        <w:t>, vaccination,</w:t>
      </w:r>
      <w:r w:rsidR="00F12549">
        <w:t xml:space="preserve"> and health</w:t>
      </w:r>
      <w:r w:rsidR="00E878FF">
        <w:t xml:space="preserve"> services</w:t>
      </w:r>
      <w:r w:rsidR="00F12549">
        <w:t xml:space="preserve"> to this group is </w:t>
      </w:r>
      <w:r w:rsidR="00E878FF">
        <w:t xml:space="preserve">now </w:t>
      </w:r>
      <w:r w:rsidR="00F12549">
        <w:t>critical.</w:t>
      </w:r>
      <w:r w:rsidR="003D350C" w:rsidRPr="00FD511B">
        <w:t xml:space="preserve"> </w:t>
      </w:r>
      <w:r w:rsidR="000A1CC7" w:rsidRPr="00FD511B">
        <w:t xml:space="preserve">We </w:t>
      </w:r>
      <w:r>
        <w:t>did</w:t>
      </w:r>
      <w:r w:rsidRPr="00FD511B">
        <w:t xml:space="preserve"> </w:t>
      </w:r>
      <w:r w:rsidR="000A1CC7" w:rsidRPr="00FD511B">
        <w:t xml:space="preserve">a systematic </w:t>
      </w:r>
      <w:r w:rsidR="00A57577">
        <w:t>review</w:t>
      </w:r>
      <w:r w:rsidR="00C36C82" w:rsidRPr="00FD511B">
        <w:t xml:space="preserve"> </w:t>
      </w:r>
      <w:r w:rsidR="000A1CC7" w:rsidRPr="00FD511B">
        <w:t xml:space="preserve">to </w:t>
      </w:r>
      <w:r w:rsidR="00C370DF">
        <w:t xml:space="preserve">document and </w:t>
      </w:r>
      <w:r w:rsidR="000A1CC7" w:rsidRPr="00FD511B">
        <w:t>assess the effectiveness</w:t>
      </w:r>
      <w:r w:rsidR="00851392" w:rsidRPr="00FD511B">
        <w:t xml:space="preserve"> and cost-effectivenes</w:t>
      </w:r>
      <w:r w:rsidR="00AD7F9E" w:rsidRPr="00FD511B">
        <w:t>s</w:t>
      </w:r>
      <w:r w:rsidR="007A690F">
        <w:t xml:space="preserve"> of current </w:t>
      </w:r>
      <w:r w:rsidR="006E6A8A">
        <w:t xml:space="preserve">approaches for infectious diseases </w:t>
      </w:r>
      <w:r w:rsidR="007A690F">
        <w:t>screening</w:t>
      </w:r>
      <w:r w:rsidR="00F12549">
        <w:t>, and to explore facilitators and barriers</w:t>
      </w:r>
      <w:r w:rsidR="00C370DF">
        <w:t xml:space="preserve"> experienced by marginalised migrants to accessing </w:t>
      </w:r>
      <w:r w:rsidR="00F12549">
        <w:t>screening</w:t>
      </w:r>
      <w:r w:rsidR="008B0E9D">
        <w:t xml:space="preserve"> programmes</w:t>
      </w:r>
      <w:r w:rsidR="00C370DF">
        <w:t>.</w:t>
      </w:r>
      <w:r>
        <w:t xml:space="preserve"> </w:t>
      </w:r>
      <w:r w:rsidR="00F12549">
        <w:t xml:space="preserve">Following PRISMA guidelines, we </w:t>
      </w:r>
      <w:r w:rsidR="00235E6C">
        <w:t xml:space="preserve">searched </w:t>
      </w:r>
      <w:r w:rsidR="00235E6C" w:rsidRPr="00B97199">
        <w:t>Embase, Pubmed, PsychINFO, the Cochrane Library</w:t>
      </w:r>
      <w:r w:rsidR="00235E6C">
        <w:t>,</w:t>
      </w:r>
      <w:r w:rsidR="00235E6C" w:rsidRPr="00B97199">
        <w:t xml:space="preserve"> and Web of Science </w:t>
      </w:r>
      <w:r w:rsidR="00DB3FF8">
        <w:t>(</w:t>
      </w:r>
      <w:r w:rsidR="006D2571">
        <w:t>1989</w:t>
      </w:r>
      <w:r w:rsidR="00DB3FF8">
        <w:t xml:space="preserve"> to</w:t>
      </w:r>
      <w:r w:rsidR="008B0E9D">
        <w:t xml:space="preserve"> 1 July 2015</w:t>
      </w:r>
      <w:r w:rsidR="00A57577">
        <w:t xml:space="preserve">, updated in </w:t>
      </w:r>
      <w:r w:rsidR="00016DA2">
        <w:t>January 2018</w:t>
      </w:r>
      <w:r w:rsidR="00DB3FF8">
        <w:t>)</w:t>
      </w:r>
      <w:r w:rsidR="00235E6C">
        <w:t xml:space="preserve">, with no language restrictions, and systematically approached experts across the EU for grey literature. Inclusion criteria were primary research </w:t>
      </w:r>
      <w:r w:rsidR="00C370DF">
        <w:t xml:space="preserve">studies </w:t>
      </w:r>
      <w:r w:rsidR="00235E6C" w:rsidRPr="00B97199">
        <w:t>assess</w:t>
      </w:r>
      <w:r w:rsidR="00235E6C">
        <w:t>ing</w:t>
      </w:r>
      <w:r w:rsidR="00235E6C" w:rsidRPr="00B97199">
        <w:t xml:space="preserve"> screening intervention</w:t>
      </w:r>
      <w:r w:rsidR="00235E6C">
        <w:t>s</w:t>
      </w:r>
      <w:r w:rsidR="00235E6C" w:rsidRPr="00B97199">
        <w:t xml:space="preserve"> </w:t>
      </w:r>
      <w:r w:rsidR="00235E6C">
        <w:t xml:space="preserve">for </w:t>
      </w:r>
      <w:r w:rsidR="00235E6C" w:rsidRPr="00B97199">
        <w:t xml:space="preserve">any infectious disease in the migrant </w:t>
      </w:r>
      <w:r w:rsidR="00235E6C">
        <w:t xml:space="preserve">(foreign-born) </w:t>
      </w:r>
      <w:r w:rsidR="00235E6C" w:rsidRPr="00B97199">
        <w:t>population</w:t>
      </w:r>
      <w:r w:rsidR="00235E6C">
        <w:t xml:space="preserve"> residing in EU or </w:t>
      </w:r>
      <w:r w:rsidR="00235E6C" w:rsidRPr="00B97199">
        <w:t>EEA</w:t>
      </w:r>
      <w:r w:rsidR="00235E6C">
        <w:t xml:space="preserve"> countries. Primary outcomes were </w:t>
      </w:r>
      <w:r w:rsidR="00851392" w:rsidRPr="00FD511B">
        <w:t xml:space="preserve">the following effectiveness </w:t>
      </w:r>
      <w:r w:rsidR="00DF27D4">
        <w:t>indicators</w:t>
      </w:r>
      <w:r w:rsidR="00851392" w:rsidRPr="00FD511B">
        <w:t xml:space="preserve">: uptake of screening, coverage, infections detected, </w:t>
      </w:r>
      <w:r w:rsidR="00FD511B">
        <w:t>and treatment outcomes</w:t>
      </w:r>
      <w:r w:rsidR="00851392" w:rsidRPr="00FD511B">
        <w:t>.</w:t>
      </w:r>
      <w:r w:rsidR="00387A33" w:rsidRPr="00FD511B">
        <w:t xml:space="preserve"> </w:t>
      </w:r>
      <w:r w:rsidR="002956AA">
        <w:t xml:space="preserve">Of 4112 unique records, </w:t>
      </w:r>
      <w:r w:rsidR="00387A33" w:rsidRPr="00FD511B">
        <w:t>46 studies met our inclusion criteria, from 10 European countries</w:t>
      </w:r>
      <w:r w:rsidR="005537DF">
        <w:t xml:space="preserve"> (</w:t>
      </w:r>
      <w:r w:rsidR="001B5A27">
        <w:t>Belgium, Denmark, France, Italy, Netherlands,</w:t>
      </w:r>
      <w:r w:rsidR="001B5A27" w:rsidRPr="001B5A27">
        <w:t xml:space="preserve"> </w:t>
      </w:r>
      <w:r w:rsidR="001B5A27">
        <w:t xml:space="preserve">Norway, Spain, Sweden, </w:t>
      </w:r>
      <w:r w:rsidR="00FD3781">
        <w:t xml:space="preserve">Switzerland, </w:t>
      </w:r>
      <w:r w:rsidR="001B5A27">
        <w:t>and the UK</w:t>
      </w:r>
      <w:r w:rsidR="00FD3781">
        <w:t>)</w:t>
      </w:r>
      <w:r w:rsidR="002E0B76" w:rsidRPr="00FD511B">
        <w:t xml:space="preserve"> </w:t>
      </w:r>
      <w:r w:rsidR="008B0E9D">
        <w:t xml:space="preserve">encompassing </w:t>
      </w:r>
      <w:r w:rsidR="004D6279">
        <w:t>248,402</w:t>
      </w:r>
      <w:r w:rsidR="008B0E9D">
        <w:t xml:space="preserve"> migrants. </w:t>
      </w:r>
      <w:r>
        <w:t>We found that m</w:t>
      </w:r>
      <w:r w:rsidR="008B0E9D">
        <w:t xml:space="preserve">ost European countries </w:t>
      </w:r>
      <w:r w:rsidR="006C236F">
        <w:t>screen</w:t>
      </w:r>
      <w:r w:rsidR="001B5A27">
        <w:t>ing</w:t>
      </w:r>
      <w:r w:rsidR="008B0E9D">
        <w:t xml:space="preserve"> migrant</w:t>
      </w:r>
      <w:r w:rsidR="006C236F">
        <w:t>s</w:t>
      </w:r>
      <w:r w:rsidR="008B0E9D">
        <w:t xml:space="preserve"> </w:t>
      </w:r>
      <w:r w:rsidR="005537DF">
        <w:t>focus on</w:t>
      </w:r>
      <w:r w:rsidR="008B0E9D">
        <w:t xml:space="preserve"> </w:t>
      </w:r>
      <w:r w:rsidR="00E11A5D">
        <w:t>single diseases</w:t>
      </w:r>
      <w:r w:rsidR="005537DF">
        <w:t xml:space="preserve"> only - predominantly</w:t>
      </w:r>
      <w:r w:rsidR="00E11A5D">
        <w:t xml:space="preserve"> </w:t>
      </w:r>
      <w:r w:rsidR="007C72A7" w:rsidRPr="00FD511B">
        <w:t>active</w:t>
      </w:r>
      <w:r w:rsidR="005537DF">
        <w:t xml:space="preserve"> and/or </w:t>
      </w:r>
      <w:r w:rsidR="007C72A7" w:rsidRPr="00FD511B">
        <w:t xml:space="preserve">latent </w:t>
      </w:r>
      <w:r w:rsidR="002E0B76" w:rsidRPr="00FD511B">
        <w:t>TB</w:t>
      </w:r>
      <w:r w:rsidR="005537DF">
        <w:t xml:space="preserve"> - </w:t>
      </w:r>
      <w:r w:rsidR="008B0E9D">
        <w:t>and specifically target</w:t>
      </w:r>
      <w:r w:rsidR="002E0B76" w:rsidRPr="00FD511B">
        <w:t xml:space="preserve"> asylum seekers</w:t>
      </w:r>
      <w:r w:rsidR="00AD7F9E" w:rsidRPr="00FD511B">
        <w:t xml:space="preserve"> and </w:t>
      </w:r>
      <w:r w:rsidR="002E0B76" w:rsidRPr="00FD511B">
        <w:t>refugees</w:t>
      </w:r>
      <w:r w:rsidR="00DE2E08">
        <w:t xml:space="preserve">, with 22 studies reporting on </w:t>
      </w:r>
      <w:r w:rsidR="007F07E3">
        <w:t>other infections (including HIV and hepatitis B and C</w:t>
      </w:r>
      <w:r w:rsidR="00DE2E08">
        <w:t>)</w:t>
      </w:r>
      <w:r w:rsidR="000723DA">
        <w:t>.</w:t>
      </w:r>
      <w:r w:rsidR="00FD3781">
        <w:t xml:space="preserve"> </w:t>
      </w:r>
      <w:r w:rsidR="00FA4478">
        <w:t xml:space="preserve">An infection was detected in 3.74% </w:t>
      </w:r>
      <w:r w:rsidR="00792063">
        <w:t>[</w:t>
      </w:r>
      <w:r w:rsidR="00FA4478">
        <w:t>range: 0.00 – 95.16</w:t>
      </w:r>
      <w:r w:rsidR="00792063">
        <w:t>]</w:t>
      </w:r>
      <w:r w:rsidR="00FA4478">
        <w:t xml:space="preserve"> of migrants. </w:t>
      </w:r>
      <w:r w:rsidR="002956AA">
        <w:t xml:space="preserve">Latent TB </w:t>
      </w:r>
      <w:r w:rsidR="006C236F">
        <w:t>had</w:t>
      </w:r>
      <w:r w:rsidR="002956AA">
        <w:t xml:space="preserve"> the highest prevalence across</w:t>
      </w:r>
      <w:r w:rsidR="00792063">
        <w:t xml:space="preserve"> all infections (median: 15.02% [</w:t>
      </w:r>
      <w:r w:rsidR="002956AA">
        <w:t>0.35 – 31.81</w:t>
      </w:r>
      <w:r w:rsidR="00792063">
        <w:t>]</w:t>
      </w:r>
      <w:r w:rsidR="002956AA">
        <w:t xml:space="preserve">). </w:t>
      </w:r>
      <w:r w:rsidR="007042D1" w:rsidRPr="00FD511B">
        <w:t>Uptake of screening by migrants was high (</w:t>
      </w:r>
      <w:r w:rsidR="00027D5A" w:rsidRPr="00FD511B">
        <w:t xml:space="preserve">median </w:t>
      </w:r>
      <w:r w:rsidR="007042D1" w:rsidRPr="00FD511B">
        <w:t>79.50% [18.62-100.00</w:t>
      </w:r>
      <w:r w:rsidR="007C72A7" w:rsidRPr="00FD511B">
        <w:t xml:space="preserve">] </w:t>
      </w:r>
      <w:r w:rsidR="007C72A7" w:rsidRPr="00FD511B">
        <w:softHyphen/>
        <w:t xml:space="preserve">– </w:t>
      </w:r>
      <w:r w:rsidR="007042D1" w:rsidRPr="00FD511B">
        <w:t>particularly in primary health-care settings</w:t>
      </w:r>
      <w:r w:rsidR="007C72A7" w:rsidRPr="00FD511B">
        <w:t xml:space="preserve"> (uptake 96.77% [76.00 – 100.00]).</w:t>
      </w:r>
      <w:r w:rsidR="007042D1" w:rsidRPr="00FD511B">
        <w:t xml:space="preserve"> </w:t>
      </w:r>
      <w:r w:rsidR="00C36C82" w:rsidRPr="00FD511B">
        <w:t xml:space="preserve">However, in </w:t>
      </w:r>
      <w:r w:rsidR="007042D1" w:rsidRPr="00FD511B">
        <w:t>24.62% (0.12 – 78.99) of migrants</w:t>
      </w:r>
      <w:r w:rsidR="00C36C82" w:rsidRPr="00FD511B">
        <w:t xml:space="preserve"> screening was not completed and</w:t>
      </w:r>
      <w:r w:rsidR="007042D1" w:rsidRPr="00FD511B">
        <w:t xml:space="preserve"> a </w:t>
      </w:r>
      <w:r w:rsidR="007A690F">
        <w:t xml:space="preserve">final </w:t>
      </w:r>
      <w:r w:rsidR="007042D1" w:rsidRPr="00FD511B">
        <w:t xml:space="preserve">diagnosis </w:t>
      </w:r>
      <w:r w:rsidR="007A690F">
        <w:t>was not made</w:t>
      </w:r>
      <w:r w:rsidR="007042D1" w:rsidRPr="00FD511B">
        <w:t xml:space="preserve">. </w:t>
      </w:r>
      <w:r w:rsidR="00104881">
        <w:t>Pooled data highlight high rates of treatment completion in migrants (83.79%, range 0.00 – 100.00</w:t>
      </w:r>
      <w:r w:rsidR="005E6E14">
        <w:t xml:space="preserve">) </w:t>
      </w:r>
      <w:r w:rsidR="00104881">
        <w:t>yet data were highly heterogeneous for this outcome, masking</w:t>
      </w:r>
      <w:r w:rsidR="00104881" w:rsidRPr="00FD511B">
        <w:t xml:space="preserve"> important disparities between studies</w:t>
      </w:r>
      <w:r w:rsidR="00104881">
        <w:t xml:space="preserve"> and infections, with </w:t>
      </w:r>
      <w:r w:rsidR="00104881" w:rsidRPr="00FD511B">
        <w:t xml:space="preserve">only 54.45% (35.71 – </w:t>
      </w:r>
      <w:r w:rsidR="00104881" w:rsidRPr="00FD511B">
        <w:lastRenderedPageBreak/>
        <w:t xml:space="preserve">72.27) of migrants </w:t>
      </w:r>
      <w:r w:rsidR="00104881">
        <w:t xml:space="preserve">with </w:t>
      </w:r>
      <w:r w:rsidR="00104881" w:rsidRPr="00FD511B">
        <w:t xml:space="preserve">latent TB ultimately </w:t>
      </w:r>
      <w:r w:rsidR="00104881">
        <w:t>completing treatment after screening</w:t>
      </w:r>
      <w:r w:rsidR="00835D93">
        <w:t xml:space="preserve">. </w:t>
      </w:r>
      <w:r w:rsidR="007A690F">
        <w:t>C</w:t>
      </w:r>
      <w:r w:rsidR="00C36C82" w:rsidRPr="00FD511B">
        <w:t>overage of the migrant population</w:t>
      </w:r>
      <w:r w:rsidR="007A690F">
        <w:t xml:space="preserve"> in Europe</w:t>
      </w:r>
      <w:r w:rsidR="00C36C82" w:rsidRPr="00FD511B">
        <w:t xml:space="preserve"> </w:t>
      </w:r>
      <w:r w:rsidR="007A690F">
        <w:t>is</w:t>
      </w:r>
      <w:r w:rsidR="00C36C82" w:rsidRPr="00FD511B">
        <w:t xml:space="preserve"> low (39.29% [14.53-92.50]). </w:t>
      </w:r>
      <w:r w:rsidR="00CB5066" w:rsidRPr="00FD511B">
        <w:t xml:space="preserve">Data on cost-effectiveness were lacking, but suggest moderate to high-cost effectiveness of migrant screening programmes depending on </w:t>
      </w:r>
      <w:r w:rsidR="00C36C82" w:rsidRPr="00FD511B">
        <w:t>migrant group</w:t>
      </w:r>
      <w:r w:rsidR="00CB5066" w:rsidRPr="00FD511B">
        <w:t xml:space="preserve"> and disease t</w:t>
      </w:r>
      <w:r w:rsidR="00DE7DCE" w:rsidRPr="00FD511B">
        <w:t>arge</w:t>
      </w:r>
      <w:r w:rsidR="00C36C82" w:rsidRPr="00FD511B">
        <w:t>ted</w:t>
      </w:r>
      <w:r w:rsidR="00CB5066" w:rsidRPr="00FD511B">
        <w:t xml:space="preserve">. </w:t>
      </w:r>
      <w:r w:rsidR="00A447B2">
        <w:t>European countries have adopted a variety of approaches to screening migrants fo</w:t>
      </w:r>
      <w:r w:rsidR="00FA153E">
        <w:t>r infections,</w:t>
      </w:r>
      <w:r w:rsidR="00A447B2">
        <w:t xml:space="preserve"> </w:t>
      </w:r>
      <w:r w:rsidR="00323140">
        <w:t xml:space="preserve">however these </w:t>
      </w:r>
      <w:r w:rsidR="00A447B2">
        <w:t>are limited in scope to single diseases</w:t>
      </w:r>
      <w:r w:rsidR="00323140">
        <w:t xml:space="preserve"> and </w:t>
      </w:r>
      <w:r w:rsidR="00DB3FF8">
        <w:t xml:space="preserve">a </w:t>
      </w:r>
      <w:r w:rsidR="00C8048B">
        <w:t>narrow</w:t>
      </w:r>
      <w:r w:rsidR="00A447B2">
        <w:t xml:space="preserve"> sub-set of migrants</w:t>
      </w:r>
      <w:r w:rsidR="00DB3FF8">
        <w:t>, with low coverage</w:t>
      </w:r>
      <w:r w:rsidR="00A447B2">
        <w:t xml:space="preserve">. </w:t>
      </w:r>
      <w:r w:rsidR="00FA153E">
        <w:t xml:space="preserve">More emphasis must be placed on developing innovative </w:t>
      </w:r>
      <w:r w:rsidR="001C0B1D">
        <w:t xml:space="preserve">and sustainable </w:t>
      </w:r>
      <w:r w:rsidR="00FA153E">
        <w:t xml:space="preserve">strategies to </w:t>
      </w:r>
      <w:r w:rsidR="00330B62">
        <w:t>facilitate</w:t>
      </w:r>
      <w:r w:rsidR="00FA153E">
        <w:t xml:space="preserve"> screening and treatment completion</w:t>
      </w:r>
      <w:r w:rsidR="00330B62">
        <w:t xml:space="preserve"> </w:t>
      </w:r>
      <w:r w:rsidR="00323140">
        <w:t xml:space="preserve">and </w:t>
      </w:r>
      <w:r w:rsidR="00C03754">
        <w:t>improve health outcomes</w:t>
      </w:r>
      <w:r w:rsidR="005A0A53">
        <w:t xml:space="preserve">, </w:t>
      </w:r>
      <w:r w:rsidR="00A57577">
        <w:t xml:space="preserve">encompassing </w:t>
      </w:r>
      <w:r w:rsidR="005A0A53">
        <w:t>multiple key infections</w:t>
      </w:r>
      <w:r w:rsidR="009250BE">
        <w:t xml:space="preserve"> with consideration given to</w:t>
      </w:r>
      <w:r w:rsidR="00835D93">
        <w:t xml:space="preserve"> a wider group of high-risk international migrants</w:t>
      </w:r>
      <w:r w:rsidR="00961421">
        <w:t>.</w:t>
      </w:r>
      <w:r w:rsidR="00F72CFB">
        <w:t xml:space="preserve"> Policy makers and researchers involved with global migration need to ensure a longer-term view on improving health outcomes in migrant populations as they integrate into health systems in host countries.</w:t>
      </w:r>
    </w:p>
    <w:p w14:paraId="3DA71FCC" w14:textId="77777777" w:rsidR="00B36E2C" w:rsidRDefault="00B36E2C" w:rsidP="00E16CE2">
      <w:pPr>
        <w:spacing w:beforeLines="100" w:before="240" w:afterLines="100" w:after="240" w:line="480" w:lineRule="auto"/>
      </w:pPr>
    </w:p>
    <w:p w14:paraId="75678BAD" w14:textId="77777777" w:rsidR="00FA564F" w:rsidRPr="00711542" w:rsidRDefault="00307B8E" w:rsidP="00E16CE2">
      <w:pPr>
        <w:spacing w:beforeLines="100" w:before="240" w:afterLines="100" w:after="240" w:line="480" w:lineRule="auto"/>
        <w:rPr>
          <w:b/>
        </w:rPr>
      </w:pPr>
      <w:r w:rsidRPr="00711542">
        <w:rPr>
          <w:b/>
        </w:rPr>
        <w:t>INTRODUCTION</w:t>
      </w:r>
      <w:r w:rsidR="00B97199" w:rsidRPr="00711542">
        <w:rPr>
          <w:b/>
        </w:rPr>
        <w:t xml:space="preserve"> </w:t>
      </w:r>
    </w:p>
    <w:p w14:paraId="2DC50805" w14:textId="6ECC8D6F" w:rsidR="00426B8F" w:rsidRDefault="00104578" w:rsidP="00BF77E5">
      <w:pPr>
        <w:spacing w:beforeLines="100" w:before="240" w:afterLines="100" w:after="240" w:line="480" w:lineRule="auto"/>
      </w:pPr>
      <w:r>
        <w:t xml:space="preserve">Rates of migration </w:t>
      </w:r>
      <w:r w:rsidR="002223FB">
        <w:t xml:space="preserve">are rising globally, and have </w:t>
      </w:r>
      <w:r>
        <w:t xml:space="preserve">increased dramatically </w:t>
      </w:r>
      <w:r w:rsidR="002223FB">
        <w:t xml:space="preserve">in Europe </w:t>
      </w:r>
      <w:r>
        <w:t>in recent years,</w:t>
      </w:r>
      <w:r w:rsidRPr="00171A9D">
        <w:fldChar w:fldCharType="begin"/>
      </w:r>
      <w:r w:rsidR="00171A9D">
        <w:instrText xml:space="preserve"> ADDIN EN.CITE &lt;EndNote&gt;&lt;Cite&gt;&lt;Author&gt;UN&lt;/Author&gt;&lt;Year&gt;2013&lt;/Year&gt;&lt;RecNum&gt;11166&lt;/RecNum&gt;&lt;DisplayText&gt;&lt;style face="superscript"&gt;1,2&lt;/style&gt;&lt;/DisplayText&gt;&lt;record&gt;&lt;rec-number&gt;11166&lt;/rec-number&gt;&lt;foreign-keys&gt;&lt;key app="EN" db-id="pz5wv90f1rv9dkera9bvpat8f9asw0raz5ta" timestamp="1464274728"&gt;11166&lt;/key&gt;&lt;/foreign-keys&gt;&lt;ref-type name="Report"&gt;27&lt;/ref-type&gt;&lt;contributors&gt;&lt;authors&gt;&lt;author&gt;UN &lt;/author&gt;&lt;/authors&gt;&lt;subsidiary-authors&gt;&lt;author&gt;Department of Economic and Social Affaris: Population Division&lt;/author&gt;&lt;/subsidiary-authors&gt;&lt;/contributors&gt;&lt;titles&gt;&lt;title&gt;International Migration Report 2013&lt;/title&gt;&lt;/titles&gt;&lt;dates&gt;&lt;year&gt;2013&lt;/year&gt;&lt;pub-dates&gt;&lt;date&gt;December 2013&lt;/date&gt;&lt;/pub-dates&gt;&lt;/dates&gt;&lt;publisher&gt;United Nations&lt;/publisher&gt;&lt;urls&gt;&lt;related-urls&gt;&lt;url&gt;http://esa.un.org/unmigration/documents/worldmigration/2013/Full_Document_final.pdf&lt;/url&gt;&lt;/related-urls&gt;&lt;/urls&gt;&lt;/record&gt;&lt;/Cite&gt;&lt;Cite&gt;&lt;Author&gt;IOM&lt;/Author&gt;&lt;Year&gt;2018&lt;/Year&gt;&lt;RecNum&gt;11387&lt;/RecNum&gt;&lt;record&gt;&lt;rec-number&gt;11387&lt;/rec-number&gt;&lt;foreign-keys&gt;&lt;key app="EN" db-id="pz5wv90f1rv9dkera9bvpat8f9asw0raz5ta" timestamp="1516719856"&gt;11387&lt;/key&gt;&lt;/foreign-keys&gt;&lt;ref-type name="Report"&gt;27&lt;/ref-type&gt;&lt;contributors&gt;&lt;authors&gt;&lt;author&gt;IOM&lt;/author&gt;&lt;/authors&gt;&lt;/contributors&gt;&lt;titles&gt;&lt;title&gt;World Migration Report 2018&lt;/title&gt;&lt;/titles&gt;&lt;dates&gt;&lt;year&gt;2018&lt;/year&gt;&lt;/dates&gt;&lt;publisher&gt;International Organization for Migration&lt;/publisher&gt;&lt;urls&gt;&lt;related-urls&gt;&lt;url&gt;https://publications.iom.int/system/files/pdf/wmr_2018_en.pdf&lt;/url&gt;&lt;/related-urls&gt;&lt;/urls&gt;&lt;/record&gt;&lt;/Cite&gt;&lt;/EndNote&gt;</w:instrText>
      </w:r>
      <w:r w:rsidRPr="00171A9D">
        <w:fldChar w:fldCharType="separate"/>
      </w:r>
      <w:hyperlink w:anchor="_ENREF_1" w:tooltip="UN, 2013 #11166" w:history="1">
        <w:r w:rsidR="00171A9D" w:rsidRPr="00171A9D">
          <w:rPr>
            <w:rStyle w:val="Hyperlink"/>
            <w:noProof/>
            <w:vertAlign w:val="superscript"/>
          </w:rPr>
          <w:t>1</w:t>
        </w:r>
      </w:hyperlink>
      <w:r w:rsidR="00171A9D" w:rsidRPr="00171A9D">
        <w:rPr>
          <w:noProof/>
          <w:vertAlign w:val="superscript"/>
        </w:rPr>
        <w:t>,</w:t>
      </w:r>
      <w:hyperlink w:anchor="_ENREF_2" w:tooltip="IOM, 2018 #11387" w:history="1">
        <w:r w:rsidR="00171A9D" w:rsidRPr="00171A9D">
          <w:rPr>
            <w:rStyle w:val="Hyperlink"/>
            <w:noProof/>
            <w:vertAlign w:val="superscript"/>
          </w:rPr>
          <w:t>2</w:t>
        </w:r>
      </w:hyperlink>
      <w:r w:rsidRPr="00171A9D">
        <w:fldChar w:fldCharType="end"/>
      </w:r>
      <w:r w:rsidR="00F313E0">
        <w:t xml:space="preserve"> </w:t>
      </w:r>
      <w:r w:rsidR="002223FB">
        <w:t xml:space="preserve">with significant implications for </w:t>
      </w:r>
      <w:r w:rsidR="00F313E0">
        <w:t>health services.</w:t>
      </w:r>
      <w:hyperlink w:anchor="_ENREF_2" w:tooltip="IOM, 2018 #11387" w:history="1">
        <w:r w:rsidR="00303AC5" w:rsidRPr="00171A9D">
          <w:rPr>
            <w:rStyle w:val="Hyperlink"/>
          </w:rPr>
          <w:fldChar w:fldCharType="begin">
            <w:fldData xml:space="preserve">PEVuZE5vdGU+PENpdGU+PEF1dGhvcj5DYXJiYWxsbzwvQXV0aG9yPjxZZWFyPjIwMTc8L1llYXI+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==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DYXJiYWxsbzwvQXV0aG9yPjxZZWFyPjIwMTc8L1llYXI+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==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303AC5" w:rsidRPr="00171A9D">
          <w:rPr>
            <w:rStyle w:val="Hyperlink"/>
          </w:rPr>
        </w:r>
        <w:r w:rsidR="00303AC5" w:rsidRPr="00171A9D">
          <w:rPr>
            <w:rStyle w:val="Hyperlink"/>
          </w:rPr>
          <w:fldChar w:fldCharType="separate"/>
        </w:r>
        <w:r w:rsidR="00612D10" w:rsidRPr="00171A9D">
          <w:rPr>
            <w:rStyle w:val="Hyperlink"/>
            <w:noProof/>
            <w:vertAlign w:val="superscript"/>
          </w:rPr>
          <w:t>2-4</w:t>
        </w:r>
        <w:r w:rsidR="00303AC5" w:rsidRPr="00171A9D">
          <w:rPr>
            <w:rStyle w:val="Hyperlink"/>
          </w:rPr>
          <w:fldChar w:fldCharType="end"/>
        </w:r>
      </w:hyperlink>
      <w:r w:rsidR="00F313E0">
        <w:t xml:space="preserve"> </w:t>
      </w:r>
      <w:r w:rsidR="00426B8F">
        <w:t>Overall, approximately</w:t>
      </w:r>
      <w:r w:rsidR="00426B8F" w:rsidRPr="00B97199">
        <w:t xml:space="preserve"> </w:t>
      </w:r>
      <w:r w:rsidR="00426B8F">
        <w:t xml:space="preserve">30% of TB cases </w:t>
      </w:r>
      <w:r w:rsidR="00426B8F" w:rsidRPr="00B97199">
        <w:t xml:space="preserve">in the </w:t>
      </w:r>
      <w:r w:rsidR="00961421">
        <w:t>European Union (</w:t>
      </w:r>
      <w:r w:rsidR="00426B8F" w:rsidRPr="00B97199">
        <w:t>EU</w:t>
      </w:r>
      <w:r w:rsidR="00961421">
        <w:t>)</w:t>
      </w:r>
      <w:r w:rsidR="00426B8F" w:rsidRPr="00B97199">
        <w:t xml:space="preserve"> are </w:t>
      </w:r>
      <w:r w:rsidR="00426B8F">
        <w:t>foreign</w:t>
      </w:r>
      <w:r w:rsidR="00323140">
        <w:t>,</w:t>
      </w:r>
      <w:r w:rsidR="00426B8F">
        <w:t xml:space="preserve"> born but there is considerable variation between countries</w:t>
      </w:r>
      <w:hyperlink w:anchor="_ENREF_5" w:tooltip="Kärki, 2014 #6188" w:history="1">
        <w:r w:rsidR="004B58C6" w:rsidRPr="00171A9D">
          <w:rPr>
            <w:rStyle w:val="Hyperlink"/>
          </w:rPr>
          <w:fldChar w:fldCharType="begin"/>
        </w:r>
        <w:r w:rsidR="00612D10" w:rsidRPr="00171A9D">
          <w:rPr>
            <w:rStyle w:val="Hyperlink"/>
          </w:rPr>
          <w:instrText xml:space="preserve"> ADDIN EN.CITE &lt;EndNote&gt;&lt;Cite&gt;&lt;Author&gt;Kärki&lt;/Author&gt;&lt;Year&gt;2014&lt;/Year&gt;&lt;RecNum&gt;6188&lt;/RecNum&gt;&lt;DisplayText&gt;&lt;style face="superscript"&gt;5&lt;/style&gt;&lt;/DisplayText&gt;&lt;record&gt;&lt;rec-number&gt;6188&lt;/rec-number&gt;&lt;foreign-keys&gt;&lt;key app="EN" db-id="pz5wv90f1rv9dkera9bvpat8f9asw0raz5ta" timestamp="1456417115"&gt;6188&lt;/key&gt;&lt;/foreign-keys&gt;&lt;ref-type name="Journal Article"&gt;17&lt;/ref-type&gt;&lt;contributors&gt;&lt;authors&gt;&lt;author&gt;Kärki, Tommi&lt;/author&gt;&lt;author&gt;Napoli, Christian&lt;/author&gt;&lt;author&gt;Riccardo, Flavia&lt;/author&gt;&lt;author&gt;Fabiani, Massimo&lt;/author&gt;&lt;author&gt;Dente, Maria Grazia&lt;/author&gt;&lt;author&gt;Carballo, Manuel&lt;/author&gt;&lt;author&gt;Noori, Teymur&lt;/author&gt;&lt;author&gt;Declich, Silvia&lt;/author&gt;&lt;/authors&gt;&lt;/contributors&gt;&lt;titles&gt;&lt;title&gt;Screening for infectious diseases among newly arrived migrants in EU/EEA countries—Varying practices but consensus on the utility of screening&lt;/title&gt;&lt;secondary-title&gt;International journal of environmental research and public health&lt;/secondary-title&gt;&lt;/titles&gt;&lt;periodical&gt;&lt;full-title&gt;International Journal of Environmental Research and Public Health&lt;/full-title&gt;&lt;/periodical&gt;&lt;pages&gt;11004-11014&lt;/pages&gt;&lt;volume&gt;11&lt;/volume&gt;&lt;number&gt;10&lt;/number&gt;&lt;dates&gt;&lt;year&gt;2014&lt;/year&gt;&lt;/dates&gt;&lt;urls&gt;&lt;/urls&gt;&lt;/record&gt;&lt;/Cite&gt;&lt;/EndNote&gt;</w:instrText>
        </w:r>
        <w:r w:rsidR="004B58C6" w:rsidRPr="00171A9D">
          <w:rPr>
            <w:rStyle w:val="Hyperlink"/>
          </w:rPr>
          <w:fldChar w:fldCharType="separate"/>
        </w:r>
        <w:r w:rsidR="00612D10" w:rsidRPr="00171A9D">
          <w:rPr>
            <w:rStyle w:val="Hyperlink"/>
            <w:noProof/>
            <w:vertAlign w:val="superscript"/>
          </w:rPr>
          <w:t>5</w:t>
        </w:r>
        <w:r w:rsidR="004B58C6" w:rsidRPr="00171A9D">
          <w:rPr>
            <w:rStyle w:val="Hyperlink"/>
          </w:rPr>
          <w:fldChar w:fldCharType="end"/>
        </w:r>
      </w:hyperlink>
      <w:r w:rsidR="00426B8F">
        <w:t xml:space="preserve">  - for example, over 80% of active TB cases in Norway and Sweden are in migrants, and rates of TB in migrant populations remain high for several years after arrival</w:t>
      </w:r>
      <w:r w:rsidR="00323140">
        <w:t xml:space="preserve"> to the</w:t>
      </w:r>
      <w:r w:rsidR="00426B8F">
        <w:t xml:space="preserve"> EU.</w:t>
      </w:r>
      <w:hyperlink w:anchor="_ENREF_6" w:tooltip="ECDC, 2017 #11284" w:history="1">
        <w:r w:rsidR="00303AC5" w:rsidRPr="00171A9D">
          <w:rPr>
            <w:rStyle w:val="Hyperlink"/>
          </w:rPr>
          <w:fldChar w:fldCharType="begin"/>
        </w:r>
        <w:r w:rsidR="00612D10" w:rsidRPr="00171A9D">
          <w:rPr>
            <w:rStyle w:val="Hyperlink"/>
          </w:rPr>
          <w:instrText xml:space="preserve"> ADDIN EN.CITE &lt;EndNote&gt;&lt;Cite&gt;&lt;Author&gt;ECDC&lt;/Author&gt;&lt;Year&gt;2017&lt;/Year&gt;&lt;RecNum&gt;11284&lt;/RecNum&gt;&lt;DisplayText&gt;&lt;style face="superscript"&gt;6&lt;/style&gt;&lt;/DisplayText&gt;&lt;record&gt;&lt;rec-number&gt;11284&lt;/rec-number&gt;&lt;foreign-keys&gt;&lt;key app="EN" db-id="e5dsfvzwjz0dx1exfp7xad5dsv5wssssf0zf" timestamp="1499091920"&gt;11284&lt;/key&gt;&lt;/foreign-keys&gt;&lt;ref-type name="Journal Article"&gt;17&lt;/ref-type&gt;&lt;contributors&gt;&lt;authors&gt;&lt;author&gt;ECDC&lt;/author&gt;&lt;/authors&gt;&lt;/contributors&gt;&lt;titles&gt;&lt;title&gt;Tuberculosis surveillance and monitoring in Europe 2017&lt;/title&gt;&lt;/titles&gt;&lt;dates&gt;&lt;year&gt;2017&lt;/year&gt;&lt;pub-dates&gt;&lt;date&gt;2017&lt;/date&gt;&lt;/pub-dates&gt;&lt;/dates&gt;&lt;urls&gt;&lt;related-urls&gt;&lt;url&gt;https://ecdc.europa.eu/sites/portal/files/media/en/publications/Publications/ecdc-tuberculosis-surveillance-monitoring-Europe-2017.pdf&lt;/url&gt;&lt;/related-urls&gt;&lt;/urls&gt;&lt;/record&gt;&lt;/Cite&gt;&lt;/EndNote&gt;</w:instrText>
        </w:r>
        <w:r w:rsidR="00303AC5" w:rsidRPr="00171A9D">
          <w:rPr>
            <w:rStyle w:val="Hyperlink"/>
          </w:rPr>
          <w:fldChar w:fldCharType="separate"/>
        </w:r>
        <w:r w:rsidR="00612D10" w:rsidRPr="00171A9D">
          <w:rPr>
            <w:rStyle w:val="Hyperlink"/>
            <w:noProof/>
            <w:vertAlign w:val="superscript"/>
          </w:rPr>
          <w:t>6</w:t>
        </w:r>
        <w:r w:rsidR="00303AC5" w:rsidRPr="00171A9D">
          <w:rPr>
            <w:rStyle w:val="Hyperlink"/>
          </w:rPr>
          <w:fldChar w:fldCharType="end"/>
        </w:r>
      </w:hyperlink>
      <w:r w:rsidR="00426B8F">
        <w:t xml:space="preserve"> </w:t>
      </w:r>
      <w:r w:rsidR="001B5A27" w:rsidRPr="00426B8F">
        <w:t>MDR-TB is an emerging concern in migrant populations in the EU, who are disproportionately affected.</w:t>
      </w:r>
      <w:hyperlink w:anchor="_ENREF_7" w:tooltip="Hargreaves, 2016 #11194" w:history="1">
        <w:r w:rsidR="001B5A27" w:rsidRPr="00171A9D">
          <w:rPr>
            <w:rStyle w:val="Hyperlink"/>
          </w:rPr>
          <w:fldChar w:fldCharType="begin"/>
        </w:r>
        <w:r w:rsidR="00612D10" w:rsidRPr="00171A9D">
          <w:rPr>
            <w:rStyle w:val="Hyperlink"/>
          </w:rPr>
          <w:instrText xml:space="preserve"> ADDIN EN.CITE &lt;EndNote&gt;&lt;Cite&gt;&lt;Author&gt;Hargreaves&lt;/Author&gt;&lt;Year&gt;2016&lt;/Year&gt;&lt;RecNum&gt;11194&lt;/RecNum&gt;&lt;DisplayText&gt;&lt;style face="superscript"&gt;7&lt;/style&gt;&lt;/DisplayText&gt;&lt;record&gt;&lt;rec-number&gt;11194&lt;/rec-number&gt;&lt;foreign-keys&gt;&lt;key app="EN" db-id="e5dsfvzwjz0dx1exfp7xad5dsv5wssssf0zf" timestamp="1488472356"&gt;11194&lt;/key&gt;&lt;/foreign-keys&gt;&lt;ref-type name="Journal Article"&gt;17&lt;/ref-type&gt;&lt;contributors&gt;&lt;authors&gt;&lt;author&gt;Hargreaves, Sally&lt;/author&gt;&lt;author&gt;Lönnroth, K&lt;/author&gt;&lt;author&gt;Nellums, LB&lt;/author&gt;&lt;author&gt;Olaru, ID&lt;/author&gt;&lt;author&gt;Nathavitharana, RR&lt;/author&gt;&lt;author&gt;Norredam, M&lt;/author&gt;&lt;author&gt;Friedland, JS&lt;/author&gt;&lt;/authors&gt;&lt;/contributors&gt;&lt;titles&gt;&lt;title&gt;Multidrug-resistant tuberculosis and migration to Europe&lt;/title&gt;&lt;secondary-title&gt;Clinical Microbiology and Infection&lt;/secondary-title&gt;&lt;/titles&gt;&lt;periodical&gt;&lt;full-title&gt;Clinical Microbiology and Infection&lt;/full-title&gt;&lt;/periodical&gt;&lt;pages&gt;141-146&lt;/pages&gt;&lt;volume&gt;23&lt;/volume&gt;&lt;number&gt;3&lt;/number&gt;&lt;dates&gt;&lt;year&gt;2016&lt;/year&gt;&lt;/dates&gt;&lt;isbn&gt;1198-743X&lt;/isbn&gt;&lt;urls&gt;&lt;/urls&gt;&lt;/record&gt;&lt;/Cite&gt;&lt;/EndNote&gt;</w:instrText>
        </w:r>
        <w:r w:rsidR="001B5A27" w:rsidRPr="00171A9D">
          <w:rPr>
            <w:rStyle w:val="Hyperlink"/>
          </w:rPr>
          <w:fldChar w:fldCharType="separate"/>
        </w:r>
        <w:r w:rsidR="00612D10" w:rsidRPr="00171A9D">
          <w:rPr>
            <w:rStyle w:val="Hyperlink"/>
            <w:noProof/>
            <w:vertAlign w:val="superscript"/>
          </w:rPr>
          <w:t>7</w:t>
        </w:r>
        <w:r w:rsidR="001B5A27" w:rsidRPr="00171A9D">
          <w:rPr>
            <w:rStyle w:val="Hyperlink"/>
          </w:rPr>
          <w:fldChar w:fldCharType="end"/>
        </w:r>
      </w:hyperlink>
      <w:r w:rsidR="001B5A27" w:rsidRPr="00102D59">
        <w:rPr>
          <w:rFonts w:ascii="Arial" w:eastAsia="Times New Roman" w:hAnsi="Arial" w:cs="Arial"/>
          <w:lang w:eastAsia="en-GB"/>
        </w:rPr>
        <w:t xml:space="preserve"> </w:t>
      </w:r>
      <w:r w:rsidR="00426B8F">
        <w:t>Hepatitis B and C prevalence in migrants in Europe is estimated to be 6 and 2 times higher, respectively, than the general population.</w:t>
      </w:r>
      <w:r w:rsidR="00426B8F">
        <w:rPr>
          <w:rFonts w:ascii="Arial" w:eastAsia="Times New Roman" w:hAnsi="Arial" w:cs="Arial"/>
          <w:lang w:eastAsia="en-GB"/>
        </w:rPr>
        <w:fldChar w:fldCharType="begin"/>
      </w:r>
      <w:r w:rsidR="00612D10">
        <w:rPr>
          <w:rFonts w:ascii="Arial" w:eastAsia="Times New Roman" w:hAnsi="Arial" w:cs="Arial"/>
          <w:lang w:eastAsia="en-GB"/>
        </w:rPr>
        <w:instrText xml:space="preserve"> ADDIN EN.CITE &lt;EndNote&gt;&lt;Cite&gt;&lt;Author&gt;Hahné&lt;/Author&gt;&lt;Year&gt;2013&lt;/Year&gt;&lt;RecNum&gt;2593&lt;/RecNum&gt;&lt;DisplayText&gt;&lt;style face="superscript"&gt;8,9&lt;/style&gt;&lt;/DisplayText&gt;&lt;record&gt;&lt;rec-number&gt;2593&lt;/rec-number&gt;&lt;foreign-keys&gt;&lt;key app="EN" db-id="pz5wv90f1rv9dkera9bvpat8f9asw0raz5ta" timestamp="1452010442"&gt;2593&lt;/key&gt;&lt;/foreign-keys&gt;&lt;ref-type name="Journal Article"&gt;17&lt;/ref-type&gt;&lt;contributors&gt;&lt;authors&gt;&lt;author&gt;Hahné, Susan JM&lt;/author&gt;&lt;author&gt;Veldhuijzen, Irene K&lt;/author&gt;&lt;author&gt;Wiessing, Lucas&lt;/author&gt;&lt;author&gt;Lim, Tek-Ang&lt;/author&gt;&lt;author&gt;Salminen, Mika&lt;/author&gt;&lt;author&gt;van de Laar, Marita&lt;/author&gt;&lt;/authors&gt;&lt;/contributors&gt;&lt;titles&gt;&lt;title&gt;Infection with hepatitis B and C virus in Europe: a systematic review of prevalence and cost-effectiveness of screening&lt;/title&gt;&lt;secondary-title&gt;BMC infectious diseases&lt;/secondary-title&gt;&lt;/titles&gt;&lt;periodical&gt;&lt;full-title&gt;BMC infectious diseases&lt;/full-title&gt;&lt;/periodical&gt;&lt;pages&gt;181&lt;/pages&gt;&lt;volume&gt;13&lt;/volume&gt;&lt;number&gt;1&lt;/number&gt;&lt;dates&gt;&lt;year&gt;2013&lt;/year&gt;&lt;/dates&gt;&lt;isbn&gt;1471-2334&lt;/isbn&gt;&lt;urls&gt;&lt;/urls&gt;&lt;/record&gt;&lt;/Cite&gt;&lt;Cite&gt;&lt;Author&gt;Veldhuijzen&lt;/Author&gt;&lt;Year&gt;2010&lt;/Year&gt;&lt;RecNum&gt;21&lt;/RecNum&gt;&lt;record&gt;&lt;rec-number&gt;21&lt;/rec-number&gt;&lt;foreign-keys&gt;&lt;key app="EN" db-id="p2d9xx0p522adqedwfqxx2p4wrvp022ffwfx" timestamp="1474384876"&gt;21&lt;/key&gt;&lt;/foreign-keys&gt;&lt;ref-type name="Journal Article"&gt;17&lt;/ref-type&gt;&lt;contributors&gt;&lt;authors&gt;&lt;author&gt;Veldhuijzen, Irene K&lt;/author&gt;&lt;author&gt;Toy, Mehlika&lt;/author&gt;&lt;author&gt;Hahné, Susan JM&lt;/author&gt;&lt;author&gt;De Wit, G Ardine&lt;/author&gt;&lt;author&gt;Schalm, Solko W&lt;/author&gt;&lt;author&gt;Robert, A&lt;/author&gt;&lt;author&gt;Richardus, Jan Hendrik&lt;/author&gt;&lt;/authors&gt;&lt;/contributors&gt;&lt;titles&gt;&lt;title&gt;Screening and early treatment of migrants for chronic hepatitis B virus infection is cost-effective&lt;/title&gt;&lt;secondary-title&gt;Gastroenterology&lt;/secondary-title&gt;&lt;/titles&gt;&lt;periodical&gt;&lt;full-title&gt;Gastroenterology&lt;/full-title&gt;&lt;/periodical&gt;&lt;pages&gt;522-530&lt;/pages&gt;&lt;volume&gt;138&lt;/volume&gt;&lt;number&gt;2&lt;/number&gt;&lt;dates&gt;&lt;year&gt;2010&lt;/year&gt;&lt;/dates&gt;&lt;isbn&gt;0016-5085&lt;/isbn&gt;&lt;urls&gt;&lt;/urls&gt;&lt;/record&gt;&lt;/Cite&gt;&lt;/EndNote&gt;</w:instrText>
      </w:r>
      <w:r w:rsidR="00426B8F">
        <w:rPr>
          <w:rFonts w:ascii="Arial" w:eastAsia="Times New Roman" w:hAnsi="Arial" w:cs="Arial"/>
          <w:lang w:eastAsia="en-GB"/>
        </w:rPr>
        <w:fldChar w:fldCharType="separate"/>
      </w:r>
      <w:hyperlink w:anchor="_ENREF_8" w:tooltip="Hahné, 2013 #2593" w:history="1">
        <w:r w:rsidR="00612D10" w:rsidRPr="00171A9D">
          <w:rPr>
            <w:rStyle w:val="Hyperlink"/>
            <w:rFonts w:ascii="Arial" w:eastAsia="Times New Roman" w:hAnsi="Arial" w:cs="Arial"/>
            <w:noProof/>
            <w:vertAlign w:val="superscript"/>
            <w:lang w:eastAsia="en-GB"/>
          </w:rPr>
          <w:t>8</w:t>
        </w:r>
      </w:hyperlink>
      <w:r w:rsidR="00612D10" w:rsidRPr="00612D10">
        <w:rPr>
          <w:rFonts w:ascii="Arial" w:eastAsia="Times New Roman" w:hAnsi="Arial" w:cs="Arial"/>
          <w:noProof/>
          <w:vertAlign w:val="superscript"/>
          <w:lang w:eastAsia="en-GB"/>
        </w:rPr>
        <w:t>,</w:t>
      </w:r>
      <w:hyperlink w:anchor="_ENREF_9" w:tooltip="Veldhuijzen, 2010 #21" w:history="1">
        <w:r w:rsidR="00612D10" w:rsidRPr="00171A9D">
          <w:rPr>
            <w:rStyle w:val="Hyperlink"/>
            <w:rFonts w:ascii="Arial" w:eastAsia="Times New Roman" w:hAnsi="Arial" w:cs="Arial"/>
            <w:noProof/>
            <w:vertAlign w:val="superscript"/>
            <w:lang w:eastAsia="en-GB"/>
          </w:rPr>
          <w:t>9</w:t>
        </w:r>
      </w:hyperlink>
      <w:r w:rsidR="00426B8F">
        <w:rPr>
          <w:rFonts w:ascii="Arial" w:eastAsia="Times New Roman" w:hAnsi="Arial" w:cs="Arial"/>
          <w:lang w:eastAsia="en-GB"/>
        </w:rPr>
        <w:fldChar w:fldCharType="end"/>
      </w:r>
      <w:r w:rsidR="00426B8F">
        <w:rPr>
          <w:rFonts w:ascii="Arial" w:eastAsia="Times New Roman" w:hAnsi="Arial" w:cs="Arial"/>
          <w:lang w:eastAsia="en-GB"/>
        </w:rPr>
        <w:t xml:space="preserve">  </w:t>
      </w:r>
      <w:r w:rsidR="001B5A27">
        <w:t>Although migrants (</w:t>
      </w:r>
      <w:r w:rsidR="00886A7C">
        <w:t xml:space="preserve">foreign born) </w:t>
      </w:r>
      <w:r w:rsidR="00FC52F8">
        <w:t xml:space="preserve">face the largest burden of infectious diseases in </w:t>
      </w:r>
      <w:r w:rsidR="00932ABF">
        <w:t>the EU and European Economic Area (EEA)</w:t>
      </w:r>
      <w:r w:rsidR="00FC52F8">
        <w:t xml:space="preserve">, </w:t>
      </w:r>
      <w:r w:rsidR="00426B8F">
        <w:t xml:space="preserve">there is evidence that these disparities are attributed not only to higher rates in migrants’ countries of origin, but also </w:t>
      </w:r>
      <w:r w:rsidR="00854E3F">
        <w:t xml:space="preserve">poor living conditions and </w:t>
      </w:r>
      <w:r w:rsidR="00426B8F">
        <w:t xml:space="preserve">barriers to healthcare in transit and host countries, with some groups of migrants (including </w:t>
      </w:r>
      <w:r w:rsidR="00426B8F">
        <w:lastRenderedPageBreak/>
        <w:t>undocumented migrants, refugees, and asylum seekers) being refused or charged for statutory health care.</w:t>
      </w:r>
      <w:r w:rsidR="00426B8F" w:rsidRPr="009B2F57">
        <w:fldChar w:fldCharType="begin"/>
      </w:r>
      <w:r w:rsidR="00612D10">
        <w:instrText xml:space="preserve"> ADDIN EN.CITE &lt;EndNote&gt;&lt;Cite&gt;&lt;Author&gt;Hargreaves&lt;/Author&gt;&lt;Year&gt;2016&lt;/Year&gt;&lt;RecNum&gt;2606&lt;/RecNum&gt;&lt;DisplayText&gt;&lt;style face="superscript"&gt;10,11&lt;/style&gt;&lt;/DisplayText&gt;&lt;record&gt;&lt;rec-number&gt;2606&lt;/rec-number&gt;&lt;foreign-keys&gt;&lt;key app="EN" db-id="pz5wv90f1rv9dkera9bvpat8f9asw0raz5ta" timestamp="1454857501"&gt;2606&lt;/key&gt;&lt;/foreign-keys&gt;&lt;ref-type name="Journal Article"&gt;17&lt;/ref-type&gt;&lt;contributors&gt;&lt;authors&gt;&lt;author&gt;Hargreaves, S&lt;/author&gt;&lt;author&gt;Nellums, L &lt;/author&gt;&lt;author&gt;Friedland, JS&lt;/author&gt;&lt;author&gt;Goldberg, J&lt;/author&gt;&lt;author&gt;PMurwill, P&lt;/author&gt;&lt;author&gt;Jones, L&lt;/author&gt;&lt;/authors&gt;&lt;/contributors&gt;&lt;titles&gt;&lt;title&gt;Extending migrant charging into emergency services&lt;/title&gt;&lt;secondary-title&gt;British Medical Journal&lt;/secondary-title&gt;&lt;/titles&gt;&lt;periodical&gt;&lt;full-title&gt;British Medical Journal&lt;/full-title&gt;&lt;/periodical&gt;&lt;volume&gt;352&lt;/volume&gt;&lt;number&gt;i685&lt;/number&gt;&lt;dates&gt;&lt;year&gt;2016&lt;/year&gt;&lt;pub-dates&gt;&lt;date&gt;09 February 2016&lt;/date&gt;&lt;/pub-dates&gt;&lt;/dates&gt;&lt;urls&gt;&lt;related-urls&gt;&lt;url&gt;http://www.bmj.com/content/352/bmj.i685&lt;/url&gt;&lt;/related-urls&gt;&lt;/urls&gt;&lt;electronic-resource-num&gt;10.1136/bmj.i685&lt;/electronic-resource-num&gt;&lt;/record&gt;&lt;/Cite&gt;&lt;Cite ExcludeYear="1"&gt;&lt;Author&gt;Medecins du monde&lt;/Author&gt;&lt;RecNum&gt;11285&lt;/RecNum&gt;&lt;record&gt;&lt;rec-number&gt;11285&lt;/rec-number&gt;&lt;foreign-keys&gt;&lt;key app="EN" db-id="e5dsfvzwjz0dx1exfp7xad5dsv5wssssf0zf" timestamp="1499092331"&gt;11285&lt;/key&gt;&lt;/foreign-keys&gt;&lt;ref-type name="Report"&gt;27&lt;/ref-type&gt;&lt;contributors&gt;&lt;authors&gt;&lt;author&gt;Medecins du monde,&lt;/author&gt;&lt;/authors&gt;&lt;/contributors&gt;&lt;titles&gt;&lt;title&gt;International Network 2016 Observatory Report: Access to healthcare for people facing multiple vulnerabilities in health in 31 cities in 12 countries&lt;/title&gt;&lt;/titles&gt;&lt;dates&gt;&lt;/dates&gt;&lt;publisher&gt;Medecins du monde - Doctors of the World&lt;/publisher&gt;&lt;urls&gt;&lt;related-urls&gt;&lt;url&gt;https://www.doctorsoftheworld.org.uk/Handlers/Download.ashx?IDMF=753e1481-c10c-4bd6-8b64-86e84cab3b6f&lt;/url&gt;&lt;/related-urls&gt;&lt;/urls&gt;&lt;/record&gt;&lt;/Cite&gt;&lt;/EndNote&gt;</w:instrText>
      </w:r>
      <w:r w:rsidR="00426B8F" w:rsidRPr="009B2F57">
        <w:fldChar w:fldCharType="separate"/>
      </w:r>
      <w:hyperlink w:anchor="_ENREF_10" w:tooltip="Hargreaves, 2016 #2606" w:history="1">
        <w:r w:rsidR="00612D10" w:rsidRPr="00171A9D">
          <w:rPr>
            <w:rStyle w:val="Hyperlink"/>
            <w:noProof/>
            <w:vertAlign w:val="superscript"/>
          </w:rPr>
          <w:t>10</w:t>
        </w:r>
      </w:hyperlink>
      <w:r w:rsidR="00612D10" w:rsidRPr="00612D10">
        <w:rPr>
          <w:noProof/>
          <w:vertAlign w:val="superscript"/>
        </w:rPr>
        <w:t>,</w:t>
      </w:r>
      <w:hyperlink w:anchor="_ENREF_11" w:tooltip="Medecins du monde,  #11285" w:history="1">
        <w:r w:rsidR="00612D10" w:rsidRPr="00171A9D">
          <w:rPr>
            <w:rStyle w:val="Hyperlink"/>
            <w:noProof/>
            <w:vertAlign w:val="superscript"/>
          </w:rPr>
          <w:t>11</w:t>
        </w:r>
      </w:hyperlink>
      <w:r w:rsidR="00426B8F" w:rsidRPr="009B2F57">
        <w:fldChar w:fldCharType="end"/>
      </w:r>
      <w:hyperlink w:anchor="_ENREF_5" w:tooltip="Hargreaves, 2016 #11194" w:history="1"/>
      <w:r w:rsidR="00426B8F">
        <w:t xml:space="preserve"> </w:t>
      </w:r>
    </w:p>
    <w:p w14:paraId="4E4A7927" w14:textId="5AF6D122" w:rsidR="00CA69F0" w:rsidRDefault="00426B8F" w:rsidP="00BF77E5">
      <w:pPr>
        <w:spacing w:beforeLines="100" w:before="240" w:afterLines="100" w:after="240" w:line="480" w:lineRule="auto"/>
      </w:pPr>
      <w:r>
        <w:t>U</w:t>
      </w:r>
      <w:r w:rsidR="00886A7C">
        <w:t xml:space="preserve">nderstanding </w:t>
      </w:r>
      <w:r>
        <w:t>the</w:t>
      </w:r>
      <w:r w:rsidR="00886A7C">
        <w:t xml:space="preserve"> unique health-care pathways </w:t>
      </w:r>
      <w:r>
        <w:t xml:space="preserve">for these hard to reach groups </w:t>
      </w:r>
      <w:r w:rsidR="00886A7C">
        <w:t>is important both from an individual and public health perspective</w:t>
      </w:r>
      <w:r w:rsidR="001B5A27">
        <w:t>.</w:t>
      </w:r>
      <w:hyperlink w:anchor="_ENREF_12" w:tooltip="Seedat, 2014 #2059" w:history="1">
        <w:r w:rsidR="00EB65B3" w:rsidRPr="00171A9D">
          <w:rPr>
            <w:rStyle w:val="Hyperlink"/>
            <w:rFonts w:eastAsia="Times New Roman" w:cs="Times New Roman"/>
            <w:sz w:val="24"/>
            <w:szCs w:val="24"/>
            <w:lang w:eastAsia="en-GB"/>
          </w:rPr>
          <w:fldChar w:fldCharType="begin">
            <w:fldData xml:space="preserve">PEVuZE5vdGU+PENpdGU+PEF1dGhvcj5TZWVkYXQ8L0F1dGhvcj48WWVhcj4yMDE0PC9ZZWFyPjxS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</w:fldData>
          </w:fldChar>
        </w:r>
        <w:r w:rsidR="00612D10" w:rsidRPr="00171A9D">
          <w:rPr>
            <w:rStyle w:val="Hyperlink"/>
            <w:rFonts w:eastAsia="Times New Roman" w:cs="Times New Roman"/>
            <w:sz w:val="24"/>
            <w:szCs w:val="24"/>
            <w:lang w:eastAsia="en-GB"/>
          </w:rPr>
          <w:instrText xml:space="preserve"> ADDIN EN.CITE </w:instrText>
        </w:r>
        <w:r w:rsidR="00612D10" w:rsidRPr="00171A9D">
          <w:rPr>
            <w:rStyle w:val="Hyperlink"/>
            <w:rFonts w:eastAsia="Times New Roman" w:cs="Times New Roman"/>
            <w:sz w:val="24"/>
            <w:szCs w:val="24"/>
            <w:lang w:eastAsia="en-GB"/>
          </w:rPr>
          <w:fldChar w:fldCharType="begin">
            <w:fldData xml:space="preserve">PEVuZE5vdGU+PENpdGU+PEF1dGhvcj5TZWVkYXQ8L0F1dGhvcj48WWVhcj4yMDE0PC9ZZWFyPjxS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</w:fldData>
          </w:fldChar>
        </w:r>
        <w:r w:rsidR="00612D10" w:rsidRPr="00171A9D">
          <w:rPr>
            <w:rStyle w:val="Hyperlink"/>
            <w:rFonts w:eastAsia="Times New Roman" w:cs="Times New Roman"/>
            <w:sz w:val="24"/>
            <w:szCs w:val="24"/>
            <w:lang w:eastAsia="en-GB"/>
          </w:rPr>
          <w:instrText xml:space="preserve"> ADDIN EN.CITE.DATA </w:instrText>
        </w:r>
        <w:r w:rsidR="00612D10" w:rsidRPr="00171A9D">
          <w:rPr>
            <w:rStyle w:val="Hyperlink"/>
            <w:rFonts w:eastAsia="Times New Roman" w:cs="Times New Roman"/>
            <w:sz w:val="24"/>
            <w:szCs w:val="24"/>
            <w:lang w:eastAsia="en-GB"/>
          </w:rPr>
        </w:r>
        <w:r w:rsidR="00612D10" w:rsidRPr="00171A9D">
          <w:rPr>
            <w:rStyle w:val="Hyperlink"/>
            <w:rFonts w:eastAsia="Times New Roman" w:cs="Times New Roman"/>
            <w:sz w:val="24"/>
            <w:szCs w:val="24"/>
            <w:lang w:eastAsia="en-GB"/>
          </w:rPr>
          <w:fldChar w:fldCharType="end"/>
        </w:r>
        <w:r w:rsidR="00EB65B3" w:rsidRPr="00171A9D">
          <w:rPr>
            <w:rStyle w:val="Hyperlink"/>
            <w:rFonts w:eastAsia="Times New Roman" w:cs="Times New Roman"/>
            <w:sz w:val="24"/>
            <w:szCs w:val="24"/>
            <w:lang w:eastAsia="en-GB"/>
          </w:rPr>
        </w:r>
        <w:r w:rsidR="00EB65B3" w:rsidRPr="00171A9D">
          <w:rPr>
            <w:rStyle w:val="Hyperlink"/>
            <w:rFonts w:eastAsia="Times New Roman" w:cs="Times New Roman"/>
            <w:sz w:val="24"/>
            <w:szCs w:val="24"/>
            <w:lang w:eastAsia="en-GB"/>
          </w:rPr>
          <w:fldChar w:fldCharType="separate"/>
        </w:r>
        <w:r w:rsidR="00612D10" w:rsidRPr="00171A9D">
          <w:rPr>
            <w:rStyle w:val="Hyperlink"/>
            <w:rFonts w:eastAsia="Times New Roman" w:cs="Times New Roman"/>
            <w:noProof/>
            <w:sz w:val="24"/>
            <w:szCs w:val="24"/>
            <w:vertAlign w:val="superscript"/>
            <w:lang w:eastAsia="en-GB"/>
          </w:rPr>
          <w:t>12-15</w:t>
        </w:r>
        <w:r w:rsidR="00EB65B3" w:rsidRPr="00171A9D">
          <w:rPr>
            <w:rStyle w:val="Hyperlink"/>
            <w:rFonts w:eastAsia="Times New Roman" w:cs="Times New Roman"/>
            <w:sz w:val="24"/>
            <w:szCs w:val="24"/>
            <w:lang w:eastAsia="en-GB"/>
          </w:rPr>
          <w:fldChar w:fldCharType="end"/>
        </w:r>
      </w:hyperlink>
      <w:r w:rsidR="006C236F">
        <w:t xml:space="preserve"> H</w:t>
      </w:r>
      <w:r>
        <w:t>owever, m</w:t>
      </w:r>
      <w:r w:rsidR="00BC11E1" w:rsidRPr="00215008">
        <w:t xml:space="preserve">ajor shortfalls in data collection </w:t>
      </w:r>
      <w:r w:rsidR="004D30C4" w:rsidRPr="00215008">
        <w:t xml:space="preserve">and surveillance </w:t>
      </w:r>
      <w:r w:rsidR="00BC11E1" w:rsidRPr="00215008">
        <w:t>across the EU</w:t>
      </w:r>
      <w:r w:rsidR="00CA69F0" w:rsidRPr="00215008">
        <w:t xml:space="preserve"> for key infections in migrants</w:t>
      </w:r>
      <w:r w:rsidR="00BC11E1" w:rsidRPr="00215008">
        <w:t xml:space="preserve"> make </w:t>
      </w:r>
      <w:r w:rsidR="006C236F">
        <w:t>inter</w:t>
      </w:r>
      <w:r w:rsidR="00BC11E1" w:rsidRPr="00215008">
        <w:t>-country comparisons difficult</w:t>
      </w:r>
      <w:r w:rsidR="00323140">
        <w:t>,</w:t>
      </w:r>
      <w:r w:rsidR="00BC11E1" w:rsidRPr="00215008">
        <w:t xml:space="preserve"> </w:t>
      </w:r>
      <w:r w:rsidR="006C236F">
        <w:t>which has</w:t>
      </w:r>
      <w:r w:rsidR="004D30C4" w:rsidRPr="00215008">
        <w:t xml:space="preserve"> </w:t>
      </w:r>
      <w:r w:rsidR="00BC11E1" w:rsidRPr="00215008">
        <w:t xml:space="preserve">hampered policy in this area. </w:t>
      </w:r>
      <w:r w:rsidR="004D30C4" w:rsidRPr="00215008">
        <w:t>Furthermore,</w:t>
      </w:r>
      <w:r w:rsidR="004D30C4">
        <w:rPr>
          <w:rFonts w:ascii="Arial" w:eastAsia="Times New Roman" w:hAnsi="Arial" w:cs="Arial"/>
          <w:lang w:eastAsia="en-GB"/>
        </w:rPr>
        <w:t xml:space="preserve"> </w:t>
      </w:r>
      <w:hyperlink w:anchor="_ENREF_10" w:tooltip="Hargreaves, 2012 #10" w:history="1"/>
      <w:hyperlink w:anchor="_ENREF_9" w:tooltip="Burns, 2008 #2596" w:history="1"/>
      <w:r w:rsidR="00296952">
        <w:t xml:space="preserve">there </w:t>
      </w:r>
      <w:r w:rsidR="00A970D4">
        <w:t xml:space="preserve">appears to be </w:t>
      </w:r>
      <w:r w:rsidR="00296952">
        <w:t xml:space="preserve">considerable variation across Europe in terms of screening approaches and </w:t>
      </w:r>
      <w:r w:rsidR="004F127A">
        <w:t xml:space="preserve">best practice for </w:t>
      </w:r>
      <w:r w:rsidR="00CA69F0">
        <w:t>early detection and treatment</w:t>
      </w:r>
      <w:r>
        <w:t xml:space="preserve"> of infectious diseases</w:t>
      </w:r>
      <w:r w:rsidR="004F127A" w:rsidRPr="00316036">
        <w:t>.</w:t>
      </w:r>
      <w:hyperlink w:anchor="_ENREF_16" w:tooltip="WHO, 2016 #5" w:history="1">
        <w:r w:rsidR="004F127A" w:rsidRPr="00171A9D">
          <w:rPr>
            <w:rStyle w:val="Hyperlink"/>
            <w:rFonts w:ascii="Arial" w:eastAsia="Times New Roman" w:hAnsi="Arial" w:cs="Arial"/>
            <w:noProof/>
            <w:vertAlign w:val="superscript"/>
            <w:lang w:eastAsia="en-GB"/>
          </w:rPr>
          <w:fldChar w:fldCharType="begin"/>
        </w:r>
        <w:r w:rsidR="00612D10" w:rsidRPr="00171A9D">
          <w:rPr>
            <w:rStyle w:val="Hyperlink"/>
            <w:rFonts w:ascii="Arial" w:eastAsia="Times New Roman" w:hAnsi="Arial" w:cs="Arial"/>
            <w:noProof/>
            <w:vertAlign w:val="superscript"/>
            <w:lang w:eastAsia="en-GB"/>
          </w:rPr>
          <w:instrText xml:space="preserve"> ADDIN EN.CITE &lt;EndNote&gt;&lt;Cite&gt;&lt;Author&gt;WHO&lt;/Author&gt;&lt;Year&gt;2016&lt;/Year&gt;&lt;RecNum&gt;5&lt;/RecNum&gt;&lt;DisplayText&gt;&lt;style face="superscript"&gt;16&lt;/style&gt;&lt;/DisplayText&gt;&lt;record&gt;&lt;rec-number&gt;5&lt;/rec-number&gt;&lt;foreign-keys&gt;&lt;key app="EN" db-id="sxz5ds9f759eaie25zsxdvpmr2tvpef2tsa5" timestamp="1464091996"&gt;5&lt;/key&gt;&lt;/foreign-keys&gt;&lt;ref-type name="Report"&gt;27&lt;/ref-type&gt;&lt;contributors&gt;&lt;authors&gt;&lt;author&gt;ECDC; WHO&lt;/author&gt;&lt;/authors&gt;&lt;tertiary-authors&gt;&lt;author&gt;European Centre for Disease Prevention and Control&lt;/author&gt;&lt;/tertiary-authors&gt;&lt;/contributors&gt;&lt;titles&gt;&lt;title&gt;Tuberculosis surveillance and monitoring in Europe 2016&lt;/title&gt;&lt;/titles&gt;&lt;dates&gt;&lt;year&gt;2016&lt;/year&gt;&lt;/dates&gt;&lt;pub-location&gt;Stockholm&lt;/pub-location&gt;&lt;publisher&gt;European Centre for Disease Prevention and Control/WHO Regional Office for Europe&amp;#xD;&lt;/publisher&gt;&lt;urls&gt;&lt;/urls&gt;&lt;/record&gt;&lt;/Cite&gt;&lt;/EndNote&gt;</w:instrText>
        </w:r>
        <w:r w:rsidR="004F127A" w:rsidRPr="00171A9D">
          <w:rPr>
            <w:rStyle w:val="Hyperlink"/>
            <w:rFonts w:ascii="Arial" w:eastAsia="Times New Roman" w:hAnsi="Arial" w:cs="Arial"/>
            <w:noProof/>
            <w:vertAlign w:val="superscript"/>
            <w:lang w:eastAsia="en-GB"/>
          </w:rPr>
          <w:fldChar w:fldCharType="separate"/>
        </w:r>
        <w:r w:rsidR="00612D10" w:rsidRPr="00171A9D">
          <w:rPr>
            <w:rStyle w:val="Hyperlink"/>
            <w:rFonts w:ascii="Arial" w:eastAsia="Times New Roman" w:hAnsi="Arial" w:cs="Arial"/>
            <w:noProof/>
            <w:vertAlign w:val="superscript"/>
            <w:lang w:eastAsia="en-GB"/>
          </w:rPr>
          <w:t>16</w:t>
        </w:r>
        <w:r w:rsidR="004F127A" w:rsidRPr="00171A9D">
          <w:rPr>
            <w:rStyle w:val="Hyperlink"/>
            <w:rFonts w:ascii="Arial" w:eastAsia="Times New Roman" w:hAnsi="Arial" w:cs="Arial"/>
            <w:noProof/>
            <w:vertAlign w:val="superscript"/>
            <w:lang w:eastAsia="en-GB"/>
          </w:rPr>
          <w:fldChar w:fldCharType="end"/>
        </w:r>
      </w:hyperlink>
      <w:hyperlink w:anchor="_ENREF_24" w:tooltip="Coker, 2006 #22" w:history="1"/>
      <w:r w:rsidR="00525504">
        <w:t xml:space="preserve">  </w:t>
      </w:r>
      <w:r w:rsidR="003501F1">
        <w:t>Most immigrant screening programmes in Europe have historically focused on tuberculosis in a variety of settings, including on arrival at ports or holding centres and/or post-arrival community-based screening</w:t>
      </w:r>
      <w:r w:rsidR="004D30C4">
        <w:t>, yet it is unclear exactly what approach is most effective and/or cost-effective, acceptable to migrants</w:t>
      </w:r>
      <w:r w:rsidR="009B70B8">
        <w:t>, and has highest uptake</w:t>
      </w:r>
      <w:r w:rsidR="00A831D4">
        <w:t xml:space="preserve"> </w:t>
      </w:r>
      <w:r w:rsidR="009B70B8">
        <w:t>and</w:t>
      </w:r>
      <w:r w:rsidR="00A831D4">
        <w:t xml:space="preserve"> best</w:t>
      </w:r>
      <w:r w:rsidR="009B70B8">
        <w:t xml:space="preserve"> treatment outcomes</w:t>
      </w:r>
      <w:r w:rsidR="003501F1">
        <w:t>.</w:t>
      </w:r>
      <w:r w:rsidR="00303AC5" w:rsidRPr="00E43A40">
        <w:fldChar w:fldCharType="begin"/>
      </w:r>
      <w:r w:rsidR="00612D10">
        <w:instrText xml:space="preserve"> ADDIN EN.CITE &lt;EndNote&gt;&lt;Cite&gt;&lt;Author&gt;Kärki&lt;/Author&gt;&lt;Year&gt;2014&lt;/Year&gt;&lt;RecNum&gt;6188&lt;/RecNum&gt;&lt;DisplayText&gt;&lt;style face="superscript"&gt;5,17&lt;/style&gt;&lt;/DisplayText&gt;&lt;record&gt;&lt;rec-number&gt;6188&lt;/rec-number&gt;&lt;foreign-keys&gt;&lt;key app="EN" db-id="pz5wv90f1rv9dkera9bvpat8f9asw0raz5ta" timestamp="1456417115"&gt;6188&lt;/key&gt;&lt;/foreign-keys&gt;&lt;ref-type name="Journal Article"&gt;17&lt;/ref-type&gt;&lt;contributors&gt;&lt;authors&gt;&lt;author&gt;Kärki, Tommi&lt;/author&gt;&lt;author&gt;Napoli, Christian&lt;/author&gt;&lt;author&gt;Riccardo, Flavia&lt;/author&gt;&lt;author&gt;Fabiani, Massimo&lt;/author&gt;&lt;author&gt;Dente, Maria Grazia&lt;/author&gt;&lt;author&gt;Carballo, Manuel&lt;/author&gt;&lt;author&gt;Noori, Teymur&lt;/author&gt;&lt;author&gt;Declich, Silvia&lt;/author&gt;&lt;/authors&gt;&lt;/contributors&gt;&lt;titles&gt;&lt;title&gt;Screening for infectious diseases among newly arrived migrants in EU/EEA countries—Varying practices but consensus on the utility of screening&lt;/title&gt;&lt;secondary-title&gt;International journal of environmental research and public health&lt;/secondary-title&gt;&lt;/titles&gt;&lt;periodical&gt;&lt;full-title&gt;International Journal of Environmental Research and Public Health&lt;/full-title&gt;&lt;/periodical&gt;&lt;pages&gt;11004-11014&lt;/pages&gt;&lt;volume&gt;11&lt;/volume&gt;&lt;number&gt;10&lt;/number&gt;&lt;dates&gt;&lt;year&gt;2014&lt;/year&gt;&lt;/dates&gt;&lt;urls&gt;&lt;/urls&gt;&lt;/record&gt;&lt;/Cite&gt;&lt;Cite&gt;&lt;Author&gt;Klinkenberg&lt;/Author&gt;&lt;Year&gt;2009&lt;/Year&gt;&lt;RecNum&gt;2591&lt;/RecNum&gt;&lt;record&gt;&lt;rec-number&gt;2591&lt;/rec-number&gt;&lt;foreign-keys&gt;&lt;key app="EN" db-id="pz5wv90f1rv9dkera9bvpat8f9asw0raz5ta" timestamp="1452007572"&gt;2591&lt;/key&gt;&lt;/foreign-keys&gt;&lt;ref-type name="Journal Article"&gt;17&lt;/ref-type&gt;&lt;contributors&gt;&lt;authors&gt;&lt;author&gt;Klinkenberg, E&lt;/author&gt;&lt;author&gt;Manissero, D&lt;/author&gt;&lt;author&gt;Semenza, JC&lt;/author&gt;&lt;author&gt;Verver, S&lt;/author&gt;&lt;/authors&gt;&lt;/contributors&gt;&lt;titles&gt;&lt;title&gt;Migrant tuberculosis screening in the EU/EEA: yield, coverage and limitations&lt;/title&gt;&lt;secondary-title&gt;European Respiratory Journal&lt;/secondary-title&gt;&lt;/titles&gt;&lt;periodical&gt;&lt;full-title&gt;European Respiratory Journal&lt;/full-title&gt;&lt;/periodical&gt;&lt;pages&gt;1180-1189&lt;/pages&gt;&lt;volume&gt;34&lt;/volume&gt;&lt;number&gt;5&lt;/number&gt;&lt;dates&gt;&lt;year&gt;2009&lt;/year&gt;&lt;/dates&gt;&lt;isbn&gt;0903-1936&lt;/isbn&gt;&lt;urls&gt;&lt;/urls&gt;&lt;/record&gt;&lt;/Cite&gt;&lt;/EndNote&gt;</w:instrText>
      </w:r>
      <w:r w:rsidR="00303AC5" w:rsidRPr="00E43A40">
        <w:fldChar w:fldCharType="separate"/>
      </w:r>
      <w:hyperlink w:anchor="_ENREF_5" w:tooltip="Kärki, 2014 #6188" w:history="1">
        <w:r w:rsidR="00612D10" w:rsidRPr="00171A9D">
          <w:rPr>
            <w:rStyle w:val="Hyperlink"/>
            <w:noProof/>
            <w:vertAlign w:val="superscript"/>
          </w:rPr>
          <w:t>5</w:t>
        </w:r>
      </w:hyperlink>
      <w:r w:rsidR="00612D10" w:rsidRPr="00612D10">
        <w:rPr>
          <w:noProof/>
          <w:vertAlign w:val="superscript"/>
        </w:rPr>
        <w:t>,</w:t>
      </w:r>
      <w:hyperlink w:anchor="_ENREF_17" w:tooltip="Klinkenberg, 2009 #2591" w:history="1">
        <w:r w:rsidR="00612D10" w:rsidRPr="00171A9D">
          <w:rPr>
            <w:rStyle w:val="Hyperlink"/>
            <w:noProof/>
            <w:vertAlign w:val="superscript"/>
          </w:rPr>
          <w:t>17</w:t>
        </w:r>
      </w:hyperlink>
      <w:r w:rsidR="00303AC5" w:rsidRPr="00E43A40">
        <w:fldChar w:fldCharType="end"/>
      </w:r>
      <w:r w:rsidR="003501F1">
        <w:t xml:space="preserve"> </w:t>
      </w:r>
      <w:r w:rsidR="00950412">
        <w:t>The benefits to low-incidence TB countries of p</w:t>
      </w:r>
      <w:r w:rsidR="00CA69F0">
        <w:t>re-departure screening</w:t>
      </w:r>
      <w:r w:rsidR="00950412">
        <w:t xml:space="preserve"> -</w:t>
      </w:r>
      <w:r w:rsidR="00CA69F0">
        <w:t xml:space="preserve"> targeting migrants apply</w:t>
      </w:r>
      <w:r w:rsidR="00950412">
        <w:t xml:space="preserve">ing for long-term visas before they migrate from high-burden countries - </w:t>
      </w:r>
      <w:r w:rsidR="00CA69F0">
        <w:t>ha</w:t>
      </w:r>
      <w:r w:rsidR="00950412">
        <w:t>s been recently reported</w:t>
      </w:r>
      <w:r w:rsidR="00CA69F0">
        <w:t>.</w:t>
      </w:r>
      <w:hyperlink w:anchor="_ENREF_18" w:tooltip="Aldridge, 2014 #4646" w:history="1">
        <w:r w:rsidR="00215008" w:rsidRPr="00171A9D">
          <w:rPr>
            <w:rStyle w:val="Hyperlink"/>
          </w:rPr>
          <w:fldChar w:fldCharType="begin">
            <w:fldData xml:space="preserve">PEVuZE5vdGU+PENpdGU+PEF1dGhvcj5BbGRyaWRnZTwvQXV0aG9yPjxZZWFyPjIwMTQ8L1llYXI+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BbGRyaWRnZTwvQXV0aG9yPjxZZWFyPjIwMTQ8L1llYXI+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215008" w:rsidRPr="00171A9D">
          <w:rPr>
            <w:rStyle w:val="Hyperlink"/>
          </w:rPr>
        </w:r>
        <w:r w:rsidR="00215008" w:rsidRPr="00171A9D">
          <w:rPr>
            <w:rStyle w:val="Hyperlink"/>
          </w:rPr>
          <w:fldChar w:fldCharType="separate"/>
        </w:r>
        <w:r w:rsidR="00612D10" w:rsidRPr="00171A9D">
          <w:rPr>
            <w:rStyle w:val="Hyperlink"/>
            <w:noProof/>
            <w:vertAlign w:val="superscript"/>
          </w:rPr>
          <w:t>18</w:t>
        </w:r>
        <w:r w:rsidR="00215008" w:rsidRPr="00171A9D">
          <w:rPr>
            <w:rStyle w:val="Hyperlink"/>
          </w:rPr>
          <w:fldChar w:fldCharType="end"/>
        </w:r>
      </w:hyperlink>
      <w:r w:rsidR="00CA69F0">
        <w:t xml:space="preserve"> </w:t>
      </w:r>
      <w:r w:rsidR="009B70B8">
        <w:t>In addition, there has been renewed focus on incorporating latent TB screening more successfully into immigrant screening programmes</w:t>
      </w:r>
      <w:r w:rsidR="00CA69F0">
        <w:t>,</w:t>
      </w:r>
      <w:r w:rsidR="002C5460">
        <w:fldChar w:fldCharType="begin">
          <w:fldData xml:space="preserve">PEVuZE5vdGU+PENpdGU+PEF1dGhvcj5BbGRyaWRnZTwvQXV0aG9yPjxZZWFyPjIwMTY8L1llYXI+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</w:fldData>
        </w:fldChar>
      </w:r>
      <w:r w:rsidR="00612D10">
        <w:instrText xml:space="preserve"> ADDIN EN.CITE </w:instrText>
      </w:r>
      <w:r w:rsidR="00612D10">
        <w:fldChar w:fldCharType="begin">
          <w:fldData xml:space="preserve">PEVuZE5vdGU+PENpdGU+PEF1dGhvcj5BbGRyaWRnZTwvQXV0aG9yPjxZZWFyPjIwMTY8L1llYXI+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</w:fldData>
        </w:fldChar>
      </w:r>
      <w:r w:rsidR="00612D10">
        <w:instrText xml:space="preserve"> ADDIN EN.CITE.DATA </w:instrText>
      </w:r>
      <w:r w:rsidR="00612D10">
        <w:fldChar w:fldCharType="end"/>
      </w:r>
      <w:r w:rsidR="002C5460">
        <w:fldChar w:fldCharType="separate"/>
      </w:r>
      <w:hyperlink w:anchor="_ENREF_19" w:tooltip="Aldridge, 2016 #11287" w:history="1">
        <w:r w:rsidR="00612D10" w:rsidRPr="00171A9D">
          <w:rPr>
            <w:rStyle w:val="Hyperlink"/>
            <w:noProof/>
            <w:vertAlign w:val="superscript"/>
          </w:rPr>
          <w:t>19</w:t>
        </w:r>
      </w:hyperlink>
      <w:r w:rsidR="00612D10" w:rsidRPr="00612D10">
        <w:rPr>
          <w:noProof/>
          <w:vertAlign w:val="superscript"/>
        </w:rPr>
        <w:t>,</w:t>
      </w:r>
      <w:hyperlink w:anchor="_ENREF_20" w:tooltip="Getahun, 2015 #11288" w:history="1">
        <w:r w:rsidR="00612D10" w:rsidRPr="00171A9D">
          <w:rPr>
            <w:rStyle w:val="Hyperlink"/>
            <w:noProof/>
            <w:vertAlign w:val="superscript"/>
          </w:rPr>
          <w:t>20</w:t>
        </w:r>
      </w:hyperlink>
      <w:r w:rsidR="002C5460">
        <w:fldChar w:fldCharType="end"/>
      </w:r>
      <w:r w:rsidR="00CA69F0">
        <w:t xml:space="preserve"> and </w:t>
      </w:r>
      <w:r w:rsidR="00637A12">
        <w:t>exploring</w:t>
      </w:r>
      <w:r w:rsidR="00CA69F0">
        <w:t xml:space="preserve"> whether we need to go beyond tuberculosis screening, to encompass diseases such as hepatitis and HIV.</w:t>
      </w:r>
      <w:hyperlink w:anchor="_ENREF_21" w:tooltip="Hargreaves, 2016 #11191" w:history="1">
        <w:r w:rsidR="00970672" w:rsidRPr="00171A9D">
          <w:rPr>
            <w:rStyle w:val="Hyperlink"/>
          </w:rPr>
          <w:fldChar w:fldCharType="begin"/>
        </w:r>
        <w:r w:rsidR="00612D10" w:rsidRPr="00171A9D">
          <w:rPr>
            <w:rStyle w:val="Hyperlink"/>
          </w:rPr>
          <w:instrText xml:space="preserve"> ADDIN EN.CITE &lt;EndNote&gt;&lt;Cite&gt;&lt;Author&gt;Hargreaves&lt;/Author&gt;&lt;Year&gt;2016&lt;/Year&gt;&lt;RecNum&gt;11191&lt;/RecNum&gt;&lt;DisplayText&gt;&lt;style face="superscript"&gt;21&lt;/style&gt;&lt;/DisplayText&gt;&lt;record&gt;&lt;rec-number&gt;11191&lt;/rec-number&gt;&lt;foreign-keys&gt;&lt;key app="EN" db-id="e5dsfvzwjz0dx1exfp7xad5dsv5wssssf0zf" timestamp="1488472086"&gt;11191&lt;/key&gt;&lt;/foreign-keys&gt;&lt;ref-type name="Journal Article"&gt;17&lt;/ref-type&gt;&lt;contributors&gt;&lt;authors&gt;&lt;author&gt;Hargreaves, Sally&lt;/author&gt;&lt;author&gt;Nellums, Laura&lt;/author&gt;&lt;author&gt;Friedland, Jon S&lt;/author&gt;&lt;/authors&gt;&lt;/contributors&gt;&lt;titles&gt;&lt;title&gt;Time to rethink approaches to migrant health screening&lt;/title&gt;&lt;secondary-title&gt;The Lancet&lt;/secondary-title&gt;&lt;/titles&gt;&lt;periodical&gt;&lt;full-title&gt;The Lancet&lt;/full-title&gt;&lt;/periodical&gt;&lt;pages&gt;2456-2457&lt;/pages&gt;&lt;volume&gt;388&lt;/volume&gt;&lt;number&gt;10059&lt;/number&gt;&lt;dates&gt;&lt;year&gt;2016&lt;/year&gt;&lt;/dates&gt;&lt;isbn&gt;0140-6736&lt;/isbn&gt;&lt;urls&gt;&lt;/urls&gt;&lt;/record&gt;&lt;/Cite&gt;&lt;/EndNote&gt;</w:instrText>
        </w:r>
        <w:r w:rsidR="00970672" w:rsidRPr="00171A9D">
          <w:rPr>
            <w:rStyle w:val="Hyperlink"/>
          </w:rPr>
          <w:fldChar w:fldCharType="separate"/>
        </w:r>
        <w:r w:rsidR="00612D10" w:rsidRPr="00171A9D">
          <w:rPr>
            <w:rStyle w:val="Hyperlink"/>
            <w:noProof/>
            <w:vertAlign w:val="superscript"/>
          </w:rPr>
          <w:t>21</w:t>
        </w:r>
        <w:r w:rsidR="00970672" w:rsidRPr="00171A9D">
          <w:rPr>
            <w:rStyle w:val="Hyperlink"/>
          </w:rPr>
          <w:fldChar w:fldCharType="end"/>
        </w:r>
      </w:hyperlink>
      <w:r w:rsidR="00CA69F0">
        <w:t xml:space="preserve"> </w:t>
      </w:r>
    </w:p>
    <w:p w14:paraId="67090221" w14:textId="28E1D7D1" w:rsidR="0081313A" w:rsidRDefault="00CA69F0" w:rsidP="00353155">
      <w:pPr>
        <w:spacing w:beforeLines="100" w:before="240" w:afterLines="100" w:after="240" w:line="480" w:lineRule="auto"/>
        <w:rPr>
          <w:b/>
        </w:rPr>
      </w:pPr>
      <w:r>
        <w:t xml:space="preserve">Importantly, </w:t>
      </w:r>
      <w:r w:rsidR="00950412">
        <w:t xml:space="preserve">several </w:t>
      </w:r>
      <w:r>
        <w:t>s</w:t>
      </w:r>
      <w:r w:rsidR="009B70B8">
        <w:t>tudies</w:t>
      </w:r>
      <w:r w:rsidR="00950412">
        <w:t xml:space="preserve"> report</w:t>
      </w:r>
      <w:r>
        <w:t xml:space="preserve"> worse</w:t>
      </w:r>
      <w:r w:rsidR="009B70B8">
        <w:t xml:space="preserve"> treatment outcomes in migrant patient</w:t>
      </w:r>
      <w:r>
        <w:t xml:space="preserve">s testing positive for </w:t>
      </w:r>
      <w:r w:rsidR="009B70B8">
        <w:t>latent TB</w:t>
      </w:r>
      <w:r w:rsidR="00F0289D">
        <w:t xml:space="preserve">, TB, </w:t>
      </w:r>
      <w:r>
        <w:t>MDR-TB,</w:t>
      </w:r>
      <w:r w:rsidR="00F0289D">
        <w:t xml:space="preserve"> hepatitis B, and HIV</w:t>
      </w:r>
      <w:r w:rsidR="00323140">
        <w:t>,</w:t>
      </w:r>
      <w:r w:rsidR="009B70B8">
        <w:t xml:space="preserve"> with drop-out at every stage of the screening and treatment pathway</w:t>
      </w:r>
      <w:r>
        <w:t>,</w:t>
      </w:r>
      <w:hyperlink w:anchor="_ENREF_22" w:tooltip="Anderson, 2013 #2544" w:history="1">
        <w:r w:rsidR="00CC644A" w:rsidRPr="00171A9D">
          <w:rPr>
            <w:rStyle w:val="Hyperlink"/>
          </w:rPr>
          <w:fldChar w:fldCharType="begin">
            <w:fldData xml:space="preserve">PEVuZE5vdGU+PENpdGU+PEF1dGhvcj5BbmRlcnNvbjwvQXV0aG9yPjxZZWFyPjIwMTM8L1llYXI+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BbmRlcnNvbjwvQXV0aG9yPjxZZWFyPjIwMTM8L1llYXI+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CC644A" w:rsidRPr="00171A9D">
          <w:rPr>
            <w:rStyle w:val="Hyperlink"/>
          </w:rPr>
        </w:r>
        <w:r w:rsidR="00CC644A" w:rsidRPr="00171A9D">
          <w:rPr>
            <w:rStyle w:val="Hyperlink"/>
          </w:rPr>
          <w:fldChar w:fldCharType="separate"/>
        </w:r>
        <w:r w:rsidR="00612D10" w:rsidRPr="00171A9D">
          <w:rPr>
            <w:rStyle w:val="Hyperlink"/>
            <w:noProof/>
            <w:vertAlign w:val="superscript"/>
          </w:rPr>
          <w:t>22-25</w:t>
        </w:r>
        <w:r w:rsidR="00CC644A" w:rsidRPr="00171A9D">
          <w:rPr>
            <w:rStyle w:val="Hyperlink"/>
          </w:rPr>
          <w:fldChar w:fldCharType="end"/>
        </w:r>
      </w:hyperlink>
      <w:r>
        <w:t xml:space="preserve"> suggesting innovative strategies </w:t>
      </w:r>
      <w:r w:rsidR="00950412">
        <w:t xml:space="preserve">are </w:t>
      </w:r>
      <w:r>
        <w:t>need</w:t>
      </w:r>
      <w:r w:rsidR="00950412">
        <w:t>ed</w:t>
      </w:r>
      <w:r>
        <w:t xml:space="preserve"> to target migrants </w:t>
      </w:r>
      <w:r w:rsidR="00F0289D">
        <w:t>in order to minimise loss to follow up and ensure treatment completion</w:t>
      </w:r>
      <w:r w:rsidR="003501F1">
        <w:t xml:space="preserve">. </w:t>
      </w:r>
      <w:r w:rsidR="00950412">
        <w:t>In addition, t</w:t>
      </w:r>
      <w:r w:rsidR="00296952">
        <w:t>here are concerns that where policies exist to screen migrants for diseases in certain settings, this is not done in practice.</w:t>
      </w:r>
      <w:hyperlink w:anchor="_ENREF_26" w:tooltip="Evlampidou, 2016 #11261" w:history="1">
        <w:r w:rsidR="00BF1347" w:rsidRPr="00171A9D">
          <w:rPr>
            <w:rStyle w:val="Hyperlink"/>
          </w:rPr>
          <w:fldChar w:fldCharType="begin"/>
        </w:r>
        <w:r w:rsidR="00612D10" w:rsidRPr="00171A9D">
          <w:rPr>
            <w:rStyle w:val="Hyperlink"/>
          </w:rPr>
          <w:instrText xml:space="preserve"> ADDIN EN.CITE &lt;EndNote&gt;&lt;Cite&gt;&lt;Author&gt;Evlampidou&lt;/Author&gt;&lt;Year&gt;2016&lt;/Year&gt;&lt;RecNum&gt;11261&lt;/RecNum&gt;&lt;DisplayText&gt;&lt;style face="superscript"&gt;26&lt;/style&gt;&lt;/DisplayText&gt;&lt;record&gt;&lt;rec-number&gt;11261&lt;/rec-number&gt;&lt;foreign-keys&gt;&lt;key app="EN" db-id="pz5wv90f1rv9dkera9bvpat8f9asw0raz5ta" timestamp="1499164217"&gt;11261&lt;/key&gt;&lt;/foreign-keys&gt;&lt;ref-type name="Journal Article"&gt;17&lt;/ref-type&gt;&lt;contributors&gt;&lt;authors&gt;&lt;author&gt;Evlampidou, Iro&lt;/author&gt;&lt;author&gt;Hickman, Matthew&lt;/author&gt;&lt;author&gt;Irish, Charles&lt;/author&gt;&lt;author&gt;Young, Nick&lt;/author&gt;&lt;author&gt;Oliver, Isabel&lt;/author&gt;&lt;author&gt;Gillett, Sophie&lt;/author&gt;&lt;author&gt;Cochrane, Alexandra&lt;/author&gt;&lt;/authors&gt;&lt;/contributors&gt;&lt;titles&gt;&lt;title&gt;Low hepatitis B testing among migrants: a cross-sectional study in a UK city&lt;/title&gt;&lt;secondary-title&gt;Br J Gen Pract&lt;/secondary-title&gt;&lt;/titles&gt;&lt;periodical&gt;&lt;full-title&gt;Br J Gen Pract&lt;/full-title&gt;&lt;/periodical&gt;&lt;pages&gt;e382-e391&lt;/pages&gt;&lt;volume&gt;66&lt;/volume&gt;&lt;number&gt;647&lt;/number&gt;&lt;dates&gt;&lt;year&gt;2016&lt;/year&gt;&lt;/dates&gt;&lt;isbn&gt;0960-1643&lt;/isbn&gt;&lt;urls&gt;&lt;/urls&gt;&lt;/record&gt;&lt;/Cite&gt;&lt;/EndNote&gt;</w:instrText>
        </w:r>
        <w:r w:rsidR="00BF1347" w:rsidRPr="00171A9D">
          <w:rPr>
            <w:rStyle w:val="Hyperlink"/>
          </w:rPr>
          <w:fldChar w:fldCharType="separate"/>
        </w:r>
        <w:r w:rsidR="00612D10" w:rsidRPr="00171A9D">
          <w:rPr>
            <w:rStyle w:val="Hyperlink"/>
            <w:noProof/>
            <w:vertAlign w:val="superscript"/>
          </w:rPr>
          <w:t>26</w:t>
        </w:r>
        <w:r w:rsidR="00BF1347" w:rsidRPr="00171A9D">
          <w:rPr>
            <w:rStyle w:val="Hyperlink"/>
          </w:rPr>
          <w:fldChar w:fldCharType="end"/>
        </w:r>
      </w:hyperlink>
      <w:r w:rsidR="00296952">
        <w:t xml:space="preserve"> </w:t>
      </w:r>
      <w:r w:rsidR="00950412">
        <w:t xml:space="preserve">At present, it remains unclear as to </w:t>
      </w:r>
      <w:r w:rsidR="003501F1">
        <w:t>what</w:t>
      </w:r>
      <w:r w:rsidR="00950412">
        <w:t xml:space="preserve"> approaches</w:t>
      </w:r>
      <w:r w:rsidR="003501F1">
        <w:t xml:space="preserve"> work best</w:t>
      </w:r>
      <w:r w:rsidR="00950412">
        <w:t xml:space="preserve"> in order to improve health outcomes in migrant populations across Europe</w:t>
      </w:r>
      <w:r w:rsidR="003501F1">
        <w:t xml:space="preserve">, what </w:t>
      </w:r>
      <w:r w:rsidR="00950412">
        <w:t>constitutes</w:t>
      </w:r>
      <w:r w:rsidR="003501F1">
        <w:t xml:space="preserve"> an</w:t>
      </w:r>
      <w:r w:rsidR="007B5B76">
        <w:t xml:space="preserve"> effective and cost-effective approach to screening</w:t>
      </w:r>
      <w:r w:rsidR="00950412">
        <w:t xml:space="preserve"> migrants</w:t>
      </w:r>
      <w:r w:rsidR="007B5B76">
        <w:t xml:space="preserve">, </w:t>
      </w:r>
      <w:r w:rsidR="00C905FC">
        <w:t>what should be screened for</w:t>
      </w:r>
      <w:r w:rsidR="003A17EC">
        <w:t>,</w:t>
      </w:r>
      <w:r w:rsidR="00296952">
        <w:t xml:space="preserve"> who we should be targeting</w:t>
      </w:r>
      <w:r w:rsidR="00C905FC">
        <w:t>, where</w:t>
      </w:r>
      <w:r w:rsidR="003A17EC">
        <w:t xml:space="preserve"> screening should be delivered</w:t>
      </w:r>
      <w:r w:rsidR="00C905FC">
        <w:t>, an</w:t>
      </w:r>
      <w:r w:rsidR="00886A7C">
        <w:t xml:space="preserve">d what the facilitators and barriers to </w:t>
      </w:r>
      <w:r w:rsidR="003A17EC">
        <w:t xml:space="preserve">are to </w:t>
      </w:r>
      <w:r w:rsidR="00886A7C">
        <w:t>initiating and completing the screening process</w:t>
      </w:r>
      <w:r w:rsidR="007B5B76" w:rsidRPr="00A831D4">
        <w:t>.</w:t>
      </w:r>
      <w:r w:rsidR="007B5B76" w:rsidRPr="00525504">
        <w:t xml:space="preserve"> </w:t>
      </w:r>
      <w:r w:rsidR="007B5B76">
        <w:t xml:space="preserve">We therefore carried out a systematic review to </w:t>
      </w:r>
      <w:r w:rsidR="00A970D4">
        <w:t xml:space="preserve">document and </w:t>
      </w:r>
      <w:r w:rsidR="007B5B76">
        <w:t xml:space="preserve">explore the range </w:t>
      </w:r>
      <w:r w:rsidR="007B5B76">
        <w:lastRenderedPageBreak/>
        <w:t>of approaches to migrant screening for infectious diseases currently adopted across the EU</w:t>
      </w:r>
      <w:r w:rsidR="00950412">
        <w:t>/EEA</w:t>
      </w:r>
      <w:r w:rsidR="007B5B76">
        <w:t xml:space="preserve"> and to assess the effectiveness of the various approaches, in order to inform optimal strategies for screening migrants in the European context.  </w:t>
      </w:r>
      <w:r w:rsidR="0081313A">
        <w:rPr>
          <w:b/>
        </w:rPr>
        <w:br w:type="page"/>
      </w:r>
    </w:p>
    <w:p w14:paraId="401AB377" w14:textId="2D81C901" w:rsidR="003B677E" w:rsidRDefault="00E72954" w:rsidP="00E16CE2">
      <w:pPr>
        <w:spacing w:beforeLines="100" w:before="240" w:afterLines="100" w:after="240" w:line="480" w:lineRule="auto"/>
        <w:rPr>
          <w:b/>
        </w:rPr>
      </w:pPr>
      <w:r>
        <w:rPr>
          <w:b/>
        </w:rPr>
        <w:lastRenderedPageBreak/>
        <w:t>METHODS</w:t>
      </w:r>
    </w:p>
    <w:p w14:paraId="1395D960" w14:textId="3EEB8176" w:rsidR="000A264B" w:rsidRDefault="00ED7F4E" w:rsidP="006D12E1">
      <w:pPr>
        <w:spacing w:beforeLines="100" w:before="240" w:afterLines="100" w:after="240" w:line="480" w:lineRule="auto"/>
      </w:pPr>
      <w:r>
        <w:t>The aim</w:t>
      </w:r>
      <w:r w:rsidR="00323140">
        <w:t>s</w:t>
      </w:r>
      <w:r>
        <w:t xml:space="preserve"> of this </w:t>
      </w:r>
      <w:r w:rsidR="0008587F">
        <w:t xml:space="preserve">systematic review </w:t>
      </w:r>
      <w:r w:rsidR="00323140">
        <w:t xml:space="preserve">are </w:t>
      </w:r>
      <w:r w:rsidR="00A47CA9">
        <w:t>to</w:t>
      </w:r>
      <w:r w:rsidR="00323140">
        <w:t>:</w:t>
      </w:r>
      <w:r w:rsidR="00F63232">
        <w:t xml:space="preserve"> (i) </w:t>
      </w:r>
      <w:r w:rsidR="0084677D">
        <w:t xml:space="preserve">assess the effectiveness </w:t>
      </w:r>
      <w:r w:rsidR="00790EE7">
        <w:t xml:space="preserve">and cost-effectiveness </w:t>
      </w:r>
      <w:r w:rsidR="00311251">
        <w:t>of screening for infectious diseases in migrant population</w:t>
      </w:r>
      <w:r w:rsidR="00F62D6D">
        <w:t>s from high-prevalence countries</w:t>
      </w:r>
      <w:r w:rsidR="00311251">
        <w:t xml:space="preserve"> entering or residing in countries within the </w:t>
      </w:r>
      <w:r>
        <w:t>EU</w:t>
      </w:r>
      <w:r w:rsidR="006A3380">
        <w:t>/</w:t>
      </w:r>
      <w:r>
        <w:t>EEA</w:t>
      </w:r>
      <w:r w:rsidR="00F63232">
        <w:t>;</w:t>
      </w:r>
      <w:r w:rsidR="00790EE7">
        <w:t xml:space="preserve"> and</w:t>
      </w:r>
      <w:r w:rsidR="00F63232">
        <w:t xml:space="preserve"> (ii</w:t>
      </w:r>
      <w:r w:rsidR="00311251">
        <w:t xml:space="preserve">) </w:t>
      </w:r>
      <w:r w:rsidR="00836EB4">
        <w:t xml:space="preserve">explore factors </w:t>
      </w:r>
      <w:r w:rsidR="008A3B80">
        <w:t>that act</w:t>
      </w:r>
      <w:r w:rsidR="006D5782">
        <w:t xml:space="preserve"> as</w:t>
      </w:r>
      <w:r w:rsidR="008A3B80">
        <w:t xml:space="preserve"> facilitators or barriers to migrants accessing</w:t>
      </w:r>
      <w:r w:rsidR="00A47CA9">
        <w:t xml:space="preserve"> screening</w:t>
      </w:r>
      <w:r w:rsidR="0080792B">
        <w:t>.</w:t>
      </w:r>
    </w:p>
    <w:p w14:paraId="3BA6D328" w14:textId="09FF81B2" w:rsidR="00392798" w:rsidRPr="0044529D" w:rsidRDefault="00392798" w:rsidP="00392798">
      <w:pPr>
        <w:spacing w:beforeLines="100" w:before="240" w:afterLines="100" w:after="240" w:line="480" w:lineRule="auto"/>
        <w:rPr>
          <w:u w:val="single"/>
        </w:rPr>
      </w:pPr>
      <w:r w:rsidRPr="0044529D">
        <w:rPr>
          <w:u w:val="single"/>
        </w:rPr>
        <w:t xml:space="preserve">Search strategy and selection criteria </w:t>
      </w:r>
    </w:p>
    <w:p w14:paraId="467A87A6" w14:textId="4347AE92" w:rsidR="00A71491" w:rsidRPr="00033662" w:rsidRDefault="00A71491" w:rsidP="00830672">
      <w:pPr>
        <w:spacing w:beforeLines="100" w:before="240" w:afterLines="100" w:after="240" w:line="480" w:lineRule="auto"/>
      </w:pPr>
      <w:r>
        <w:t xml:space="preserve">The systematic review was conducted </w:t>
      </w:r>
      <w:r w:rsidRPr="00B97199">
        <w:t>in line with PRISMA guidelines.</w:t>
      </w:r>
      <w:hyperlink w:anchor="_ENREF_27" w:tooltip="Moher D, 2009 #48" w:history="1">
        <w:r w:rsidRPr="00171A9D">
          <w:rPr>
            <w:rStyle w:val="Hyperlink"/>
          </w:rPr>
          <w:fldChar w:fldCharType="begin"/>
        </w:r>
        <w:r w:rsidR="00612D10" w:rsidRPr="00171A9D">
          <w:rPr>
            <w:rStyle w:val="Hyperlink"/>
          </w:rPr>
          <w:instrText xml:space="preserve"> ADDIN EN.CITE &lt;EndNote&gt;&lt;Cite&gt;&lt;Author&gt;Moher D&lt;/Author&gt;&lt;Year&gt;2009&lt;/Year&gt;&lt;RecNum&gt;48&lt;/RecNum&gt;&lt;DisplayText&gt;&lt;style face="superscript"&gt;27&lt;/style&gt;&lt;/DisplayText&gt;&lt;record&gt;&lt;rec-number&gt;48&lt;/rec-number&gt;&lt;foreign-keys&gt;&lt;key app="EN" db-id="p2d9xx0p522adqedwfqxx2p4wrvp022ffwfx" timestamp="1474384892"&gt;48&lt;/key&gt;&lt;/foreign-keys&gt;&lt;ref-type name="Journal Article"&gt;17&lt;/ref-type&gt;&lt;contributors&gt;&lt;authors&gt;&lt;author&gt;Moher D, &lt;/author&gt;&lt;author&gt;Liberati A, &lt;/author&gt;&lt;author&gt;Tetzlaff J, &lt;/author&gt;&lt;author&gt;Altman DG, &lt;/author&gt;&lt;author&gt;The 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volume&gt;6&lt;/volume&gt;&lt;number&gt;6&lt;/number&gt;&lt;dates&gt;&lt;year&gt;2009&lt;/year&gt;&lt;/dates&gt;&lt;urls&gt;&lt;/urls&gt;&lt;/record&gt;&lt;/Cite&gt;&lt;/EndNote&gt;</w:instrText>
        </w:r>
        <w:r w:rsidRPr="00171A9D">
          <w:rPr>
            <w:rStyle w:val="Hyperlink"/>
          </w:rPr>
          <w:fldChar w:fldCharType="separate"/>
        </w:r>
        <w:r w:rsidR="00612D10" w:rsidRPr="00171A9D">
          <w:rPr>
            <w:rStyle w:val="Hyperlink"/>
            <w:noProof/>
            <w:vertAlign w:val="superscript"/>
          </w:rPr>
          <w:t>27</w:t>
        </w:r>
        <w:r w:rsidRPr="00171A9D">
          <w:rPr>
            <w:rStyle w:val="Hyperlink"/>
          </w:rPr>
          <w:fldChar w:fldCharType="end"/>
        </w:r>
      </w:hyperlink>
      <w:r w:rsidRPr="00B97199">
        <w:t xml:space="preserve"> </w:t>
      </w:r>
      <w:r w:rsidR="002420C2">
        <w:t>W</w:t>
      </w:r>
      <w:r w:rsidR="00BF6C85" w:rsidRPr="00B97199">
        <w:t xml:space="preserve">e </w:t>
      </w:r>
      <w:r w:rsidR="00F63232">
        <w:t>search</w:t>
      </w:r>
      <w:r w:rsidR="00FC0CA9">
        <w:t>ed</w:t>
      </w:r>
      <w:r w:rsidR="00F63232">
        <w:t xml:space="preserve"> </w:t>
      </w:r>
      <w:r w:rsidR="00BF6C85" w:rsidRPr="00B97199">
        <w:t>Embase, Pubmed, PsychINFO, the Cochrane Library</w:t>
      </w:r>
      <w:r w:rsidR="00DC09CD">
        <w:t>,</w:t>
      </w:r>
      <w:r w:rsidR="00BF6C85" w:rsidRPr="00B97199">
        <w:t xml:space="preserve"> and the Web of Science </w:t>
      </w:r>
      <w:r w:rsidR="00F02FB8">
        <w:t>(</w:t>
      </w:r>
      <w:r w:rsidR="00BF6C85" w:rsidRPr="00B97199">
        <w:t>social science citations</w:t>
      </w:r>
      <w:r w:rsidR="00F02FB8">
        <w:t xml:space="preserve"> only)</w:t>
      </w:r>
      <w:r w:rsidR="00C917F2">
        <w:t xml:space="preserve"> between </w:t>
      </w:r>
      <w:r w:rsidR="00E360A5">
        <w:t xml:space="preserve">1989 </w:t>
      </w:r>
      <w:r w:rsidR="00FC0CA9">
        <w:t>and</w:t>
      </w:r>
      <w:r w:rsidR="007C6AAA">
        <w:t xml:space="preserve"> </w:t>
      </w:r>
      <w:r w:rsidR="00037786">
        <w:t>1 July 2015</w:t>
      </w:r>
      <w:r w:rsidR="00037786" w:rsidRPr="00037786">
        <w:t xml:space="preserve"> </w:t>
      </w:r>
      <w:r w:rsidR="00C917F2">
        <w:t xml:space="preserve">with no language restrictions, </w:t>
      </w:r>
      <w:r w:rsidR="00BF6C85" w:rsidRPr="00B97199">
        <w:t xml:space="preserve">using a </w:t>
      </w:r>
      <w:r w:rsidR="00DC09CD">
        <w:t xml:space="preserve">Boolean </w:t>
      </w:r>
      <w:r w:rsidR="00BF6C85" w:rsidRPr="00B97199">
        <w:t xml:space="preserve">search strategy </w:t>
      </w:r>
      <w:r w:rsidR="00DC09CD">
        <w:t>combining</w:t>
      </w:r>
      <w:r w:rsidR="00BF6C85" w:rsidRPr="00B97199">
        <w:t xml:space="preserve"> </w:t>
      </w:r>
      <w:r w:rsidR="00DC09CD">
        <w:t xml:space="preserve">keyword and </w:t>
      </w:r>
      <w:r w:rsidR="00BF6C85" w:rsidRPr="00B97199">
        <w:t xml:space="preserve">MeSH terms </w:t>
      </w:r>
      <w:r w:rsidR="00FC0CA9">
        <w:t>for “migrant”, “</w:t>
      </w:r>
      <w:r w:rsidR="009D62BA" w:rsidRPr="00B97199">
        <w:t>infectious diseases”</w:t>
      </w:r>
      <w:r w:rsidR="00DC09CD">
        <w:t>,</w:t>
      </w:r>
      <w:r w:rsidR="009D62BA" w:rsidRPr="00B97199">
        <w:t xml:space="preserve"> and “screening</w:t>
      </w:r>
      <w:r w:rsidR="00EB065B">
        <w:t>” (see supplementary Figure 1</w:t>
      </w:r>
      <w:r w:rsidR="003B677E">
        <w:t xml:space="preserve"> </w:t>
      </w:r>
      <w:r w:rsidR="00954675">
        <w:t xml:space="preserve">for the </w:t>
      </w:r>
      <w:r w:rsidR="003B677E">
        <w:t>full search strategy</w:t>
      </w:r>
      <w:r w:rsidR="00EB065B">
        <w:t xml:space="preserve">).  </w:t>
      </w:r>
      <w:r w:rsidR="00C6675B" w:rsidRPr="00B97199">
        <w:t>We also screened the reference lists</w:t>
      </w:r>
      <w:r w:rsidR="00C917F2">
        <w:t xml:space="preserve"> of included studies</w:t>
      </w:r>
      <w:r w:rsidR="00DC09CD">
        <w:t xml:space="preserve">, and </w:t>
      </w:r>
      <w:r w:rsidR="007B5B76">
        <w:t xml:space="preserve">approached </w:t>
      </w:r>
      <w:r w:rsidR="00C917F2" w:rsidRPr="00A12C53">
        <w:t>experts in the field of migrant health and infectious diseases across Europe</w:t>
      </w:r>
      <w:r w:rsidR="00A831D4" w:rsidRPr="00A12C53">
        <w:t xml:space="preserve"> for grey literature. </w:t>
      </w:r>
      <w:r w:rsidR="00A83C79" w:rsidRPr="00A12C53">
        <w:t xml:space="preserve">We </w:t>
      </w:r>
      <w:r w:rsidR="00E36B6E">
        <w:t xml:space="preserve">updated our search </w:t>
      </w:r>
      <w:r w:rsidR="00A83C79" w:rsidRPr="00A12C53">
        <w:t xml:space="preserve">in </w:t>
      </w:r>
      <w:r w:rsidR="00016DA2" w:rsidRPr="00353155">
        <w:t xml:space="preserve">January 2018 </w:t>
      </w:r>
      <w:r w:rsidR="005A0A53" w:rsidRPr="00A12C53">
        <w:t xml:space="preserve">and include </w:t>
      </w:r>
      <w:r w:rsidR="00DB3FF8" w:rsidRPr="00A12C53">
        <w:t xml:space="preserve">a </w:t>
      </w:r>
      <w:r w:rsidR="00A12C53">
        <w:t>description of</w:t>
      </w:r>
      <w:r w:rsidR="00DB3FF8" w:rsidRPr="00A12C53">
        <w:t xml:space="preserve"> </w:t>
      </w:r>
      <w:r w:rsidR="00A83C79" w:rsidRPr="00A12C53">
        <w:t>all relevant references</w:t>
      </w:r>
      <w:r w:rsidR="005A0A53" w:rsidRPr="00A12C53">
        <w:t xml:space="preserve"> in the Discussion section</w:t>
      </w:r>
      <w:r w:rsidR="00A83C79" w:rsidRPr="00A12C53">
        <w:t>.</w:t>
      </w:r>
      <w:r w:rsidR="00A83C79">
        <w:t xml:space="preserve"> </w:t>
      </w:r>
    </w:p>
    <w:p w14:paraId="258C0ADE" w14:textId="19DE7CC6" w:rsidR="00F34336" w:rsidRDefault="00C917F2" w:rsidP="00E16CE2">
      <w:pPr>
        <w:spacing w:beforeLines="100" w:before="240" w:afterLines="100" w:after="240" w:line="480" w:lineRule="auto"/>
      </w:pPr>
      <w:r>
        <w:t xml:space="preserve">Inclusion criteria were primary research </w:t>
      </w:r>
      <w:r w:rsidR="007237C8" w:rsidRPr="00B97199">
        <w:t>assess</w:t>
      </w:r>
      <w:r w:rsidR="00DC09CD">
        <w:t>ing</w:t>
      </w:r>
      <w:r w:rsidR="009D62BA" w:rsidRPr="00B97199">
        <w:t xml:space="preserve"> screening intervention</w:t>
      </w:r>
      <w:r w:rsidR="00DC09CD">
        <w:t>s</w:t>
      </w:r>
      <w:r w:rsidR="009D62BA" w:rsidRPr="00B97199">
        <w:t xml:space="preserve"> </w:t>
      </w:r>
      <w:r w:rsidR="00DC09CD">
        <w:t xml:space="preserve">for </w:t>
      </w:r>
      <w:r w:rsidR="009D62BA" w:rsidRPr="00B97199">
        <w:t xml:space="preserve">any infectious diseases in the migrant </w:t>
      </w:r>
      <w:r w:rsidR="002D2218">
        <w:t>(foreign-</w:t>
      </w:r>
      <w:r>
        <w:t xml:space="preserve">born) </w:t>
      </w:r>
      <w:r w:rsidR="009D62BA" w:rsidRPr="00B97199">
        <w:t>population</w:t>
      </w:r>
      <w:r w:rsidR="00120124">
        <w:t xml:space="preserve"> </w:t>
      </w:r>
      <w:r w:rsidR="00DC09CD">
        <w:t xml:space="preserve">originating </w:t>
      </w:r>
      <w:r w:rsidR="00120124">
        <w:t>from countries outside of Western Europe, North America, Australia or New Zealand</w:t>
      </w:r>
      <w:r w:rsidR="002D2218">
        <w:t>,</w:t>
      </w:r>
      <w:r>
        <w:t xml:space="preserve"> </w:t>
      </w:r>
      <w:r w:rsidR="00DC09CD">
        <w:t xml:space="preserve">and </w:t>
      </w:r>
      <w:r>
        <w:t xml:space="preserve">residing in </w:t>
      </w:r>
      <w:r w:rsidR="00DC09CD">
        <w:t xml:space="preserve">EU or </w:t>
      </w:r>
      <w:r w:rsidR="009D62BA" w:rsidRPr="00B97199">
        <w:t>EEA</w:t>
      </w:r>
      <w:r>
        <w:t xml:space="preserve"> countries</w:t>
      </w:r>
      <w:r w:rsidR="00DE2E08">
        <w:t xml:space="preserve"> (</w:t>
      </w:r>
      <w:r w:rsidR="00DE2E08" w:rsidRPr="00BE702D">
        <w:rPr>
          <w:rFonts w:cs="Arial"/>
          <w:color w:val="000000"/>
        </w:rPr>
        <w:t>Austria</w:t>
      </w:r>
      <w:r w:rsidR="00DE2E08" w:rsidRPr="00BE702D">
        <w:rPr>
          <w:rFonts w:cs="Arial"/>
        </w:rPr>
        <w:t>, Belgium, Bulgaria, Cyprus, Croatia, Czech Republic, Denmark, Estonia, Finland, France, Germany, Greece, Hungary, Iceland, Ireland, Italy, Latvia, Liechtenstein, Lithuania, Luxembourg, Malta, the Netherlands, Norway, Poland, Portugal, Romania, Slovakia, Slovenia, Spain, Sweden, Switzerland</w:t>
      </w:r>
      <w:r w:rsidR="00DE2E08">
        <w:rPr>
          <w:rFonts w:cs="Arial"/>
        </w:rPr>
        <w:t>,</w:t>
      </w:r>
      <w:r w:rsidR="00DE2E08" w:rsidRPr="00BE702D">
        <w:rPr>
          <w:rFonts w:cs="Arial"/>
        </w:rPr>
        <w:t xml:space="preserve"> and the United Kingdom</w:t>
      </w:r>
      <w:r w:rsidR="00DE2E08">
        <w:rPr>
          <w:rFonts w:cs="Arial"/>
        </w:rPr>
        <w:t>)</w:t>
      </w:r>
      <w:r w:rsidR="00233123">
        <w:t xml:space="preserve">. </w:t>
      </w:r>
      <w:r w:rsidR="00DC09CD">
        <w:t xml:space="preserve"> S</w:t>
      </w:r>
      <w:r w:rsidR="007237C8" w:rsidRPr="00B97199">
        <w:t>tudies had to report one of th</w:t>
      </w:r>
      <w:r w:rsidR="0012052D">
        <w:t>e following</w:t>
      </w:r>
      <w:r w:rsidR="002D2218">
        <w:t xml:space="preserve"> effectiveness indicators</w:t>
      </w:r>
      <w:r w:rsidR="00C845B1">
        <w:t>:</w:t>
      </w:r>
      <w:r w:rsidR="007237C8" w:rsidRPr="00B97199">
        <w:t xml:space="preserve"> uptake, coverage, infections detected, infections trea</w:t>
      </w:r>
      <w:r w:rsidR="00F37405">
        <w:t xml:space="preserve">ted, </w:t>
      </w:r>
      <w:r w:rsidR="00634B0B">
        <w:t xml:space="preserve">failure to complete treatment, </w:t>
      </w:r>
      <w:r w:rsidR="00F37405">
        <w:t>patients not diagnosed,</w:t>
      </w:r>
      <w:r w:rsidR="00C6675B" w:rsidRPr="00B97199">
        <w:t xml:space="preserve"> acceptability, </w:t>
      </w:r>
      <w:r w:rsidR="00DC09CD">
        <w:t xml:space="preserve">or </w:t>
      </w:r>
      <w:r w:rsidR="00C6675B" w:rsidRPr="00B97199">
        <w:t xml:space="preserve">facilitators </w:t>
      </w:r>
      <w:r w:rsidR="00DC09CD">
        <w:t xml:space="preserve">or barriers to </w:t>
      </w:r>
      <w:r w:rsidR="00C6675B" w:rsidRPr="00B97199">
        <w:t>screening</w:t>
      </w:r>
      <w:r w:rsidR="00DC09CD">
        <w:t xml:space="preserve"> (</w:t>
      </w:r>
      <w:r w:rsidR="00523BDD">
        <w:t>Table 1</w:t>
      </w:r>
      <w:r w:rsidR="00DC09CD">
        <w:t>)</w:t>
      </w:r>
      <w:r w:rsidR="00523BDD">
        <w:t>.</w:t>
      </w:r>
      <w:r w:rsidR="007237C8" w:rsidRPr="00B97199">
        <w:t xml:space="preserve"> </w:t>
      </w:r>
    </w:p>
    <w:p w14:paraId="640930D1" w14:textId="0F4DD3AA" w:rsidR="00F844AB" w:rsidRPr="00B97199" w:rsidRDefault="00B52275" w:rsidP="00E16CE2">
      <w:pPr>
        <w:spacing w:beforeLines="100" w:before="240" w:afterLines="100" w:after="240" w:line="480" w:lineRule="auto"/>
      </w:pPr>
      <w:r w:rsidRPr="00B97199">
        <w:lastRenderedPageBreak/>
        <w:t>We exclu</w:t>
      </w:r>
      <w:r w:rsidR="00C917F2">
        <w:t xml:space="preserve">ded studies not </w:t>
      </w:r>
      <w:r w:rsidRPr="00B97199">
        <w:t>assess</w:t>
      </w:r>
      <w:r w:rsidR="006C636E">
        <w:t>ing</w:t>
      </w:r>
      <w:r w:rsidRPr="00B97199">
        <w:t xml:space="preserve"> a screening intervention</w:t>
      </w:r>
      <w:r w:rsidR="00F844AB" w:rsidRPr="00B97199">
        <w:t xml:space="preserve"> for infectious diseases</w:t>
      </w:r>
      <w:r w:rsidRPr="00B97199">
        <w:t>, only target</w:t>
      </w:r>
      <w:r w:rsidR="006C636E">
        <w:t xml:space="preserve">ing </w:t>
      </w:r>
      <w:r w:rsidRPr="00B97199">
        <w:t xml:space="preserve">migrants from </w:t>
      </w:r>
      <w:r w:rsidR="00120124">
        <w:t>Western Europe, North America, Australia or New Zealand</w:t>
      </w:r>
      <w:r w:rsidRPr="00B97199">
        <w:t xml:space="preserve">, </w:t>
      </w:r>
      <w:r w:rsidR="006C636E">
        <w:t xml:space="preserve">conducted outside of </w:t>
      </w:r>
      <w:r w:rsidRPr="00B97199">
        <w:t>the EU/EEA</w:t>
      </w:r>
      <w:r w:rsidR="00942197">
        <w:t>,</w:t>
      </w:r>
      <w:r w:rsidR="00F844AB" w:rsidRPr="00B97199">
        <w:t xml:space="preserve"> </w:t>
      </w:r>
      <w:r w:rsidR="002D2218">
        <w:t xml:space="preserve">lacking specific data for </w:t>
      </w:r>
      <w:r w:rsidR="00C917F2">
        <w:t>migrants</w:t>
      </w:r>
      <w:r w:rsidR="007B48F5">
        <w:t xml:space="preserve">, or not </w:t>
      </w:r>
      <w:r w:rsidR="002D2218">
        <w:t>disaggregating</w:t>
      </w:r>
      <w:r w:rsidR="006C636E">
        <w:t xml:space="preserve"> </w:t>
      </w:r>
      <w:r w:rsidR="007B48F5">
        <w:t>cont</w:t>
      </w:r>
      <w:r w:rsidR="0098018C">
        <w:t xml:space="preserve">act tracing from screening. </w:t>
      </w:r>
    </w:p>
    <w:p w14:paraId="4FA2B218" w14:textId="0927AC1A" w:rsidR="008A1872" w:rsidRDefault="00B74CAF" w:rsidP="00E16CE2">
      <w:pPr>
        <w:spacing w:beforeLines="100" w:before="240" w:afterLines="100" w:after="240" w:line="480" w:lineRule="auto"/>
      </w:pPr>
      <w:r>
        <w:t>Three</w:t>
      </w:r>
      <w:r w:rsidR="000011F6" w:rsidRPr="00B97199">
        <w:t xml:space="preserve"> authors (FS, JO</w:t>
      </w:r>
      <w:r>
        <w:t>, LN</w:t>
      </w:r>
      <w:r w:rsidR="000011F6" w:rsidRPr="00B97199">
        <w:t>)</w:t>
      </w:r>
      <w:r w:rsidR="00F844AB" w:rsidRPr="00B97199">
        <w:t xml:space="preserve"> </w:t>
      </w:r>
      <w:r>
        <w:t>contributed to the title and abstract screening</w:t>
      </w:r>
      <w:r w:rsidR="009D24E8" w:rsidRPr="00B97199">
        <w:t>. SH</w:t>
      </w:r>
      <w:r>
        <w:t>, FS, JO, and LN</w:t>
      </w:r>
      <w:r w:rsidR="009D24E8" w:rsidRPr="00B97199">
        <w:t xml:space="preserve"> </w:t>
      </w:r>
      <w:r>
        <w:t xml:space="preserve">contributed to the </w:t>
      </w:r>
      <w:r w:rsidR="009D24E8" w:rsidRPr="00B97199">
        <w:t xml:space="preserve">full-text </w:t>
      </w:r>
      <w:r>
        <w:t xml:space="preserve">screening, </w:t>
      </w:r>
      <w:r w:rsidR="009D24E8" w:rsidRPr="00B97199">
        <w:t xml:space="preserve">and </w:t>
      </w:r>
      <w:r w:rsidR="00C917F2">
        <w:t xml:space="preserve">agreed </w:t>
      </w:r>
      <w:r w:rsidR="009D24E8" w:rsidRPr="00B97199">
        <w:t xml:space="preserve">final study inclusion. </w:t>
      </w:r>
      <w:r w:rsidR="00C6675B" w:rsidRPr="00B97199">
        <w:t>FS</w:t>
      </w:r>
      <w:r>
        <w:t xml:space="preserve">, </w:t>
      </w:r>
      <w:r w:rsidR="00C6675B" w:rsidRPr="00B97199">
        <w:t>JO</w:t>
      </w:r>
      <w:r>
        <w:t>, and LN</w:t>
      </w:r>
      <w:r w:rsidR="00C6675B" w:rsidRPr="00B97199">
        <w:t xml:space="preserve"> also conducted the reference checking</w:t>
      </w:r>
      <w:r w:rsidR="009D24E8" w:rsidRPr="00B97199">
        <w:t xml:space="preserve">. For </w:t>
      </w:r>
      <w:r w:rsidR="00C6675B" w:rsidRPr="00B97199">
        <w:t>references</w:t>
      </w:r>
      <w:r w:rsidR="009D24E8" w:rsidRPr="00B97199">
        <w:t xml:space="preserve"> </w:t>
      </w:r>
      <w:r w:rsidR="008F22B6" w:rsidRPr="00B97199">
        <w:t xml:space="preserve">only </w:t>
      </w:r>
      <w:r w:rsidR="00C6675B" w:rsidRPr="00B97199">
        <w:t xml:space="preserve">available as </w:t>
      </w:r>
      <w:r w:rsidR="009D24E8" w:rsidRPr="00B97199">
        <w:t>abstracts</w:t>
      </w:r>
      <w:r w:rsidR="00C6675B" w:rsidRPr="00B97199">
        <w:t xml:space="preserve">, </w:t>
      </w:r>
      <w:r w:rsidR="008A1872" w:rsidRPr="00B97199">
        <w:t>an attempt was made to contact the author for</w:t>
      </w:r>
      <w:r w:rsidR="00C6675B" w:rsidRPr="00B97199">
        <w:t xml:space="preserve"> the availability of</w:t>
      </w:r>
      <w:r w:rsidR="008A1872" w:rsidRPr="00B97199">
        <w:t xml:space="preserve"> </w:t>
      </w:r>
      <w:r w:rsidR="00C6675B" w:rsidRPr="00B97199">
        <w:t xml:space="preserve">the </w:t>
      </w:r>
      <w:r w:rsidR="008A1872" w:rsidRPr="00B97199">
        <w:t>full text. Studies in fo</w:t>
      </w:r>
      <w:r w:rsidR="00C917F2">
        <w:t xml:space="preserve">reign languages were </w:t>
      </w:r>
      <w:r w:rsidR="008A1872" w:rsidRPr="00B97199">
        <w:t xml:space="preserve">translated and included in the review. </w:t>
      </w:r>
    </w:p>
    <w:p w14:paraId="11C76809" w14:textId="29EEE3E2" w:rsidR="0037104C" w:rsidRPr="0044529D" w:rsidRDefault="0037104C" w:rsidP="00E16CE2">
      <w:pPr>
        <w:spacing w:beforeLines="100" w:before="240" w:afterLines="100" w:after="240" w:line="480" w:lineRule="auto"/>
        <w:rPr>
          <w:u w:val="single"/>
        </w:rPr>
      </w:pPr>
      <w:r w:rsidRPr="0044529D">
        <w:rPr>
          <w:u w:val="single"/>
        </w:rPr>
        <w:t>Quality assessment</w:t>
      </w:r>
    </w:p>
    <w:p w14:paraId="10D81067" w14:textId="63610BA2" w:rsidR="00DB103F" w:rsidRDefault="005616BC" w:rsidP="00E16CE2">
      <w:pPr>
        <w:spacing w:beforeLines="100" w:before="240" w:afterLines="100" w:after="240" w:line="480" w:lineRule="auto"/>
      </w:pPr>
      <w:r>
        <w:t>We examined</w:t>
      </w:r>
      <w:r w:rsidR="008A1872" w:rsidRPr="00B97199">
        <w:t xml:space="preserve"> the quality of </w:t>
      </w:r>
      <w:r w:rsidR="009C280C">
        <w:t xml:space="preserve">included </w:t>
      </w:r>
      <w:r w:rsidR="008A1872" w:rsidRPr="00B97199">
        <w:t xml:space="preserve">studies </w:t>
      </w:r>
      <w:r>
        <w:t>by adapting</w:t>
      </w:r>
      <w:r w:rsidR="008A1872" w:rsidRPr="00B97199">
        <w:t xml:space="preserve"> criteria </w:t>
      </w:r>
      <w:r w:rsidR="009C280C">
        <w:t xml:space="preserve">from the </w:t>
      </w:r>
      <w:r w:rsidR="00924C6C" w:rsidRPr="00B97199">
        <w:t>He</w:t>
      </w:r>
      <w:r w:rsidR="008F0AAE" w:rsidRPr="00B97199">
        <w:t>alth Technology Assessment</w:t>
      </w:r>
      <w:r w:rsidR="00DF0969">
        <w:t>,</w:t>
      </w:r>
      <w:hyperlink w:anchor="_ENREF_28" w:tooltip="Kmet, 2004 #49" w:history="1">
        <w:r w:rsidR="00E1610F" w:rsidRPr="00171A9D">
          <w:rPr>
            <w:rStyle w:val="Hyperlink"/>
          </w:rPr>
          <w:fldChar w:fldCharType="begin"/>
        </w:r>
        <w:r w:rsidR="00612D10" w:rsidRPr="00171A9D">
          <w:rPr>
            <w:rStyle w:val="Hyperlink"/>
          </w:rPr>
          <w:instrText xml:space="preserve"> ADDIN EN.CITE &lt;EndNote&gt;&lt;Cite&gt;&lt;Author&gt;Kmet&lt;/Author&gt;&lt;Year&gt;2004&lt;/Year&gt;&lt;RecNum&gt;49&lt;/RecNum&gt;&lt;DisplayText&gt;&lt;style face="superscript"&gt;28&lt;/style&gt;&lt;/DisplayText&gt;&lt;record&gt;&lt;rec-number&gt;49&lt;/rec-number&gt;&lt;foreign-keys&gt;&lt;key app="EN" db-id="p2d9xx0p522adqedwfqxx2p4wrvp022ffwfx" timestamp="1474384893"&gt;49&lt;/key&gt;&lt;/foreign-keys&gt;&lt;ref-type name="Report"&gt;27&lt;/ref-type&gt;&lt;contributors&gt;&lt;authors&gt;&lt;author&gt;Kmet, LM&lt;/author&gt;&lt;author&gt;Lee, RC&lt;/author&gt;&lt;author&gt;Cook, LS&lt;/author&gt;&lt;/authors&gt;&lt;/contributors&gt;&lt;titles&gt;&lt;title&gt;Standard Quality Assessment Criteria for Evaluating Primary Research Papers from a Variety of Fields&lt;/title&gt;&lt;secondary-title&gt;Health Technology Assessment&lt;/secondary-title&gt;&lt;/titles&gt;&lt;dates&gt;&lt;year&gt;2004&lt;/year&gt;&lt;/dates&gt;&lt;pub-location&gt;Alberta Heritage Foundation for Medical Research&lt;/pub-location&gt;&lt;urls&gt;&lt;/urls&gt;&lt;/record&gt;&lt;/Cite&gt;&lt;/EndNote&gt;</w:instrText>
        </w:r>
        <w:r w:rsidR="00E1610F" w:rsidRPr="00171A9D">
          <w:rPr>
            <w:rStyle w:val="Hyperlink"/>
          </w:rPr>
          <w:fldChar w:fldCharType="separate"/>
        </w:r>
        <w:r w:rsidR="00612D10" w:rsidRPr="00171A9D">
          <w:rPr>
            <w:rStyle w:val="Hyperlink"/>
            <w:noProof/>
            <w:vertAlign w:val="superscript"/>
          </w:rPr>
          <w:t>28</w:t>
        </w:r>
        <w:r w:rsidR="00E1610F" w:rsidRPr="00171A9D">
          <w:rPr>
            <w:rStyle w:val="Hyperlink"/>
          </w:rPr>
          <w:fldChar w:fldCharType="end"/>
        </w:r>
      </w:hyperlink>
      <w:r w:rsidR="008A1872" w:rsidRPr="00B97199">
        <w:t xml:space="preserve"> </w:t>
      </w:r>
      <w:r w:rsidR="00924C6C" w:rsidRPr="00B97199">
        <w:t>Cochrane Effective Practice and Organisation of Care Group</w:t>
      </w:r>
      <w:r w:rsidR="00DF0969">
        <w:t>,</w:t>
      </w:r>
      <w:hyperlink w:anchor="_ENREF_29" w:tooltip="Andreevskaia, 2006 #50" w:history="1">
        <w:r w:rsidR="00E1610F" w:rsidRPr="00171A9D">
          <w:rPr>
            <w:rStyle w:val="Hyperlink"/>
          </w:rPr>
          <w:fldChar w:fldCharType="begin">
            <w:fldData xml:space="preserve">PEVuZE5vdGU+PENpdGU+PEF1dGhvcj5BbmRyZWV2c2thaWE8L0F1dGhvcj48WWVhcj4yMDA2PC9Z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BbmRyZWV2c2thaWE8L0F1dGhvcj48WWVhcj4yMDA2PC9Z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E1610F" w:rsidRPr="00171A9D">
          <w:rPr>
            <w:rStyle w:val="Hyperlink"/>
          </w:rPr>
        </w:r>
        <w:r w:rsidR="00E1610F" w:rsidRPr="00171A9D">
          <w:rPr>
            <w:rStyle w:val="Hyperlink"/>
          </w:rPr>
          <w:fldChar w:fldCharType="separate"/>
        </w:r>
        <w:r w:rsidR="00612D10" w:rsidRPr="00171A9D">
          <w:rPr>
            <w:rStyle w:val="Hyperlink"/>
            <w:noProof/>
            <w:vertAlign w:val="superscript"/>
          </w:rPr>
          <w:t>29</w:t>
        </w:r>
        <w:r w:rsidR="00E1610F" w:rsidRPr="00171A9D">
          <w:rPr>
            <w:rStyle w:val="Hyperlink"/>
          </w:rPr>
          <w:fldChar w:fldCharType="end"/>
        </w:r>
      </w:hyperlink>
      <w:r w:rsidR="003F0CB4" w:rsidRPr="00B97199">
        <w:t xml:space="preserve"> </w:t>
      </w:r>
      <w:r w:rsidR="00924C6C" w:rsidRPr="00B97199">
        <w:t>and a systematic review condu</w:t>
      </w:r>
      <w:r w:rsidR="00326CED">
        <w:t>cted by Edward et al</w:t>
      </w:r>
      <w:r w:rsidR="00DF0969">
        <w:t xml:space="preserve"> </w:t>
      </w:r>
      <w:r w:rsidR="00326CED">
        <w:t>(</w:t>
      </w:r>
      <w:r w:rsidR="00DF0969">
        <w:t>2012</w:t>
      </w:r>
      <w:r w:rsidR="00326CED">
        <w:t>)</w:t>
      </w:r>
      <w:r w:rsidR="00924C6C" w:rsidRPr="00B97199">
        <w:t>.</w:t>
      </w:r>
      <w:hyperlink w:anchor="_ENREF_30" w:tooltip="Edwards, 2012 #51" w:history="1">
        <w:r w:rsidR="00E1610F" w:rsidRPr="00171A9D">
          <w:rPr>
            <w:rStyle w:val="Hyperlink"/>
          </w:rPr>
          <w:fldChar w:fldCharType="begin"/>
        </w:r>
        <w:r w:rsidR="00612D10" w:rsidRPr="00171A9D">
          <w:rPr>
            <w:rStyle w:val="Hyperlink"/>
          </w:rPr>
          <w:instrText xml:space="preserve"> ADDIN EN.CITE &lt;EndNote&gt;&lt;Cite&gt;&lt;Author&gt;Edwards&lt;/Author&gt;&lt;Year&gt;2012&lt;/Year&gt;&lt;RecNum&gt;51&lt;/RecNum&gt;&lt;DisplayText&gt;&lt;style face="superscript"&gt;30&lt;/style&gt;&lt;/DisplayText&gt;&lt;record&gt;&lt;rec-number&gt;51&lt;/rec-number&gt;&lt;foreign-keys&gt;&lt;key app="EN" db-id="p2d9xx0p522adqedwfqxx2p4wrvp022ffwfx" timestamp="1474384894"&gt;51&lt;/key&gt;&lt;/foreign-keys&gt;&lt;ref-type name="Journal Article"&gt;17&lt;/ref-type&gt;&lt;contributors&gt;&lt;authors&gt;&lt;author&gt;Edwards, R.&lt;/author&gt;&lt;author&gt;Charani, E.&lt;/author&gt;&lt;author&gt;Sevdalis, N.&lt;/author&gt;&lt;author&gt;Alexandrou, B.&lt;/author&gt;&lt;author&gt;Sibley, E.&lt;/author&gt;&lt;author&gt;Mullett, D.&lt;/author&gt;&lt;author&gt;Loveday, H. P.&lt;/author&gt;&lt;author&gt;Drumright, L. N.&lt;/author&gt;&lt;author&gt;Holmes, A.&lt;/author&gt;&lt;/authors&gt;&lt;/contributors&gt;&lt;auth-address&gt;National Centre for Infection Prevention and Management, Department of Medicine, Imperial College London, London, UK. rachel.edwards@imperial.ac.uk&lt;/auth-address&gt;&lt;titles&gt;&lt;title&gt;Optimisation of infection prevention and control in acute health care by use of behaviour change: a systematic review&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318-29&lt;/pages&gt;&lt;volume&gt;12&lt;/volume&gt;&lt;number&gt;4&lt;/number&gt;&lt;keywords&gt;&lt;keyword&gt;Behavior Therapy/*methods/standards&lt;/keyword&gt;&lt;keyword&gt;Health Personnel&lt;/keyword&gt;&lt;keyword&gt;Humans&lt;/keyword&gt;&lt;keyword&gt;Infection Control/*methods/standards&lt;/keyword&gt;&lt;/keywords&gt;&lt;dates&gt;&lt;year&gt;2012&lt;/year&gt;&lt;pub-dates&gt;&lt;date&gt;Apr&lt;/date&gt;&lt;/pub-dates&gt;&lt;/dates&gt;&lt;isbn&gt;1474-4457 (Electronic)&amp;#xD;1473-3099 (Linking)&lt;/isbn&gt;&lt;accession-num&gt;22342325&lt;/accession-num&gt;&lt;urls&gt;&lt;related-urls&gt;&lt;url&gt;http://www.ncbi.nlm.nih.gov/pubmed/22342325&lt;/url&gt;&lt;/related-urls&gt;&lt;/urls&gt;&lt;electronic-resource-num&gt;10.1016/S1473-3099(11)70283-3&lt;/electronic-resource-num&gt;&lt;/record&gt;&lt;/Cite&gt;&lt;/EndNote&gt;</w:instrText>
        </w:r>
        <w:r w:rsidR="00E1610F" w:rsidRPr="00171A9D">
          <w:rPr>
            <w:rStyle w:val="Hyperlink"/>
          </w:rPr>
          <w:fldChar w:fldCharType="separate"/>
        </w:r>
        <w:r w:rsidR="00612D10" w:rsidRPr="00171A9D">
          <w:rPr>
            <w:rStyle w:val="Hyperlink"/>
            <w:noProof/>
            <w:vertAlign w:val="superscript"/>
          </w:rPr>
          <w:t>30</w:t>
        </w:r>
        <w:r w:rsidR="00E1610F" w:rsidRPr="00171A9D">
          <w:rPr>
            <w:rStyle w:val="Hyperlink"/>
          </w:rPr>
          <w:fldChar w:fldCharType="end"/>
        </w:r>
      </w:hyperlink>
      <w:r w:rsidR="00924C6C" w:rsidRPr="00B97199">
        <w:t xml:space="preserve"> </w:t>
      </w:r>
      <w:r w:rsidR="009C280C">
        <w:t>S</w:t>
      </w:r>
      <w:r w:rsidR="0037104C" w:rsidRPr="00B97199">
        <w:t xml:space="preserve">cores were summed and converted into </w:t>
      </w:r>
      <w:r w:rsidR="0037104C" w:rsidRPr="007D1356">
        <w:t xml:space="preserve">percentages. </w:t>
      </w:r>
      <w:r w:rsidR="00B74CAF">
        <w:t xml:space="preserve">We </w:t>
      </w:r>
      <w:r w:rsidR="00DB103F">
        <w:t xml:space="preserve">also </w:t>
      </w:r>
      <w:r w:rsidR="00B74CAF">
        <w:t>established minimum quality criteria</w:t>
      </w:r>
      <w:r w:rsidR="009C280C">
        <w:t xml:space="preserve"> for inclusion</w:t>
      </w:r>
      <w:r w:rsidR="002D2218">
        <w:t>.</w:t>
      </w:r>
      <w:r w:rsidR="00B74CAF">
        <w:t xml:space="preserve"> </w:t>
      </w:r>
      <w:r w:rsidR="00B74CAF" w:rsidRPr="00B74CAF">
        <w:t xml:space="preserve">For observational studies, </w:t>
      </w:r>
      <w:r w:rsidR="009C280C">
        <w:t>papers had to include</w:t>
      </w:r>
      <w:r w:rsidR="00B74CAF">
        <w:t>:</w:t>
      </w:r>
      <w:r w:rsidR="00B74CAF" w:rsidRPr="00B74CAF">
        <w:t xml:space="preserve"> an adequately described research question or objective, appropriate sampling and participant selection, adequately detailed results, sufficient internal and external validity, and minimal biases. </w:t>
      </w:r>
      <w:r w:rsidR="002D2218">
        <w:t xml:space="preserve">Qualitative papers had to include </w:t>
      </w:r>
      <w:r w:rsidR="00B74CAF" w:rsidRPr="00B74CAF">
        <w:t xml:space="preserve">a sufficiently described research question/objective, an evident and appropriate study design, appropriate data collection methods, clearly described and systematic data analysis, and minimal bias. </w:t>
      </w:r>
    </w:p>
    <w:p w14:paraId="15E73253" w14:textId="47B1C5A5" w:rsidR="00C16E1D" w:rsidRDefault="00B74CAF" w:rsidP="00E16CE2">
      <w:pPr>
        <w:spacing w:beforeLines="100" w:before="240" w:afterLines="100" w:after="240" w:line="480" w:lineRule="auto"/>
      </w:pPr>
      <w:r w:rsidRPr="00B74CAF">
        <w:t>FS</w:t>
      </w:r>
      <w:r w:rsidR="00235E6C">
        <w:t xml:space="preserve">, </w:t>
      </w:r>
      <w:r w:rsidRPr="00B74CAF">
        <w:t>JO</w:t>
      </w:r>
      <w:r w:rsidR="00235E6C">
        <w:t>, and LN</w:t>
      </w:r>
      <w:r w:rsidRPr="00B74CAF">
        <w:t xml:space="preserve"> performed the quality assessments</w:t>
      </w:r>
      <w:r w:rsidR="0012108E">
        <w:t>.  D</w:t>
      </w:r>
      <w:r w:rsidRPr="00B74CAF">
        <w:t>ifferences</w:t>
      </w:r>
      <w:r w:rsidR="0012108E">
        <w:t xml:space="preserve"> in assigned scores were discussed until a consensus was reached, </w:t>
      </w:r>
      <w:r w:rsidR="00E36B6E">
        <w:t xml:space="preserve">and </w:t>
      </w:r>
      <w:r w:rsidRPr="00B74CAF">
        <w:t xml:space="preserve">the agreed decisions </w:t>
      </w:r>
      <w:r w:rsidR="0012108E">
        <w:t xml:space="preserve">were applied </w:t>
      </w:r>
      <w:r w:rsidRPr="00B74CAF">
        <w:t>to the remaining assessments. Where agreement could not be reached, SH arbitrated.</w:t>
      </w:r>
      <w:r>
        <w:t xml:space="preserve">  </w:t>
      </w:r>
    </w:p>
    <w:p w14:paraId="743F2C6A" w14:textId="77777777" w:rsidR="00630448" w:rsidRPr="0044529D" w:rsidRDefault="00BF6C85" w:rsidP="00E16CE2">
      <w:pPr>
        <w:spacing w:beforeLines="100" w:before="240" w:afterLines="100" w:after="240" w:line="480" w:lineRule="auto"/>
        <w:rPr>
          <w:u w:val="single"/>
        </w:rPr>
      </w:pPr>
      <w:r w:rsidRPr="0044529D">
        <w:rPr>
          <w:u w:val="single"/>
        </w:rPr>
        <w:t xml:space="preserve">Data extraction and </w:t>
      </w:r>
      <w:r w:rsidR="006746AB" w:rsidRPr="0044529D">
        <w:rPr>
          <w:u w:val="single"/>
        </w:rPr>
        <w:t>synthesis</w:t>
      </w:r>
    </w:p>
    <w:p w14:paraId="797612D0" w14:textId="1717AB58" w:rsidR="006746AB" w:rsidRPr="00B97199" w:rsidRDefault="00C31ADD" w:rsidP="00E16CE2">
      <w:pPr>
        <w:spacing w:beforeLines="100" w:before="240" w:afterLines="100" w:after="240" w:line="480" w:lineRule="auto"/>
      </w:pPr>
      <w:r>
        <w:t>FS and JO extracted d</w:t>
      </w:r>
      <w:r w:rsidR="00630448" w:rsidRPr="00B97199">
        <w:t>ata from the included studies</w:t>
      </w:r>
      <w:r>
        <w:t>. Data</w:t>
      </w:r>
      <w:r w:rsidR="00630448" w:rsidRPr="00B97199">
        <w:t xml:space="preserve"> </w:t>
      </w:r>
      <w:r w:rsidR="00FF0792">
        <w:t>w</w:t>
      </w:r>
      <w:r w:rsidR="00E01856">
        <w:t>ere</w:t>
      </w:r>
      <w:r w:rsidR="007156B5">
        <w:t xml:space="preserve"> recorded on </w:t>
      </w:r>
      <w:r w:rsidR="007156B5" w:rsidRPr="008D5538">
        <w:rPr>
          <w:i/>
        </w:rPr>
        <w:t>a</w:t>
      </w:r>
      <w:r w:rsidR="008D5538" w:rsidRPr="008D5538">
        <w:rPr>
          <w:i/>
        </w:rPr>
        <w:t xml:space="preserve"> </w:t>
      </w:r>
      <w:r w:rsidR="00630448" w:rsidRPr="008D5538">
        <w:rPr>
          <w:i/>
        </w:rPr>
        <w:t>priori</w:t>
      </w:r>
      <w:r w:rsidR="00630448" w:rsidRPr="00B97199">
        <w:t xml:space="preserve"> forms summarising the </w:t>
      </w:r>
      <w:r w:rsidR="008B0E9D">
        <w:t xml:space="preserve">primary outcomes and </w:t>
      </w:r>
      <w:r w:rsidR="00630448" w:rsidRPr="00B97199">
        <w:t>general</w:t>
      </w:r>
      <w:r w:rsidR="002273DC">
        <w:t xml:space="preserve"> characteristics of studies,</w:t>
      </w:r>
      <w:r w:rsidR="00630448" w:rsidRPr="00B97199">
        <w:t xml:space="preserve"> d</w:t>
      </w:r>
      <w:r w:rsidR="002273DC">
        <w:t xml:space="preserve">escription of the </w:t>
      </w:r>
      <w:r w:rsidR="002273DC">
        <w:lastRenderedPageBreak/>
        <w:t>intervention</w:t>
      </w:r>
      <w:r w:rsidR="007156B5">
        <w:t>s</w:t>
      </w:r>
      <w:r w:rsidR="002273DC">
        <w:t xml:space="preserve">, </w:t>
      </w:r>
      <w:r w:rsidR="00076FD0">
        <w:t>effectiveness</w:t>
      </w:r>
      <w:r w:rsidR="00FF0792">
        <w:t xml:space="preserve"> </w:t>
      </w:r>
      <w:r w:rsidR="00DF27D4">
        <w:t>indicators</w:t>
      </w:r>
      <w:r w:rsidR="002273DC">
        <w:t>, any other outcomes reported</w:t>
      </w:r>
      <w:r w:rsidR="004B739F" w:rsidRPr="00B97199">
        <w:t>,</w:t>
      </w:r>
      <w:r w:rsidR="000C0953" w:rsidRPr="00B97199">
        <w:t xml:space="preserve"> </w:t>
      </w:r>
      <w:r w:rsidR="00FF0792">
        <w:t>and</w:t>
      </w:r>
      <w:r w:rsidR="000C0953" w:rsidRPr="00B97199">
        <w:t xml:space="preserve"> </w:t>
      </w:r>
      <w:r w:rsidR="007156B5">
        <w:t>facilitators and barriers</w:t>
      </w:r>
      <w:r w:rsidR="004F7690">
        <w:t xml:space="preserve"> to screening</w:t>
      </w:r>
      <w:r w:rsidR="00AB67D3" w:rsidRPr="00B97199">
        <w:t xml:space="preserve">. </w:t>
      </w:r>
    </w:p>
    <w:p w14:paraId="7D206E32" w14:textId="4911337F" w:rsidR="000C0953" w:rsidRPr="00B97199" w:rsidRDefault="0080103D" w:rsidP="00E16CE2">
      <w:pPr>
        <w:spacing w:beforeLines="100" w:before="240" w:afterLines="100" w:after="240" w:line="480" w:lineRule="auto"/>
      </w:pPr>
      <w:r>
        <w:t>We used</w:t>
      </w:r>
      <w:r w:rsidR="000C0953" w:rsidRPr="00B97199">
        <w:t xml:space="preserve"> </w:t>
      </w:r>
      <w:r w:rsidR="00B36991" w:rsidRPr="00B97199">
        <w:t>ESRC guidance on the conduct of narrative synthesi</w:t>
      </w:r>
      <w:r w:rsidR="007424FA">
        <w:t xml:space="preserve">s </w:t>
      </w:r>
      <w:r>
        <w:t>to aid data synthesis</w:t>
      </w:r>
      <w:r w:rsidR="00B36991" w:rsidRPr="00B97199">
        <w:rPr>
          <w:color w:val="000000"/>
        </w:rPr>
        <w:t>.</w:t>
      </w:r>
      <w:hyperlink w:anchor="_ENREF_31" w:tooltip="Popay, 2006 #52" w:history="1">
        <w:r w:rsidR="00E1610F" w:rsidRPr="00171A9D">
          <w:rPr>
            <w:rStyle w:val="Hyperlink"/>
          </w:rPr>
          <w:fldChar w:fldCharType="begin"/>
        </w:r>
        <w:r w:rsidR="00612D10" w:rsidRPr="00171A9D">
          <w:rPr>
            <w:rStyle w:val="Hyperlink"/>
          </w:rPr>
          <w:instrText xml:space="preserve"> ADDIN EN.CITE &lt;EndNote&gt;&lt;Cite&gt;&lt;Author&gt;Popay&lt;/Author&gt;&lt;Year&gt;2006&lt;/Year&gt;&lt;RecNum&gt;52&lt;/RecNum&gt;&lt;DisplayText&gt;&lt;style face="superscript"&gt;31&lt;/style&gt;&lt;/DisplayText&gt;&lt;record&gt;&lt;rec-number&gt;52&lt;/rec-number&gt;&lt;foreign-keys&gt;&lt;key app="EN" db-id="p2d9xx0p522adqedwfqxx2p4wrvp022ffwfx" timestamp="1474384895"&gt;52&lt;/key&gt;&lt;/foreign-keys&gt;&lt;ref-type name="Report"&gt;27&lt;/ref-type&gt;&lt;contributors&gt;&lt;authors&gt;&lt;author&gt;Popay, J&lt;/author&gt;&lt;author&gt;Roberts, H&lt;/author&gt;&lt;author&gt;Sowden, A&lt;/author&gt;&lt;author&gt;Petticrew, M&lt;/author&gt;&lt;author&gt;Arai, L&lt;/author&gt;&lt;author&gt;Rodgers, M&lt;/author&gt;&lt;author&gt;Britten, N&lt;/author&gt;&lt;author&gt;Roen, K&lt;/author&gt;&lt;author&gt;Duffy, S&lt;/author&gt;&lt;/authors&gt;&lt;/contributors&gt;&lt;titles&gt;&lt;title&gt;Guidance on the conduct of narrative synthesis in systematic reviews. A product from the ESRC Methods Programme.&lt;/title&gt;&lt;/titles&gt;&lt;dates&gt;&lt;year&gt;2006&lt;/year&gt;&lt;/dates&gt;&lt;urls&gt;&lt;/urls&gt;&lt;/record&gt;&lt;/Cite&gt;&lt;/EndNote&gt;</w:instrText>
        </w:r>
        <w:r w:rsidR="00E1610F" w:rsidRPr="00171A9D">
          <w:rPr>
            <w:rStyle w:val="Hyperlink"/>
          </w:rPr>
          <w:fldChar w:fldCharType="separate"/>
        </w:r>
        <w:r w:rsidR="00612D10" w:rsidRPr="00171A9D">
          <w:rPr>
            <w:rStyle w:val="Hyperlink"/>
            <w:noProof/>
            <w:vertAlign w:val="superscript"/>
          </w:rPr>
          <w:t>31</w:t>
        </w:r>
        <w:r w:rsidR="00E1610F" w:rsidRPr="00171A9D">
          <w:rPr>
            <w:rStyle w:val="Hyperlink"/>
          </w:rPr>
          <w:fldChar w:fldCharType="end"/>
        </w:r>
      </w:hyperlink>
      <w:r w:rsidR="00B36991" w:rsidRPr="00B97199">
        <w:rPr>
          <w:color w:val="000000"/>
        </w:rPr>
        <w:t xml:space="preserve"> </w:t>
      </w:r>
      <w:r w:rsidR="00BD639A">
        <w:t>E</w:t>
      </w:r>
      <w:r w:rsidR="00B36991" w:rsidRPr="00B97199">
        <w:t xml:space="preserve">xtracted </w:t>
      </w:r>
      <w:r w:rsidR="00BD639A">
        <w:t xml:space="preserve">data </w:t>
      </w:r>
      <w:r w:rsidR="007424FA">
        <w:t>for each</w:t>
      </w:r>
      <w:r w:rsidR="00B36991" w:rsidRPr="00B97199">
        <w:t xml:space="preserve"> </w:t>
      </w:r>
      <w:r w:rsidR="00BD639A">
        <w:t xml:space="preserve">effectiveness </w:t>
      </w:r>
      <w:r w:rsidR="00DF27D4">
        <w:t>indicator</w:t>
      </w:r>
      <w:r w:rsidR="00B36991" w:rsidRPr="00B97199">
        <w:t xml:space="preserve"> </w:t>
      </w:r>
      <w:r w:rsidR="00907E29" w:rsidRPr="00B97199">
        <w:t xml:space="preserve">in </w:t>
      </w:r>
      <w:r w:rsidR="00BD639A">
        <w:t xml:space="preserve">the </w:t>
      </w:r>
      <w:r w:rsidR="000C0953" w:rsidRPr="00B97199">
        <w:t xml:space="preserve">included </w:t>
      </w:r>
      <w:r w:rsidR="00BD639A">
        <w:t>studies</w:t>
      </w:r>
      <w:r w:rsidR="007424FA">
        <w:t xml:space="preserve"> </w:t>
      </w:r>
      <w:r w:rsidR="00BE47D2" w:rsidRPr="00B97199">
        <w:t>were</w:t>
      </w:r>
      <w:r w:rsidR="00907E29" w:rsidRPr="00B97199">
        <w:t xml:space="preserve"> converted into </w:t>
      </w:r>
      <w:r w:rsidR="00712E42">
        <w:t>percentages</w:t>
      </w:r>
      <w:r w:rsidR="00907E29" w:rsidRPr="00B97199">
        <w:t xml:space="preserve">. In cases where raw numbers were </w:t>
      </w:r>
      <w:r w:rsidR="004B739F" w:rsidRPr="00B97199">
        <w:t>not reported</w:t>
      </w:r>
      <w:r w:rsidR="00907E29" w:rsidRPr="00B97199">
        <w:t xml:space="preserve">, percentages for the </w:t>
      </w:r>
      <w:r w:rsidR="00DF27D4">
        <w:t>indicators</w:t>
      </w:r>
      <w:r w:rsidR="00907E29" w:rsidRPr="00B97199">
        <w:t xml:space="preserve"> </w:t>
      </w:r>
      <w:r w:rsidR="000C0953" w:rsidRPr="00B97199">
        <w:t>as reported in the study were used. W</w:t>
      </w:r>
      <w:r w:rsidR="00907E29" w:rsidRPr="00B97199">
        <w:t xml:space="preserve">here </w:t>
      </w:r>
      <w:r w:rsidR="000C0953" w:rsidRPr="00B97199">
        <w:t xml:space="preserve">complete data </w:t>
      </w:r>
      <w:r w:rsidR="00BD639A">
        <w:t>for</w:t>
      </w:r>
      <w:r w:rsidR="000C0953" w:rsidRPr="00B97199">
        <w:t xml:space="preserve"> </w:t>
      </w:r>
      <w:r w:rsidR="00BD639A">
        <w:t xml:space="preserve">neither </w:t>
      </w:r>
      <w:r w:rsidR="000C0953" w:rsidRPr="00B97199">
        <w:t xml:space="preserve">the </w:t>
      </w:r>
      <w:r w:rsidR="00BD639A">
        <w:t xml:space="preserve">raw </w:t>
      </w:r>
      <w:r w:rsidR="000C0953" w:rsidRPr="00B97199">
        <w:t xml:space="preserve">numbers nor </w:t>
      </w:r>
      <w:r w:rsidR="00907E29" w:rsidRPr="00B97199">
        <w:t>percentage</w:t>
      </w:r>
      <w:r w:rsidR="000C0953" w:rsidRPr="00B97199">
        <w:t>s were available</w:t>
      </w:r>
      <w:r w:rsidR="00907E29" w:rsidRPr="00B97199">
        <w:t xml:space="preserve">, the </w:t>
      </w:r>
      <w:r w:rsidR="00DF27D4">
        <w:t>effectiveness indicator</w:t>
      </w:r>
      <w:r w:rsidR="00907E29" w:rsidRPr="00B97199">
        <w:t xml:space="preserve"> was not reported. </w:t>
      </w:r>
      <w:r w:rsidR="005C0F21">
        <w:t>Due to</w:t>
      </w:r>
      <w:r w:rsidR="000C0953" w:rsidRPr="00B97199">
        <w:t xml:space="preserve"> variation between studies, </w:t>
      </w:r>
      <w:r w:rsidR="005C0F21">
        <w:t>percentages</w:t>
      </w:r>
      <w:r w:rsidR="00907E29" w:rsidRPr="00B97199">
        <w:t xml:space="preserve"> were combined </w:t>
      </w:r>
      <w:r w:rsidR="000C0953" w:rsidRPr="00B97199">
        <w:t>to represent</w:t>
      </w:r>
      <w:r w:rsidR="00907E29" w:rsidRPr="00B97199">
        <w:t xml:space="preserve"> the median percentage </w:t>
      </w:r>
      <w:r w:rsidR="000C0953" w:rsidRPr="00B97199">
        <w:t xml:space="preserve">and range </w:t>
      </w:r>
      <w:r w:rsidR="00907E29" w:rsidRPr="00B97199">
        <w:t xml:space="preserve">for each </w:t>
      </w:r>
      <w:r w:rsidR="000B4136">
        <w:t>indicator</w:t>
      </w:r>
      <w:r w:rsidR="000C0953" w:rsidRPr="00B97199">
        <w:t>.</w:t>
      </w:r>
      <w:r w:rsidR="0079233D" w:rsidRPr="0079233D">
        <w:t xml:space="preserve"> </w:t>
      </w:r>
      <w:r w:rsidR="0079233D" w:rsidRPr="00B97199">
        <w:t>As a result of the large variability between the studies and limited data on standard error reporting, a meta-analysis o</w:t>
      </w:r>
      <w:r w:rsidR="00D25707">
        <w:t>f effectiveness was not considered appropriate</w:t>
      </w:r>
      <w:r w:rsidR="0079233D" w:rsidRPr="00B97199">
        <w:t>.</w:t>
      </w:r>
    </w:p>
    <w:p w14:paraId="03D9E64C" w14:textId="7F89812F" w:rsidR="00502A96" w:rsidRDefault="00A43692" w:rsidP="00502A96">
      <w:pPr>
        <w:spacing w:beforeLines="100" w:before="240" w:afterLines="100" w:after="240" w:line="480" w:lineRule="auto"/>
      </w:pPr>
      <w:r>
        <w:t>To</w:t>
      </w:r>
      <w:r w:rsidR="000C0953" w:rsidRPr="00B97199">
        <w:t xml:space="preserve"> compare the effectiveness of screening interventio</w:t>
      </w:r>
      <w:r w:rsidR="00702E4E" w:rsidRPr="00B97199">
        <w:t>ns by</w:t>
      </w:r>
      <w:r w:rsidR="00DF27D4">
        <w:t xml:space="preserve"> </w:t>
      </w:r>
      <w:r w:rsidR="00DF63AD">
        <w:t xml:space="preserve">target population, </w:t>
      </w:r>
      <w:r w:rsidR="00DF27D4">
        <w:t xml:space="preserve">setting, </w:t>
      </w:r>
      <w:r w:rsidR="00DF63AD">
        <w:t xml:space="preserve">and </w:t>
      </w:r>
      <w:r w:rsidR="00F10212">
        <w:t>disease</w:t>
      </w:r>
      <w:r w:rsidR="00702E4E" w:rsidRPr="00B97199">
        <w:t xml:space="preserve">, </w:t>
      </w:r>
      <w:r w:rsidR="00D81A55" w:rsidRPr="00B97199">
        <w:t xml:space="preserve">the median percentage </w:t>
      </w:r>
      <w:r w:rsidR="000C0953" w:rsidRPr="00B97199">
        <w:t xml:space="preserve">and range </w:t>
      </w:r>
      <w:r w:rsidR="00D81A55" w:rsidRPr="00B97199">
        <w:t xml:space="preserve">for each </w:t>
      </w:r>
      <w:r w:rsidR="00DF27D4">
        <w:t>effectiveness indicator</w:t>
      </w:r>
      <w:r w:rsidR="00D81A55" w:rsidRPr="00B97199">
        <w:t xml:space="preserve"> </w:t>
      </w:r>
      <w:r w:rsidR="000C0953" w:rsidRPr="00B97199">
        <w:t>was reported for each subgroup</w:t>
      </w:r>
      <w:r w:rsidR="009B1C2B">
        <w:t xml:space="preserve">. </w:t>
      </w:r>
      <w:r w:rsidR="00502A96">
        <w:t xml:space="preserve"> In studies that reported more than one setting or target group, </w:t>
      </w:r>
      <w:r w:rsidR="00DF27D4">
        <w:t>indicators</w:t>
      </w:r>
      <w:r w:rsidR="00502A96" w:rsidRPr="00B97199">
        <w:t xml:space="preserve"> </w:t>
      </w:r>
      <w:r w:rsidR="00502A96">
        <w:t>were separated</w:t>
      </w:r>
      <w:r w:rsidR="00502A96" w:rsidRPr="00B97199">
        <w:t xml:space="preserve"> for each </w:t>
      </w:r>
      <w:r w:rsidR="00502A96">
        <w:t xml:space="preserve">group or setting where possible. </w:t>
      </w:r>
      <w:r w:rsidR="00DF27D4">
        <w:t>Indicators</w:t>
      </w:r>
      <w:r w:rsidR="00502A96">
        <w:t xml:space="preserve"> that were not reported separately were excluded from this part of the analysis.</w:t>
      </w:r>
    </w:p>
    <w:p w14:paraId="603061B5" w14:textId="2ECC8EFB" w:rsidR="0017651A" w:rsidRDefault="00D81A55" w:rsidP="002061BE">
      <w:pPr>
        <w:spacing w:beforeLines="100" w:before="240" w:afterLines="100" w:after="240" w:line="480" w:lineRule="auto"/>
      </w:pPr>
      <w:r w:rsidRPr="00B97199">
        <w:t xml:space="preserve">Target population </w:t>
      </w:r>
      <w:r w:rsidR="00AB4B35" w:rsidRPr="00B97199">
        <w:t>was</w:t>
      </w:r>
      <w:r w:rsidRPr="00B97199">
        <w:t xml:space="preserve"> divided into </w:t>
      </w:r>
      <w:r w:rsidR="00784169">
        <w:t xml:space="preserve">eight </w:t>
      </w:r>
      <w:r w:rsidR="00AB4B35" w:rsidRPr="00B97199">
        <w:t>sub</w:t>
      </w:r>
      <w:r w:rsidRPr="00B97199">
        <w:t>groups</w:t>
      </w:r>
      <w:r w:rsidR="0009168F">
        <w:t xml:space="preserve"> for whom discrete data w</w:t>
      </w:r>
      <w:r w:rsidR="00B069EC">
        <w:t>ere</w:t>
      </w:r>
      <w:r w:rsidR="0009168F">
        <w:t xml:space="preserve"> available:</w:t>
      </w:r>
      <w:r w:rsidR="007E3F67" w:rsidRPr="00B97199">
        <w:t xml:space="preserve"> </w:t>
      </w:r>
      <w:r w:rsidR="00DF63AD">
        <w:t>1</w:t>
      </w:r>
      <w:r w:rsidRPr="00B97199">
        <w:t>)</w:t>
      </w:r>
      <w:r w:rsidR="00784169">
        <w:t xml:space="preserve"> all</w:t>
      </w:r>
      <w:r w:rsidRPr="00B97199">
        <w:t xml:space="preserve"> </w:t>
      </w:r>
      <w:r w:rsidR="00E967B7" w:rsidRPr="00B97199">
        <w:t>i</w:t>
      </w:r>
      <w:r w:rsidR="007E3F67" w:rsidRPr="00B97199">
        <w:t>mmigrants</w:t>
      </w:r>
      <w:r w:rsidR="00784169">
        <w:t xml:space="preserve"> (</w:t>
      </w:r>
      <w:r w:rsidR="00DF63AD">
        <w:t>foreign-born</w:t>
      </w:r>
      <w:r w:rsidR="00784169">
        <w:t>)</w:t>
      </w:r>
      <w:r w:rsidR="00DA259C">
        <w:t>;</w:t>
      </w:r>
      <w:r w:rsidR="00E967B7" w:rsidRPr="00B97199">
        <w:t xml:space="preserve"> </w:t>
      </w:r>
      <w:r w:rsidR="00DF63AD">
        <w:t>2</w:t>
      </w:r>
      <w:r w:rsidR="007E3F67" w:rsidRPr="00B97199">
        <w:t xml:space="preserve">) </w:t>
      </w:r>
      <w:r w:rsidR="00DF63AD">
        <w:t xml:space="preserve">refugees and </w:t>
      </w:r>
      <w:r w:rsidR="00784169">
        <w:t>asylum seekers (</w:t>
      </w:r>
      <w:r w:rsidR="00E967B7" w:rsidRPr="00B97199">
        <w:t>‘refugees’</w:t>
      </w:r>
      <w:r w:rsidR="007E3F67" w:rsidRPr="00B97199">
        <w:t xml:space="preserve"> </w:t>
      </w:r>
      <w:r w:rsidR="00B376D8" w:rsidRPr="00B97199">
        <w:t xml:space="preserve">defined as </w:t>
      </w:r>
      <w:r w:rsidR="007E3F67" w:rsidRPr="00B97199">
        <w:t>person</w:t>
      </w:r>
      <w:r w:rsidR="00B376D8" w:rsidRPr="00B97199">
        <w:t>s who meet</w:t>
      </w:r>
      <w:r w:rsidR="007E3F67" w:rsidRPr="00B97199">
        <w:t xml:space="preserve"> the definition </w:t>
      </w:r>
      <w:r w:rsidR="00DF63AD">
        <w:t>in</w:t>
      </w:r>
      <w:r w:rsidR="007E3F67" w:rsidRPr="00B97199">
        <w:t xml:space="preserve"> the 1951 Convention related to the Status of Refugees and its 1967 Protocol, or of other relevant regional instruments, and </w:t>
      </w:r>
      <w:r w:rsidR="00E967B7" w:rsidRPr="00B97199">
        <w:t>‘</w:t>
      </w:r>
      <w:r w:rsidR="007E3F67" w:rsidRPr="00B97199">
        <w:t>asylum seekers</w:t>
      </w:r>
      <w:r w:rsidR="00E967B7" w:rsidRPr="00B97199">
        <w:t>’</w:t>
      </w:r>
      <w:r w:rsidR="007E3F67" w:rsidRPr="00B97199">
        <w:t xml:space="preserve">, defined as a person wishing to be </w:t>
      </w:r>
      <w:r w:rsidR="00DF63AD">
        <w:t>granted refugee status</w:t>
      </w:r>
      <w:r w:rsidR="007E3F67" w:rsidRPr="00B97199">
        <w:t>, and awaiting decision on his or her application for refugee status under relevant international instruments</w:t>
      </w:r>
      <w:r w:rsidR="00E967B7" w:rsidRPr="00B97199">
        <w:t>),</w:t>
      </w:r>
      <w:r w:rsidR="00DF63AD">
        <w:t xml:space="preserve"> 3</w:t>
      </w:r>
      <w:r w:rsidR="007E3F67" w:rsidRPr="00B97199">
        <w:t xml:space="preserve">) </w:t>
      </w:r>
      <w:r w:rsidR="00F476CC">
        <w:t xml:space="preserve">migrants </w:t>
      </w:r>
      <w:r w:rsidR="00502A96">
        <w:t xml:space="preserve">with HIV </w:t>
      </w:r>
      <w:r w:rsidR="00F476CC">
        <w:t xml:space="preserve">(targeted for screening because of their </w:t>
      </w:r>
      <w:r w:rsidR="00784169">
        <w:t xml:space="preserve">HIV </w:t>
      </w:r>
      <w:r w:rsidR="00F476CC">
        <w:t>status)</w:t>
      </w:r>
      <w:r w:rsidR="00DF63AD">
        <w:t>; 4</w:t>
      </w:r>
      <w:r w:rsidR="00784169">
        <w:t>)</w:t>
      </w:r>
      <w:r w:rsidR="001439FC">
        <w:t xml:space="preserve"> migrants</w:t>
      </w:r>
      <w:r w:rsidR="00DF27D4" w:rsidRPr="00DF27D4">
        <w:t xml:space="preserve"> </w:t>
      </w:r>
      <w:r w:rsidR="00DF27D4">
        <w:t>from specific regions/countries of origin</w:t>
      </w:r>
      <w:r w:rsidR="00DF63AD">
        <w:t>; 5</w:t>
      </w:r>
      <w:r w:rsidR="00784169">
        <w:t>) undocumented migrants (</w:t>
      </w:r>
      <w:r w:rsidR="00502A96">
        <w:t xml:space="preserve">whose </w:t>
      </w:r>
      <w:r w:rsidR="00784169" w:rsidRPr="00784169">
        <w:t>entry into or presence in a country contravenes immigration laws</w:t>
      </w:r>
      <w:r w:rsidR="00502A96">
        <w:t xml:space="preserve"> - t</w:t>
      </w:r>
      <w:r w:rsidR="00784169" w:rsidRPr="00784169">
        <w:t>his may include people who have: overstayed their visas</w:t>
      </w:r>
      <w:r w:rsidR="001425A8">
        <w:t>,</w:t>
      </w:r>
      <w:r w:rsidR="00784169" w:rsidRPr="00784169">
        <w:t xml:space="preserve"> entered the country without declaring themselves</w:t>
      </w:r>
      <w:r w:rsidR="00CB5D9A">
        <w:t>,</w:t>
      </w:r>
      <w:r w:rsidR="00784169" w:rsidRPr="00784169">
        <w:t xml:space="preserve"> or been trafficked</w:t>
      </w:r>
      <w:r w:rsidR="00784169">
        <w:t>)</w:t>
      </w:r>
      <w:r w:rsidR="00502A96">
        <w:t>; 6) pregnant migrants; 7</w:t>
      </w:r>
      <w:r w:rsidR="0009168F">
        <w:t xml:space="preserve">) </w:t>
      </w:r>
      <w:r w:rsidR="00DF27D4">
        <w:t xml:space="preserve">labour migrants </w:t>
      </w:r>
      <w:r w:rsidR="00D21D62">
        <w:t>(</w:t>
      </w:r>
      <w:r w:rsidR="00D21D62" w:rsidRPr="00B97199">
        <w:t xml:space="preserve">defined as persons who are to be engaged, are engaged, or </w:t>
      </w:r>
      <w:r w:rsidR="00D21D62" w:rsidRPr="00B97199">
        <w:lastRenderedPageBreak/>
        <w:t>have been engaged in a remunerative activity in a state of which they are not a national</w:t>
      </w:r>
      <w:r w:rsidR="00D21D62">
        <w:t>)</w:t>
      </w:r>
      <w:r w:rsidR="00502A96">
        <w:t>; and 8</w:t>
      </w:r>
      <w:r w:rsidR="0009168F">
        <w:t>) foreign students.</w:t>
      </w:r>
      <w:r w:rsidR="00233123">
        <w:t xml:space="preserve"> </w:t>
      </w:r>
    </w:p>
    <w:p w14:paraId="6C174298" w14:textId="77777777" w:rsidR="00DF27D4" w:rsidRDefault="00DF27D4" w:rsidP="00DF27D4">
      <w:pPr>
        <w:spacing w:beforeLines="100" w:before="240" w:afterLines="100" w:after="240" w:line="480" w:lineRule="auto"/>
      </w:pPr>
      <w:r>
        <w:t>S</w:t>
      </w:r>
      <w:r w:rsidRPr="00B97199">
        <w:t xml:space="preserve">creening </w:t>
      </w:r>
      <w:r>
        <w:t xml:space="preserve">setting </w:t>
      </w:r>
      <w:r w:rsidRPr="00B97199">
        <w:t xml:space="preserve">was divided into </w:t>
      </w:r>
      <w:r>
        <w:t xml:space="preserve">six </w:t>
      </w:r>
      <w:r w:rsidRPr="00B97199">
        <w:t>subgroups</w:t>
      </w:r>
      <w:r>
        <w:t>:</w:t>
      </w:r>
      <w:r w:rsidRPr="00B97199">
        <w:t xml:space="preserve"> </w:t>
      </w:r>
      <w:r>
        <w:t>1</w:t>
      </w:r>
      <w:r w:rsidRPr="00B97199">
        <w:t>) migrant specialist centre or place of residence</w:t>
      </w:r>
      <w:r>
        <w:t>,</w:t>
      </w:r>
      <w:r w:rsidRPr="00B97199">
        <w:t xml:space="preserve"> including reception centres, migrant health centres, homes; </w:t>
      </w:r>
      <w:r>
        <w:t>2</w:t>
      </w:r>
      <w:r w:rsidRPr="00B97199">
        <w:t xml:space="preserve">) specialist healthcare, </w:t>
      </w:r>
      <w:r>
        <w:t xml:space="preserve">such as hospital-based </w:t>
      </w:r>
      <w:r w:rsidRPr="00B97199">
        <w:t>disease</w:t>
      </w:r>
      <w:r>
        <w:t xml:space="preserve"> units; 3</w:t>
      </w:r>
      <w:r w:rsidRPr="00B97199">
        <w:t xml:space="preserve">) non-clinical community settings, including social </w:t>
      </w:r>
      <w:r>
        <w:t>events</w:t>
      </w:r>
      <w:r w:rsidRPr="00B97199">
        <w:t>, places of wo</w:t>
      </w:r>
      <w:r>
        <w:t>rship, community centres; 4</w:t>
      </w:r>
      <w:r w:rsidRPr="00B97199">
        <w:t>) primary healthcare, including General Practice</w:t>
      </w:r>
      <w:r>
        <w:t>; 5</w:t>
      </w:r>
      <w:r w:rsidRPr="00B97199">
        <w:t>) the border</w:t>
      </w:r>
      <w:r>
        <w:t>; or 6) mixed settings.</w:t>
      </w:r>
      <w:r w:rsidRPr="00B97199">
        <w:t xml:space="preserve"> </w:t>
      </w:r>
    </w:p>
    <w:p w14:paraId="64DB7EE7" w14:textId="676FCDAE" w:rsidR="00B202CF" w:rsidRDefault="002E4113" w:rsidP="002061BE">
      <w:pPr>
        <w:spacing w:after="0" w:line="480" w:lineRule="auto"/>
      </w:pPr>
      <w:r w:rsidRPr="00B97199">
        <w:t xml:space="preserve">The synthesis of the </w:t>
      </w:r>
      <w:r w:rsidR="00871278">
        <w:t xml:space="preserve">facilitators and barriers </w:t>
      </w:r>
      <w:r w:rsidRPr="00B97199">
        <w:t xml:space="preserve">involved </w:t>
      </w:r>
      <w:r w:rsidR="00871278">
        <w:t xml:space="preserve">first </w:t>
      </w:r>
      <w:r w:rsidRPr="00B97199">
        <w:t xml:space="preserve">tabulating the </w:t>
      </w:r>
      <w:r w:rsidR="00871278">
        <w:t>findings and the factors</w:t>
      </w:r>
      <w:r w:rsidR="00D661BE">
        <w:t>,</w:t>
      </w:r>
      <w:r w:rsidRPr="00B97199">
        <w:t xml:space="preserve"> and </w:t>
      </w:r>
      <w:r w:rsidR="0032306D">
        <w:t xml:space="preserve">then </w:t>
      </w:r>
      <w:r w:rsidRPr="00B97199">
        <w:t>performing a thematic analysis to com</w:t>
      </w:r>
      <w:r w:rsidR="00C3783D" w:rsidRPr="00B97199">
        <w:t>bine these factors into themes</w:t>
      </w:r>
      <w:r w:rsidR="00871278">
        <w:t>.</w:t>
      </w:r>
      <w:hyperlink w:anchor="_ENREF_31" w:tooltip="Popay, 2006 #52" w:history="1">
        <w:r w:rsidR="00E1610F" w:rsidRPr="00171A9D">
          <w:rPr>
            <w:rStyle w:val="Hyperlink"/>
          </w:rPr>
          <w:fldChar w:fldCharType="begin"/>
        </w:r>
        <w:r w:rsidR="00612D10" w:rsidRPr="00171A9D">
          <w:rPr>
            <w:rStyle w:val="Hyperlink"/>
          </w:rPr>
          <w:instrText xml:space="preserve"> ADDIN EN.CITE &lt;EndNote&gt;&lt;Cite&gt;&lt;Author&gt;Popay&lt;/Author&gt;&lt;Year&gt;2006&lt;/Year&gt;&lt;RecNum&gt;52&lt;/RecNum&gt;&lt;DisplayText&gt;&lt;style face="superscript"&gt;31&lt;/style&gt;&lt;/DisplayText&gt;&lt;record&gt;&lt;rec-number&gt;52&lt;/rec-number&gt;&lt;foreign-keys&gt;&lt;key app="EN" db-id="p2d9xx0p522adqedwfqxx2p4wrvp022ffwfx" timestamp="1474384895"&gt;52&lt;/key&gt;&lt;/foreign-keys&gt;&lt;ref-type name="Report"&gt;27&lt;/ref-type&gt;&lt;contributors&gt;&lt;authors&gt;&lt;author&gt;Popay, J&lt;/author&gt;&lt;author&gt;Roberts, H&lt;/author&gt;&lt;author&gt;Sowden, A&lt;/author&gt;&lt;author&gt;Petticrew, M&lt;/author&gt;&lt;author&gt;Arai, L&lt;/author&gt;&lt;author&gt;Rodgers, M&lt;/author&gt;&lt;author&gt;Britten, N&lt;/author&gt;&lt;author&gt;Roen, K&lt;/author&gt;&lt;author&gt;Duffy, S&lt;/author&gt;&lt;/authors&gt;&lt;/contributors&gt;&lt;titles&gt;&lt;title&gt;Guidance on the conduct of narrative synthesis in systematic reviews. A product from the ESRC Methods Programme.&lt;/title&gt;&lt;/titles&gt;&lt;dates&gt;&lt;year&gt;2006&lt;/year&gt;&lt;/dates&gt;&lt;urls&gt;&lt;/urls&gt;&lt;/record&gt;&lt;/Cite&gt;&lt;/EndNote&gt;</w:instrText>
        </w:r>
        <w:r w:rsidR="00E1610F" w:rsidRPr="00171A9D">
          <w:rPr>
            <w:rStyle w:val="Hyperlink"/>
          </w:rPr>
          <w:fldChar w:fldCharType="separate"/>
        </w:r>
        <w:r w:rsidR="00612D10" w:rsidRPr="00171A9D">
          <w:rPr>
            <w:rStyle w:val="Hyperlink"/>
            <w:noProof/>
            <w:vertAlign w:val="superscript"/>
          </w:rPr>
          <w:t>31</w:t>
        </w:r>
        <w:r w:rsidR="00E1610F" w:rsidRPr="00171A9D">
          <w:rPr>
            <w:rStyle w:val="Hyperlink"/>
          </w:rPr>
          <w:fldChar w:fldCharType="end"/>
        </w:r>
      </w:hyperlink>
      <w:r w:rsidR="00B202CF">
        <w:t xml:space="preserve">  </w:t>
      </w:r>
    </w:p>
    <w:p w14:paraId="21461130" w14:textId="77777777" w:rsidR="0081313A" w:rsidRDefault="0081313A">
      <w:pPr>
        <w:rPr>
          <w:b/>
        </w:rPr>
      </w:pPr>
      <w:r>
        <w:rPr>
          <w:b/>
        </w:rPr>
        <w:br w:type="page"/>
      </w:r>
    </w:p>
    <w:p w14:paraId="13B185EC" w14:textId="5FA392DD" w:rsidR="0055082B" w:rsidRDefault="0055082B" w:rsidP="00E16CE2">
      <w:pPr>
        <w:spacing w:beforeLines="100" w:before="240" w:afterLines="100" w:after="240" w:line="480" w:lineRule="auto"/>
        <w:rPr>
          <w:b/>
        </w:rPr>
      </w:pPr>
      <w:r w:rsidRPr="00454F9D">
        <w:rPr>
          <w:b/>
        </w:rPr>
        <w:lastRenderedPageBreak/>
        <w:t>RESULTS</w:t>
      </w:r>
      <w:r w:rsidR="007E3CD3" w:rsidRPr="00454F9D">
        <w:rPr>
          <w:b/>
        </w:rPr>
        <w:t xml:space="preserve"> </w:t>
      </w:r>
    </w:p>
    <w:p w14:paraId="5EB6E2A1" w14:textId="73282F6A" w:rsidR="00C00680" w:rsidRDefault="00C00680" w:rsidP="00FA79FE">
      <w:pPr>
        <w:spacing w:beforeLines="100" w:before="240" w:afterLines="100" w:after="240" w:line="480" w:lineRule="auto"/>
      </w:pPr>
      <w:r>
        <w:t>4112 unique records were included in the title and abstract screening</w:t>
      </w:r>
      <w:r w:rsidR="00D32231">
        <w:t xml:space="preserve">, </w:t>
      </w:r>
      <w:r>
        <w:t xml:space="preserve">3,680 </w:t>
      </w:r>
      <w:r w:rsidR="00D32231">
        <w:t xml:space="preserve">of which </w:t>
      </w:r>
      <w:r>
        <w:t>were excluded</w:t>
      </w:r>
      <w:r w:rsidR="00D32231">
        <w:t>.  T</w:t>
      </w:r>
      <w:r>
        <w:t>he full-text of 432 articles were assessed for eligibility</w:t>
      </w:r>
      <w:r w:rsidR="00D32231">
        <w:t xml:space="preserve">, and 376 records were excluded.  Three </w:t>
      </w:r>
      <w:r>
        <w:t xml:space="preserve">additional records were identified from consulting experts, grey literature, and the bibliography screening.  Of the 60 </w:t>
      </w:r>
      <w:r w:rsidR="00D32231">
        <w:t xml:space="preserve">retained </w:t>
      </w:r>
      <w:r>
        <w:t xml:space="preserve">papers, 13 did not meet the minimum quality criteria and were </w:t>
      </w:r>
      <w:r w:rsidR="009C7ED4">
        <w:t>excluded (Figure 1)</w:t>
      </w:r>
      <w:r>
        <w:t xml:space="preserve">. </w:t>
      </w:r>
      <w:r w:rsidR="00DA0707">
        <w:t>A total of 46</w:t>
      </w:r>
      <w:r w:rsidR="00DA0707" w:rsidRPr="00B97199">
        <w:t xml:space="preserve"> </w:t>
      </w:r>
      <w:r w:rsidR="00DA0707">
        <w:t>papers were included in the systematic review,</w:t>
      </w:r>
      <w:hyperlink w:anchor="_ENREF_32" w:tooltip="Bodenmann, 2009 #53" w:history="1">
        <w:r w:rsidR="00DA0707" w:rsidRPr="00171A9D">
          <w:rPr>
            <w:rStyle w:val="Hyperlink"/>
          </w:rPr>
          <w:fldChar w:fldCharType="begin">
            <w:fldData xml:space="preserve">YyBbRW5kb2dlbm91cyBDb21wb3VuZF08L2tleXdvcmQ+PC9rZXl3b3Jkcz48ZGF0ZXM+PHllYXI+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Cb2Rlbm1hbm48L0F1dGhvcj48WWVhcj4yMDA5PC9ZZWFy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==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612D10" w:rsidRPr="00171A9D">
          <w:rPr>
            <w:rStyle w:val="Hyperlink"/>
          </w:rPr>
          <w:fldChar w:fldCharType="begin">
            <w:fldData xml:space="preserve">ZD48a2V5d29yZD51cmluYWx5c2lzPC9rZXl3b3JkPjxrZXl3b3JkPldlc3Rlcm4gSGVtaXNwaGVy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==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612D10" w:rsidRPr="00171A9D">
          <w:rPr>
            <w:rStyle w:val="Hyperlink"/>
          </w:rPr>
          <w:fldChar w:fldCharType="begin">
            <w:fldData xml:space="preserve">dGU9MjAwNSZhbXA7dGl0bGU9Sm91cm5hbCtvZitQdWJsaWMrSGVhbHRoJmFtcDthdGl0bGU9SWRl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==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612D10" w:rsidRPr="00171A9D">
          <w:rPr>
            <w:rStyle w:val="Hyperlink"/>
          </w:rPr>
          <w:fldChar w:fldCharType="begin">
            <w:fldData xml:space="preserve">cDovL292aWRzcC5vdmlkLmNvbS9vdmlkd2ViLmNnaT9UPUpTJmFtcDtDU0M9WSZhbXA7TkVXUz1O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NDE5LTQyNTwvcGFnZXM+PHZvbHVtZT41PC92b2x1bWU+PG51bWJlcj41PC9udW1i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==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612D10" w:rsidRPr="00171A9D">
          <w:rPr>
            <w:rStyle w:val="Hyperlink"/>
          </w:rPr>
          <w:fldChar w:fldCharType="begin">
            <w:fldData xml:space="preserve">Y2Nlc3Npb24tbnVtPjEyMDcwNzg1PC9hY2Nlc3Npb24tbnVtPjx1cmxzPjxyZWxhdGVkLXVybHM+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==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612D10" w:rsidRPr="00171A9D">
          <w:rPr>
            <w:rStyle w:val="Hyperlink"/>
          </w:rPr>
          <w:fldChar w:fldCharType="begin">
            <w:fldData xml:space="preserve">dDwva2V5d29yZD48a2V5d29yZD5hcnRpY2xlPC9rZXl3b3JkPjxrZXl3b3JkPmNhc2UgZmluZGlu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==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612D10" w:rsidRPr="00171A9D">
          <w:rPr>
            <w:rStyle w:val="Hyperlink"/>
          </w:rPr>
          <w:fldChar w:fldCharType="begin">
            <w:fldData xml:space="preserve">Y29tL292aWR3ZWIuY2dpP1Q9SlMmYW1wO0NTQz1ZJmFtcDtORVdTPU4mYW1wO1BBR0U9ZnVsbHRl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==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612D10" w:rsidRPr="00171A9D">
          <w:rPr>
            <w:rStyle w:val="Hyperlink"/>
          </w:rPr>
          <w:fldChar w:fldCharType="begin">
            <w:fldData xml:space="preserve">YyBbRW5kb2dlbm91cyBDb21wb3VuZF08L2tleXdvcmQ+PC9rZXl3b3Jkcz48ZGF0ZXM+PHllYXI+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DA0707" w:rsidRPr="00171A9D">
          <w:rPr>
            <w:rStyle w:val="Hyperlink"/>
          </w:rPr>
        </w:r>
        <w:r w:rsidR="00DA0707" w:rsidRPr="00171A9D">
          <w:rPr>
            <w:rStyle w:val="Hyperlink"/>
          </w:rPr>
          <w:fldChar w:fldCharType="separate"/>
        </w:r>
        <w:r w:rsidR="00612D10" w:rsidRPr="00171A9D">
          <w:rPr>
            <w:rStyle w:val="Hyperlink"/>
            <w:noProof/>
            <w:vertAlign w:val="superscript"/>
          </w:rPr>
          <w:t>32-78</w:t>
        </w:r>
        <w:r w:rsidR="00DA0707" w:rsidRPr="00171A9D">
          <w:rPr>
            <w:rStyle w:val="Hyperlink"/>
          </w:rPr>
          <w:fldChar w:fldCharType="end"/>
        </w:r>
      </w:hyperlink>
      <w:hyperlink w:anchor="_ENREF_85" w:tooltip="Bothamley, 2008 #40" w:history="1"/>
      <w:r w:rsidR="00DA0707" w:rsidRPr="00B97199">
        <w:t xml:space="preserve"> </w:t>
      </w:r>
      <w:r w:rsidR="00DA0707">
        <w:t>reporting screening for infectious diseases across 248,402 migrants</w:t>
      </w:r>
      <w:r w:rsidR="00D86082">
        <w:t xml:space="preserve"> (supplementary Table 1)</w:t>
      </w:r>
      <w:r w:rsidR="00DA0707">
        <w:t>.</w:t>
      </w:r>
    </w:p>
    <w:p w14:paraId="6EBB3E6E" w14:textId="05E40D80" w:rsidR="00873DF1" w:rsidRPr="00FA79FE" w:rsidRDefault="00DA0707" w:rsidP="00FA79FE">
      <w:pPr>
        <w:spacing w:beforeLines="100" w:before="240" w:afterLines="100" w:after="240" w:line="480" w:lineRule="auto"/>
      </w:pPr>
      <w:r>
        <w:t>Across the papers, migrants screened included</w:t>
      </w:r>
      <w:r w:rsidR="003A17EC">
        <w:t xml:space="preserve"> ‘</w:t>
      </w:r>
      <w:r w:rsidR="00502A96">
        <w:t>all im</w:t>
      </w:r>
      <w:r w:rsidR="0099743F">
        <w:t>migrants</w:t>
      </w:r>
      <w:r w:rsidR="0099743F" w:rsidRPr="00B97199">
        <w:t>,</w:t>
      </w:r>
      <w:r w:rsidR="003A17EC">
        <w:t>’</w:t>
      </w:r>
      <w:r w:rsidR="0099743F">
        <w:fldChar w:fldCharType="begin">
          <w:fldData xml:space="preserve">b3JkPjxrZXl3b3JkPmhlcGF0aXRpcyBCL2VwIFtFcGlkZW1pb2xvZ3ldPC9rZXl3b3JkPjxrZXl3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612D10">
        <w:instrText xml:space="preserve"> ADDIN EN.CITE </w:instrText>
      </w:r>
      <w:r w:rsidR="00612D10">
        <w:fldChar w:fldCharType="begin">
          <w:fldData xml:space="preserve">PEVuZE5vdGU+PENpdGU+PEF1dGhvcj5CcmV3aW48L0F1dGhvcj48WWVhcj4yMDA2PC9ZZWFyPjxS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==
</w:fldData>
        </w:fldChar>
      </w:r>
      <w:r w:rsidR="00612D10">
        <w:instrText xml:space="preserve"> ADDIN EN.CITE.DATA </w:instrText>
      </w:r>
      <w:r w:rsidR="00612D10">
        <w:fldChar w:fldCharType="end"/>
      </w:r>
      <w:r w:rsidR="00612D10">
        <w:fldChar w:fldCharType="begin">
          <w:fldData xml:space="preserve">b3JkPjxrZXl3b3JkPmhlcGF0aXRpcyBCL2VwIFtFcGlkZW1pb2xvZ3ldPC9rZXl3b3JkPjxrZXl3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</w:fldData>
        </w:fldChar>
      </w:r>
      <w:r w:rsidR="00612D10">
        <w:instrText xml:space="preserve"> ADDIN EN.CITE.DATA </w:instrText>
      </w:r>
      <w:r w:rsidR="00612D10">
        <w:fldChar w:fldCharType="end"/>
      </w:r>
      <w:r w:rsidR="0099743F">
        <w:fldChar w:fldCharType="separate"/>
      </w:r>
      <w:hyperlink w:anchor="_ENREF_35" w:tooltip="Brewin, 2006 #56" w:history="1">
        <w:r w:rsidR="00612D10" w:rsidRPr="00171A9D">
          <w:rPr>
            <w:rStyle w:val="Hyperlink"/>
            <w:noProof/>
            <w:vertAlign w:val="superscript"/>
          </w:rPr>
          <w:t>35</w:t>
        </w:r>
      </w:hyperlink>
      <w:r w:rsidR="00612D10" w:rsidRPr="00612D10">
        <w:rPr>
          <w:noProof/>
          <w:vertAlign w:val="superscript"/>
        </w:rPr>
        <w:t>,</w:t>
      </w:r>
      <w:hyperlink w:anchor="_ENREF_38" w:tooltip="Deniaud, 2008 #59" w:history="1">
        <w:r w:rsidR="00612D10" w:rsidRPr="00171A9D">
          <w:rPr>
            <w:rStyle w:val="Hyperlink"/>
            <w:noProof/>
            <w:vertAlign w:val="superscript"/>
          </w:rPr>
          <w:t>38</w:t>
        </w:r>
      </w:hyperlink>
      <w:r w:rsidR="00612D10" w:rsidRPr="00612D10">
        <w:rPr>
          <w:noProof/>
          <w:vertAlign w:val="superscript"/>
        </w:rPr>
        <w:t>,</w:t>
      </w:r>
      <w:hyperlink w:anchor="_ENREF_40" w:tooltip="Erkens, 2008 #61" w:history="1">
        <w:r w:rsidR="00612D10" w:rsidRPr="00171A9D">
          <w:rPr>
            <w:rStyle w:val="Hyperlink"/>
            <w:noProof/>
            <w:vertAlign w:val="superscript"/>
          </w:rPr>
          <w:t>40</w:t>
        </w:r>
      </w:hyperlink>
      <w:r w:rsidR="00612D10" w:rsidRPr="00612D10">
        <w:rPr>
          <w:noProof/>
          <w:vertAlign w:val="superscript"/>
        </w:rPr>
        <w:t>,</w:t>
      </w:r>
      <w:hyperlink w:anchor="_ENREF_43" w:tooltip="Hladun, 2014 #64" w:history="1">
        <w:r w:rsidR="00612D10" w:rsidRPr="00171A9D">
          <w:rPr>
            <w:rStyle w:val="Hyperlink"/>
            <w:noProof/>
            <w:vertAlign w:val="superscript"/>
          </w:rPr>
          <w:t>43</w:t>
        </w:r>
      </w:hyperlink>
      <w:r w:rsidR="00612D10" w:rsidRPr="00612D10">
        <w:rPr>
          <w:noProof/>
          <w:vertAlign w:val="superscript"/>
        </w:rPr>
        <w:t>,</w:t>
      </w:r>
      <w:hyperlink w:anchor="_ENREF_49" w:tooltip="Lavender, 1997 #70" w:history="1">
        <w:r w:rsidR="00612D10" w:rsidRPr="00171A9D">
          <w:rPr>
            <w:rStyle w:val="Hyperlink"/>
            <w:noProof/>
            <w:vertAlign w:val="superscript"/>
          </w:rPr>
          <w:t>49</w:t>
        </w:r>
      </w:hyperlink>
      <w:r w:rsidR="00612D10" w:rsidRPr="00612D10">
        <w:rPr>
          <w:noProof/>
          <w:vertAlign w:val="superscript"/>
        </w:rPr>
        <w:t>,</w:t>
      </w:r>
      <w:hyperlink w:anchor="_ENREF_53" w:tooltip="Mathez, 2007 #8" w:history="1">
        <w:r w:rsidR="00612D10" w:rsidRPr="00171A9D">
          <w:rPr>
            <w:rStyle w:val="Hyperlink"/>
            <w:noProof/>
            <w:vertAlign w:val="superscript"/>
          </w:rPr>
          <w:t>53</w:t>
        </w:r>
      </w:hyperlink>
      <w:r w:rsidR="00612D10" w:rsidRPr="00612D10">
        <w:rPr>
          <w:noProof/>
          <w:vertAlign w:val="superscript"/>
        </w:rPr>
        <w:t>,</w:t>
      </w:r>
      <w:hyperlink w:anchor="_ENREF_55" w:tooltip="Millership, 2005 #75" w:history="1">
        <w:r w:rsidR="00612D10" w:rsidRPr="00171A9D">
          <w:rPr>
            <w:rStyle w:val="Hyperlink"/>
            <w:noProof/>
            <w:vertAlign w:val="superscript"/>
          </w:rPr>
          <w:t>55</w:t>
        </w:r>
      </w:hyperlink>
      <w:r w:rsidR="00612D10" w:rsidRPr="00612D10">
        <w:rPr>
          <w:noProof/>
          <w:vertAlign w:val="superscript"/>
        </w:rPr>
        <w:t>,</w:t>
      </w:r>
      <w:hyperlink w:anchor="_ENREF_58" w:tooltip="Ormerod, 1990 #78" w:history="1">
        <w:r w:rsidR="00612D10" w:rsidRPr="00171A9D">
          <w:rPr>
            <w:rStyle w:val="Hyperlink"/>
            <w:noProof/>
            <w:vertAlign w:val="superscript"/>
          </w:rPr>
          <w:t>58-60</w:t>
        </w:r>
      </w:hyperlink>
      <w:r w:rsidR="00612D10" w:rsidRPr="00612D10">
        <w:rPr>
          <w:noProof/>
          <w:vertAlign w:val="superscript"/>
        </w:rPr>
        <w:t>,</w:t>
      </w:r>
      <w:hyperlink w:anchor="_ENREF_64" w:tooltip="Rodriguez-Guardado, 2009 #84" w:history="1">
        <w:r w:rsidR="00612D10" w:rsidRPr="00171A9D">
          <w:rPr>
            <w:rStyle w:val="Hyperlink"/>
            <w:noProof/>
            <w:vertAlign w:val="superscript"/>
          </w:rPr>
          <w:t>64</w:t>
        </w:r>
      </w:hyperlink>
      <w:r w:rsidR="00612D10" w:rsidRPr="00612D10">
        <w:rPr>
          <w:noProof/>
          <w:vertAlign w:val="superscript"/>
        </w:rPr>
        <w:t>,</w:t>
      </w:r>
      <w:hyperlink w:anchor="_ENREF_67" w:tooltip="Stornaiuolo, 2014 #87" w:history="1">
        <w:r w:rsidR="00612D10" w:rsidRPr="00171A9D">
          <w:rPr>
            <w:rStyle w:val="Hyperlink"/>
            <w:noProof/>
            <w:vertAlign w:val="superscript"/>
          </w:rPr>
          <w:t>67</w:t>
        </w:r>
      </w:hyperlink>
      <w:r w:rsidR="00612D10" w:rsidRPr="00612D10">
        <w:rPr>
          <w:noProof/>
          <w:vertAlign w:val="superscript"/>
        </w:rPr>
        <w:t>,</w:t>
      </w:r>
      <w:hyperlink w:anchor="_ENREF_69" w:tooltip="Underwood, 2003 #89" w:history="1">
        <w:r w:rsidR="00612D10" w:rsidRPr="00171A9D">
          <w:rPr>
            <w:rStyle w:val="Hyperlink"/>
            <w:noProof/>
            <w:vertAlign w:val="superscript"/>
          </w:rPr>
          <w:t>69</w:t>
        </w:r>
      </w:hyperlink>
      <w:r w:rsidR="00612D10" w:rsidRPr="00612D10">
        <w:rPr>
          <w:noProof/>
          <w:vertAlign w:val="superscript"/>
        </w:rPr>
        <w:t>,</w:t>
      </w:r>
      <w:hyperlink w:anchor="_ENREF_72" w:tooltip="Verver, 2001 #92" w:history="1">
        <w:r w:rsidR="00612D10" w:rsidRPr="00171A9D">
          <w:rPr>
            <w:rStyle w:val="Hyperlink"/>
            <w:noProof/>
            <w:vertAlign w:val="superscript"/>
          </w:rPr>
          <w:t>72</w:t>
        </w:r>
      </w:hyperlink>
      <w:r w:rsidR="00612D10" w:rsidRPr="00612D10">
        <w:rPr>
          <w:noProof/>
          <w:vertAlign w:val="superscript"/>
        </w:rPr>
        <w:t>,</w:t>
      </w:r>
      <w:hyperlink w:anchor="_ENREF_73" w:tooltip="Verver, 2002 #93" w:history="1">
        <w:r w:rsidR="00612D10" w:rsidRPr="00171A9D">
          <w:rPr>
            <w:rStyle w:val="Hyperlink"/>
            <w:noProof/>
            <w:vertAlign w:val="superscript"/>
          </w:rPr>
          <w:t>73</w:t>
        </w:r>
      </w:hyperlink>
      <w:r w:rsidR="00612D10" w:rsidRPr="00612D10">
        <w:rPr>
          <w:noProof/>
          <w:vertAlign w:val="superscript"/>
        </w:rPr>
        <w:t>,</w:t>
      </w:r>
      <w:hyperlink w:anchor="_ENREF_78" w:tooltip="Bothamley, 2008 #40" w:history="1">
        <w:r w:rsidR="00612D10" w:rsidRPr="00171A9D">
          <w:rPr>
            <w:rStyle w:val="Hyperlink"/>
            <w:noProof/>
            <w:vertAlign w:val="superscript"/>
          </w:rPr>
          <w:t>78</w:t>
        </w:r>
      </w:hyperlink>
      <w:r w:rsidR="0099743F">
        <w:fldChar w:fldCharType="end"/>
      </w:r>
      <w:hyperlink w:anchor="_ENREF_86" w:tooltip="Bothamley, 2008 #40" w:history="1"/>
      <w:r w:rsidR="0099743F" w:rsidRPr="00B97199">
        <w:t xml:space="preserve"> </w:t>
      </w:r>
      <w:r w:rsidR="00DF27D4">
        <w:t>refugees</w:t>
      </w:r>
      <w:r w:rsidR="00502A96">
        <w:t xml:space="preserve"> or </w:t>
      </w:r>
      <w:r w:rsidR="0099743F" w:rsidRPr="00B97199">
        <w:t>asylum seekers</w:t>
      </w:r>
      <w:r w:rsidR="0099743F">
        <w:t>,</w:t>
      </w:r>
      <w:r w:rsidR="0099743F">
        <w:fldChar w:fldCharType="begin">
          <w:fldData xml:space="preserve">dXJvcGVhbiBSZXNwaXJhdG9yeSBKb3VybmFsPC9zZWNvbmRhcnktdGl0bGU+PC90aXRsZXM+PHBl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612D10">
        <w:instrText xml:space="preserve"> ADDIN EN.CITE </w:instrText>
      </w:r>
      <w:r w:rsidR="00612D10">
        <w:fldChar w:fldCharType="begin">
          <w:fldData xml:space="preserve">PEVuZE5vdGU+PENpdGU+PEF1dGhvcj5CcmV1c3M8L0F1dGhvcj48WWVhcj4yMDAyPC9ZZWFyPjxS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==
</w:fldData>
        </w:fldChar>
      </w:r>
      <w:r w:rsidR="00612D10">
        <w:instrText xml:space="preserve"> ADDIN EN.CITE.DATA </w:instrText>
      </w:r>
      <w:r w:rsidR="00612D10">
        <w:fldChar w:fldCharType="end"/>
      </w:r>
      <w:r w:rsidR="00612D10">
        <w:fldChar w:fldCharType="begin">
          <w:fldData xml:space="preserve">dXJvcGVhbiBSZXNwaXJhdG9yeSBKb3VybmFsPC9zZWNvbmRhcnktdGl0bGU+PC90aXRsZXM+PHBl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612D10">
        <w:instrText xml:space="preserve"> ADDIN EN.CITE.DATA </w:instrText>
      </w:r>
      <w:r w:rsidR="00612D10">
        <w:fldChar w:fldCharType="end"/>
      </w:r>
      <w:r w:rsidR="0099743F">
        <w:fldChar w:fldCharType="separate"/>
      </w:r>
      <w:hyperlink w:anchor="_ENREF_33" w:tooltip="Bonvin, 1992 #54" w:history="1">
        <w:r w:rsidR="00612D10" w:rsidRPr="00171A9D">
          <w:rPr>
            <w:rStyle w:val="Hyperlink"/>
            <w:noProof/>
            <w:vertAlign w:val="superscript"/>
          </w:rPr>
          <w:t>33</w:t>
        </w:r>
      </w:hyperlink>
      <w:r w:rsidR="00612D10" w:rsidRPr="00612D10">
        <w:rPr>
          <w:noProof/>
          <w:vertAlign w:val="superscript"/>
        </w:rPr>
        <w:t>,</w:t>
      </w:r>
      <w:hyperlink w:anchor="_ENREF_34" w:tooltip="Breuss, 2002 #55" w:history="1">
        <w:r w:rsidR="00612D10" w:rsidRPr="00171A9D">
          <w:rPr>
            <w:rStyle w:val="Hyperlink"/>
            <w:noProof/>
            <w:vertAlign w:val="superscript"/>
          </w:rPr>
          <w:t>34</w:t>
        </w:r>
      </w:hyperlink>
      <w:r w:rsidR="00612D10" w:rsidRPr="00612D10">
        <w:rPr>
          <w:noProof/>
          <w:vertAlign w:val="superscript"/>
        </w:rPr>
        <w:t>,</w:t>
      </w:r>
      <w:hyperlink w:anchor="_ENREF_36" w:tooltip="Bucher, 1994 #57" w:history="1">
        <w:r w:rsidR="00612D10" w:rsidRPr="00171A9D">
          <w:rPr>
            <w:rStyle w:val="Hyperlink"/>
            <w:noProof/>
            <w:vertAlign w:val="superscript"/>
          </w:rPr>
          <w:t>36</w:t>
        </w:r>
      </w:hyperlink>
      <w:r w:rsidR="00612D10" w:rsidRPr="00612D10">
        <w:rPr>
          <w:noProof/>
          <w:vertAlign w:val="superscript"/>
        </w:rPr>
        <w:t>,</w:t>
      </w:r>
      <w:hyperlink w:anchor="_ENREF_41" w:tooltip="Harling, 2007 #62" w:history="1">
        <w:r w:rsidR="00612D10" w:rsidRPr="00171A9D">
          <w:rPr>
            <w:rStyle w:val="Hyperlink"/>
            <w:noProof/>
            <w:vertAlign w:val="superscript"/>
          </w:rPr>
          <w:t>41</w:t>
        </w:r>
      </w:hyperlink>
      <w:r w:rsidR="00612D10" w:rsidRPr="00612D10">
        <w:rPr>
          <w:noProof/>
          <w:vertAlign w:val="superscript"/>
        </w:rPr>
        <w:t>,</w:t>
      </w:r>
      <w:hyperlink w:anchor="_ENREF_42" w:tooltip="Harstad, 2009 #63" w:history="1">
        <w:r w:rsidR="00612D10" w:rsidRPr="00171A9D">
          <w:rPr>
            <w:rStyle w:val="Hyperlink"/>
            <w:noProof/>
            <w:vertAlign w:val="superscript"/>
          </w:rPr>
          <w:t>42</w:t>
        </w:r>
      </w:hyperlink>
      <w:r w:rsidR="00612D10" w:rsidRPr="00612D10">
        <w:rPr>
          <w:noProof/>
          <w:vertAlign w:val="superscript"/>
        </w:rPr>
        <w:t>,</w:t>
      </w:r>
      <w:hyperlink w:anchor="_ENREF_45" w:tooltip="Johnsen, 2005 #66" w:history="1">
        <w:r w:rsidR="00612D10" w:rsidRPr="00171A9D">
          <w:rPr>
            <w:rStyle w:val="Hyperlink"/>
            <w:noProof/>
            <w:vertAlign w:val="superscript"/>
          </w:rPr>
          <w:t>45-48</w:t>
        </w:r>
      </w:hyperlink>
      <w:r w:rsidR="00612D10" w:rsidRPr="00612D10">
        <w:rPr>
          <w:noProof/>
          <w:vertAlign w:val="superscript"/>
        </w:rPr>
        <w:t>,</w:t>
      </w:r>
      <w:hyperlink w:anchor="_ENREF_54" w:tooltip="Maurer, 2000 #74" w:history="1">
        <w:r w:rsidR="00612D10" w:rsidRPr="00171A9D">
          <w:rPr>
            <w:rStyle w:val="Hyperlink"/>
            <w:noProof/>
            <w:vertAlign w:val="superscript"/>
          </w:rPr>
          <w:t>54</w:t>
        </w:r>
      </w:hyperlink>
      <w:r w:rsidR="00612D10" w:rsidRPr="00612D10">
        <w:rPr>
          <w:noProof/>
          <w:vertAlign w:val="superscript"/>
        </w:rPr>
        <w:t>,</w:t>
      </w:r>
      <w:hyperlink w:anchor="_ENREF_56" w:tooltip="Monney, 2005 #76" w:history="1">
        <w:r w:rsidR="00612D10" w:rsidRPr="00171A9D">
          <w:rPr>
            <w:rStyle w:val="Hyperlink"/>
            <w:noProof/>
            <w:vertAlign w:val="superscript"/>
          </w:rPr>
          <w:t>56</w:t>
        </w:r>
      </w:hyperlink>
      <w:r w:rsidR="00612D10" w:rsidRPr="00612D10">
        <w:rPr>
          <w:noProof/>
          <w:vertAlign w:val="superscript"/>
        </w:rPr>
        <w:t>,</w:t>
      </w:r>
      <w:hyperlink w:anchor="_ENREF_61" w:tooltip="Persson, 1994 #81" w:history="1">
        <w:r w:rsidR="00612D10" w:rsidRPr="00171A9D">
          <w:rPr>
            <w:rStyle w:val="Hyperlink"/>
            <w:noProof/>
            <w:vertAlign w:val="superscript"/>
          </w:rPr>
          <w:t>61</w:t>
        </w:r>
      </w:hyperlink>
      <w:r w:rsidR="00612D10" w:rsidRPr="00612D10">
        <w:rPr>
          <w:noProof/>
          <w:vertAlign w:val="superscript"/>
        </w:rPr>
        <w:t>,</w:t>
      </w:r>
      <w:hyperlink w:anchor="_ENREF_63" w:tooltip="Raeber, 1990 #83" w:history="1">
        <w:r w:rsidR="00612D10" w:rsidRPr="00171A9D">
          <w:rPr>
            <w:rStyle w:val="Hyperlink"/>
            <w:noProof/>
            <w:vertAlign w:val="superscript"/>
          </w:rPr>
          <w:t>63</w:t>
        </w:r>
      </w:hyperlink>
      <w:r w:rsidR="00612D10" w:rsidRPr="00612D10">
        <w:rPr>
          <w:noProof/>
          <w:vertAlign w:val="superscript"/>
        </w:rPr>
        <w:t>,</w:t>
      </w:r>
      <w:hyperlink w:anchor="_ENREF_70" w:tooltip="Van Den Brande, 1997 #90" w:history="1">
        <w:r w:rsidR="00612D10" w:rsidRPr="00171A9D">
          <w:rPr>
            <w:rStyle w:val="Hyperlink"/>
            <w:noProof/>
            <w:vertAlign w:val="superscript"/>
          </w:rPr>
          <w:t>70</w:t>
        </w:r>
      </w:hyperlink>
      <w:r w:rsidR="0099743F">
        <w:fldChar w:fldCharType="end"/>
      </w:r>
      <w:r w:rsidR="0099743F">
        <w:t xml:space="preserve"> </w:t>
      </w:r>
      <w:r w:rsidR="00502A96">
        <w:t>migrants with HIV,</w:t>
      </w:r>
      <w:r w:rsidR="00502A96">
        <w:fldChar w:fldCharType="begin">
          <w:fldData xml:space="preserve">PEVuZE5vdGU+PENpdGU+PEF1dGhvcj5MbGVuYXMtR2FyY2lhPC9BdXRob3I+PFllYXI+MjAxMjwv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=
</w:fldData>
        </w:fldChar>
      </w:r>
      <w:r w:rsidR="00612D10">
        <w:instrText xml:space="preserve"> ADDIN EN.CITE </w:instrText>
      </w:r>
      <w:r w:rsidR="00612D10">
        <w:fldChar w:fldCharType="begin">
          <w:fldData xml:space="preserve">PEVuZE5vdGU+PENpdGU+PEF1dGhvcj5MbGVuYXMtR2FyY2lhPC9BdXRob3I+PFllYXI+MjAxMjwv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=
</w:fldData>
        </w:fldChar>
      </w:r>
      <w:r w:rsidR="00612D10">
        <w:instrText xml:space="preserve"> ADDIN EN.CITE.DATA </w:instrText>
      </w:r>
      <w:r w:rsidR="00612D10">
        <w:fldChar w:fldCharType="end"/>
      </w:r>
      <w:r w:rsidR="00502A96">
        <w:fldChar w:fldCharType="separate"/>
      </w:r>
      <w:hyperlink w:anchor="_ENREF_66" w:tooltip="Salvador, 2013 #86" w:history="1">
        <w:r w:rsidR="00612D10" w:rsidRPr="00171A9D">
          <w:rPr>
            <w:rStyle w:val="Hyperlink"/>
            <w:noProof/>
            <w:vertAlign w:val="superscript"/>
          </w:rPr>
          <w:t>66</w:t>
        </w:r>
      </w:hyperlink>
      <w:r w:rsidR="00612D10" w:rsidRPr="00612D10">
        <w:rPr>
          <w:noProof/>
          <w:vertAlign w:val="superscript"/>
        </w:rPr>
        <w:t>,</w:t>
      </w:r>
      <w:hyperlink w:anchor="_ENREF_75" w:tooltip="Llenas-Garcia, 2013 #95" w:history="1">
        <w:r w:rsidR="00612D10" w:rsidRPr="00171A9D">
          <w:rPr>
            <w:rStyle w:val="Hyperlink"/>
            <w:noProof/>
            <w:vertAlign w:val="superscript"/>
          </w:rPr>
          <w:t>75</w:t>
        </w:r>
      </w:hyperlink>
      <w:r w:rsidR="00612D10" w:rsidRPr="00612D10">
        <w:rPr>
          <w:noProof/>
          <w:vertAlign w:val="superscript"/>
        </w:rPr>
        <w:t>,</w:t>
      </w:r>
      <w:hyperlink w:anchor="_ENREF_77" w:tooltip="Llenas-Garcia, 2012 #96" w:history="1">
        <w:r w:rsidR="00612D10" w:rsidRPr="00171A9D">
          <w:rPr>
            <w:rStyle w:val="Hyperlink"/>
            <w:noProof/>
            <w:vertAlign w:val="superscript"/>
          </w:rPr>
          <w:t>77</w:t>
        </w:r>
      </w:hyperlink>
      <w:r w:rsidR="00502A96">
        <w:fldChar w:fldCharType="end"/>
      </w:r>
      <w:r w:rsidR="00502A96">
        <w:t xml:space="preserve"> </w:t>
      </w:r>
      <w:r w:rsidR="00DF27D4">
        <w:t xml:space="preserve">place-specific </w:t>
      </w:r>
      <w:r w:rsidR="00303B03">
        <w:t>migrants,</w:t>
      </w:r>
      <w:r w:rsidR="00303B03">
        <w:fldChar w:fldCharType="begin">
          <w:fldData xml:space="preserve">PEVuZE5vdGU+PENpdGU+PEF1dGhvcj5TYWRsZXI8L0F1dGhvcj48WWVhcj4yMDA2PC9ZZWFyPjxS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</w:fldData>
        </w:fldChar>
      </w:r>
      <w:r w:rsidR="00612D10">
        <w:instrText xml:space="preserve"> ADDIN EN.CITE </w:instrText>
      </w:r>
      <w:r w:rsidR="00612D10">
        <w:fldChar w:fldCharType="begin">
          <w:fldData xml:space="preserve">PEVuZE5vdGU+PENpdGU+PEF1dGhvcj5TYWRsZXI8L0F1dGhvcj48WWVhcj4yMDA2PC9ZZWFyPjxS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</w:fldData>
        </w:fldChar>
      </w:r>
      <w:r w:rsidR="00612D10">
        <w:instrText xml:space="preserve"> ADDIN EN.CITE.DATA </w:instrText>
      </w:r>
      <w:r w:rsidR="00612D10">
        <w:fldChar w:fldCharType="end"/>
      </w:r>
      <w:r w:rsidR="00303B03">
        <w:fldChar w:fldCharType="separate"/>
      </w:r>
      <w:hyperlink w:anchor="_ENREF_44" w:tooltip="Jafferbhoy, 2012 #65" w:history="1">
        <w:r w:rsidR="00612D10" w:rsidRPr="00171A9D">
          <w:rPr>
            <w:rStyle w:val="Hyperlink"/>
            <w:noProof/>
            <w:vertAlign w:val="superscript"/>
          </w:rPr>
          <w:t>44</w:t>
        </w:r>
      </w:hyperlink>
      <w:r w:rsidR="00612D10" w:rsidRPr="00612D10">
        <w:rPr>
          <w:noProof/>
          <w:vertAlign w:val="superscript"/>
        </w:rPr>
        <w:t>,</w:t>
      </w:r>
      <w:hyperlink w:anchor="_ENREF_51" w:tooltip="MacPherson, 2010 #72" w:history="1">
        <w:r w:rsidR="00612D10" w:rsidRPr="00171A9D">
          <w:rPr>
            <w:rStyle w:val="Hyperlink"/>
            <w:noProof/>
            <w:vertAlign w:val="superscript"/>
          </w:rPr>
          <w:t>51</w:t>
        </w:r>
      </w:hyperlink>
      <w:r w:rsidR="00612D10" w:rsidRPr="00612D10">
        <w:rPr>
          <w:noProof/>
          <w:vertAlign w:val="superscript"/>
        </w:rPr>
        <w:t>,</w:t>
      </w:r>
      <w:hyperlink w:anchor="_ENREF_52" w:tooltip="Manirankunda, 2009 #73" w:history="1">
        <w:r w:rsidR="00612D10" w:rsidRPr="00171A9D">
          <w:rPr>
            <w:rStyle w:val="Hyperlink"/>
            <w:noProof/>
            <w:vertAlign w:val="superscript"/>
          </w:rPr>
          <w:t>52</w:t>
        </w:r>
      </w:hyperlink>
      <w:r w:rsidR="00612D10" w:rsidRPr="00612D10">
        <w:rPr>
          <w:noProof/>
          <w:vertAlign w:val="superscript"/>
        </w:rPr>
        <w:t>,</w:t>
      </w:r>
      <w:hyperlink w:anchor="_ENREF_57" w:tooltip="Navarro, 2011 #77" w:history="1">
        <w:r w:rsidR="00612D10" w:rsidRPr="00171A9D">
          <w:rPr>
            <w:rStyle w:val="Hyperlink"/>
            <w:noProof/>
            <w:vertAlign w:val="superscript"/>
          </w:rPr>
          <w:t>57</w:t>
        </w:r>
      </w:hyperlink>
      <w:r w:rsidR="00612D10" w:rsidRPr="00612D10">
        <w:rPr>
          <w:noProof/>
          <w:vertAlign w:val="superscript"/>
        </w:rPr>
        <w:t>,</w:t>
      </w:r>
      <w:hyperlink w:anchor="_ENREF_62" w:tooltip="Prost, 2007 #82" w:history="1">
        <w:r w:rsidR="00612D10" w:rsidRPr="00171A9D">
          <w:rPr>
            <w:rStyle w:val="Hyperlink"/>
            <w:noProof/>
            <w:vertAlign w:val="superscript"/>
          </w:rPr>
          <w:t>62</w:t>
        </w:r>
      </w:hyperlink>
      <w:r w:rsidR="00612D10" w:rsidRPr="00612D10">
        <w:rPr>
          <w:noProof/>
          <w:vertAlign w:val="superscript"/>
        </w:rPr>
        <w:t>,</w:t>
      </w:r>
      <w:hyperlink w:anchor="_ENREF_65" w:tooltip="Sadler, 2006 #85" w:history="1">
        <w:r w:rsidR="00612D10" w:rsidRPr="00171A9D">
          <w:rPr>
            <w:rStyle w:val="Hyperlink"/>
            <w:noProof/>
            <w:vertAlign w:val="superscript"/>
          </w:rPr>
          <w:t>65</w:t>
        </w:r>
      </w:hyperlink>
      <w:r w:rsidR="00612D10" w:rsidRPr="00612D10">
        <w:rPr>
          <w:noProof/>
          <w:vertAlign w:val="superscript"/>
        </w:rPr>
        <w:t>,</w:t>
      </w:r>
      <w:hyperlink w:anchor="_ENREF_71" w:tooltip="Vedio, 2013 #91" w:history="1">
        <w:r w:rsidR="00612D10" w:rsidRPr="00171A9D">
          <w:rPr>
            <w:rStyle w:val="Hyperlink"/>
            <w:noProof/>
            <w:vertAlign w:val="superscript"/>
          </w:rPr>
          <w:t>71</w:t>
        </w:r>
      </w:hyperlink>
      <w:r w:rsidR="00612D10" w:rsidRPr="00612D10">
        <w:rPr>
          <w:noProof/>
          <w:vertAlign w:val="superscript"/>
        </w:rPr>
        <w:t>,</w:t>
      </w:r>
      <w:hyperlink w:anchor="_ENREF_74" w:tooltip="Zuure, 2013 #94" w:history="1">
        <w:r w:rsidR="00612D10" w:rsidRPr="00171A9D">
          <w:rPr>
            <w:rStyle w:val="Hyperlink"/>
            <w:noProof/>
            <w:vertAlign w:val="superscript"/>
          </w:rPr>
          <w:t>74</w:t>
        </w:r>
      </w:hyperlink>
      <w:r w:rsidR="00303B03">
        <w:fldChar w:fldCharType="end"/>
      </w:r>
      <w:r w:rsidR="00303B03">
        <w:t xml:space="preserve"> </w:t>
      </w:r>
      <w:r w:rsidR="0099743F">
        <w:t>undocumented</w:t>
      </w:r>
      <w:r w:rsidR="0099743F" w:rsidRPr="00B97199">
        <w:t xml:space="preserve"> </w:t>
      </w:r>
      <w:r w:rsidR="0099743F">
        <w:t>migrants</w:t>
      </w:r>
      <w:r w:rsidR="0099743F" w:rsidRPr="00B97199">
        <w:t>,</w:t>
      </w:r>
      <w:r w:rsidR="0099743F">
        <w:fldChar w:fldCharType="begin">
          <w:fldData xml:space="preserve">PEVuZE5vdGU+PENpdGU+PEF1dGhvcj5Cb2Rlbm1hbm48L0F1dGhvcj48WWVhcj4yMDA5PC9ZZWFy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</w:fldData>
        </w:fldChar>
      </w:r>
      <w:r w:rsidR="00612D10">
        <w:instrText xml:space="preserve"> ADDIN EN.CITE </w:instrText>
      </w:r>
      <w:r w:rsidR="00612D10">
        <w:fldChar w:fldCharType="begin">
          <w:fldData xml:space="preserve">PEVuZE5vdGU+PENpdGU+PEF1dGhvcj5Cb2Rlbm1hbm48L0F1dGhvcj48WWVhcj4yMDA5PC9ZZWFy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</w:fldData>
        </w:fldChar>
      </w:r>
      <w:r w:rsidR="00612D10">
        <w:instrText xml:space="preserve"> ADDIN EN.CITE.DATA </w:instrText>
      </w:r>
      <w:r w:rsidR="00612D10">
        <w:fldChar w:fldCharType="end"/>
      </w:r>
      <w:r w:rsidR="0099743F">
        <w:fldChar w:fldCharType="separate"/>
      </w:r>
      <w:hyperlink w:anchor="_ENREF_32" w:tooltip="Bodenmann, 2009 #53" w:history="1">
        <w:r w:rsidR="00612D10" w:rsidRPr="00171A9D">
          <w:rPr>
            <w:rStyle w:val="Hyperlink"/>
            <w:noProof/>
            <w:vertAlign w:val="superscript"/>
          </w:rPr>
          <w:t>32</w:t>
        </w:r>
      </w:hyperlink>
      <w:r w:rsidR="00612D10" w:rsidRPr="00612D10">
        <w:rPr>
          <w:noProof/>
          <w:vertAlign w:val="superscript"/>
        </w:rPr>
        <w:t>,</w:t>
      </w:r>
      <w:hyperlink w:anchor="_ENREF_37" w:tooltip="Carvalho, 2005 #58" w:history="1">
        <w:r w:rsidR="00612D10" w:rsidRPr="00171A9D">
          <w:rPr>
            <w:rStyle w:val="Hyperlink"/>
            <w:noProof/>
            <w:vertAlign w:val="superscript"/>
          </w:rPr>
          <w:t>37</w:t>
        </w:r>
      </w:hyperlink>
      <w:r w:rsidR="00612D10" w:rsidRPr="00612D10">
        <w:rPr>
          <w:noProof/>
          <w:vertAlign w:val="superscript"/>
        </w:rPr>
        <w:t>,</w:t>
      </w:r>
      <w:hyperlink w:anchor="_ENREF_39" w:tooltip="El-Hamad, 2001 #60" w:history="1">
        <w:r w:rsidR="00612D10" w:rsidRPr="00171A9D">
          <w:rPr>
            <w:rStyle w:val="Hyperlink"/>
            <w:noProof/>
            <w:vertAlign w:val="superscript"/>
          </w:rPr>
          <w:t>39</w:t>
        </w:r>
      </w:hyperlink>
      <w:r w:rsidR="00612D10" w:rsidRPr="00612D10">
        <w:rPr>
          <w:noProof/>
          <w:vertAlign w:val="superscript"/>
        </w:rPr>
        <w:t>,</w:t>
      </w:r>
      <w:hyperlink w:anchor="_ENREF_50" w:tooltip="Leone, 2008 #71" w:history="1">
        <w:r w:rsidR="00612D10" w:rsidRPr="00171A9D">
          <w:rPr>
            <w:rStyle w:val="Hyperlink"/>
            <w:noProof/>
            <w:vertAlign w:val="superscript"/>
          </w:rPr>
          <w:t>50</w:t>
        </w:r>
      </w:hyperlink>
      <w:r w:rsidR="0099743F">
        <w:fldChar w:fldCharType="end"/>
      </w:r>
      <w:r w:rsidR="0099743F" w:rsidRPr="00B97199">
        <w:t xml:space="preserve"> </w:t>
      </w:r>
      <w:r w:rsidR="00303B03">
        <w:t>pregnant migrants</w:t>
      </w:r>
      <w:r w:rsidR="00DF27D4">
        <w:t>,</w:t>
      </w:r>
      <w:hyperlink w:anchor="_ENREF_68" w:tooltip="Tomasoni, 2010 #88" w:history="1">
        <w:r w:rsidR="00303B03" w:rsidRPr="00171A9D">
          <w:rPr>
            <w:rStyle w:val="Hyperlink"/>
          </w:rPr>
          <w:fldChar w:fldCharType="begin">
            <w:fldData xml:space="preserve">PEVuZE5vdGU+PENpdGU+PEF1dGhvcj5Ub21hc29uaTwvQXV0aG9yPjxZZWFyPjIwMTA8L1llYXI+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Ub21hc29uaTwvQXV0aG9yPjxZZWFyPjIwMTA8L1llYXI+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303B03" w:rsidRPr="00171A9D">
          <w:rPr>
            <w:rStyle w:val="Hyperlink"/>
          </w:rPr>
        </w:r>
        <w:r w:rsidR="00303B03" w:rsidRPr="00171A9D">
          <w:rPr>
            <w:rStyle w:val="Hyperlink"/>
          </w:rPr>
          <w:fldChar w:fldCharType="separate"/>
        </w:r>
        <w:r w:rsidR="00612D10" w:rsidRPr="00171A9D">
          <w:rPr>
            <w:rStyle w:val="Hyperlink"/>
            <w:noProof/>
            <w:vertAlign w:val="superscript"/>
          </w:rPr>
          <w:t>68</w:t>
        </w:r>
        <w:r w:rsidR="00303B03" w:rsidRPr="00171A9D">
          <w:rPr>
            <w:rStyle w:val="Hyperlink"/>
          </w:rPr>
          <w:fldChar w:fldCharType="end"/>
        </w:r>
      </w:hyperlink>
      <w:r w:rsidR="00303B03">
        <w:t xml:space="preserve"> </w:t>
      </w:r>
      <w:r w:rsidR="00DF27D4">
        <w:t xml:space="preserve">and </w:t>
      </w:r>
      <w:r w:rsidR="0099743F">
        <w:t xml:space="preserve">labour migrants and </w:t>
      </w:r>
      <w:r w:rsidR="00DF27D4">
        <w:t xml:space="preserve">foreign </w:t>
      </w:r>
      <w:r w:rsidR="0099743F">
        <w:t>students</w:t>
      </w:r>
      <w:r w:rsidR="00DF27D4">
        <w:t>.</w:t>
      </w:r>
      <w:hyperlink w:anchor="_ENREF_33" w:tooltip="Bonvin, 1992 #54" w:history="1">
        <w:r w:rsidR="0099743F" w:rsidRPr="00171A9D">
          <w:rPr>
            <w:rStyle w:val="Hyperlink"/>
          </w:rPr>
          <w:fldChar w:fldCharType="begin"/>
        </w:r>
        <w:r w:rsidR="00612D10" w:rsidRPr="00171A9D">
          <w:rPr>
            <w:rStyle w:val="Hyperlink"/>
          </w:rPr>
          <w:instrText xml:space="preserve"> ADDIN EN.CITE &lt;EndNote&gt;&lt;Cite&gt;&lt;Author&gt;Bonvin&lt;/Author&gt;&lt;Year&gt;1992&lt;/Year&gt;&lt;RecNum&gt;54&lt;/RecNum&gt;&lt;DisplayText&gt;&lt;style face="superscript"&gt;33&lt;/style&gt;&lt;/DisplayText&gt;&lt;record&gt;&lt;rec-number&gt;54&lt;/rec-number&gt;&lt;foreign-keys&gt;&lt;key app="EN" db-id="p2d9xx0p522adqedwfqxx2p4wrvp022ffwfx" timestamp="1474384896"&gt;54&lt;/key&gt;&lt;/foreign-keys&gt;&lt;ref-type name="Journal Article"&gt;17&lt;/ref-type&gt;&lt;contributors&gt;&lt;authors&gt;&lt;author&gt;Bonvin, L.&lt;/author&gt;&lt;author&gt;Zellweger, J. P.&lt;/author&gt;&lt;/authors&gt;&lt;/contributors&gt;&lt;auth-address&gt;(Bonvin, Zellweger) TB Dispensary, University Medical Policlinic, Rue Cesar-Roux 19, 1005 Lausanne, Switzerland&amp;#xD;L. Bonvin, TB Dispensary, University Medical Policlinic, Rue Cesar-Roux 19, 1005 Lausanne, Switzerland&lt;/auth-address&gt;&lt;titles&gt;&lt;title&gt;Mass miniature X-ray screening for tuberculosis among immigrants entering Switzerland&lt;/title&gt;&lt;secondary-title&gt;Tubercle and Lung Disease&lt;/secondary-title&gt;&lt;/titles&gt;&lt;periodical&gt;&lt;full-title&gt;Tubercle and Lung Disease&lt;/full-title&gt;&lt;/periodical&gt;&lt;pages&gt;322-325&lt;/pages&gt;&lt;volume&gt;73&lt;/volume&gt;&lt;number&gt;6&lt;/number&gt;&lt;keywords&gt;&lt;keyword&gt;article&lt;/keyword&gt;&lt;keyword&gt;human&lt;/keyword&gt;&lt;keyword&gt;immigrant&lt;/keyword&gt;&lt;keyword&gt;screening&lt;/keyword&gt;&lt;keyword&gt;thorax radiography&lt;/keyword&gt;&lt;keyword&gt;tuberculosis/di [Diagnosis]&lt;/keyword&gt;&lt;/keywords&gt;&lt;dates&gt;&lt;year&gt;1992&lt;/year&gt;&lt;/dates&gt;&lt;isbn&gt;0962-8479&lt;/isbn&gt;&lt;accession-num&gt;1993030568&lt;/accession-num&gt;&lt;urls&gt;&lt;related-urls&gt;&lt;url&gt;http://ovidsp.ovid.com/ovidweb.cgi?T=JS&amp;amp;CSC=Y&amp;amp;NEWS=N&amp;amp;PAGE=fulltext&amp;amp;D=emed2&amp;amp;AN=1993030568&lt;/url&gt;&lt;url&gt;http://metalib.lib.ic.ac.uk:9003/sfx_local?sid=OVID&amp;amp;isbn=&amp;amp;issn=0962-8479&amp;amp;volume=73&amp;amp;issue=6&amp;amp;date=1992&amp;amp;title=Tubercle+and+Lung+Disease&amp;amp;atitle=Mass+miniature+X-ray+screening+for+tuberculosis+among+immigrants+entering+Switzerland&amp;amp;aulast=Bonvin+L.&amp;amp;spage=322&lt;/url&gt;&lt;/related-urls&gt;&lt;/urls&gt;&lt;electronic-resource-num&gt;http://dx.doi.org/10.1016/0962-8479%2892%2990034-H&lt;/electronic-resource-num&gt;&lt;remote-database-name&gt;Embase&lt;/remote-database-name&gt;&lt;remote-database-provider&gt;Ovid Technologies&lt;/remote-database-provider&gt;&lt;language&gt;English&lt;/language&gt;&lt;/record&gt;&lt;/Cite&gt;&lt;/EndNote&gt;</w:instrText>
        </w:r>
        <w:r w:rsidR="0099743F" w:rsidRPr="00171A9D">
          <w:rPr>
            <w:rStyle w:val="Hyperlink"/>
          </w:rPr>
          <w:fldChar w:fldCharType="separate"/>
        </w:r>
        <w:r w:rsidR="00612D10" w:rsidRPr="00171A9D">
          <w:rPr>
            <w:rStyle w:val="Hyperlink"/>
            <w:noProof/>
            <w:vertAlign w:val="superscript"/>
          </w:rPr>
          <w:t>33</w:t>
        </w:r>
        <w:r w:rsidR="0099743F" w:rsidRPr="00171A9D">
          <w:rPr>
            <w:rStyle w:val="Hyperlink"/>
          </w:rPr>
          <w:fldChar w:fldCharType="end"/>
        </w:r>
      </w:hyperlink>
      <w:r w:rsidR="0099743F">
        <w:t xml:space="preserve"> </w:t>
      </w:r>
      <w:r w:rsidR="00DF27D4">
        <w:t xml:space="preserve">Screenings were carried out in migrant homes, </w:t>
      </w:r>
      <w:r w:rsidR="00DF27D4">
        <w:fldChar w:fldCharType="begin">
          <w:fldData xml:space="preserve">PEVuZE5vdGU+PENpdGU+PEF1dGhvcj5Pcm1lcm9kPC9BdXRob3I+PFllYXI+MTk5MDwvWWVhcj48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</w:fldData>
        </w:fldChar>
      </w:r>
      <w:r w:rsidR="00612D10">
        <w:instrText xml:space="preserve"> ADDIN EN.CITE </w:instrText>
      </w:r>
      <w:r w:rsidR="00612D10">
        <w:fldChar w:fldCharType="begin">
          <w:fldData xml:space="preserve">PEVuZE5vdGU+PENpdGU+PEF1dGhvcj5Pcm1lcm9kPC9BdXRob3I+PFllYXI+MTk5MDwvWWVhcj48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</w:fldData>
        </w:fldChar>
      </w:r>
      <w:r w:rsidR="00612D10">
        <w:instrText xml:space="preserve"> ADDIN EN.CITE.DATA </w:instrText>
      </w:r>
      <w:r w:rsidR="00612D10">
        <w:fldChar w:fldCharType="end"/>
      </w:r>
      <w:r w:rsidR="00DF27D4">
        <w:fldChar w:fldCharType="separate"/>
      </w:r>
      <w:hyperlink w:anchor="_ENREF_38" w:tooltip="Deniaud, 2008 #59" w:history="1">
        <w:r w:rsidR="00612D10" w:rsidRPr="00171A9D">
          <w:rPr>
            <w:rStyle w:val="Hyperlink"/>
            <w:noProof/>
            <w:vertAlign w:val="superscript"/>
          </w:rPr>
          <w:t>38</w:t>
        </w:r>
      </w:hyperlink>
      <w:r w:rsidR="00612D10" w:rsidRPr="00612D10">
        <w:rPr>
          <w:noProof/>
          <w:vertAlign w:val="superscript"/>
        </w:rPr>
        <w:t>,</w:t>
      </w:r>
      <w:hyperlink w:anchor="_ENREF_58" w:tooltip="Ormerod, 1990 #78" w:history="1">
        <w:r w:rsidR="00612D10" w:rsidRPr="00171A9D">
          <w:rPr>
            <w:rStyle w:val="Hyperlink"/>
            <w:noProof/>
            <w:vertAlign w:val="superscript"/>
          </w:rPr>
          <w:t>58</w:t>
        </w:r>
      </w:hyperlink>
      <w:r w:rsidR="00DF27D4">
        <w:fldChar w:fldCharType="end"/>
      </w:r>
      <w:r w:rsidR="00DF27D4" w:rsidRPr="00B97199">
        <w:t xml:space="preserve"> </w:t>
      </w:r>
      <w:r w:rsidR="00DF27D4">
        <w:t xml:space="preserve">migrant </w:t>
      </w:r>
      <w:r w:rsidR="00DF27D4" w:rsidRPr="00B97199">
        <w:t>reception centres</w:t>
      </w:r>
      <w:r w:rsidR="00DF27D4">
        <w:t>,</w:t>
      </w:r>
      <w:r w:rsidR="00DF27D4">
        <w:fldChar w:fldCharType="begin">
          <w:fldData xml:space="preserve">PEVuZE5vdGU+PENpdGU+PEF1dGhvcj5SYWViZXI8L0F1dGhvcj48WWVhcj4xOTkwPC9ZZWFyPjxS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</w:fldData>
        </w:fldChar>
      </w:r>
      <w:r w:rsidR="00612D10">
        <w:instrText xml:space="preserve"> ADDIN EN.CITE </w:instrText>
      </w:r>
      <w:r w:rsidR="00612D10">
        <w:fldChar w:fldCharType="begin">
          <w:fldData xml:space="preserve">PEVuZE5vdGU+PENpdGU+PEF1dGhvcj5SYWViZXI8L0F1dGhvcj48WWVhcj4xOTkwPC9ZZWFyPjxS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</w:fldData>
        </w:fldChar>
      </w:r>
      <w:r w:rsidR="00612D10">
        <w:instrText xml:space="preserve"> ADDIN EN.CITE.DATA </w:instrText>
      </w:r>
      <w:r w:rsidR="00612D10">
        <w:fldChar w:fldCharType="end"/>
      </w:r>
      <w:r w:rsidR="00DF27D4">
        <w:fldChar w:fldCharType="separate"/>
      </w:r>
      <w:hyperlink w:anchor="_ENREF_41" w:tooltip="Harling, 2007 #62" w:history="1">
        <w:r w:rsidR="00612D10" w:rsidRPr="00171A9D">
          <w:rPr>
            <w:rStyle w:val="Hyperlink"/>
            <w:noProof/>
            <w:vertAlign w:val="superscript"/>
          </w:rPr>
          <w:t>41</w:t>
        </w:r>
      </w:hyperlink>
      <w:r w:rsidR="00612D10" w:rsidRPr="00612D10">
        <w:rPr>
          <w:noProof/>
          <w:vertAlign w:val="superscript"/>
        </w:rPr>
        <w:t>,</w:t>
      </w:r>
      <w:hyperlink w:anchor="_ENREF_42" w:tooltip="Harstad, 2009 #63" w:history="1">
        <w:r w:rsidR="00612D10" w:rsidRPr="00171A9D">
          <w:rPr>
            <w:rStyle w:val="Hyperlink"/>
            <w:noProof/>
            <w:vertAlign w:val="superscript"/>
          </w:rPr>
          <w:t>42</w:t>
        </w:r>
      </w:hyperlink>
      <w:r w:rsidR="00612D10" w:rsidRPr="00612D10">
        <w:rPr>
          <w:noProof/>
          <w:vertAlign w:val="superscript"/>
        </w:rPr>
        <w:t>,</w:t>
      </w:r>
      <w:hyperlink w:anchor="_ENREF_45" w:tooltip="Johnsen, 2005 #66" w:history="1">
        <w:r w:rsidR="00612D10" w:rsidRPr="00171A9D">
          <w:rPr>
            <w:rStyle w:val="Hyperlink"/>
            <w:noProof/>
            <w:vertAlign w:val="superscript"/>
          </w:rPr>
          <w:t>45</w:t>
        </w:r>
      </w:hyperlink>
      <w:r w:rsidR="00612D10" w:rsidRPr="00612D10">
        <w:rPr>
          <w:noProof/>
          <w:vertAlign w:val="superscript"/>
        </w:rPr>
        <w:t>,</w:t>
      </w:r>
      <w:hyperlink w:anchor="_ENREF_47" w:tooltip="Kuyvenhoven, 1997 #68" w:history="1">
        <w:r w:rsidR="00612D10" w:rsidRPr="00171A9D">
          <w:rPr>
            <w:rStyle w:val="Hyperlink"/>
            <w:noProof/>
            <w:vertAlign w:val="superscript"/>
          </w:rPr>
          <w:t>47</w:t>
        </w:r>
      </w:hyperlink>
      <w:r w:rsidR="00612D10" w:rsidRPr="00612D10">
        <w:rPr>
          <w:noProof/>
          <w:vertAlign w:val="superscript"/>
        </w:rPr>
        <w:t>,</w:t>
      </w:r>
      <w:hyperlink w:anchor="_ENREF_53" w:tooltip="Mathez, 2007 #8" w:history="1">
        <w:r w:rsidR="00612D10" w:rsidRPr="00171A9D">
          <w:rPr>
            <w:rStyle w:val="Hyperlink"/>
            <w:noProof/>
            <w:vertAlign w:val="superscript"/>
          </w:rPr>
          <w:t>53</w:t>
        </w:r>
      </w:hyperlink>
      <w:r w:rsidR="00612D10" w:rsidRPr="00612D10">
        <w:rPr>
          <w:noProof/>
          <w:vertAlign w:val="superscript"/>
        </w:rPr>
        <w:t>,</w:t>
      </w:r>
      <w:hyperlink w:anchor="_ENREF_56" w:tooltip="Monney, 2005 #76" w:history="1">
        <w:r w:rsidR="00612D10" w:rsidRPr="00171A9D">
          <w:rPr>
            <w:rStyle w:val="Hyperlink"/>
            <w:noProof/>
            <w:vertAlign w:val="superscript"/>
          </w:rPr>
          <w:t>56</w:t>
        </w:r>
      </w:hyperlink>
      <w:r w:rsidR="00612D10" w:rsidRPr="00612D10">
        <w:rPr>
          <w:noProof/>
          <w:vertAlign w:val="superscript"/>
        </w:rPr>
        <w:t>,</w:t>
      </w:r>
      <w:hyperlink w:anchor="_ENREF_63" w:tooltip="Raeber, 1990 #83" w:history="1">
        <w:r w:rsidR="00612D10" w:rsidRPr="00171A9D">
          <w:rPr>
            <w:rStyle w:val="Hyperlink"/>
            <w:noProof/>
            <w:vertAlign w:val="superscript"/>
          </w:rPr>
          <w:t>63</w:t>
        </w:r>
      </w:hyperlink>
      <w:r w:rsidR="00612D10" w:rsidRPr="00612D10">
        <w:rPr>
          <w:noProof/>
          <w:vertAlign w:val="superscript"/>
        </w:rPr>
        <w:t>,</w:t>
      </w:r>
      <w:hyperlink w:anchor="_ENREF_70" w:tooltip="Van Den Brande, 1997 #90" w:history="1">
        <w:r w:rsidR="00612D10" w:rsidRPr="00171A9D">
          <w:rPr>
            <w:rStyle w:val="Hyperlink"/>
            <w:noProof/>
            <w:vertAlign w:val="superscript"/>
          </w:rPr>
          <w:t>70</w:t>
        </w:r>
      </w:hyperlink>
      <w:r w:rsidR="00DF27D4">
        <w:fldChar w:fldCharType="end"/>
      </w:r>
      <w:r w:rsidR="00DF27D4">
        <w:t xml:space="preserve"> migrant designated health centres,</w:t>
      </w:r>
      <w:r w:rsidR="00DF27D4">
        <w:fldChar w:fldCharType="begin">
          <w:fldData xml:space="preserve">PEVuZE5vdGU+PENpdGU+PEF1dGhvcj5Cb2Rlbm1hbm48L0F1dGhvcj48WWVhcj4yMDA5PC9ZZWFy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NzEyLTcxNjwvcGFnZXM+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</w:fldData>
        </w:fldChar>
      </w:r>
      <w:r w:rsidR="00612D10">
        <w:instrText xml:space="preserve"> ADDIN EN.CITE </w:instrText>
      </w:r>
      <w:r w:rsidR="00612D10">
        <w:fldChar w:fldCharType="begin">
          <w:fldData xml:space="preserve">PEVuZE5vdGU+PENpdGU+PEF1dGhvcj5Cb2Rlbm1hbm48L0F1dGhvcj48WWVhcj4yMDA5PC9ZZWFy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NzEyLTcxNjwvcGFnZXM+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</w:fldData>
        </w:fldChar>
      </w:r>
      <w:r w:rsidR="00612D10">
        <w:instrText xml:space="preserve"> ADDIN EN.CITE.DATA </w:instrText>
      </w:r>
      <w:r w:rsidR="00612D10">
        <w:fldChar w:fldCharType="end"/>
      </w:r>
      <w:r w:rsidR="00DF27D4">
        <w:fldChar w:fldCharType="separate"/>
      </w:r>
      <w:hyperlink w:anchor="_ENREF_32" w:tooltip="Bodenmann, 2009 #53" w:history="1">
        <w:r w:rsidR="00612D10" w:rsidRPr="00171A9D">
          <w:rPr>
            <w:rStyle w:val="Hyperlink"/>
            <w:noProof/>
            <w:vertAlign w:val="superscript"/>
          </w:rPr>
          <w:t>32</w:t>
        </w:r>
      </w:hyperlink>
      <w:r w:rsidR="00612D10" w:rsidRPr="00612D10">
        <w:rPr>
          <w:noProof/>
          <w:vertAlign w:val="superscript"/>
        </w:rPr>
        <w:t>,</w:t>
      </w:r>
      <w:hyperlink w:anchor="_ENREF_36" w:tooltip="Bucher, 1994 #57" w:history="1">
        <w:r w:rsidR="00612D10" w:rsidRPr="00171A9D">
          <w:rPr>
            <w:rStyle w:val="Hyperlink"/>
            <w:noProof/>
            <w:vertAlign w:val="superscript"/>
          </w:rPr>
          <w:t>36</w:t>
        </w:r>
      </w:hyperlink>
      <w:r w:rsidR="00612D10" w:rsidRPr="00612D10">
        <w:rPr>
          <w:noProof/>
          <w:vertAlign w:val="superscript"/>
        </w:rPr>
        <w:t>,</w:t>
      </w:r>
      <w:hyperlink w:anchor="_ENREF_37" w:tooltip="Carvalho, 2005 #58" w:history="1">
        <w:r w:rsidR="00612D10" w:rsidRPr="00171A9D">
          <w:rPr>
            <w:rStyle w:val="Hyperlink"/>
            <w:noProof/>
            <w:vertAlign w:val="superscript"/>
          </w:rPr>
          <w:t>37</w:t>
        </w:r>
      </w:hyperlink>
      <w:r w:rsidR="00612D10" w:rsidRPr="00612D10">
        <w:rPr>
          <w:noProof/>
          <w:vertAlign w:val="superscript"/>
        </w:rPr>
        <w:t>,</w:t>
      </w:r>
      <w:hyperlink w:anchor="_ENREF_39" w:tooltip="El-Hamad, 2001 #60" w:history="1">
        <w:r w:rsidR="00612D10" w:rsidRPr="00171A9D">
          <w:rPr>
            <w:rStyle w:val="Hyperlink"/>
            <w:noProof/>
            <w:vertAlign w:val="superscript"/>
          </w:rPr>
          <w:t>39</w:t>
        </w:r>
      </w:hyperlink>
      <w:r w:rsidR="00612D10" w:rsidRPr="00612D10">
        <w:rPr>
          <w:noProof/>
          <w:vertAlign w:val="superscript"/>
        </w:rPr>
        <w:t>,</w:t>
      </w:r>
      <w:hyperlink w:anchor="_ENREF_48" w:tooltip="Lamour, 1994 #69" w:history="1">
        <w:r w:rsidR="00612D10" w:rsidRPr="00171A9D">
          <w:rPr>
            <w:rStyle w:val="Hyperlink"/>
            <w:noProof/>
            <w:vertAlign w:val="superscript"/>
          </w:rPr>
          <w:t>48</w:t>
        </w:r>
      </w:hyperlink>
      <w:r w:rsidR="00612D10" w:rsidRPr="00612D10">
        <w:rPr>
          <w:noProof/>
          <w:vertAlign w:val="superscript"/>
        </w:rPr>
        <w:t>,</w:t>
      </w:r>
      <w:hyperlink w:anchor="_ENREF_50" w:tooltip="Leone, 2008 #71" w:history="1">
        <w:r w:rsidR="00612D10" w:rsidRPr="00171A9D">
          <w:rPr>
            <w:rStyle w:val="Hyperlink"/>
            <w:noProof/>
            <w:vertAlign w:val="superscript"/>
          </w:rPr>
          <w:t>50</w:t>
        </w:r>
      </w:hyperlink>
      <w:r w:rsidR="00612D10" w:rsidRPr="00612D10">
        <w:rPr>
          <w:noProof/>
          <w:vertAlign w:val="superscript"/>
        </w:rPr>
        <w:t>,</w:t>
      </w:r>
      <w:hyperlink w:anchor="_ENREF_60" w:tooltip="Pauti, 2008 #80" w:history="1">
        <w:r w:rsidR="00612D10" w:rsidRPr="00171A9D">
          <w:rPr>
            <w:rStyle w:val="Hyperlink"/>
            <w:noProof/>
            <w:vertAlign w:val="superscript"/>
          </w:rPr>
          <w:t>60</w:t>
        </w:r>
      </w:hyperlink>
      <w:r w:rsidR="00612D10" w:rsidRPr="00612D10">
        <w:rPr>
          <w:noProof/>
          <w:vertAlign w:val="superscript"/>
        </w:rPr>
        <w:t>,</w:t>
      </w:r>
      <w:hyperlink w:anchor="_ENREF_61" w:tooltip="Persson, 1994 #81" w:history="1">
        <w:r w:rsidR="00612D10" w:rsidRPr="00171A9D">
          <w:rPr>
            <w:rStyle w:val="Hyperlink"/>
            <w:noProof/>
            <w:vertAlign w:val="superscript"/>
          </w:rPr>
          <w:t>61</w:t>
        </w:r>
      </w:hyperlink>
      <w:r w:rsidR="00612D10" w:rsidRPr="00612D10">
        <w:rPr>
          <w:noProof/>
          <w:vertAlign w:val="superscript"/>
        </w:rPr>
        <w:t>,</w:t>
      </w:r>
      <w:hyperlink w:anchor="_ENREF_67" w:tooltip="Stornaiuolo, 2014 #87" w:history="1">
        <w:r w:rsidR="00612D10" w:rsidRPr="00171A9D">
          <w:rPr>
            <w:rStyle w:val="Hyperlink"/>
            <w:noProof/>
            <w:vertAlign w:val="superscript"/>
          </w:rPr>
          <w:t>67</w:t>
        </w:r>
      </w:hyperlink>
      <w:r w:rsidR="00DF27D4">
        <w:fldChar w:fldCharType="end"/>
      </w:r>
      <w:r w:rsidR="00DF27D4">
        <w:t xml:space="preserve">, </w:t>
      </w:r>
      <w:r w:rsidR="00DF27D4" w:rsidRPr="00B97199">
        <w:t>specialist healthcare</w:t>
      </w:r>
      <w:r w:rsidR="00DF27D4">
        <w:t xml:space="preserve"> services,</w:t>
      </w:r>
      <w:r w:rsidR="00DF27D4">
        <w:fldChar w:fldCharType="begin">
          <w:fldData xml:space="preserve">PEVuZE5vdGU+PENpdGU+PEF1dGhvcj5Cb2Rlbm1hbm48L0F1dGhvcj48WWVhcj4yMDA5PC9ZZWFy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</w:fldData>
        </w:fldChar>
      </w:r>
      <w:r w:rsidR="00612D10">
        <w:instrText xml:space="preserve"> ADDIN EN.CITE </w:instrText>
      </w:r>
      <w:r w:rsidR="00612D10">
        <w:fldChar w:fldCharType="begin">
          <w:fldData xml:space="preserve">PEVuZE5vdGU+PENpdGU+PEF1dGhvcj5Cb2Rlbm1hbm48L0F1dGhvcj48WWVhcj4yMDA5PC9ZZWFy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</w:fldData>
        </w:fldChar>
      </w:r>
      <w:r w:rsidR="00612D10">
        <w:instrText xml:space="preserve"> ADDIN EN.CITE.DATA </w:instrText>
      </w:r>
      <w:r w:rsidR="00612D10">
        <w:fldChar w:fldCharType="end"/>
      </w:r>
      <w:r w:rsidR="00DF27D4">
        <w:fldChar w:fldCharType="separate"/>
      </w:r>
      <w:hyperlink w:anchor="_ENREF_32" w:tooltip="Bodenmann, 2009 #53" w:history="1">
        <w:r w:rsidR="00612D10" w:rsidRPr="00171A9D">
          <w:rPr>
            <w:rStyle w:val="Hyperlink"/>
            <w:noProof/>
            <w:vertAlign w:val="superscript"/>
          </w:rPr>
          <w:t>32</w:t>
        </w:r>
      </w:hyperlink>
      <w:r w:rsidR="00612D10" w:rsidRPr="00612D10">
        <w:rPr>
          <w:noProof/>
          <w:vertAlign w:val="superscript"/>
        </w:rPr>
        <w:t>,</w:t>
      </w:r>
      <w:hyperlink w:anchor="_ENREF_33" w:tooltip="Bonvin, 1992 #54" w:history="1">
        <w:r w:rsidR="00612D10" w:rsidRPr="00171A9D">
          <w:rPr>
            <w:rStyle w:val="Hyperlink"/>
            <w:noProof/>
            <w:vertAlign w:val="superscript"/>
          </w:rPr>
          <w:t>33</w:t>
        </w:r>
      </w:hyperlink>
      <w:r w:rsidR="00612D10" w:rsidRPr="00612D10">
        <w:rPr>
          <w:noProof/>
          <w:vertAlign w:val="superscript"/>
        </w:rPr>
        <w:t>,</w:t>
      </w:r>
      <w:hyperlink w:anchor="_ENREF_35" w:tooltip="Brewin, 2006 #56" w:history="1">
        <w:r w:rsidR="00612D10" w:rsidRPr="00171A9D">
          <w:rPr>
            <w:rStyle w:val="Hyperlink"/>
            <w:noProof/>
            <w:vertAlign w:val="superscript"/>
          </w:rPr>
          <w:t>35</w:t>
        </w:r>
      </w:hyperlink>
      <w:r w:rsidR="00612D10" w:rsidRPr="00612D10">
        <w:rPr>
          <w:noProof/>
          <w:vertAlign w:val="superscript"/>
        </w:rPr>
        <w:t>,</w:t>
      </w:r>
      <w:hyperlink w:anchor="_ENREF_39" w:tooltip="El-Hamad, 2001 #60" w:history="1">
        <w:r w:rsidR="00612D10" w:rsidRPr="00171A9D">
          <w:rPr>
            <w:rStyle w:val="Hyperlink"/>
            <w:noProof/>
            <w:vertAlign w:val="superscript"/>
          </w:rPr>
          <w:t>39</w:t>
        </w:r>
      </w:hyperlink>
      <w:r w:rsidR="00612D10" w:rsidRPr="00612D10">
        <w:rPr>
          <w:noProof/>
          <w:vertAlign w:val="superscript"/>
        </w:rPr>
        <w:t>,</w:t>
      </w:r>
      <w:hyperlink w:anchor="_ENREF_51" w:tooltip="MacPherson, 2010 #72" w:history="1">
        <w:r w:rsidR="00612D10" w:rsidRPr="00171A9D">
          <w:rPr>
            <w:rStyle w:val="Hyperlink"/>
            <w:noProof/>
            <w:vertAlign w:val="superscript"/>
          </w:rPr>
          <w:t>51</w:t>
        </w:r>
      </w:hyperlink>
      <w:r w:rsidR="00612D10" w:rsidRPr="00612D10">
        <w:rPr>
          <w:noProof/>
          <w:vertAlign w:val="superscript"/>
        </w:rPr>
        <w:t>,</w:t>
      </w:r>
      <w:hyperlink w:anchor="_ENREF_55" w:tooltip="Millership, 2005 #75" w:history="1">
        <w:r w:rsidR="00612D10" w:rsidRPr="00171A9D">
          <w:rPr>
            <w:rStyle w:val="Hyperlink"/>
            <w:noProof/>
            <w:vertAlign w:val="superscript"/>
          </w:rPr>
          <w:t>55</w:t>
        </w:r>
      </w:hyperlink>
      <w:r w:rsidR="00612D10" w:rsidRPr="00612D10">
        <w:rPr>
          <w:noProof/>
          <w:vertAlign w:val="superscript"/>
        </w:rPr>
        <w:t>,</w:t>
      </w:r>
      <w:hyperlink w:anchor="_ENREF_59" w:tooltip="Pareek, 2011 #79" w:history="1">
        <w:r w:rsidR="00612D10" w:rsidRPr="00171A9D">
          <w:rPr>
            <w:rStyle w:val="Hyperlink"/>
            <w:noProof/>
            <w:vertAlign w:val="superscript"/>
          </w:rPr>
          <w:t>59</w:t>
        </w:r>
      </w:hyperlink>
      <w:r w:rsidR="00612D10" w:rsidRPr="00612D10">
        <w:rPr>
          <w:noProof/>
          <w:vertAlign w:val="superscript"/>
        </w:rPr>
        <w:t>,</w:t>
      </w:r>
      <w:hyperlink w:anchor="_ENREF_64" w:tooltip="Rodriguez-Guardado, 2009 #84" w:history="1">
        <w:r w:rsidR="00612D10" w:rsidRPr="00171A9D">
          <w:rPr>
            <w:rStyle w:val="Hyperlink"/>
            <w:noProof/>
            <w:vertAlign w:val="superscript"/>
          </w:rPr>
          <w:t>64</w:t>
        </w:r>
      </w:hyperlink>
      <w:r w:rsidR="00612D10" w:rsidRPr="00612D10">
        <w:rPr>
          <w:noProof/>
          <w:vertAlign w:val="superscript"/>
        </w:rPr>
        <w:t>,</w:t>
      </w:r>
      <w:hyperlink w:anchor="_ENREF_66" w:tooltip="Salvador, 2013 #86" w:history="1">
        <w:r w:rsidR="00612D10" w:rsidRPr="00171A9D">
          <w:rPr>
            <w:rStyle w:val="Hyperlink"/>
            <w:noProof/>
            <w:vertAlign w:val="superscript"/>
          </w:rPr>
          <w:t>66</w:t>
        </w:r>
      </w:hyperlink>
      <w:r w:rsidR="00612D10" w:rsidRPr="00612D10">
        <w:rPr>
          <w:noProof/>
          <w:vertAlign w:val="superscript"/>
        </w:rPr>
        <w:t>,</w:t>
      </w:r>
      <w:hyperlink w:anchor="_ENREF_68" w:tooltip="Tomasoni, 2010 #88" w:history="1">
        <w:r w:rsidR="00612D10" w:rsidRPr="00171A9D">
          <w:rPr>
            <w:rStyle w:val="Hyperlink"/>
            <w:noProof/>
            <w:vertAlign w:val="superscript"/>
          </w:rPr>
          <w:t>68</w:t>
        </w:r>
      </w:hyperlink>
      <w:r w:rsidR="00DF27D4">
        <w:fldChar w:fldCharType="end"/>
      </w:r>
      <w:hyperlink w:anchor="_ENREF_71" w:tooltip="Rodriguez-Guardado, 2009 #84" w:history="1"/>
      <w:hyperlink w:anchor="_ENREF_85" w:tooltip="Bothamley, 2008 #40" w:history="1"/>
      <w:r w:rsidR="00DF27D4">
        <w:t xml:space="preserve">, </w:t>
      </w:r>
      <w:r w:rsidR="00DF27D4" w:rsidRPr="00B97199">
        <w:t>non-clinical community settings</w:t>
      </w:r>
      <w:r w:rsidR="00DF27D4">
        <w:t>,</w:t>
      </w:r>
      <w:r w:rsidR="00DF27D4">
        <w:fldChar w:fldCharType="begin">
          <w:fldData xml:space="preserve">PEVuZE5vdGU+PENpdGU+PEF1dGhvcj5CcmV3aW48L0F1dGhvcj48WWVhcj4yMDA2PC9ZZWFyPjxS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</w:fldData>
        </w:fldChar>
      </w:r>
      <w:r w:rsidR="00612D10">
        <w:instrText xml:space="preserve"> ADDIN EN.CITE </w:instrText>
      </w:r>
      <w:r w:rsidR="00612D10">
        <w:fldChar w:fldCharType="begin">
          <w:fldData xml:space="preserve">PEVuZE5vdGU+PENpdGU+PEF1dGhvcj5CcmV3aW48L0F1dGhvcj48WWVhcj4yMDA2PC9ZZWFyPjxS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</w:fldData>
        </w:fldChar>
      </w:r>
      <w:r w:rsidR="00612D10">
        <w:instrText xml:space="preserve"> ADDIN EN.CITE.DATA </w:instrText>
      </w:r>
      <w:r w:rsidR="00612D10">
        <w:fldChar w:fldCharType="end"/>
      </w:r>
      <w:r w:rsidR="00DF27D4">
        <w:fldChar w:fldCharType="separate"/>
      </w:r>
      <w:hyperlink w:anchor="_ENREF_35" w:tooltip="Brewin, 2006 #56" w:history="1">
        <w:r w:rsidR="00612D10" w:rsidRPr="00171A9D">
          <w:rPr>
            <w:rStyle w:val="Hyperlink"/>
            <w:noProof/>
            <w:vertAlign w:val="superscript"/>
          </w:rPr>
          <w:t>35</w:t>
        </w:r>
      </w:hyperlink>
      <w:r w:rsidR="00612D10" w:rsidRPr="00612D10">
        <w:rPr>
          <w:noProof/>
          <w:vertAlign w:val="superscript"/>
        </w:rPr>
        <w:t>,</w:t>
      </w:r>
      <w:hyperlink w:anchor="_ENREF_44" w:tooltip="Jafferbhoy, 2012 #65" w:history="1">
        <w:r w:rsidR="00612D10" w:rsidRPr="00171A9D">
          <w:rPr>
            <w:rStyle w:val="Hyperlink"/>
            <w:noProof/>
            <w:vertAlign w:val="superscript"/>
          </w:rPr>
          <w:t>44</w:t>
        </w:r>
      </w:hyperlink>
      <w:r w:rsidR="00612D10" w:rsidRPr="00612D10">
        <w:rPr>
          <w:noProof/>
          <w:vertAlign w:val="superscript"/>
        </w:rPr>
        <w:t>,</w:t>
      </w:r>
      <w:hyperlink w:anchor="_ENREF_51" w:tooltip="MacPherson, 2010 #72" w:history="1">
        <w:r w:rsidR="00612D10" w:rsidRPr="00171A9D">
          <w:rPr>
            <w:rStyle w:val="Hyperlink"/>
            <w:noProof/>
            <w:vertAlign w:val="superscript"/>
          </w:rPr>
          <w:t>51</w:t>
        </w:r>
      </w:hyperlink>
      <w:r w:rsidR="00612D10" w:rsidRPr="00612D10">
        <w:rPr>
          <w:noProof/>
          <w:vertAlign w:val="superscript"/>
        </w:rPr>
        <w:t>,</w:t>
      </w:r>
      <w:hyperlink w:anchor="_ENREF_57" w:tooltip="Navarro, 2011 #77" w:history="1">
        <w:r w:rsidR="00612D10" w:rsidRPr="00171A9D">
          <w:rPr>
            <w:rStyle w:val="Hyperlink"/>
            <w:noProof/>
            <w:vertAlign w:val="superscript"/>
          </w:rPr>
          <w:t>57</w:t>
        </w:r>
      </w:hyperlink>
      <w:r w:rsidR="00612D10" w:rsidRPr="00612D10">
        <w:rPr>
          <w:noProof/>
          <w:vertAlign w:val="superscript"/>
        </w:rPr>
        <w:t>,</w:t>
      </w:r>
      <w:hyperlink w:anchor="_ENREF_62" w:tooltip="Prost, 2007 #82" w:history="1">
        <w:r w:rsidR="00612D10" w:rsidRPr="00171A9D">
          <w:rPr>
            <w:rStyle w:val="Hyperlink"/>
            <w:noProof/>
            <w:vertAlign w:val="superscript"/>
          </w:rPr>
          <w:t>62</w:t>
        </w:r>
      </w:hyperlink>
      <w:r w:rsidR="00612D10" w:rsidRPr="00612D10">
        <w:rPr>
          <w:noProof/>
          <w:vertAlign w:val="superscript"/>
        </w:rPr>
        <w:t>,</w:t>
      </w:r>
      <w:hyperlink w:anchor="_ENREF_66" w:tooltip="Salvador, 2013 #86" w:history="1">
        <w:r w:rsidR="00612D10" w:rsidRPr="00171A9D">
          <w:rPr>
            <w:rStyle w:val="Hyperlink"/>
            <w:noProof/>
            <w:vertAlign w:val="superscript"/>
          </w:rPr>
          <w:t>66</w:t>
        </w:r>
      </w:hyperlink>
      <w:r w:rsidR="00612D10" w:rsidRPr="00612D10">
        <w:rPr>
          <w:noProof/>
          <w:vertAlign w:val="superscript"/>
        </w:rPr>
        <w:t>,</w:t>
      </w:r>
      <w:hyperlink w:anchor="_ENREF_71" w:tooltip="Vedio, 2013 #91" w:history="1">
        <w:r w:rsidR="00612D10" w:rsidRPr="00171A9D">
          <w:rPr>
            <w:rStyle w:val="Hyperlink"/>
            <w:noProof/>
            <w:vertAlign w:val="superscript"/>
          </w:rPr>
          <w:t>71</w:t>
        </w:r>
      </w:hyperlink>
      <w:r w:rsidR="00612D10" w:rsidRPr="00612D10">
        <w:rPr>
          <w:noProof/>
          <w:vertAlign w:val="superscript"/>
        </w:rPr>
        <w:t>,</w:t>
      </w:r>
      <w:hyperlink w:anchor="_ENREF_74" w:tooltip="Zuure, 2013 #94" w:history="1">
        <w:r w:rsidR="00612D10" w:rsidRPr="00171A9D">
          <w:rPr>
            <w:rStyle w:val="Hyperlink"/>
            <w:noProof/>
            <w:vertAlign w:val="superscript"/>
          </w:rPr>
          <w:t>74</w:t>
        </w:r>
      </w:hyperlink>
      <w:r w:rsidR="00DF27D4">
        <w:fldChar w:fldCharType="end"/>
      </w:r>
      <w:r w:rsidR="00DF27D4" w:rsidRPr="00B97199">
        <w:t>, primary care</w:t>
      </w:r>
      <w:r w:rsidR="00DF27D4">
        <w:fldChar w:fldCharType="begin">
          <w:fldData xml:space="preserve">PEVuZE5vdGU+PENpdGU+PEF1dGhvcj5CcmV3aW48L0F1dGhvcj48WWVhcj4yMDA2PC9ZZWFyPjxS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MTIxLTEyOTwvcGFnZXM+PHZvbHVtZT42PC92b2x1bWU+PG51bWJlcj4yPC9udW1i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612D10">
        <w:instrText xml:space="preserve"> ADDIN EN.CITE </w:instrText>
      </w:r>
      <w:r w:rsidR="00612D10">
        <w:fldChar w:fldCharType="begin">
          <w:fldData xml:space="preserve">PEVuZE5vdGU+PENpdGU+PEF1dGhvcj5CcmV3aW48L0F1dGhvcj48WWVhcj4yMDA2PC9ZZWFyPjxS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612D10">
        <w:instrText xml:space="preserve"> ADDIN EN.CITE.DATA </w:instrText>
      </w:r>
      <w:r w:rsidR="00612D10">
        <w:fldChar w:fldCharType="end"/>
      </w:r>
      <w:r w:rsidR="00DF27D4">
        <w:fldChar w:fldCharType="separate"/>
      </w:r>
      <w:hyperlink w:anchor="_ENREF_35" w:tooltip="Brewin, 2006 #56" w:history="1">
        <w:r w:rsidR="00612D10" w:rsidRPr="00171A9D">
          <w:rPr>
            <w:rStyle w:val="Hyperlink"/>
            <w:noProof/>
            <w:vertAlign w:val="superscript"/>
          </w:rPr>
          <w:t>35</w:t>
        </w:r>
      </w:hyperlink>
      <w:r w:rsidR="00612D10" w:rsidRPr="00612D10">
        <w:rPr>
          <w:noProof/>
          <w:vertAlign w:val="superscript"/>
        </w:rPr>
        <w:t>,</w:t>
      </w:r>
      <w:hyperlink w:anchor="_ENREF_38" w:tooltip="Deniaud, 2008 #59" w:history="1">
        <w:r w:rsidR="00612D10" w:rsidRPr="00171A9D">
          <w:rPr>
            <w:rStyle w:val="Hyperlink"/>
            <w:noProof/>
            <w:vertAlign w:val="superscript"/>
          </w:rPr>
          <w:t>38</w:t>
        </w:r>
      </w:hyperlink>
      <w:r w:rsidR="00612D10" w:rsidRPr="00612D10">
        <w:rPr>
          <w:noProof/>
          <w:vertAlign w:val="superscript"/>
        </w:rPr>
        <w:t>,</w:t>
      </w:r>
      <w:hyperlink w:anchor="_ENREF_40" w:tooltip="Erkens, 2008 #61" w:history="1">
        <w:r w:rsidR="00612D10" w:rsidRPr="00171A9D">
          <w:rPr>
            <w:rStyle w:val="Hyperlink"/>
            <w:noProof/>
            <w:vertAlign w:val="superscript"/>
          </w:rPr>
          <w:t>40</w:t>
        </w:r>
      </w:hyperlink>
      <w:r w:rsidR="00612D10" w:rsidRPr="00612D10">
        <w:rPr>
          <w:noProof/>
          <w:vertAlign w:val="superscript"/>
        </w:rPr>
        <w:t>,</w:t>
      </w:r>
      <w:hyperlink w:anchor="_ENREF_43" w:tooltip="Hladun, 2014 #64" w:history="1">
        <w:r w:rsidR="00612D10" w:rsidRPr="00171A9D">
          <w:rPr>
            <w:rStyle w:val="Hyperlink"/>
            <w:noProof/>
            <w:vertAlign w:val="superscript"/>
          </w:rPr>
          <w:t>43</w:t>
        </w:r>
      </w:hyperlink>
      <w:r w:rsidR="00612D10" w:rsidRPr="00612D10">
        <w:rPr>
          <w:noProof/>
          <w:vertAlign w:val="superscript"/>
        </w:rPr>
        <w:t>,</w:t>
      </w:r>
      <w:hyperlink w:anchor="_ENREF_46" w:tooltip="Kristensen, 2005 #67" w:history="1">
        <w:r w:rsidR="00612D10" w:rsidRPr="00171A9D">
          <w:rPr>
            <w:rStyle w:val="Hyperlink"/>
            <w:noProof/>
            <w:vertAlign w:val="superscript"/>
          </w:rPr>
          <w:t>46</w:t>
        </w:r>
      </w:hyperlink>
      <w:r w:rsidR="00612D10" w:rsidRPr="00612D10">
        <w:rPr>
          <w:noProof/>
          <w:vertAlign w:val="superscript"/>
        </w:rPr>
        <w:t>,</w:t>
      </w:r>
      <w:hyperlink w:anchor="_ENREF_54" w:tooltip="Maurer, 2000 #74" w:history="1">
        <w:r w:rsidR="00612D10" w:rsidRPr="00171A9D">
          <w:rPr>
            <w:rStyle w:val="Hyperlink"/>
            <w:noProof/>
            <w:vertAlign w:val="superscript"/>
          </w:rPr>
          <w:t>54</w:t>
        </w:r>
      </w:hyperlink>
      <w:r w:rsidR="00612D10" w:rsidRPr="00612D10">
        <w:rPr>
          <w:noProof/>
          <w:vertAlign w:val="superscript"/>
        </w:rPr>
        <w:t>,</w:t>
      </w:r>
      <w:hyperlink w:anchor="_ENREF_63" w:tooltip="Raeber, 1990 #83" w:history="1">
        <w:r w:rsidR="00612D10" w:rsidRPr="00171A9D">
          <w:rPr>
            <w:rStyle w:val="Hyperlink"/>
            <w:noProof/>
            <w:vertAlign w:val="superscript"/>
          </w:rPr>
          <w:t>63</w:t>
        </w:r>
      </w:hyperlink>
      <w:r w:rsidR="00612D10" w:rsidRPr="00612D10">
        <w:rPr>
          <w:noProof/>
          <w:vertAlign w:val="superscript"/>
        </w:rPr>
        <w:t>,</w:t>
      </w:r>
      <w:hyperlink w:anchor="_ENREF_72" w:tooltip="Verver, 2001 #92" w:history="1">
        <w:r w:rsidR="00612D10" w:rsidRPr="00171A9D">
          <w:rPr>
            <w:rStyle w:val="Hyperlink"/>
            <w:noProof/>
            <w:vertAlign w:val="superscript"/>
          </w:rPr>
          <w:t>72</w:t>
        </w:r>
      </w:hyperlink>
      <w:r w:rsidR="00612D10" w:rsidRPr="00612D10">
        <w:rPr>
          <w:noProof/>
          <w:vertAlign w:val="superscript"/>
        </w:rPr>
        <w:t>,</w:t>
      </w:r>
      <w:hyperlink w:anchor="_ENREF_73" w:tooltip="Verver, 2002 #93" w:history="1">
        <w:r w:rsidR="00612D10" w:rsidRPr="00171A9D">
          <w:rPr>
            <w:rStyle w:val="Hyperlink"/>
            <w:noProof/>
            <w:vertAlign w:val="superscript"/>
          </w:rPr>
          <w:t>73</w:t>
        </w:r>
      </w:hyperlink>
      <w:r w:rsidR="00612D10" w:rsidRPr="00612D10">
        <w:rPr>
          <w:noProof/>
          <w:vertAlign w:val="superscript"/>
        </w:rPr>
        <w:t>,</w:t>
      </w:r>
      <w:hyperlink w:anchor="_ENREF_78" w:tooltip="Bothamley, 2008 #40" w:history="1">
        <w:r w:rsidR="00612D10" w:rsidRPr="00171A9D">
          <w:rPr>
            <w:rStyle w:val="Hyperlink"/>
            <w:noProof/>
            <w:vertAlign w:val="superscript"/>
          </w:rPr>
          <w:t>78</w:t>
        </w:r>
      </w:hyperlink>
      <w:r w:rsidR="00DF27D4">
        <w:fldChar w:fldCharType="end"/>
      </w:r>
      <w:hyperlink w:anchor="_ENREF_85" w:tooltip="Bothamley, 2008 #40" w:history="1"/>
      <w:r w:rsidR="00DF27D4" w:rsidRPr="00B97199">
        <w:t xml:space="preserve">, </w:t>
      </w:r>
      <w:r w:rsidR="00DF27D4">
        <w:t xml:space="preserve">and </w:t>
      </w:r>
      <w:r w:rsidR="00DF27D4" w:rsidRPr="00B97199">
        <w:t>border</w:t>
      </w:r>
      <w:r w:rsidR="00DF27D4">
        <w:t>s.</w:t>
      </w:r>
      <w:r w:rsidR="00DF27D4">
        <w:fldChar w:fldCharType="begin">
          <w:fldData xml:space="preserve">PEVuZE5vdGU+PENpdGU+PEF1dGhvcj5Cb252aW48L0F1dGhvcj48WWVhcj4xOTkyPC9ZZWFyPjxS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612D10">
        <w:instrText xml:space="preserve"> ADDIN EN.CITE </w:instrText>
      </w:r>
      <w:r w:rsidR="00612D10">
        <w:fldChar w:fldCharType="begin">
          <w:fldData xml:space="preserve">PEVuZE5vdGU+PENpdGU+PEF1dGhvcj5Cb252aW48L0F1dGhvcj48WWVhcj4xOTkyPC9ZZWFyPjxS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612D10">
        <w:instrText xml:space="preserve"> ADDIN EN.CITE.DATA </w:instrText>
      </w:r>
      <w:r w:rsidR="00612D10">
        <w:fldChar w:fldCharType="end"/>
      </w:r>
      <w:r w:rsidR="00DF27D4">
        <w:fldChar w:fldCharType="separate"/>
      </w:r>
      <w:hyperlink w:anchor="_ENREF_33" w:tooltip="Bonvin, 1992 #54" w:history="1">
        <w:r w:rsidR="00612D10" w:rsidRPr="00171A9D">
          <w:rPr>
            <w:rStyle w:val="Hyperlink"/>
            <w:noProof/>
            <w:vertAlign w:val="superscript"/>
          </w:rPr>
          <w:t>33</w:t>
        </w:r>
      </w:hyperlink>
      <w:r w:rsidR="00612D10" w:rsidRPr="00612D10">
        <w:rPr>
          <w:noProof/>
          <w:vertAlign w:val="superscript"/>
        </w:rPr>
        <w:t>,</w:t>
      </w:r>
      <w:hyperlink w:anchor="_ENREF_34" w:tooltip="Breuss, 2002 #55" w:history="1">
        <w:r w:rsidR="00612D10" w:rsidRPr="00171A9D">
          <w:rPr>
            <w:rStyle w:val="Hyperlink"/>
            <w:noProof/>
            <w:vertAlign w:val="superscript"/>
          </w:rPr>
          <w:t>34</w:t>
        </w:r>
      </w:hyperlink>
      <w:r w:rsidR="00612D10" w:rsidRPr="00612D10">
        <w:rPr>
          <w:noProof/>
          <w:vertAlign w:val="superscript"/>
        </w:rPr>
        <w:t>,</w:t>
      </w:r>
      <w:hyperlink w:anchor="_ENREF_49" w:tooltip="Lavender, 1997 #70" w:history="1">
        <w:r w:rsidR="00612D10" w:rsidRPr="00171A9D">
          <w:rPr>
            <w:rStyle w:val="Hyperlink"/>
            <w:noProof/>
            <w:vertAlign w:val="superscript"/>
          </w:rPr>
          <w:t>49</w:t>
        </w:r>
      </w:hyperlink>
      <w:r w:rsidR="00612D10" w:rsidRPr="00612D10">
        <w:rPr>
          <w:noProof/>
          <w:vertAlign w:val="superscript"/>
        </w:rPr>
        <w:t>,</w:t>
      </w:r>
      <w:hyperlink w:anchor="_ENREF_69" w:tooltip="Underwood, 2003 #89" w:history="1">
        <w:r w:rsidR="00612D10" w:rsidRPr="00171A9D">
          <w:rPr>
            <w:rStyle w:val="Hyperlink"/>
            <w:noProof/>
            <w:vertAlign w:val="superscript"/>
          </w:rPr>
          <w:t>69</w:t>
        </w:r>
      </w:hyperlink>
      <w:r w:rsidR="00DF27D4">
        <w:fldChar w:fldCharType="end"/>
      </w:r>
      <w:r w:rsidR="00DF27D4">
        <w:t xml:space="preserve"> </w:t>
      </w:r>
      <w:r w:rsidR="0099743F">
        <w:t xml:space="preserve">Migrants were screened for </w:t>
      </w:r>
      <w:r w:rsidR="00FA79FE" w:rsidRPr="00B97199">
        <w:t>TB</w:t>
      </w:r>
      <w:r w:rsidR="00FA79FE">
        <w:fldChar w:fldCharType="begin">
          <w:fldData xml:space="preserve">aXMrYW5kK0x1bmcrRGlzZWFzZSZhbXA7YXRpdGxlPUVmZmVjdCtvZitzY3JlZW5pbmcrb2YraW1t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612D10">
        <w:instrText xml:space="preserve"> ADDIN EN.CITE </w:instrText>
      </w:r>
      <w:r w:rsidR="00612D10">
        <w:fldChar w:fldCharType="begin">
          <w:fldData xml:space="preserve">PEVuZE5vdGU+PENpdGU+PEF1dGhvcj5Cb2Rlbm1hbm48L0F1dGhvcj48WWVhcj4yMDA5PC9ZZWFy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==
</w:fldData>
        </w:fldChar>
      </w:r>
      <w:r w:rsidR="00612D10">
        <w:instrText xml:space="preserve"> ADDIN EN.CITE.DATA </w:instrText>
      </w:r>
      <w:r w:rsidR="00612D10">
        <w:fldChar w:fldCharType="end"/>
      </w:r>
      <w:r w:rsidR="00612D10">
        <w:fldChar w:fldCharType="begin">
          <w:fldData xml:space="preserve">aWJ1dG9ycz48YXV0aC1hZGRyZXNzPihMYXZlbmRlcikgRGVwYXJ0bWVudCBvZiBQdWJsaWMgSGVh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==
</w:fldData>
        </w:fldChar>
      </w:r>
      <w:r w:rsidR="00612D10">
        <w:instrText xml:space="preserve"> ADDIN EN.CITE.DATA </w:instrText>
      </w:r>
      <w:r w:rsidR="00612D10">
        <w:fldChar w:fldCharType="end"/>
      </w:r>
      <w:r w:rsidR="00612D10">
        <w:fldChar w:fldCharType="begin">
          <w:fldData xml:space="preserve">aXMrYW5kK0x1bmcrRGlzZWFzZSZhbXA7YXRpdGxlPUVmZmVjdCtvZitzY3JlZW5pbmcrb2YraW1t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</w:fldData>
        </w:fldChar>
      </w:r>
      <w:r w:rsidR="00612D10">
        <w:instrText xml:space="preserve"> ADDIN EN.CITE.DATA </w:instrText>
      </w:r>
      <w:r w:rsidR="00612D10">
        <w:fldChar w:fldCharType="end"/>
      </w:r>
      <w:r w:rsidR="00FA79FE">
        <w:fldChar w:fldCharType="separate"/>
      </w:r>
      <w:hyperlink w:anchor="_ENREF_32" w:tooltip="Bodenmann, 2009 #53" w:history="1">
        <w:r w:rsidR="00612D10" w:rsidRPr="00171A9D">
          <w:rPr>
            <w:rStyle w:val="Hyperlink"/>
            <w:noProof/>
            <w:vertAlign w:val="superscript"/>
          </w:rPr>
          <w:t>32-35</w:t>
        </w:r>
      </w:hyperlink>
      <w:r w:rsidR="00612D10" w:rsidRPr="00612D10">
        <w:rPr>
          <w:noProof/>
          <w:vertAlign w:val="superscript"/>
        </w:rPr>
        <w:t>,</w:t>
      </w:r>
      <w:hyperlink w:anchor="_ENREF_37" w:tooltip="Carvalho, 2005 #58" w:history="1">
        <w:r w:rsidR="00612D10" w:rsidRPr="00171A9D">
          <w:rPr>
            <w:rStyle w:val="Hyperlink"/>
            <w:noProof/>
            <w:vertAlign w:val="superscript"/>
          </w:rPr>
          <w:t>37</w:t>
        </w:r>
      </w:hyperlink>
      <w:r w:rsidR="00612D10" w:rsidRPr="00612D10">
        <w:rPr>
          <w:noProof/>
          <w:vertAlign w:val="superscript"/>
        </w:rPr>
        <w:t>,</w:t>
      </w:r>
      <w:hyperlink w:anchor="_ENREF_39" w:tooltip="El-Hamad, 2001 #60" w:history="1">
        <w:r w:rsidR="00612D10" w:rsidRPr="00171A9D">
          <w:rPr>
            <w:rStyle w:val="Hyperlink"/>
            <w:noProof/>
            <w:vertAlign w:val="superscript"/>
          </w:rPr>
          <w:t>39-42</w:t>
        </w:r>
      </w:hyperlink>
      <w:r w:rsidR="00612D10" w:rsidRPr="00612D10">
        <w:rPr>
          <w:noProof/>
          <w:vertAlign w:val="superscript"/>
        </w:rPr>
        <w:t>,</w:t>
      </w:r>
      <w:hyperlink w:anchor="_ENREF_45" w:tooltip="Johnsen, 2005 #66" w:history="1">
        <w:r w:rsidR="00612D10" w:rsidRPr="00171A9D">
          <w:rPr>
            <w:rStyle w:val="Hyperlink"/>
            <w:noProof/>
            <w:vertAlign w:val="superscript"/>
          </w:rPr>
          <w:t>45</w:t>
        </w:r>
      </w:hyperlink>
      <w:r w:rsidR="00612D10" w:rsidRPr="00612D10">
        <w:rPr>
          <w:noProof/>
          <w:vertAlign w:val="superscript"/>
        </w:rPr>
        <w:t>,</w:t>
      </w:r>
      <w:hyperlink w:anchor="_ENREF_47" w:tooltip="Kuyvenhoven, 1997 #68" w:history="1">
        <w:r w:rsidR="00612D10" w:rsidRPr="00171A9D">
          <w:rPr>
            <w:rStyle w:val="Hyperlink"/>
            <w:noProof/>
            <w:vertAlign w:val="superscript"/>
          </w:rPr>
          <w:t>47</w:t>
        </w:r>
      </w:hyperlink>
      <w:r w:rsidR="00612D10" w:rsidRPr="00612D10">
        <w:rPr>
          <w:noProof/>
          <w:vertAlign w:val="superscript"/>
        </w:rPr>
        <w:t>,</w:t>
      </w:r>
      <w:hyperlink w:anchor="_ENREF_49" w:tooltip="Lavender, 1997 #70" w:history="1">
        <w:r w:rsidR="00612D10" w:rsidRPr="00171A9D">
          <w:rPr>
            <w:rStyle w:val="Hyperlink"/>
            <w:noProof/>
            <w:vertAlign w:val="superscript"/>
          </w:rPr>
          <w:t>49</w:t>
        </w:r>
      </w:hyperlink>
      <w:r w:rsidR="00612D10" w:rsidRPr="00612D10">
        <w:rPr>
          <w:noProof/>
          <w:vertAlign w:val="superscript"/>
        </w:rPr>
        <w:t>,</w:t>
      </w:r>
      <w:hyperlink w:anchor="_ENREF_50" w:tooltip="Leone, 2008 #71" w:history="1">
        <w:r w:rsidR="00612D10" w:rsidRPr="00171A9D">
          <w:rPr>
            <w:rStyle w:val="Hyperlink"/>
            <w:noProof/>
            <w:vertAlign w:val="superscript"/>
          </w:rPr>
          <w:t>50</w:t>
        </w:r>
      </w:hyperlink>
      <w:r w:rsidR="00612D10" w:rsidRPr="00612D10">
        <w:rPr>
          <w:noProof/>
          <w:vertAlign w:val="superscript"/>
        </w:rPr>
        <w:t>,</w:t>
      </w:r>
      <w:hyperlink w:anchor="_ENREF_53" w:tooltip="Mathez, 2007 #8" w:history="1">
        <w:r w:rsidR="00612D10" w:rsidRPr="00171A9D">
          <w:rPr>
            <w:rStyle w:val="Hyperlink"/>
            <w:noProof/>
            <w:vertAlign w:val="superscript"/>
          </w:rPr>
          <w:t>53-56</w:t>
        </w:r>
      </w:hyperlink>
      <w:r w:rsidR="00612D10" w:rsidRPr="00612D10">
        <w:rPr>
          <w:noProof/>
          <w:vertAlign w:val="superscript"/>
        </w:rPr>
        <w:t>,</w:t>
      </w:r>
      <w:hyperlink w:anchor="_ENREF_58" w:tooltip="Ormerod, 1990 #78" w:history="1">
        <w:r w:rsidR="00612D10" w:rsidRPr="00171A9D">
          <w:rPr>
            <w:rStyle w:val="Hyperlink"/>
            <w:noProof/>
            <w:vertAlign w:val="superscript"/>
          </w:rPr>
          <w:t>58</w:t>
        </w:r>
      </w:hyperlink>
      <w:r w:rsidR="00612D10" w:rsidRPr="00612D10">
        <w:rPr>
          <w:noProof/>
          <w:vertAlign w:val="superscript"/>
        </w:rPr>
        <w:t>,</w:t>
      </w:r>
      <w:hyperlink w:anchor="_ENREF_59" w:tooltip="Pareek, 2011 #79" w:history="1">
        <w:r w:rsidR="00612D10" w:rsidRPr="00171A9D">
          <w:rPr>
            <w:rStyle w:val="Hyperlink"/>
            <w:noProof/>
            <w:vertAlign w:val="superscript"/>
          </w:rPr>
          <w:t>59</w:t>
        </w:r>
      </w:hyperlink>
      <w:r w:rsidR="00612D10" w:rsidRPr="00612D10">
        <w:rPr>
          <w:noProof/>
          <w:vertAlign w:val="superscript"/>
        </w:rPr>
        <w:t>,</w:t>
      </w:r>
      <w:hyperlink w:anchor="_ENREF_69" w:tooltip="Underwood, 2003 #89" w:history="1">
        <w:r w:rsidR="00612D10" w:rsidRPr="00171A9D">
          <w:rPr>
            <w:rStyle w:val="Hyperlink"/>
            <w:noProof/>
            <w:vertAlign w:val="superscript"/>
          </w:rPr>
          <w:t>69</w:t>
        </w:r>
      </w:hyperlink>
      <w:r w:rsidR="00612D10" w:rsidRPr="00612D10">
        <w:rPr>
          <w:noProof/>
          <w:vertAlign w:val="superscript"/>
        </w:rPr>
        <w:t>,</w:t>
      </w:r>
      <w:hyperlink w:anchor="_ENREF_70" w:tooltip="Van Den Brande, 1997 #90" w:history="1">
        <w:r w:rsidR="00612D10" w:rsidRPr="00171A9D">
          <w:rPr>
            <w:rStyle w:val="Hyperlink"/>
            <w:noProof/>
            <w:vertAlign w:val="superscript"/>
          </w:rPr>
          <w:t>70</w:t>
        </w:r>
      </w:hyperlink>
      <w:r w:rsidR="00612D10" w:rsidRPr="00612D10">
        <w:rPr>
          <w:noProof/>
          <w:vertAlign w:val="superscript"/>
        </w:rPr>
        <w:t>,</w:t>
      </w:r>
      <w:hyperlink w:anchor="_ENREF_72" w:tooltip="Verver, 2001 #92" w:history="1">
        <w:r w:rsidR="00612D10" w:rsidRPr="00171A9D">
          <w:rPr>
            <w:rStyle w:val="Hyperlink"/>
            <w:noProof/>
            <w:vertAlign w:val="superscript"/>
          </w:rPr>
          <w:t>72</w:t>
        </w:r>
      </w:hyperlink>
      <w:r w:rsidR="00612D10" w:rsidRPr="00612D10">
        <w:rPr>
          <w:noProof/>
          <w:vertAlign w:val="superscript"/>
        </w:rPr>
        <w:t>,</w:t>
      </w:r>
      <w:hyperlink w:anchor="_ENREF_73" w:tooltip="Verver, 2002 #93" w:history="1">
        <w:r w:rsidR="00612D10" w:rsidRPr="00171A9D">
          <w:rPr>
            <w:rStyle w:val="Hyperlink"/>
            <w:noProof/>
            <w:vertAlign w:val="superscript"/>
          </w:rPr>
          <w:t>73</w:t>
        </w:r>
      </w:hyperlink>
      <w:r w:rsidR="00612D10" w:rsidRPr="00612D10">
        <w:rPr>
          <w:noProof/>
          <w:vertAlign w:val="superscript"/>
        </w:rPr>
        <w:t>,</w:t>
      </w:r>
      <w:hyperlink w:anchor="_ENREF_78" w:tooltip="Bothamley, 2008 #40" w:history="1">
        <w:r w:rsidR="00612D10" w:rsidRPr="00171A9D">
          <w:rPr>
            <w:rStyle w:val="Hyperlink"/>
            <w:noProof/>
            <w:vertAlign w:val="superscript"/>
          </w:rPr>
          <w:t>78</w:t>
        </w:r>
      </w:hyperlink>
      <w:r w:rsidR="00FA79FE">
        <w:fldChar w:fldCharType="end"/>
      </w:r>
      <w:hyperlink w:anchor="_ENREF_85" w:tooltip="Bothamley, 2008 #40" w:history="1"/>
      <w:r w:rsidR="00FA79FE" w:rsidRPr="00B97199">
        <w:t xml:space="preserve"> </w:t>
      </w:r>
      <w:r w:rsidR="0099743F">
        <w:t xml:space="preserve">(including </w:t>
      </w:r>
      <w:r w:rsidR="00FA79FE">
        <w:t xml:space="preserve">latent TB </w:t>
      </w:r>
      <w:r w:rsidR="00FA79FE" w:rsidRPr="00347FAB">
        <w:rPr>
          <w:sz w:val="18"/>
          <w:szCs w:val="18"/>
        </w:rPr>
        <w:fldChar w:fldCharType="begin">
          <w:fldData xml:space="preserve">bmRvbiwgVW5pdGVkIEtpbmdkb20gKExhbHZhbmkpIFR1YmVyY3Vsb3NpcyBSZXNlYXJjaCBVbml0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612D10">
        <w:rPr>
          <w:sz w:val="18"/>
          <w:szCs w:val="18"/>
        </w:rPr>
        <w:instrText xml:space="preserve"> ADDIN EN.CITE </w:instrText>
      </w:r>
      <w:r w:rsidR="00612D10">
        <w:rPr>
          <w:sz w:val="18"/>
          <w:szCs w:val="18"/>
        </w:rPr>
        <w:fldChar w:fldCharType="begin">
          <w:fldData xml:space="preserve">PEVuZE5vdGU+PENpdGU+PEF1dGhvcj5Cb2Rlbm1hbm48L0F1dGhvcj48WWVhcj4yMDA5PC9ZZWFy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==
</w:fldData>
        </w:fldChar>
      </w:r>
      <w:r w:rsidR="00612D10">
        <w:rPr>
          <w:sz w:val="18"/>
          <w:szCs w:val="18"/>
        </w:rPr>
        <w:instrText xml:space="preserve"> ADDIN EN.CITE.DATA </w:instrText>
      </w:r>
      <w:r w:rsidR="00612D10">
        <w:rPr>
          <w:sz w:val="18"/>
          <w:szCs w:val="18"/>
        </w:rPr>
      </w:r>
      <w:r w:rsidR="00612D10">
        <w:rPr>
          <w:sz w:val="18"/>
          <w:szCs w:val="18"/>
        </w:rPr>
        <w:fldChar w:fldCharType="end"/>
      </w:r>
      <w:r w:rsidR="00612D10">
        <w:rPr>
          <w:sz w:val="18"/>
          <w:szCs w:val="18"/>
        </w:rPr>
        <w:fldChar w:fldCharType="begin">
          <w:fldData xml:space="preserve">bmRvbiwgVW5pdGVkIEtpbmdkb20gKExhbHZhbmkpIFR1YmVyY3Vsb3NpcyBSZXNlYXJjaCBVbml0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</w:fldData>
        </w:fldChar>
      </w:r>
      <w:r w:rsidR="00612D10">
        <w:rPr>
          <w:sz w:val="18"/>
          <w:szCs w:val="18"/>
        </w:rPr>
        <w:instrText xml:space="preserve"> ADDIN EN.CITE.DATA </w:instrText>
      </w:r>
      <w:r w:rsidR="00612D10">
        <w:rPr>
          <w:sz w:val="18"/>
          <w:szCs w:val="18"/>
        </w:rPr>
      </w:r>
      <w:r w:rsidR="00612D10">
        <w:rPr>
          <w:sz w:val="18"/>
          <w:szCs w:val="18"/>
        </w:rPr>
        <w:fldChar w:fldCharType="end"/>
      </w:r>
      <w:r w:rsidR="00FA79FE" w:rsidRPr="00347FAB">
        <w:rPr>
          <w:sz w:val="18"/>
          <w:szCs w:val="18"/>
        </w:rPr>
      </w:r>
      <w:r w:rsidR="00FA79FE" w:rsidRPr="00347FAB">
        <w:rPr>
          <w:sz w:val="18"/>
          <w:szCs w:val="18"/>
        </w:rPr>
        <w:fldChar w:fldCharType="separate"/>
      </w:r>
      <w:hyperlink w:anchor="_ENREF_32" w:tooltip="Bodenmann, 2009 #53" w:history="1">
        <w:r w:rsidR="00612D10" w:rsidRPr="00171A9D">
          <w:rPr>
            <w:rStyle w:val="Hyperlink"/>
            <w:noProof/>
            <w:sz w:val="18"/>
            <w:szCs w:val="18"/>
            <w:vertAlign w:val="superscript"/>
          </w:rPr>
          <w:t>32</w:t>
        </w:r>
      </w:hyperlink>
      <w:r w:rsidR="00612D10" w:rsidRPr="00612D10">
        <w:rPr>
          <w:noProof/>
          <w:sz w:val="18"/>
          <w:szCs w:val="18"/>
          <w:vertAlign w:val="superscript"/>
        </w:rPr>
        <w:t>,</w:t>
      </w:r>
      <w:hyperlink w:anchor="_ENREF_34" w:tooltip="Breuss, 2002 #55" w:history="1">
        <w:r w:rsidR="00612D10" w:rsidRPr="00171A9D">
          <w:rPr>
            <w:rStyle w:val="Hyperlink"/>
            <w:noProof/>
            <w:sz w:val="18"/>
            <w:szCs w:val="18"/>
            <w:vertAlign w:val="superscript"/>
          </w:rPr>
          <w:t>34-37</w:t>
        </w:r>
      </w:hyperlink>
      <w:r w:rsidR="00612D10" w:rsidRPr="00612D10">
        <w:rPr>
          <w:noProof/>
          <w:sz w:val="18"/>
          <w:szCs w:val="18"/>
          <w:vertAlign w:val="superscript"/>
        </w:rPr>
        <w:t>,</w:t>
      </w:r>
      <w:hyperlink w:anchor="_ENREF_39" w:tooltip="El-Hamad, 2001 #60" w:history="1">
        <w:r w:rsidR="00612D10" w:rsidRPr="00171A9D">
          <w:rPr>
            <w:rStyle w:val="Hyperlink"/>
            <w:noProof/>
            <w:sz w:val="18"/>
            <w:szCs w:val="18"/>
            <w:vertAlign w:val="superscript"/>
          </w:rPr>
          <w:t>39</w:t>
        </w:r>
      </w:hyperlink>
      <w:r w:rsidR="00612D10" w:rsidRPr="00612D10">
        <w:rPr>
          <w:noProof/>
          <w:sz w:val="18"/>
          <w:szCs w:val="18"/>
          <w:vertAlign w:val="superscript"/>
        </w:rPr>
        <w:t>,</w:t>
      </w:r>
      <w:hyperlink w:anchor="_ENREF_42" w:tooltip="Harstad, 2009 #63" w:history="1">
        <w:r w:rsidR="00612D10" w:rsidRPr="00171A9D">
          <w:rPr>
            <w:rStyle w:val="Hyperlink"/>
            <w:noProof/>
            <w:sz w:val="18"/>
            <w:szCs w:val="18"/>
            <w:vertAlign w:val="superscript"/>
          </w:rPr>
          <w:t>42</w:t>
        </w:r>
      </w:hyperlink>
      <w:r w:rsidR="00612D10" w:rsidRPr="00612D10">
        <w:rPr>
          <w:noProof/>
          <w:sz w:val="18"/>
          <w:szCs w:val="18"/>
          <w:vertAlign w:val="superscript"/>
        </w:rPr>
        <w:t>,</w:t>
      </w:r>
      <w:hyperlink w:anchor="_ENREF_43" w:tooltip="Hladun, 2014 #64" w:history="1">
        <w:r w:rsidR="00612D10" w:rsidRPr="00171A9D">
          <w:rPr>
            <w:rStyle w:val="Hyperlink"/>
            <w:noProof/>
            <w:sz w:val="18"/>
            <w:szCs w:val="18"/>
            <w:vertAlign w:val="superscript"/>
          </w:rPr>
          <w:t>43</w:t>
        </w:r>
      </w:hyperlink>
      <w:r w:rsidR="00612D10" w:rsidRPr="00612D10">
        <w:rPr>
          <w:noProof/>
          <w:sz w:val="18"/>
          <w:szCs w:val="18"/>
          <w:vertAlign w:val="superscript"/>
        </w:rPr>
        <w:t>,</w:t>
      </w:r>
      <w:hyperlink w:anchor="_ENREF_50" w:tooltip="Leone, 2008 #71" w:history="1">
        <w:r w:rsidR="00612D10" w:rsidRPr="00171A9D">
          <w:rPr>
            <w:rStyle w:val="Hyperlink"/>
            <w:noProof/>
            <w:sz w:val="18"/>
            <w:szCs w:val="18"/>
            <w:vertAlign w:val="superscript"/>
          </w:rPr>
          <w:t>50</w:t>
        </w:r>
      </w:hyperlink>
      <w:r w:rsidR="00612D10" w:rsidRPr="00612D10">
        <w:rPr>
          <w:noProof/>
          <w:sz w:val="18"/>
          <w:szCs w:val="18"/>
          <w:vertAlign w:val="superscript"/>
        </w:rPr>
        <w:t>,</w:t>
      </w:r>
      <w:hyperlink w:anchor="_ENREF_58" w:tooltip="Ormerod, 1990 #78" w:history="1">
        <w:r w:rsidR="00612D10" w:rsidRPr="00171A9D">
          <w:rPr>
            <w:rStyle w:val="Hyperlink"/>
            <w:noProof/>
            <w:sz w:val="18"/>
            <w:szCs w:val="18"/>
            <w:vertAlign w:val="superscript"/>
          </w:rPr>
          <w:t>58</w:t>
        </w:r>
      </w:hyperlink>
      <w:r w:rsidR="00612D10" w:rsidRPr="00612D10">
        <w:rPr>
          <w:noProof/>
          <w:sz w:val="18"/>
          <w:szCs w:val="18"/>
          <w:vertAlign w:val="superscript"/>
        </w:rPr>
        <w:t>,</w:t>
      </w:r>
      <w:hyperlink w:anchor="_ENREF_59" w:tooltip="Pareek, 2011 #79" w:history="1">
        <w:r w:rsidR="00612D10" w:rsidRPr="00171A9D">
          <w:rPr>
            <w:rStyle w:val="Hyperlink"/>
            <w:noProof/>
            <w:sz w:val="18"/>
            <w:szCs w:val="18"/>
            <w:vertAlign w:val="superscript"/>
          </w:rPr>
          <w:t>59</w:t>
        </w:r>
      </w:hyperlink>
      <w:r w:rsidR="00612D10" w:rsidRPr="00612D10">
        <w:rPr>
          <w:noProof/>
          <w:sz w:val="18"/>
          <w:szCs w:val="18"/>
          <w:vertAlign w:val="superscript"/>
        </w:rPr>
        <w:t>,</w:t>
      </w:r>
      <w:hyperlink w:anchor="_ENREF_66" w:tooltip="Salvador, 2013 #86" w:history="1">
        <w:r w:rsidR="00612D10" w:rsidRPr="00171A9D">
          <w:rPr>
            <w:rStyle w:val="Hyperlink"/>
            <w:noProof/>
            <w:sz w:val="18"/>
            <w:szCs w:val="18"/>
            <w:vertAlign w:val="superscript"/>
          </w:rPr>
          <w:t>66</w:t>
        </w:r>
      </w:hyperlink>
      <w:r w:rsidR="00612D10" w:rsidRPr="00612D10">
        <w:rPr>
          <w:noProof/>
          <w:sz w:val="18"/>
          <w:szCs w:val="18"/>
          <w:vertAlign w:val="superscript"/>
        </w:rPr>
        <w:t>,</w:t>
      </w:r>
      <w:hyperlink w:anchor="_ENREF_69" w:tooltip="Underwood, 2003 #89" w:history="1">
        <w:r w:rsidR="00612D10" w:rsidRPr="00171A9D">
          <w:rPr>
            <w:rStyle w:val="Hyperlink"/>
            <w:noProof/>
            <w:sz w:val="18"/>
            <w:szCs w:val="18"/>
            <w:vertAlign w:val="superscript"/>
          </w:rPr>
          <w:t>69</w:t>
        </w:r>
      </w:hyperlink>
      <w:r w:rsidR="00612D10" w:rsidRPr="00612D10">
        <w:rPr>
          <w:noProof/>
          <w:sz w:val="18"/>
          <w:szCs w:val="18"/>
          <w:vertAlign w:val="superscript"/>
        </w:rPr>
        <w:t>,</w:t>
      </w:r>
      <w:hyperlink w:anchor="_ENREF_78" w:tooltip="Bothamley, 2008 #40" w:history="1">
        <w:r w:rsidR="00612D10" w:rsidRPr="00171A9D">
          <w:rPr>
            <w:rStyle w:val="Hyperlink"/>
            <w:noProof/>
            <w:sz w:val="18"/>
            <w:szCs w:val="18"/>
            <w:vertAlign w:val="superscript"/>
          </w:rPr>
          <w:t>78</w:t>
        </w:r>
      </w:hyperlink>
      <w:r w:rsidR="00FA79FE" w:rsidRPr="00347FAB">
        <w:rPr>
          <w:sz w:val="18"/>
          <w:szCs w:val="18"/>
        </w:rPr>
        <w:fldChar w:fldCharType="end"/>
      </w:r>
      <w:r w:rsidR="0099743F">
        <w:rPr>
          <w:sz w:val="18"/>
          <w:szCs w:val="18"/>
        </w:rPr>
        <w:t>),</w:t>
      </w:r>
      <w:hyperlink w:anchor="_ENREF_33" w:tooltip="Bothamley, 2008 #34" w:history="1"/>
      <w:hyperlink w:anchor="_ENREF_51" w:tooltip="Breuss, 2002 #47" w:history="1"/>
      <w:hyperlink w:anchor="_ENREF_52" w:tooltip="Brewin, 2006 #48" w:history="1"/>
      <w:hyperlink w:anchor="_ENREF_53" w:tooltip="Bucher, 1994 #49" w:history="1"/>
      <w:hyperlink w:anchor="_ENREF_54" w:tooltip="Carvalho, 2005 #50" w:history="1"/>
      <w:hyperlink w:anchor="_ENREF_55" w:tooltip="El-Hamad, 2001 #51" w:history="1"/>
      <w:hyperlink w:anchor="_ENREF_60" w:tooltip="Harstad, 2009 #56" w:history="1"/>
      <w:hyperlink w:anchor="_ENREF_61" w:tooltip="Hladun, 2014 #57" w:history="1"/>
      <w:hyperlink w:anchor="_ENREF_69" w:tooltip="Leone, 2008 #65" w:history="1"/>
      <w:hyperlink w:anchor="_ENREF_82" w:tooltip="Ormerod, 1990 #78" w:history="1"/>
      <w:hyperlink w:anchor="_ENREF_85" w:tooltip="Pareek, 2011 #81" w:history="1"/>
      <w:hyperlink w:anchor="_ENREF_92" w:tooltip="Salvador, 2013 #88" w:history="1"/>
      <w:hyperlink w:anchor="_ENREF_98" w:tooltip="Underwood, 2003 #94" w:history="1"/>
      <w:r w:rsidR="00FA79FE">
        <w:rPr>
          <w:sz w:val="18"/>
          <w:szCs w:val="18"/>
        </w:rPr>
        <w:t xml:space="preserve"> </w:t>
      </w:r>
      <w:r w:rsidR="00FA79FE" w:rsidRPr="00B97199">
        <w:t>HIV,</w:t>
      </w:r>
      <w:r w:rsidR="00FA79FE">
        <w:fldChar w:fldCharType="begin">
          <w:fldData xml:space="preserve">PEVuZE5vdGU+PENpdGU+PEF1dGhvcj5TYWRsZXI8L0F1dGhvcj48WWVhcj4yMDA2PC9ZZWFyPjxS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612D10">
        <w:instrText xml:space="preserve"> ADDIN EN.CITE </w:instrText>
      </w:r>
      <w:r w:rsidR="00612D10">
        <w:fldChar w:fldCharType="begin">
          <w:fldData xml:space="preserve">PEVuZE5vdGU+PENpdGU+PEF1dGhvcj5TYWRsZXI8L0F1dGhvcj48WWVhcj4yMDA2PC9ZZWFyPjxS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612D10">
        <w:instrText xml:space="preserve"> ADDIN EN.CITE.DATA </w:instrText>
      </w:r>
      <w:r w:rsidR="00612D10">
        <w:fldChar w:fldCharType="end"/>
      </w:r>
      <w:r w:rsidR="00FA79FE">
        <w:fldChar w:fldCharType="separate"/>
      </w:r>
      <w:hyperlink w:anchor="_ENREF_51" w:tooltip="MacPherson, 2010 #72" w:history="1">
        <w:r w:rsidR="00612D10" w:rsidRPr="00171A9D">
          <w:rPr>
            <w:rStyle w:val="Hyperlink"/>
            <w:noProof/>
            <w:vertAlign w:val="superscript"/>
          </w:rPr>
          <w:t>51</w:t>
        </w:r>
      </w:hyperlink>
      <w:r w:rsidR="00612D10" w:rsidRPr="00612D10">
        <w:rPr>
          <w:noProof/>
          <w:vertAlign w:val="superscript"/>
        </w:rPr>
        <w:t>,</w:t>
      </w:r>
      <w:hyperlink w:anchor="_ENREF_52" w:tooltip="Manirankunda, 2009 #73" w:history="1">
        <w:r w:rsidR="00612D10" w:rsidRPr="00171A9D">
          <w:rPr>
            <w:rStyle w:val="Hyperlink"/>
            <w:noProof/>
            <w:vertAlign w:val="superscript"/>
          </w:rPr>
          <w:t>52</w:t>
        </w:r>
      </w:hyperlink>
      <w:r w:rsidR="00612D10" w:rsidRPr="00612D10">
        <w:rPr>
          <w:noProof/>
          <w:vertAlign w:val="superscript"/>
        </w:rPr>
        <w:t>,</w:t>
      </w:r>
      <w:hyperlink w:anchor="_ENREF_62" w:tooltip="Prost, 2007 #82" w:history="1">
        <w:r w:rsidR="00612D10" w:rsidRPr="00171A9D">
          <w:rPr>
            <w:rStyle w:val="Hyperlink"/>
            <w:noProof/>
            <w:vertAlign w:val="superscript"/>
          </w:rPr>
          <w:t>62</w:t>
        </w:r>
      </w:hyperlink>
      <w:r w:rsidR="00612D10" w:rsidRPr="00612D10">
        <w:rPr>
          <w:noProof/>
          <w:vertAlign w:val="superscript"/>
        </w:rPr>
        <w:t>,</w:t>
      </w:r>
      <w:hyperlink w:anchor="_ENREF_65" w:tooltip="Sadler, 2006 #85" w:history="1">
        <w:r w:rsidR="00612D10" w:rsidRPr="00171A9D">
          <w:rPr>
            <w:rStyle w:val="Hyperlink"/>
            <w:noProof/>
            <w:vertAlign w:val="superscript"/>
          </w:rPr>
          <w:t>65</w:t>
        </w:r>
      </w:hyperlink>
      <w:r w:rsidR="00FA79FE">
        <w:fldChar w:fldCharType="end"/>
      </w:r>
      <w:r w:rsidR="00FA79FE" w:rsidRPr="00B97199">
        <w:t xml:space="preserve"> Chagas disease,</w:t>
      </w:r>
      <w:r w:rsidR="00FA79FE">
        <w:fldChar w:fldCharType="begin">
          <w:fldData xml:space="preserve">PEVuZE5vdGU+PENpdGU+PEF1dGhvcj5Sb2RyaWd1ZXotR3VhcmRhZG88L0F1dGhvcj48WWVhcj4y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612D10">
        <w:instrText xml:space="preserve"> ADDIN EN.CITE </w:instrText>
      </w:r>
      <w:r w:rsidR="00612D10">
        <w:fldChar w:fldCharType="begin">
          <w:fldData xml:space="preserve">PEVuZE5vdGU+PENpdGU+PEF1dGhvcj5Sb2RyaWd1ZXotR3VhcmRhZG88L0F1dGhvcj48WWVhcj4y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612D10">
        <w:instrText xml:space="preserve"> ADDIN EN.CITE.DATA </w:instrText>
      </w:r>
      <w:r w:rsidR="00612D10">
        <w:fldChar w:fldCharType="end"/>
      </w:r>
      <w:r w:rsidR="00FA79FE">
        <w:fldChar w:fldCharType="separate"/>
      </w:r>
      <w:hyperlink w:anchor="_ENREF_57" w:tooltip="Navarro, 2011 #77" w:history="1">
        <w:r w:rsidR="00612D10" w:rsidRPr="00171A9D">
          <w:rPr>
            <w:rStyle w:val="Hyperlink"/>
            <w:noProof/>
            <w:vertAlign w:val="superscript"/>
          </w:rPr>
          <w:t>57</w:t>
        </w:r>
      </w:hyperlink>
      <w:r w:rsidR="00612D10" w:rsidRPr="00612D10">
        <w:rPr>
          <w:noProof/>
          <w:vertAlign w:val="superscript"/>
        </w:rPr>
        <w:t>,</w:t>
      </w:r>
      <w:hyperlink w:anchor="_ENREF_64" w:tooltip="Rodriguez-Guardado, 2009 #84" w:history="1">
        <w:r w:rsidR="00612D10" w:rsidRPr="00171A9D">
          <w:rPr>
            <w:rStyle w:val="Hyperlink"/>
            <w:noProof/>
            <w:vertAlign w:val="superscript"/>
          </w:rPr>
          <w:t>64</w:t>
        </w:r>
      </w:hyperlink>
      <w:r w:rsidR="00612D10" w:rsidRPr="00612D10">
        <w:rPr>
          <w:noProof/>
          <w:vertAlign w:val="superscript"/>
        </w:rPr>
        <w:t>,</w:t>
      </w:r>
      <w:hyperlink w:anchor="_ENREF_77" w:tooltip="Llenas-Garcia, 2012 #96" w:history="1">
        <w:r w:rsidR="00612D10" w:rsidRPr="00171A9D">
          <w:rPr>
            <w:rStyle w:val="Hyperlink"/>
            <w:noProof/>
            <w:vertAlign w:val="superscript"/>
          </w:rPr>
          <w:t>77</w:t>
        </w:r>
      </w:hyperlink>
      <w:r w:rsidR="00FA79FE">
        <w:fldChar w:fldCharType="end"/>
      </w:r>
      <w:r w:rsidR="0099743F">
        <w:t xml:space="preserve"> </w:t>
      </w:r>
      <w:r w:rsidR="00FA79FE" w:rsidRPr="00B97199">
        <w:t>toxoplasmosis,</w:t>
      </w:r>
      <w:hyperlink w:anchor="_ENREF_68" w:tooltip="Tomasoni, 2010 #88" w:history="1">
        <w:r w:rsidR="00FA79FE" w:rsidRPr="00171A9D">
          <w:rPr>
            <w:rStyle w:val="Hyperlink"/>
          </w:rPr>
          <w:fldChar w:fldCharType="begin">
            <w:fldData xml:space="preserve">PEVuZE5vdGU+PENpdGU+PEF1dGhvcj5Ub21hc29uaTwvQXV0aG9yPjxZZWFyPjIwMTA8L1llYXI+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Ub21hc29uaTwvQXV0aG9yPjxZZWFyPjIwMTA8L1llYXI+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FA79FE" w:rsidRPr="00171A9D">
          <w:rPr>
            <w:rStyle w:val="Hyperlink"/>
          </w:rPr>
        </w:r>
        <w:r w:rsidR="00FA79FE" w:rsidRPr="00171A9D">
          <w:rPr>
            <w:rStyle w:val="Hyperlink"/>
          </w:rPr>
          <w:fldChar w:fldCharType="separate"/>
        </w:r>
        <w:r w:rsidR="00612D10" w:rsidRPr="00171A9D">
          <w:rPr>
            <w:rStyle w:val="Hyperlink"/>
            <w:noProof/>
            <w:vertAlign w:val="superscript"/>
          </w:rPr>
          <w:t>68</w:t>
        </w:r>
        <w:r w:rsidR="00FA79FE" w:rsidRPr="00171A9D">
          <w:rPr>
            <w:rStyle w:val="Hyperlink"/>
          </w:rPr>
          <w:fldChar w:fldCharType="end"/>
        </w:r>
      </w:hyperlink>
      <w:r w:rsidR="00FA79FE" w:rsidRPr="00B97199">
        <w:t xml:space="preserve"> </w:t>
      </w:r>
      <w:r w:rsidR="0099743F">
        <w:t xml:space="preserve">or </w:t>
      </w:r>
      <w:r w:rsidR="00FA79FE" w:rsidRPr="00B97199">
        <w:t>multiple diseases</w:t>
      </w:r>
      <w:r w:rsidR="00FA79FE">
        <w:t xml:space="preserve"> </w:t>
      </w:r>
      <w:r w:rsidR="00FA79FE" w:rsidRPr="00B97199">
        <w:t>(</w:t>
      </w:r>
      <w:r w:rsidR="00DF27D4">
        <w:t>combined screening for</w:t>
      </w:r>
      <w:r w:rsidR="00FA79FE" w:rsidRPr="00B97199">
        <w:t xml:space="preserve"> HIV, </w:t>
      </w:r>
      <w:r w:rsidR="00FA79FE">
        <w:t xml:space="preserve">TB, </w:t>
      </w:r>
      <w:r w:rsidR="00FA79FE" w:rsidRPr="00B97199">
        <w:t xml:space="preserve">hepatitis B, hepatitis C, malaria, syphilis, </w:t>
      </w:r>
      <w:r w:rsidR="00FA79FE">
        <w:t xml:space="preserve">mumps, measles, rubella, </w:t>
      </w:r>
      <w:r w:rsidR="00FA79FE" w:rsidRPr="00B97199">
        <w:t xml:space="preserve">schistosomiasis, urinary parasites, </w:t>
      </w:r>
      <w:r w:rsidR="00FA79FE">
        <w:t xml:space="preserve">shigella, salmonella, varicella zoster, </w:t>
      </w:r>
      <w:r w:rsidR="00FA79FE" w:rsidRPr="00B97199">
        <w:t>and</w:t>
      </w:r>
      <w:r w:rsidR="00DF27D4">
        <w:t>/or</w:t>
      </w:r>
      <w:r w:rsidR="00FA79FE" w:rsidRPr="00B97199">
        <w:t xml:space="preserve"> intestinal parasites).</w:t>
      </w:r>
      <w:r w:rsidR="00FA79FE">
        <w:fldChar w:fldCharType="begin">
          <w:fldData xml:space="preserve">PEVuZE5vdGU+PENpdGU+PEF1dGhvcj5CdWNoZXI8L0F1dGhvcj48WWVhcj4xOTk0PC9ZZWFyPjxS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</w:fldData>
        </w:fldChar>
      </w:r>
      <w:r w:rsidR="00612D10">
        <w:instrText xml:space="preserve"> ADDIN EN.CITE </w:instrText>
      </w:r>
      <w:r w:rsidR="00612D10">
        <w:fldChar w:fldCharType="begin">
          <w:fldData xml:space="preserve">PEVuZE5vdGU+PENpdGU+PEF1dGhvcj5CdWNoZXI8L0F1dGhvcj48WWVhcj4xOTk0PC9ZZWFyPjxS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</w:fldData>
        </w:fldChar>
      </w:r>
      <w:r w:rsidR="00612D10">
        <w:instrText xml:space="preserve"> ADDIN EN.CITE.DATA </w:instrText>
      </w:r>
      <w:r w:rsidR="00612D10">
        <w:fldChar w:fldCharType="end"/>
      </w:r>
      <w:r w:rsidR="00FA79FE">
        <w:fldChar w:fldCharType="separate"/>
      </w:r>
      <w:hyperlink w:anchor="_ENREF_36" w:tooltip="Bucher, 1994 #57" w:history="1">
        <w:r w:rsidR="00612D10" w:rsidRPr="00171A9D">
          <w:rPr>
            <w:rStyle w:val="Hyperlink"/>
            <w:noProof/>
            <w:vertAlign w:val="superscript"/>
          </w:rPr>
          <w:t>36</w:t>
        </w:r>
      </w:hyperlink>
      <w:r w:rsidR="00612D10" w:rsidRPr="00612D10">
        <w:rPr>
          <w:noProof/>
          <w:vertAlign w:val="superscript"/>
        </w:rPr>
        <w:t>,</w:t>
      </w:r>
      <w:hyperlink w:anchor="_ENREF_38" w:tooltip="Deniaud, 2008 #59" w:history="1">
        <w:r w:rsidR="00612D10" w:rsidRPr="00171A9D">
          <w:rPr>
            <w:rStyle w:val="Hyperlink"/>
            <w:noProof/>
            <w:vertAlign w:val="superscript"/>
          </w:rPr>
          <w:t>38</w:t>
        </w:r>
      </w:hyperlink>
      <w:r w:rsidR="00612D10" w:rsidRPr="00612D10">
        <w:rPr>
          <w:noProof/>
          <w:vertAlign w:val="superscript"/>
        </w:rPr>
        <w:t>,</w:t>
      </w:r>
      <w:hyperlink w:anchor="_ENREF_43" w:tooltip="Hladun, 2014 #64" w:history="1">
        <w:r w:rsidR="00612D10" w:rsidRPr="00171A9D">
          <w:rPr>
            <w:rStyle w:val="Hyperlink"/>
            <w:noProof/>
            <w:vertAlign w:val="superscript"/>
          </w:rPr>
          <w:t>43</w:t>
        </w:r>
      </w:hyperlink>
      <w:r w:rsidR="00612D10" w:rsidRPr="00612D10">
        <w:rPr>
          <w:noProof/>
          <w:vertAlign w:val="superscript"/>
        </w:rPr>
        <w:t>,</w:t>
      </w:r>
      <w:hyperlink w:anchor="_ENREF_44" w:tooltip="Jafferbhoy, 2012 #65" w:history="1">
        <w:r w:rsidR="00612D10" w:rsidRPr="00171A9D">
          <w:rPr>
            <w:rStyle w:val="Hyperlink"/>
            <w:noProof/>
            <w:vertAlign w:val="superscript"/>
          </w:rPr>
          <w:t>44</w:t>
        </w:r>
      </w:hyperlink>
      <w:r w:rsidR="00612D10" w:rsidRPr="00612D10">
        <w:rPr>
          <w:noProof/>
          <w:vertAlign w:val="superscript"/>
        </w:rPr>
        <w:t>,</w:t>
      </w:r>
      <w:hyperlink w:anchor="_ENREF_46" w:tooltip="Kristensen, 2005 #67" w:history="1">
        <w:r w:rsidR="00612D10" w:rsidRPr="00171A9D">
          <w:rPr>
            <w:rStyle w:val="Hyperlink"/>
            <w:noProof/>
            <w:vertAlign w:val="superscript"/>
          </w:rPr>
          <w:t>46</w:t>
        </w:r>
      </w:hyperlink>
      <w:r w:rsidR="00612D10" w:rsidRPr="00612D10">
        <w:rPr>
          <w:noProof/>
          <w:vertAlign w:val="superscript"/>
        </w:rPr>
        <w:t>,</w:t>
      </w:r>
      <w:hyperlink w:anchor="_ENREF_60" w:tooltip="Pauti, 2008 #80" w:history="1">
        <w:r w:rsidR="00612D10" w:rsidRPr="00171A9D">
          <w:rPr>
            <w:rStyle w:val="Hyperlink"/>
            <w:noProof/>
            <w:vertAlign w:val="superscript"/>
          </w:rPr>
          <w:t>60</w:t>
        </w:r>
      </w:hyperlink>
      <w:r w:rsidR="00612D10" w:rsidRPr="00612D10">
        <w:rPr>
          <w:noProof/>
          <w:vertAlign w:val="superscript"/>
        </w:rPr>
        <w:t>,</w:t>
      </w:r>
      <w:hyperlink w:anchor="_ENREF_63" w:tooltip="Raeber, 1990 #83" w:history="1">
        <w:r w:rsidR="00612D10" w:rsidRPr="00171A9D">
          <w:rPr>
            <w:rStyle w:val="Hyperlink"/>
            <w:noProof/>
            <w:vertAlign w:val="superscript"/>
          </w:rPr>
          <w:t>63</w:t>
        </w:r>
      </w:hyperlink>
      <w:r w:rsidR="00612D10" w:rsidRPr="00612D10">
        <w:rPr>
          <w:noProof/>
          <w:vertAlign w:val="superscript"/>
        </w:rPr>
        <w:t>,</w:t>
      </w:r>
      <w:hyperlink w:anchor="_ENREF_66" w:tooltip="Salvador, 2013 #86" w:history="1">
        <w:r w:rsidR="00612D10" w:rsidRPr="00171A9D">
          <w:rPr>
            <w:rStyle w:val="Hyperlink"/>
            <w:noProof/>
            <w:vertAlign w:val="superscript"/>
          </w:rPr>
          <w:t>66</w:t>
        </w:r>
      </w:hyperlink>
      <w:r w:rsidR="00612D10" w:rsidRPr="00612D10">
        <w:rPr>
          <w:noProof/>
          <w:vertAlign w:val="superscript"/>
        </w:rPr>
        <w:t>,</w:t>
      </w:r>
      <w:hyperlink w:anchor="_ENREF_67" w:tooltip="Stornaiuolo, 2014 #87" w:history="1">
        <w:r w:rsidR="00612D10" w:rsidRPr="00171A9D">
          <w:rPr>
            <w:rStyle w:val="Hyperlink"/>
            <w:noProof/>
            <w:vertAlign w:val="superscript"/>
          </w:rPr>
          <w:t>67</w:t>
        </w:r>
      </w:hyperlink>
      <w:r w:rsidR="00612D10" w:rsidRPr="00612D10">
        <w:rPr>
          <w:noProof/>
          <w:vertAlign w:val="superscript"/>
        </w:rPr>
        <w:t>,</w:t>
      </w:r>
      <w:hyperlink w:anchor="_ENREF_74" w:tooltip="Zuure, 2013 #94" w:history="1">
        <w:r w:rsidR="00612D10" w:rsidRPr="00171A9D">
          <w:rPr>
            <w:rStyle w:val="Hyperlink"/>
            <w:noProof/>
            <w:vertAlign w:val="superscript"/>
          </w:rPr>
          <w:t>74</w:t>
        </w:r>
      </w:hyperlink>
      <w:r w:rsidR="00612D10" w:rsidRPr="00612D10">
        <w:rPr>
          <w:noProof/>
          <w:vertAlign w:val="superscript"/>
        </w:rPr>
        <w:t>,</w:t>
      </w:r>
      <w:hyperlink w:anchor="_ENREF_75" w:tooltip="Llenas-Garcia, 2013 #95" w:history="1">
        <w:r w:rsidR="00612D10" w:rsidRPr="00171A9D">
          <w:rPr>
            <w:rStyle w:val="Hyperlink"/>
            <w:noProof/>
            <w:vertAlign w:val="superscript"/>
          </w:rPr>
          <w:t>75</w:t>
        </w:r>
      </w:hyperlink>
      <w:r w:rsidR="00FA79FE">
        <w:fldChar w:fldCharType="end"/>
      </w:r>
      <w:r w:rsidR="00FA79FE" w:rsidRPr="00B97199">
        <w:t xml:space="preserve"> </w:t>
      </w:r>
      <w:r w:rsidR="0099743F">
        <w:t>S</w:t>
      </w:r>
      <w:r w:rsidR="00B00B87" w:rsidRPr="00B97199">
        <w:t>tudies were conducted in the UK,</w:t>
      </w:r>
      <w:r w:rsidR="00394D0A">
        <w:fldChar w:fldCharType="begin">
          <w:fldData xml:space="preserve">YWwgb2YgSW5mZWN0aW9uIGFuZCBQdWJsaWMgSGVhbHRoPC9zZWNvbmRhcnktdGl0bGU+PC90aXRs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612D10">
        <w:instrText xml:space="preserve"> ADDIN EN.CITE </w:instrText>
      </w:r>
      <w:r w:rsidR="00612D10">
        <w:fldChar w:fldCharType="begin">
          <w:fldData xml:space="preserve">PEVuZE5vdGU+PENpdGU+PEF1dGhvcj5CcmV3aW48L0F1dGhvcj48WWVhcj4yMDA2PC9ZZWFyPjxS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==
</w:fldData>
        </w:fldChar>
      </w:r>
      <w:r w:rsidR="00612D10">
        <w:instrText xml:space="preserve"> ADDIN EN.CITE.DATA </w:instrText>
      </w:r>
      <w:r w:rsidR="00612D10">
        <w:fldChar w:fldCharType="end"/>
      </w:r>
      <w:r w:rsidR="00612D10">
        <w:fldChar w:fldCharType="begin">
          <w:fldData xml:space="preserve">YWwgb2YgSW5mZWN0aW9uIGFuZCBQdWJsaWMgSGVhbHRoPC9zZWNvbmRhcnktdGl0bGU+PC90aXRs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</w:fldData>
        </w:fldChar>
      </w:r>
      <w:r w:rsidR="00612D10">
        <w:instrText xml:space="preserve"> ADDIN EN.CITE.DATA </w:instrText>
      </w:r>
      <w:r w:rsidR="00612D10">
        <w:fldChar w:fldCharType="end"/>
      </w:r>
      <w:r w:rsidR="00394D0A">
        <w:fldChar w:fldCharType="separate"/>
      </w:r>
      <w:hyperlink w:anchor="_ENREF_35" w:tooltip="Brewin, 2006 #56" w:history="1">
        <w:r w:rsidR="00612D10" w:rsidRPr="00171A9D">
          <w:rPr>
            <w:rStyle w:val="Hyperlink"/>
            <w:noProof/>
            <w:vertAlign w:val="superscript"/>
          </w:rPr>
          <w:t>35</w:t>
        </w:r>
      </w:hyperlink>
      <w:r w:rsidR="00612D10" w:rsidRPr="00612D10">
        <w:rPr>
          <w:noProof/>
          <w:vertAlign w:val="superscript"/>
        </w:rPr>
        <w:t>,</w:t>
      </w:r>
      <w:hyperlink w:anchor="_ENREF_41" w:tooltip="Harling, 2007 #62" w:history="1">
        <w:r w:rsidR="00612D10" w:rsidRPr="00171A9D">
          <w:rPr>
            <w:rStyle w:val="Hyperlink"/>
            <w:noProof/>
            <w:vertAlign w:val="superscript"/>
          </w:rPr>
          <w:t>41</w:t>
        </w:r>
      </w:hyperlink>
      <w:r w:rsidR="00612D10" w:rsidRPr="00612D10">
        <w:rPr>
          <w:noProof/>
          <w:vertAlign w:val="superscript"/>
        </w:rPr>
        <w:t>,</w:t>
      </w:r>
      <w:hyperlink w:anchor="_ENREF_44" w:tooltip="Jafferbhoy, 2012 #65" w:history="1">
        <w:r w:rsidR="00612D10" w:rsidRPr="00171A9D">
          <w:rPr>
            <w:rStyle w:val="Hyperlink"/>
            <w:noProof/>
            <w:vertAlign w:val="superscript"/>
          </w:rPr>
          <w:t>44</w:t>
        </w:r>
      </w:hyperlink>
      <w:r w:rsidR="00612D10" w:rsidRPr="00612D10">
        <w:rPr>
          <w:noProof/>
          <w:vertAlign w:val="superscript"/>
        </w:rPr>
        <w:t>,</w:t>
      </w:r>
      <w:hyperlink w:anchor="_ENREF_49" w:tooltip="Lavender, 1997 #70" w:history="1">
        <w:r w:rsidR="00612D10" w:rsidRPr="00171A9D">
          <w:rPr>
            <w:rStyle w:val="Hyperlink"/>
            <w:noProof/>
            <w:vertAlign w:val="superscript"/>
          </w:rPr>
          <w:t>49</w:t>
        </w:r>
      </w:hyperlink>
      <w:r w:rsidR="00612D10" w:rsidRPr="00612D10">
        <w:rPr>
          <w:noProof/>
          <w:vertAlign w:val="superscript"/>
        </w:rPr>
        <w:t>,</w:t>
      </w:r>
      <w:hyperlink w:anchor="_ENREF_51" w:tooltip="MacPherson, 2010 #72" w:history="1">
        <w:r w:rsidR="00612D10" w:rsidRPr="00171A9D">
          <w:rPr>
            <w:rStyle w:val="Hyperlink"/>
            <w:noProof/>
            <w:vertAlign w:val="superscript"/>
          </w:rPr>
          <w:t>51</w:t>
        </w:r>
      </w:hyperlink>
      <w:r w:rsidR="00612D10" w:rsidRPr="00612D10">
        <w:rPr>
          <w:noProof/>
          <w:vertAlign w:val="superscript"/>
        </w:rPr>
        <w:t>,</w:t>
      </w:r>
      <w:hyperlink w:anchor="_ENREF_55" w:tooltip="Millership, 2005 #75" w:history="1">
        <w:r w:rsidR="00612D10" w:rsidRPr="00171A9D">
          <w:rPr>
            <w:rStyle w:val="Hyperlink"/>
            <w:noProof/>
            <w:vertAlign w:val="superscript"/>
          </w:rPr>
          <w:t>55</w:t>
        </w:r>
      </w:hyperlink>
      <w:r w:rsidR="00612D10" w:rsidRPr="00612D10">
        <w:rPr>
          <w:noProof/>
          <w:vertAlign w:val="superscript"/>
        </w:rPr>
        <w:t>,</w:t>
      </w:r>
      <w:hyperlink w:anchor="_ENREF_58" w:tooltip="Ormerod, 1990 #78" w:history="1">
        <w:r w:rsidR="00612D10" w:rsidRPr="00171A9D">
          <w:rPr>
            <w:rStyle w:val="Hyperlink"/>
            <w:noProof/>
            <w:vertAlign w:val="superscript"/>
          </w:rPr>
          <w:t>58</w:t>
        </w:r>
      </w:hyperlink>
      <w:r w:rsidR="00612D10" w:rsidRPr="00612D10">
        <w:rPr>
          <w:noProof/>
          <w:vertAlign w:val="superscript"/>
        </w:rPr>
        <w:t>,</w:t>
      </w:r>
      <w:hyperlink w:anchor="_ENREF_59" w:tooltip="Pareek, 2011 #79" w:history="1">
        <w:r w:rsidR="00612D10" w:rsidRPr="00171A9D">
          <w:rPr>
            <w:rStyle w:val="Hyperlink"/>
            <w:noProof/>
            <w:vertAlign w:val="superscript"/>
          </w:rPr>
          <w:t>59</w:t>
        </w:r>
      </w:hyperlink>
      <w:r w:rsidR="00612D10" w:rsidRPr="00612D10">
        <w:rPr>
          <w:noProof/>
          <w:vertAlign w:val="superscript"/>
        </w:rPr>
        <w:t>,</w:t>
      </w:r>
      <w:hyperlink w:anchor="_ENREF_62" w:tooltip="Prost, 2007 #82" w:history="1">
        <w:r w:rsidR="00612D10" w:rsidRPr="00171A9D">
          <w:rPr>
            <w:rStyle w:val="Hyperlink"/>
            <w:noProof/>
            <w:vertAlign w:val="superscript"/>
          </w:rPr>
          <w:t>62</w:t>
        </w:r>
      </w:hyperlink>
      <w:r w:rsidR="00612D10" w:rsidRPr="00612D10">
        <w:rPr>
          <w:noProof/>
          <w:vertAlign w:val="superscript"/>
        </w:rPr>
        <w:t>,</w:t>
      </w:r>
      <w:hyperlink w:anchor="_ENREF_65" w:tooltip="Sadler, 2006 #85" w:history="1">
        <w:r w:rsidR="00612D10" w:rsidRPr="00171A9D">
          <w:rPr>
            <w:rStyle w:val="Hyperlink"/>
            <w:noProof/>
            <w:vertAlign w:val="superscript"/>
          </w:rPr>
          <w:t>65</w:t>
        </w:r>
      </w:hyperlink>
      <w:r w:rsidR="00612D10" w:rsidRPr="00612D10">
        <w:rPr>
          <w:noProof/>
          <w:vertAlign w:val="superscript"/>
        </w:rPr>
        <w:t>,</w:t>
      </w:r>
      <w:hyperlink w:anchor="_ENREF_69" w:tooltip="Underwood, 2003 #89" w:history="1">
        <w:r w:rsidR="00612D10" w:rsidRPr="00171A9D">
          <w:rPr>
            <w:rStyle w:val="Hyperlink"/>
            <w:noProof/>
            <w:vertAlign w:val="superscript"/>
          </w:rPr>
          <w:t>69</w:t>
        </w:r>
      </w:hyperlink>
      <w:r w:rsidR="00612D10" w:rsidRPr="00612D10">
        <w:rPr>
          <w:noProof/>
          <w:vertAlign w:val="superscript"/>
        </w:rPr>
        <w:t>,</w:t>
      </w:r>
      <w:hyperlink w:anchor="_ENREF_71" w:tooltip="Vedio, 2013 #91" w:history="1">
        <w:r w:rsidR="00612D10" w:rsidRPr="00171A9D">
          <w:rPr>
            <w:rStyle w:val="Hyperlink"/>
            <w:noProof/>
            <w:vertAlign w:val="superscript"/>
          </w:rPr>
          <w:t>71</w:t>
        </w:r>
      </w:hyperlink>
      <w:r w:rsidR="00612D10" w:rsidRPr="00612D10">
        <w:rPr>
          <w:noProof/>
          <w:vertAlign w:val="superscript"/>
        </w:rPr>
        <w:t>,</w:t>
      </w:r>
      <w:hyperlink w:anchor="_ENREF_78" w:tooltip="Bothamley, 2008 #40" w:history="1">
        <w:r w:rsidR="00612D10" w:rsidRPr="00171A9D">
          <w:rPr>
            <w:rStyle w:val="Hyperlink"/>
            <w:noProof/>
            <w:vertAlign w:val="superscript"/>
          </w:rPr>
          <w:t>78</w:t>
        </w:r>
      </w:hyperlink>
      <w:r w:rsidR="00394D0A">
        <w:fldChar w:fldCharType="end"/>
      </w:r>
      <w:hyperlink w:anchor="_ENREF_85" w:tooltip="Bothamley, 2008 #40" w:history="1"/>
      <w:r w:rsidR="00B00B87" w:rsidRPr="00B97199">
        <w:t xml:space="preserve"> Switzerland,</w:t>
      </w:r>
      <w:r w:rsidR="00394D0A">
        <w:fldChar w:fldCharType="begin">
          <w:fldData xml:space="preserve">PEVuZE5vdGU+PENpdGU+PEF1dGhvcj5Cb2Rlbm1hbm48L0F1dGhvcj48WWVhcj4yMDA5PC9ZZWFy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</w:fldData>
        </w:fldChar>
      </w:r>
      <w:r w:rsidR="00612D10">
        <w:instrText xml:space="preserve"> ADDIN EN.CITE </w:instrText>
      </w:r>
      <w:r w:rsidR="00612D10">
        <w:fldChar w:fldCharType="begin">
          <w:fldData xml:space="preserve">PEVuZE5vdGU+PENpdGU+PEF1dGhvcj5Cb2Rlbm1hbm48L0F1dGhvcj48WWVhcj4yMDA5PC9ZZWFy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</w:fldData>
        </w:fldChar>
      </w:r>
      <w:r w:rsidR="00612D10">
        <w:instrText xml:space="preserve"> ADDIN EN.CITE.DATA </w:instrText>
      </w:r>
      <w:r w:rsidR="00612D10">
        <w:fldChar w:fldCharType="end"/>
      </w:r>
      <w:r w:rsidR="00394D0A">
        <w:fldChar w:fldCharType="separate"/>
      </w:r>
      <w:hyperlink w:anchor="_ENREF_32" w:tooltip="Bodenmann, 2009 #53" w:history="1">
        <w:r w:rsidR="00612D10" w:rsidRPr="00171A9D">
          <w:rPr>
            <w:rStyle w:val="Hyperlink"/>
            <w:noProof/>
            <w:vertAlign w:val="superscript"/>
          </w:rPr>
          <w:t>32-34</w:t>
        </w:r>
      </w:hyperlink>
      <w:r w:rsidR="00612D10" w:rsidRPr="00612D10">
        <w:rPr>
          <w:noProof/>
          <w:vertAlign w:val="superscript"/>
        </w:rPr>
        <w:t>,</w:t>
      </w:r>
      <w:hyperlink w:anchor="_ENREF_36" w:tooltip="Bucher, 1994 #57" w:history="1">
        <w:r w:rsidR="00612D10" w:rsidRPr="00171A9D">
          <w:rPr>
            <w:rStyle w:val="Hyperlink"/>
            <w:noProof/>
            <w:vertAlign w:val="superscript"/>
          </w:rPr>
          <w:t>36</w:t>
        </w:r>
      </w:hyperlink>
      <w:r w:rsidR="00612D10" w:rsidRPr="00612D10">
        <w:rPr>
          <w:noProof/>
          <w:vertAlign w:val="superscript"/>
        </w:rPr>
        <w:t>,</w:t>
      </w:r>
      <w:hyperlink w:anchor="_ENREF_53" w:tooltip="Mathez, 2007 #8" w:history="1">
        <w:r w:rsidR="00612D10" w:rsidRPr="00171A9D">
          <w:rPr>
            <w:rStyle w:val="Hyperlink"/>
            <w:noProof/>
            <w:vertAlign w:val="superscript"/>
          </w:rPr>
          <w:t>53</w:t>
        </w:r>
      </w:hyperlink>
      <w:r w:rsidR="00612D10" w:rsidRPr="00612D10">
        <w:rPr>
          <w:noProof/>
          <w:vertAlign w:val="superscript"/>
        </w:rPr>
        <w:t>,</w:t>
      </w:r>
      <w:hyperlink w:anchor="_ENREF_54" w:tooltip="Maurer, 2000 #74" w:history="1">
        <w:r w:rsidR="00612D10" w:rsidRPr="00171A9D">
          <w:rPr>
            <w:rStyle w:val="Hyperlink"/>
            <w:noProof/>
            <w:vertAlign w:val="superscript"/>
          </w:rPr>
          <w:t>54</w:t>
        </w:r>
      </w:hyperlink>
      <w:r w:rsidR="00612D10" w:rsidRPr="00612D10">
        <w:rPr>
          <w:noProof/>
          <w:vertAlign w:val="superscript"/>
        </w:rPr>
        <w:t>,</w:t>
      </w:r>
      <w:hyperlink w:anchor="_ENREF_56" w:tooltip="Monney, 2005 #76" w:history="1">
        <w:r w:rsidR="00612D10" w:rsidRPr="00171A9D">
          <w:rPr>
            <w:rStyle w:val="Hyperlink"/>
            <w:noProof/>
            <w:vertAlign w:val="superscript"/>
          </w:rPr>
          <w:t>56</w:t>
        </w:r>
      </w:hyperlink>
      <w:r w:rsidR="00612D10" w:rsidRPr="00612D10">
        <w:rPr>
          <w:noProof/>
          <w:vertAlign w:val="superscript"/>
        </w:rPr>
        <w:t>,</w:t>
      </w:r>
      <w:hyperlink w:anchor="_ENREF_63" w:tooltip="Raeber, 1990 #83" w:history="1">
        <w:r w:rsidR="00612D10" w:rsidRPr="00171A9D">
          <w:rPr>
            <w:rStyle w:val="Hyperlink"/>
            <w:noProof/>
            <w:vertAlign w:val="superscript"/>
          </w:rPr>
          <w:t>63</w:t>
        </w:r>
      </w:hyperlink>
      <w:r w:rsidR="00394D0A">
        <w:fldChar w:fldCharType="end"/>
      </w:r>
      <w:r w:rsidR="00B00B87" w:rsidRPr="00B97199">
        <w:t xml:space="preserve"> the Netherlands</w:t>
      </w:r>
      <w:r w:rsidR="00394D0A">
        <w:t>,</w:t>
      </w:r>
      <w:r w:rsidR="00394D0A">
        <w:fldChar w:fldCharType="begin">
          <w:fldData xml:space="preserve">PEVuZE5vdGU+PENpdGU+PEF1dGhvcj5FcmtlbnM8L0F1dGhvcj48WWVhcj4yMDA4PC9ZZWFyPjxS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</w:fldData>
        </w:fldChar>
      </w:r>
      <w:r w:rsidR="00612D10">
        <w:instrText xml:space="preserve"> ADDIN EN.CITE </w:instrText>
      </w:r>
      <w:r w:rsidR="00612D10">
        <w:fldChar w:fldCharType="begin">
          <w:fldData xml:space="preserve">PEVuZE5vdGU+PENpdGU+PEF1dGhvcj5FcmtlbnM8L0F1dGhvcj48WWVhcj4yMDA4PC9ZZWFyPjxS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</w:fldData>
        </w:fldChar>
      </w:r>
      <w:r w:rsidR="00612D10">
        <w:instrText xml:space="preserve"> ADDIN EN.CITE.DATA </w:instrText>
      </w:r>
      <w:r w:rsidR="00612D10">
        <w:fldChar w:fldCharType="end"/>
      </w:r>
      <w:r w:rsidR="00394D0A">
        <w:fldChar w:fldCharType="separate"/>
      </w:r>
      <w:hyperlink w:anchor="_ENREF_40" w:tooltip="Erkens, 2008 #61" w:history="1">
        <w:r w:rsidR="00612D10" w:rsidRPr="00171A9D">
          <w:rPr>
            <w:rStyle w:val="Hyperlink"/>
            <w:noProof/>
            <w:vertAlign w:val="superscript"/>
          </w:rPr>
          <w:t>40</w:t>
        </w:r>
      </w:hyperlink>
      <w:r w:rsidR="00612D10" w:rsidRPr="00612D10">
        <w:rPr>
          <w:noProof/>
          <w:vertAlign w:val="superscript"/>
        </w:rPr>
        <w:t>,</w:t>
      </w:r>
      <w:hyperlink w:anchor="_ENREF_47" w:tooltip="Kuyvenhoven, 1997 #68" w:history="1">
        <w:r w:rsidR="00612D10" w:rsidRPr="00171A9D">
          <w:rPr>
            <w:rStyle w:val="Hyperlink"/>
            <w:noProof/>
            <w:vertAlign w:val="superscript"/>
          </w:rPr>
          <w:t>47</w:t>
        </w:r>
      </w:hyperlink>
      <w:r w:rsidR="00612D10" w:rsidRPr="00612D10">
        <w:rPr>
          <w:noProof/>
          <w:vertAlign w:val="superscript"/>
        </w:rPr>
        <w:t>,</w:t>
      </w:r>
      <w:hyperlink w:anchor="_ENREF_72" w:tooltip="Verver, 2001 #92" w:history="1">
        <w:r w:rsidR="00612D10" w:rsidRPr="00171A9D">
          <w:rPr>
            <w:rStyle w:val="Hyperlink"/>
            <w:noProof/>
            <w:vertAlign w:val="superscript"/>
          </w:rPr>
          <w:t>72-74</w:t>
        </w:r>
      </w:hyperlink>
      <w:r w:rsidR="00394D0A">
        <w:fldChar w:fldCharType="end"/>
      </w:r>
      <w:r w:rsidR="00394D0A">
        <w:t xml:space="preserve"> </w:t>
      </w:r>
      <w:r w:rsidR="00981FF2">
        <w:t>Italy,</w:t>
      </w:r>
      <w:r w:rsidR="0026648E">
        <w:fldChar w:fldCharType="begin">
          <w:fldData xml:space="preserve">PEVuZE5vdGU+PENpdGU+PEF1dGhvcj5DYXJ2YWxobzwvQXV0aG9yPjxZZWFyPjIwMDU8L1llYXI+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</w:fldData>
        </w:fldChar>
      </w:r>
      <w:r w:rsidR="00612D10">
        <w:instrText xml:space="preserve"> ADDIN EN.CITE </w:instrText>
      </w:r>
      <w:r w:rsidR="00612D10">
        <w:fldChar w:fldCharType="begin">
          <w:fldData xml:space="preserve">PEVuZE5vdGU+PENpdGU+PEF1dGhvcj5DYXJ2YWxobzwvQXV0aG9yPjxZZWFyPjIwMDU8L1llYXI+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</w:fldData>
        </w:fldChar>
      </w:r>
      <w:r w:rsidR="00612D10">
        <w:instrText xml:space="preserve"> ADDIN EN.CITE.DATA </w:instrText>
      </w:r>
      <w:r w:rsidR="00612D10">
        <w:fldChar w:fldCharType="end"/>
      </w:r>
      <w:r w:rsidR="0026648E">
        <w:fldChar w:fldCharType="separate"/>
      </w:r>
      <w:hyperlink w:anchor="_ENREF_37" w:tooltip="Carvalho, 2005 #58" w:history="1">
        <w:r w:rsidR="00612D10" w:rsidRPr="00171A9D">
          <w:rPr>
            <w:rStyle w:val="Hyperlink"/>
            <w:noProof/>
            <w:vertAlign w:val="superscript"/>
          </w:rPr>
          <w:t>37</w:t>
        </w:r>
      </w:hyperlink>
      <w:r w:rsidR="00612D10" w:rsidRPr="00612D10">
        <w:rPr>
          <w:noProof/>
          <w:vertAlign w:val="superscript"/>
        </w:rPr>
        <w:t>,</w:t>
      </w:r>
      <w:hyperlink w:anchor="_ENREF_39" w:tooltip="El-Hamad, 2001 #60" w:history="1">
        <w:r w:rsidR="00612D10" w:rsidRPr="00171A9D">
          <w:rPr>
            <w:rStyle w:val="Hyperlink"/>
            <w:noProof/>
            <w:vertAlign w:val="superscript"/>
          </w:rPr>
          <w:t>39</w:t>
        </w:r>
      </w:hyperlink>
      <w:r w:rsidR="00612D10" w:rsidRPr="00612D10">
        <w:rPr>
          <w:noProof/>
          <w:vertAlign w:val="superscript"/>
        </w:rPr>
        <w:t>,</w:t>
      </w:r>
      <w:hyperlink w:anchor="_ENREF_50" w:tooltip="Leone, 2008 #71" w:history="1">
        <w:r w:rsidR="00612D10" w:rsidRPr="00171A9D">
          <w:rPr>
            <w:rStyle w:val="Hyperlink"/>
            <w:noProof/>
            <w:vertAlign w:val="superscript"/>
          </w:rPr>
          <w:t>50</w:t>
        </w:r>
      </w:hyperlink>
      <w:r w:rsidR="00612D10" w:rsidRPr="00612D10">
        <w:rPr>
          <w:noProof/>
          <w:vertAlign w:val="superscript"/>
        </w:rPr>
        <w:t>,</w:t>
      </w:r>
      <w:hyperlink w:anchor="_ENREF_67" w:tooltip="Stornaiuolo, 2014 #87" w:history="1">
        <w:r w:rsidR="00612D10" w:rsidRPr="00171A9D">
          <w:rPr>
            <w:rStyle w:val="Hyperlink"/>
            <w:noProof/>
            <w:vertAlign w:val="superscript"/>
          </w:rPr>
          <w:t>67</w:t>
        </w:r>
      </w:hyperlink>
      <w:r w:rsidR="00612D10" w:rsidRPr="00612D10">
        <w:rPr>
          <w:noProof/>
          <w:vertAlign w:val="superscript"/>
        </w:rPr>
        <w:t>,</w:t>
      </w:r>
      <w:hyperlink w:anchor="_ENREF_68" w:tooltip="Tomasoni, 2010 #88" w:history="1">
        <w:r w:rsidR="00612D10" w:rsidRPr="00171A9D">
          <w:rPr>
            <w:rStyle w:val="Hyperlink"/>
            <w:noProof/>
            <w:vertAlign w:val="superscript"/>
          </w:rPr>
          <w:t>68</w:t>
        </w:r>
      </w:hyperlink>
      <w:r w:rsidR="0026648E">
        <w:fldChar w:fldCharType="end"/>
      </w:r>
      <w:r w:rsidR="00981FF2">
        <w:t xml:space="preserve"> </w:t>
      </w:r>
      <w:r w:rsidR="00B00B87" w:rsidRPr="00B97199">
        <w:t>Spain</w:t>
      </w:r>
      <w:r w:rsidR="0026648E">
        <w:t>,</w:t>
      </w:r>
      <w:r w:rsidR="00FF3859">
        <w:fldChar w:fldCharType="begin">
          <w:fldData xml:space="preserve">PEVuZE5vdGU+PENpdGU+PEF1dGhvcj5IbGFkdW48L0F1dGhvcj48WWVhcj4yMDE0PC9ZZWFyPjxS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==
</w:fldData>
        </w:fldChar>
      </w:r>
      <w:r w:rsidR="00612D10">
        <w:instrText xml:space="preserve"> ADDIN EN.CITE </w:instrText>
      </w:r>
      <w:r w:rsidR="00612D10">
        <w:fldChar w:fldCharType="begin">
          <w:fldData xml:space="preserve">PEVuZE5vdGU+PENpdGU+PEF1dGhvcj5IbGFkdW48L0F1dGhvcj48WWVhcj4yMDE0PC9ZZWFyPjxS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==
</w:fldData>
        </w:fldChar>
      </w:r>
      <w:r w:rsidR="00612D10">
        <w:instrText xml:space="preserve"> ADDIN EN.CITE.DATA </w:instrText>
      </w:r>
      <w:r w:rsidR="00612D10">
        <w:fldChar w:fldCharType="end"/>
      </w:r>
      <w:r w:rsidR="00FF3859">
        <w:fldChar w:fldCharType="separate"/>
      </w:r>
      <w:hyperlink w:anchor="_ENREF_43" w:tooltip="Hladun, 2014 #64" w:history="1">
        <w:r w:rsidR="00612D10" w:rsidRPr="00171A9D">
          <w:rPr>
            <w:rStyle w:val="Hyperlink"/>
            <w:noProof/>
            <w:vertAlign w:val="superscript"/>
          </w:rPr>
          <w:t>43</w:t>
        </w:r>
      </w:hyperlink>
      <w:r w:rsidR="00612D10" w:rsidRPr="00612D10">
        <w:rPr>
          <w:noProof/>
          <w:vertAlign w:val="superscript"/>
        </w:rPr>
        <w:t>,</w:t>
      </w:r>
      <w:hyperlink w:anchor="_ENREF_57" w:tooltip="Navarro, 2011 #77" w:history="1">
        <w:r w:rsidR="00612D10" w:rsidRPr="00171A9D">
          <w:rPr>
            <w:rStyle w:val="Hyperlink"/>
            <w:noProof/>
            <w:vertAlign w:val="superscript"/>
          </w:rPr>
          <w:t>57</w:t>
        </w:r>
      </w:hyperlink>
      <w:r w:rsidR="00612D10" w:rsidRPr="00612D10">
        <w:rPr>
          <w:noProof/>
          <w:vertAlign w:val="superscript"/>
        </w:rPr>
        <w:t>,</w:t>
      </w:r>
      <w:hyperlink w:anchor="_ENREF_64" w:tooltip="Rodriguez-Guardado, 2009 #84" w:history="1">
        <w:r w:rsidR="00612D10" w:rsidRPr="00171A9D">
          <w:rPr>
            <w:rStyle w:val="Hyperlink"/>
            <w:noProof/>
            <w:vertAlign w:val="superscript"/>
          </w:rPr>
          <w:t>64</w:t>
        </w:r>
      </w:hyperlink>
      <w:r w:rsidR="00612D10" w:rsidRPr="00612D10">
        <w:rPr>
          <w:noProof/>
          <w:vertAlign w:val="superscript"/>
        </w:rPr>
        <w:t>,</w:t>
      </w:r>
      <w:hyperlink w:anchor="_ENREF_66" w:tooltip="Salvador, 2013 #86" w:history="1">
        <w:r w:rsidR="00612D10" w:rsidRPr="00171A9D">
          <w:rPr>
            <w:rStyle w:val="Hyperlink"/>
            <w:noProof/>
            <w:vertAlign w:val="superscript"/>
          </w:rPr>
          <w:t>66</w:t>
        </w:r>
      </w:hyperlink>
      <w:r w:rsidR="00612D10" w:rsidRPr="00612D10">
        <w:rPr>
          <w:noProof/>
          <w:vertAlign w:val="superscript"/>
        </w:rPr>
        <w:t>,</w:t>
      </w:r>
      <w:hyperlink w:anchor="_ENREF_75" w:tooltip="Llenas-Garcia, 2013 #95" w:history="1">
        <w:r w:rsidR="00612D10" w:rsidRPr="00171A9D">
          <w:rPr>
            <w:rStyle w:val="Hyperlink"/>
            <w:noProof/>
            <w:vertAlign w:val="superscript"/>
          </w:rPr>
          <w:t>75</w:t>
        </w:r>
      </w:hyperlink>
      <w:r w:rsidR="00612D10" w:rsidRPr="00612D10">
        <w:rPr>
          <w:noProof/>
          <w:vertAlign w:val="superscript"/>
        </w:rPr>
        <w:t>,</w:t>
      </w:r>
      <w:hyperlink w:anchor="_ENREF_77" w:tooltip="Llenas-Garcia, 2012 #96" w:history="1">
        <w:r w:rsidR="00612D10" w:rsidRPr="00171A9D">
          <w:rPr>
            <w:rStyle w:val="Hyperlink"/>
            <w:noProof/>
            <w:vertAlign w:val="superscript"/>
          </w:rPr>
          <w:t>77</w:t>
        </w:r>
      </w:hyperlink>
      <w:r w:rsidR="00FF3859">
        <w:fldChar w:fldCharType="end"/>
      </w:r>
      <w:r w:rsidR="00FF3859">
        <w:t xml:space="preserve"> </w:t>
      </w:r>
      <w:r w:rsidR="00FE0226" w:rsidRPr="00B97199">
        <w:t>France</w:t>
      </w:r>
      <w:r w:rsidR="00B00B87" w:rsidRPr="00B97199">
        <w:t>,</w:t>
      </w:r>
      <w:r w:rsidR="00515004">
        <w:fldChar w:fldCharType="begin">
          <w:fldData xml:space="preserve">PEVuZE5vdGU+PENpdGU+PEF1dGhvcj5EZW5pYXVkPC9BdXRob3I+PFllYXI+MjAwODwvWWVhcj48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</w:fldData>
        </w:fldChar>
      </w:r>
      <w:r w:rsidR="00612D10">
        <w:instrText xml:space="preserve"> ADDIN EN.CITE </w:instrText>
      </w:r>
      <w:r w:rsidR="00612D10">
        <w:fldChar w:fldCharType="begin">
          <w:fldData xml:space="preserve">PEVuZE5vdGU+PENpdGU+PEF1dGhvcj5EZW5pYXVkPC9BdXRob3I+PFllYXI+MjAwODwvWWVhcj48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</w:fldData>
        </w:fldChar>
      </w:r>
      <w:r w:rsidR="00612D10">
        <w:instrText xml:space="preserve"> ADDIN EN.CITE.DATA </w:instrText>
      </w:r>
      <w:r w:rsidR="00612D10">
        <w:fldChar w:fldCharType="end"/>
      </w:r>
      <w:r w:rsidR="00515004">
        <w:fldChar w:fldCharType="separate"/>
      </w:r>
      <w:hyperlink w:anchor="_ENREF_38" w:tooltip="Deniaud, 2008 #59" w:history="1">
        <w:r w:rsidR="00612D10" w:rsidRPr="00171A9D">
          <w:rPr>
            <w:rStyle w:val="Hyperlink"/>
            <w:noProof/>
            <w:vertAlign w:val="superscript"/>
          </w:rPr>
          <w:t>38</w:t>
        </w:r>
      </w:hyperlink>
      <w:r w:rsidR="00612D10" w:rsidRPr="00612D10">
        <w:rPr>
          <w:noProof/>
          <w:vertAlign w:val="superscript"/>
        </w:rPr>
        <w:t>,</w:t>
      </w:r>
      <w:hyperlink w:anchor="_ENREF_48" w:tooltip="Lamour, 1994 #69" w:history="1">
        <w:r w:rsidR="00612D10" w:rsidRPr="00171A9D">
          <w:rPr>
            <w:rStyle w:val="Hyperlink"/>
            <w:noProof/>
            <w:vertAlign w:val="superscript"/>
          </w:rPr>
          <w:t>48</w:t>
        </w:r>
      </w:hyperlink>
      <w:r w:rsidR="00612D10" w:rsidRPr="00612D10">
        <w:rPr>
          <w:noProof/>
          <w:vertAlign w:val="superscript"/>
        </w:rPr>
        <w:t>,</w:t>
      </w:r>
      <w:hyperlink w:anchor="_ENREF_60" w:tooltip="Pauti, 2008 #80" w:history="1">
        <w:r w:rsidR="00612D10" w:rsidRPr="00171A9D">
          <w:rPr>
            <w:rStyle w:val="Hyperlink"/>
            <w:noProof/>
            <w:vertAlign w:val="superscript"/>
          </w:rPr>
          <w:t>60</w:t>
        </w:r>
      </w:hyperlink>
      <w:r w:rsidR="00515004">
        <w:fldChar w:fldCharType="end"/>
      </w:r>
      <w:r w:rsidR="00B00B87" w:rsidRPr="00B97199">
        <w:t xml:space="preserve"> Belgium</w:t>
      </w:r>
      <w:r w:rsidR="00515004">
        <w:t>,</w:t>
      </w:r>
      <w:r w:rsidR="00515004">
        <w:fldChar w:fldCharType="begin">
          <w:fldData xml:space="preserve">PEVuZE5vdGU+PENpdGU+PEF1dGhvcj5NYW5pcmFua3VuZGE8L0F1dGhvcj48WWVhcj4yMDA5PC9Z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</w:fldData>
        </w:fldChar>
      </w:r>
      <w:r w:rsidR="00612D10">
        <w:instrText xml:space="preserve"> ADDIN EN.CITE </w:instrText>
      </w:r>
      <w:r w:rsidR="00612D10">
        <w:fldChar w:fldCharType="begin">
          <w:fldData xml:space="preserve">PEVuZE5vdGU+PENpdGU+PEF1dGhvcj5NYW5pcmFua3VuZGE8L0F1dGhvcj48WWVhcj4yMDA5PC9Z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</w:fldData>
        </w:fldChar>
      </w:r>
      <w:r w:rsidR="00612D10">
        <w:instrText xml:space="preserve"> ADDIN EN.CITE.DATA </w:instrText>
      </w:r>
      <w:r w:rsidR="00612D10">
        <w:fldChar w:fldCharType="end"/>
      </w:r>
      <w:r w:rsidR="00515004">
        <w:fldChar w:fldCharType="separate"/>
      </w:r>
      <w:hyperlink w:anchor="_ENREF_52" w:tooltip="Manirankunda, 2009 #73" w:history="1">
        <w:r w:rsidR="00612D10" w:rsidRPr="00171A9D">
          <w:rPr>
            <w:rStyle w:val="Hyperlink"/>
            <w:noProof/>
            <w:vertAlign w:val="superscript"/>
          </w:rPr>
          <w:t>52</w:t>
        </w:r>
      </w:hyperlink>
      <w:r w:rsidR="00612D10" w:rsidRPr="00612D10">
        <w:rPr>
          <w:noProof/>
          <w:vertAlign w:val="superscript"/>
        </w:rPr>
        <w:t>,</w:t>
      </w:r>
      <w:hyperlink w:anchor="_ENREF_70" w:tooltip="Van Den Brande, 1997 #90" w:history="1">
        <w:r w:rsidR="00612D10" w:rsidRPr="00171A9D">
          <w:rPr>
            <w:rStyle w:val="Hyperlink"/>
            <w:noProof/>
            <w:vertAlign w:val="superscript"/>
          </w:rPr>
          <w:t>70</w:t>
        </w:r>
      </w:hyperlink>
      <w:r w:rsidR="00515004">
        <w:fldChar w:fldCharType="end"/>
      </w:r>
      <w:r w:rsidR="00B00B87" w:rsidRPr="00B97199">
        <w:t xml:space="preserve"> Norway,</w:t>
      </w:r>
      <w:r w:rsidR="008241C7">
        <w:fldChar w:fldCharType="begin">
          <w:fldData xml:space="preserve">PEVuZE5vdGU+PENpdGU+PEF1dGhvcj5IYXJzdGFkPC9BdXRob3I+PFllYXI+MjAwOTwvWWVhcj48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sidR="00612D10">
        <w:instrText xml:space="preserve"> ADDIN EN.CITE </w:instrText>
      </w:r>
      <w:r w:rsidR="00612D10">
        <w:fldChar w:fldCharType="begin">
          <w:fldData xml:space="preserve">PEVuZE5vdGU+PENpdGU+PEF1dGhvcj5IYXJzdGFkPC9BdXRob3I+PFllYXI+MjAwOTwvWWVhcj48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</w:fldData>
        </w:fldChar>
      </w:r>
      <w:r w:rsidR="00612D10">
        <w:instrText xml:space="preserve"> ADDIN EN.CITE.DATA </w:instrText>
      </w:r>
      <w:r w:rsidR="00612D10">
        <w:fldChar w:fldCharType="end"/>
      </w:r>
      <w:r w:rsidR="008241C7">
        <w:fldChar w:fldCharType="separate"/>
      </w:r>
      <w:hyperlink w:anchor="_ENREF_42" w:tooltip="Harstad, 2009 #63" w:history="1">
        <w:r w:rsidR="00612D10" w:rsidRPr="00171A9D">
          <w:rPr>
            <w:rStyle w:val="Hyperlink"/>
            <w:noProof/>
            <w:vertAlign w:val="superscript"/>
          </w:rPr>
          <w:t>42</w:t>
        </w:r>
      </w:hyperlink>
      <w:r w:rsidR="00612D10" w:rsidRPr="00612D10">
        <w:rPr>
          <w:noProof/>
          <w:vertAlign w:val="superscript"/>
        </w:rPr>
        <w:t>,</w:t>
      </w:r>
      <w:hyperlink w:anchor="_ENREF_45" w:tooltip="Johnsen, 2005 #66" w:history="1">
        <w:r w:rsidR="00612D10" w:rsidRPr="00171A9D">
          <w:rPr>
            <w:rStyle w:val="Hyperlink"/>
            <w:noProof/>
            <w:vertAlign w:val="superscript"/>
          </w:rPr>
          <w:t>45</w:t>
        </w:r>
      </w:hyperlink>
      <w:r w:rsidR="008241C7">
        <w:fldChar w:fldCharType="end"/>
      </w:r>
      <w:r w:rsidR="006E4A64" w:rsidRPr="00B97199">
        <w:t xml:space="preserve"> </w:t>
      </w:r>
      <w:r w:rsidR="00B00B87" w:rsidRPr="00B97199">
        <w:t>Denmark</w:t>
      </w:r>
      <w:r w:rsidR="0099743F">
        <w:t>,</w:t>
      </w:r>
      <w:hyperlink w:anchor="_ENREF_46" w:tooltip="Kristensen, 2005 #67" w:history="1">
        <w:r w:rsidR="00E1610F" w:rsidRPr="00171A9D">
          <w:rPr>
            <w:rStyle w:val="Hyperlink"/>
          </w:rPr>
          <w:fldChar w:fldCharType="begin">
            <w:fldData xml:space="preserve">PEVuZE5vdGU+PENpdGU+PEF1dGhvcj5LcmlzdGVuc2VuPC9BdXRob3I+PFllYXI+MjAwNTwvWWVh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LcmlzdGVuc2VuPC9BdXRob3I+PFllYXI+MjAwNTwvWWVh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E1610F" w:rsidRPr="00171A9D">
          <w:rPr>
            <w:rStyle w:val="Hyperlink"/>
          </w:rPr>
        </w:r>
        <w:r w:rsidR="00E1610F" w:rsidRPr="00171A9D">
          <w:rPr>
            <w:rStyle w:val="Hyperlink"/>
          </w:rPr>
          <w:fldChar w:fldCharType="separate"/>
        </w:r>
        <w:r w:rsidR="00612D10" w:rsidRPr="00171A9D">
          <w:rPr>
            <w:rStyle w:val="Hyperlink"/>
            <w:noProof/>
            <w:vertAlign w:val="superscript"/>
          </w:rPr>
          <w:t>46</w:t>
        </w:r>
        <w:r w:rsidR="00E1610F" w:rsidRPr="00171A9D">
          <w:rPr>
            <w:rStyle w:val="Hyperlink"/>
          </w:rPr>
          <w:fldChar w:fldCharType="end"/>
        </w:r>
      </w:hyperlink>
      <w:r w:rsidR="00B00B87" w:rsidRPr="00B97199">
        <w:t xml:space="preserve"> and Sweden</w:t>
      </w:r>
      <w:r w:rsidR="00DF27D4">
        <w:t>.</w:t>
      </w:r>
      <w:hyperlink w:anchor="_ENREF_61" w:tooltip="Persson, 1994 #81" w:history="1">
        <w:r w:rsidR="00E1610F" w:rsidRPr="00171A9D">
          <w:rPr>
            <w:rStyle w:val="Hyperlink"/>
          </w:rPr>
          <w:fldChar w:fldCharType="begin">
            <w:fldData xml:space="preserve">PEVuZE5vdGU+PENpdGU+PEF1dGhvcj5QZXJzc29uPC9BdXRob3I+PFllYXI+MTk5NDwvWWVhcj48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QZXJzc29uPC9BdXRob3I+PFllYXI+MTk5NDwvWWVhcj48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E1610F" w:rsidRPr="00171A9D">
          <w:rPr>
            <w:rStyle w:val="Hyperlink"/>
          </w:rPr>
        </w:r>
        <w:r w:rsidR="00E1610F" w:rsidRPr="00171A9D">
          <w:rPr>
            <w:rStyle w:val="Hyperlink"/>
          </w:rPr>
          <w:fldChar w:fldCharType="separate"/>
        </w:r>
        <w:r w:rsidR="00612D10" w:rsidRPr="00171A9D">
          <w:rPr>
            <w:rStyle w:val="Hyperlink"/>
            <w:noProof/>
            <w:vertAlign w:val="superscript"/>
          </w:rPr>
          <w:t>61</w:t>
        </w:r>
        <w:r w:rsidR="00E1610F" w:rsidRPr="00171A9D">
          <w:rPr>
            <w:rStyle w:val="Hyperlink"/>
          </w:rPr>
          <w:fldChar w:fldCharType="end"/>
        </w:r>
      </w:hyperlink>
      <w:r w:rsidR="006B399A">
        <w:t xml:space="preserve"> </w:t>
      </w:r>
    </w:p>
    <w:p w14:paraId="2056F9A0" w14:textId="03304208" w:rsidR="00873DF1" w:rsidRDefault="00B56A7E" w:rsidP="00873DF1">
      <w:pPr>
        <w:spacing w:beforeLines="100" w:before="240" w:afterLines="100" w:after="240" w:line="480" w:lineRule="auto"/>
        <w:rPr>
          <w:u w:val="single"/>
        </w:rPr>
      </w:pPr>
      <w:r>
        <w:rPr>
          <w:u w:val="single"/>
        </w:rPr>
        <w:t>Effectiveness of infectious diseases screening in migrants</w:t>
      </w:r>
    </w:p>
    <w:p w14:paraId="60CB0C75" w14:textId="068F83F5" w:rsidR="0096391B" w:rsidRDefault="0099743F" w:rsidP="00873DF1">
      <w:pPr>
        <w:spacing w:beforeLines="100" w:before="240" w:afterLines="100" w:after="240" w:line="480" w:lineRule="auto"/>
      </w:pPr>
      <w:r>
        <w:t>Screening uptake</w:t>
      </w:r>
      <w:r w:rsidR="006D5ECB">
        <w:t xml:space="preserve"> (table 1)</w:t>
      </w:r>
      <w:r>
        <w:t xml:space="preserve"> across included studies was high (</w:t>
      </w:r>
      <w:r w:rsidR="00677812">
        <w:t xml:space="preserve">median: </w:t>
      </w:r>
      <w:r>
        <w:t>79.50%; range: 18.62 – 100.00)</w:t>
      </w:r>
      <w:r w:rsidR="0096391B">
        <w:t>.  H</w:t>
      </w:r>
      <w:r w:rsidR="00B90454">
        <w:t>owever</w:t>
      </w:r>
      <w:r w:rsidR="0096391B">
        <w:t>,</w:t>
      </w:r>
      <w:r w:rsidR="00B90454">
        <w:t xml:space="preserve"> cover</w:t>
      </w:r>
      <w:r w:rsidR="0096391B">
        <w:t>age</w:t>
      </w:r>
      <w:r w:rsidR="006D5ECB">
        <w:t xml:space="preserve"> (table 1)</w:t>
      </w:r>
      <w:r w:rsidR="0096391B">
        <w:t xml:space="preserve"> was low across the studies with a median of only </w:t>
      </w:r>
      <w:r w:rsidR="00B90454">
        <w:t>39.29%</w:t>
      </w:r>
      <w:r w:rsidR="0096391B">
        <w:t xml:space="preserve"> (range</w:t>
      </w:r>
      <w:r w:rsidR="00E3205B">
        <w:t>:</w:t>
      </w:r>
      <w:r w:rsidR="0096391B">
        <w:t xml:space="preserve"> </w:t>
      </w:r>
      <w:r w:rsidR="00B90454">
        <w:t xml:space="preserve">14.53 </w:t>
      </w:r>
      <w:r w:rsidR="0096391B">
        <w:t xml:space="preserve">- </w:t>
      </w:r>
      <w:r w:rsidR="00B90454">
        <w:t>92.50</w:t>
      </w:r>
      <w:r w:rsidR="0096391B">
        <w:t>)</w:t>
      </w:r>
      <w:r w:rsidR="00B90454">
        <w:t xml:space="preserve">.  </w:t>
      </w:r>
      <w:r w:rsidR="0096391B">
        <w:t>Infection was detected in 3.74% (range</w:t>
      </w:r>
      <w:r w:rsidR="00E3205B">
        <w:t>:</w:t>
      </w:r>
      <w:r w:rsidR="0096391B">
        <w:t xml:space="preserve"> 0.00 – 95.16) of migrants across the studies</w:t>
      </w:r>
      <w:r w:rsidR="00D36B8F">
        <w:t>, and among patients offered treatment, a median of 83.79% (range: 0.00 – 100.00) completed treatment.</w:t>
      </w:r>
      <w:r w:rsidR="0096391B">
        <w:t xml:space="preserve">  </w:t>
      </w:r>
      <w:r w:rsidR="00D36B8F">
        <w:lastRenderedPageBreak/>
        <w:t>A</w:t>
      </w:r>
      <w:r w:rsidR="0096391B">
        <w:t xml:space="preserve"> significant proportion of migrants did not complete screening and were not diagnosed (</w:t>
      </w:r>
      <w:r w:rsidR="00677812">
        <w:t xml:space="preserve">median: </w:t>
      </w:r>
      <w:r w:rsidR="0096391B">
        <w:t>24.62%; range 0.12 – 78.99).</w:t>
      </w:r>
      <w:r w:rsidR="0096391B" w:rsidRPr="0096391B">
        <w:t xml:space="preserve"> </w:t>
      </w:r>
      <w:r w:rsidR="00D36B8F">
        <w:t>Furthermore</w:t>
      </w:r>
      <w:r w:rsidR="007433CF">
        <w:t>, a median of 60.21% (range</w:t>
      </w:r>
      <w:r w:rsidR="00E3205B">
        <w:t>:</w:t>
      </w:r>
      <w:r w:rsidR="007433CF">
        <w:t xml:space="preserve"> 9.09 – 94.44) of detected infections were missed by screening and identified passively</w:t>
      </w:r>
      <w:r w:rsidR="00DA0707">
        <w:t xml:space="preserve"> (e.g. upon presenting to care)</w:t>
      </w:r>
      <w:r w:rsidR="0096391B">
        <w:t xml:space="preserve"> (Table </w:t>
      </w:r>
      <w:r w:rsidR="00D86082">
        <w:t>2</w:t>
      </w:r>
      <w:r w:rsidR="0096391B">
        <w:t xml:space="preserve">). </w:t>
      </w:r>
    </w:p>
    <w:p w14:paraId="2879C933" w14:textId="2A895ED5" w:rsidR="00873DF1" w:rsidRDefault="00906209" w:rsidP="00873DF1">
      <w:pPr>
        <w:spacing w:beforeLines="100" w:before="240" w:afterLines="100" w:after="240" w:line="480" w:lineRule="auto"/>
      </w:pPr>
      <w:r>
        <w:t>F</w:t>
      </w:r>
      <w:r w:rsidR="00873DF1">
        <w:t xml:space="preserve">ive studies </w:t>
      </w:r>
      <w:r w:rsidR="001C0E4A">
        <w:t xml:space="preserve">found that migrants with infections </w:t>
      </w:r>
      <w:r w:rsidR="00873DF1">
        <w:t xml:space="preserve">detected through active screening </w:t>
      </w:r>
      <w:r w:rsidR="001C0E4A">
        <w:t xml:space="preserve">were more likely to experience shorter symptomatic periods, reduced infectious periods, and lower hospitalisation rates than </w:t>
      </w:r>
      <w:r w:rsidR="00873DF1">
        <w:t>those identified passively</w:t>
      </w:r>
      <w:r w:rsidR="001C0E4A">
        <w:t>,</w:t>
      </w:r>
      <w:r w:rsidR="00873DF1">
        <w:fldChar w:fldCharType="begin">
          <w:fldData xml:space="preserve">PEVuZE5vdGU+PENpdGU+PEF1dGhvcj5Kb2huc2VuPC9BdXRob3I+PFllYXI+MjAwNTwvWWVhcj48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</w:fldData>
        </w:fldChar>
      </w:r>
      <w:r w:rsidR="00612D10">
        <w:instrText xml:space="preserve"> ADDIN EN.CITE </w:instrText>
      </w:r>
      <w:r w:rsidR="00612D10">
        <w:fldChar w:fldCharType="begin">
          <w:fldData xml:space="preserve">PEVuZE5vdGU+PENpdGU+PEF1dGhvcj5Kb2huc2VuPC9BdXRob3I+PFllYXI+MjAwNTwvWWVhcj48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</w:fldData>
        </w:fldChar>
      </w:r>
      <w:r w:rsidR="00612D10">
        <w:instrText xml:space="preserve"> ADDIN EN.CITE.DATA </w:instrText>
      </w:r>
      <w:r w:rsidR="00612D10">
        <w:fldChar w:fldCharType="end"/>
      </w:r>
      <w:r w:rsidR="00873DF1">
        <w:fldChar w:fldCharType="separate"/>
      </w:r>
      <w:hyperlink w:anchor="_ENREF_45" w:tooltip="Johnsen, 2005 #66" w:history="1">
        <w:r w:rsidR="00612D10" w:rsidRPr="00171A9D">
          <w:rPr>
            <w:rStyle w:val="Hyperlink"/>
            <w:noProof/>
            <w:vertAlign w:val="superscript"/>
          </w:rPr>
          <w:t>45</w:t>
        </w:r>
      </w:hyperlink>
      <w:r w:rsidR="00612D10" w:rsidRPr="00612D10">
        <w:rPr>
          <w:noProof/>
          <w:vertAlign w:val="superscript"/>
        </w:rPr>
        <w:t>,</w:t>
      </w:r>
      <w:hyperlink w:anchor="_ENREF_47" w:tooltip="Kuyvenhoven, 1997 #68" w:history="1">
        <w:r w:rsidR="00612D10" w:rsidRPr="00171A9D">
          <w:rPr>
            <w:rStyle w:val="Hyperlink"/>
            <w:noProof/>
            <w:vertAlign w:val="superscript"/>
          </w:rPr>
          <w:t>47</w:t>
        </w:r>
      </w:hyperlink>
      <w:r w:rsidR="00612D10" w:rsidRPr="00612D10">
        <w:rPr>
          <w:noProof/>
          <w:vertAlign w:val="superscript"/>
        </w:rPr>
        <w:t>,</w:t>
      </w:r>
      <w:hyperlink w:anchor="_ENREF_56" w:tooltip="Monney, 2005 #76" w:history="1">
        <w:r w:rsidR="00612D10" w:rsidRPr="00171A9D">
          <w:rPr>
            <w:rStyle w:val="Hyperlink"/>
            <w:noProof/>
            <w:vertAlign w:val="superscript"/>
          </w:rPr>
          <w:t>56</w:t>
        </w:r>
      </w:hyperlink>
      <w:r w:rsidR="00612D10" w:rsidRPr="00612D10">
        <w:rPr>
          <w:noProof/>
          <w:vertAlign w:val="superscript"/>
        </w:rPr>
        <w:t>,</w:t>
      </w:r>
      <w:hyperlink w:anchor="_ENREF_72" w:tooltip="Verver, 2001 #92" w:history="1">
        <w:r w:rsidR="00612D10" w:rsidRPr="00171A9D">
          <w:rPr>
            <w:rStyle w:val="Hyperlink"/>
            <w:noProof/>
            <w:vertAlign w:val="superscript"/>
          </w:rPr>
          <w:t>72</w:t>
        </w:r>
      </w:hyperlink>
      <w:r w:rsidR="00612D10" w:rsidRPr="00612D10">
        <w:rPr>
          <w:noProof/>
          <w:vertAlign w:val="superscript"/>
        </w:rPr>
        <w:t>,</w:t>
      </w:r>
      <w:hyperlink w:anchor="_ENREF_73" w:tooltip="Verver, 2002 #93" w:history="1">
        <w:r w:rsidR="00612D10" w:rsidRPr="00171A9D">
          <w:rPr>
            <w:rStyle w:val="Hyperlink"/>
            <w:noProof/>
            <w:vertAlign w:val="superscript"/>
          </w:rPr>
          <w:t>73</w:t>
        </w:r>
      </w:hyperlink>
      <w:r w:rsidR="00873DF1">
        <w:fldChar w:fldCharType="end"/>
      </w:r>
      <w:r w:rsidR="005F6398">
        <w:t xml:space="preserve"> pointing to the benefit of active screening. </w:t>
      </w:r>
      <w:r w:rsidR="00873DF1">
        <w:t>There were inconsistent findings regarding whether TB cases identified through active screening had better treatment outcomes than those identified passively</w:t>
      </w:r>
      <w:r w:rsidR="001C0E4A">
        <w:t>.</w:t>
      </w:r>
      <w:hyperlink w:anchor="_ENREF_45" w:tooltip="Johnsen, 2005 #66" w:history="1">
        <w:r w:rsidR="00873DF1" w:rsidRPr="00171A9D">
          <w:rPr>
            <w:rStyle w:val="Hyperlink"/>
          </w:rPr>
          <w:fldChar w:fldCharType="begin">
            <w:fldData xml:space="preserve">PEVuZE5vdGU+PENpdGU+PEF1dGhvcj5Kb2huc2VuPC9BdXRob3I+PFllYXI+MjAwNTwvWWVhcj48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Kb2huc2VuPC9BdXRob3I+PFllYXI+MjAwNTwvWWVhcj48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873DF1" w:rsidRPr="00171A9D">
          <w:rPr>
            <w:rStyle w:val="Hyperlink"/>
          </w:rPr>
        </w:r>
        <w:r w:rsidR="00873DF1" w:rsidRPr="00171A9D">
          <w:rPr>
            <w:rStyle w:val="Hyperlink"/>
          </w:rPr>
          <w:fldChar w:fldCharType="separate"/>
        </w:r>
        <w:r w:rsidR="00612D10" w:rsidRPr="00171A9D">
          <w:rPr>
            <w:rStyle w:val="Hyperlink"/>
            <w:noProof/>
            <w:vertAlign w:val="superscript"/>
          </w:rPr>
          <w:t>45</w:t>
        </w:r>
        <w:r w:rsidR="00873DF1" w:rsidRPr="00171A9D">
          <w:rPr>
            <w:rStyle w:val="Hyperlink"/>
          </w:rPr>
          <w:fldChar w:fldCharType="end"/>
        </w:r>
      </w:hyperlink>
      <w:r w:rsidR="001C0E4A">
        <w:t xml:space="preserve"> </w:t>
      </w:r>
      <w:hyperlink w:anchor="_ENREF_79" w:tooltip="Monney, 2005 #18656" w:history="1">
        <w:r w:rsidR="00873DF1" w:rsidRPr="008F5ECE">
          <w:rPr>
            <w:rStyle w:val="Hyperlink"/>
            <w:noProof/>
            <w:vertAlign w:val="superscript"/>
          </w:rPr>
          <w:t>79</w:t>
        </w:r>
      </w:hyperlink>
      <w:r w:rsidR="001C0E4A">
        <w:rPr>
          <w:noProof/>
          <w:vertAlign w:val="superscript"/>
        </w:rPr>
        <w:t xml:space="preserve"> </w:t>
      </w:r>
      <w:hyperlink w:anchor="_ENREF_101" w:tooltip="Verver, 2001 #18646" w:history="1">
        <w:r w:rsidR="00873DF1" w:rsidRPr="008F5ECE">
          <w:rPr>
            <w:rStyle w:val="Hyperlink"/>
            <w:noProof/>
            <w:vertAlign w:val="superscript"/>
          </w:rPr>
          <w:t>101</w:t>
        </w:r>
      </w:hyperlink>
      <w:r w:rsidR="001C0E4A">
        <w:rPr>
          <w:rStyle w:val="Hyperlink"/>
          <w:noProof/>
          <w:vertAlign w:val="superscript"/>
        </w:rPr>
        <w:t xml:space="preserve"> </w:t>
      </w:r>
      <w:hyperlink w:anchor="_ENREF_73" w:tooltip="Verver, 2002 #93" w:history="1">
        <w:r w:rsidR="00873DF1" w:rsidRPr="00171A9D">
          <w:rPr>
            <w:rStyle w:val="Hyperlink"/>
          </w:rPr>
          <w:fldChar w:fldCharType="begin">
            <w:fldData xml:space="preserve">PEVuZE5vdGU+PENpdGU+PEF1dGhvcj5WZXJ2ZXI8L0F1dGhvcj48WWVhcj4yMDAyPC9ZZWFyPjxS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WZXJ2ZXI8L0F1dGhvcj48WWVhcj4yMDAyPC9ZZWFyPjxS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873DF1" w:rsidRPr="00171A9D">
          <w:rPr>
            <w:rStyle w:val="Hyperlink"/>
          </w:rPr>
        </w:r>
        <w:r w:rsidR="00873DF1" w:rsidRPr="00171A9D">
          <w:rPr>
            <w:rStyle w:val="Hyperlink"/>
          </w:rPr>
          <w:fldChar w:fldCharType="separate"/>
        </w:r>
        <w:r w:rsidR="00612D10" w:rsidRPr="00171A9D">
          <w:rPr>
            <w:rStyle w:val="Hyperlink"/>
            <w:noProof/>
            <w:vertAlign w:val="superscript"/>
          </w:rPr>
          <w:t>73</w:t>
        </w:r>
        <w:r w:rsidR="00873DF1" w:rsidRPr="00171A9D">
          <w:rPr>
            <w:rStyle w:val="Hyperlink"/>
          </w:rPr>
          <w:fldChar w:fldCharType="end"/>
        </w:r>
      </w:hyperlink>
      <w:r w:rsidR="00873DF1">
        <w:t xml:space="preserve">  </w:t>
      </w:r>
      <w:r w:rsidR="00D36B8F">
        <w:t xml:space="preserve">Five studies examining the acceptability of screening (for HIV </w:t>
      </w:r>
      <w:r w:rsidR="009A5A7B">
        <w:t>[</w:t>
      </w:r>
      <w:r w:rsidR="00D36B8F">
        <w:t>3</w:t>
      </w:r>
      <w:r w:rsidR="009A5A7B">
        <w:t>]</w:t>
      </w:r>
      <w:r w:rsidR="00D36B8F">
        <w:t xml:space="preserve">, Hepatitis B and C </w:t>
      </w:r>
      <w:r w:rsidR="009A5A7B">
        <w:t>[</w:t>
      </w:r>
      <w:r w:rsidR="00D36B8F">
        <w:t>1</w:t>
      </w:r>
      <w:r w:rsidR="009A5A7B">
        <w:t>]</w:t>
      </w:r>
      <w:r w:rsidR="00D36B8F">
        <w:t xml:space="preserve">, and TB </w:t>
      </w:r>
      <w:r w:rsidR="009A5A7B">
        <w:t>[</w:t>
      </w:r>
      <w:r w:rsidR="00D36B8F">
        <w:t>1</w:t>
      </w:r>
      <w:r w:rsidR="009A5A7B">
        <w:t>]</w:t>
      </w:r>
      <w:r w:rsidR="00D36B8F">
        <w:t xml:space="preserve">), identified that both migrants and service providers perceived screening </w:t>
      </w:r>
      <w:r w:rsidR="009863F0">
        <w:t>to be</w:t>
      </w:r>
      <w:r w:rsidR="00D36B8F">
        <w:t xml:space="preserve"> acceptable.</w:t>
      </w:r>
      <w:r w:rsidR="00D36B8F">
        <w:fldChar w:fldCharType="begin">
          <w:fldData xml:space="preserve">PEVuZE5vdGU+PENpdGU+PEF1dGhvcj5CcmV3aW48L0F1dGhvcj48WWVhcj4yMDA2PC9ZZWFyPjxS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612D10">
        <w:instrText xml:space="preserve"> ADDIN EN.CITE </w:instrText>
      </w:r>
      <w:r w:rsidR="00612D10">
        <w:fldChar w:fldCharType="begin">
          <w:fldData xml:space="preserve">PEVuZE5vdGU+PENpdGU+PEF1dGhvcj5CcmV3aW48L0F1dGhvcj48WWVhcj4yMDA2PC9ZZWFyPjxS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612D10">
        <w:instrText xml:space="preserve"> ADDIN EN.CITE.DATA </w:instrText>
      </w:r>
      <w:r w:rsidR="00612D10">
        <w:fldChar w:fldCharType="end"/>
      </w:r>
      <w:r w:rsidR="00D36B8F">
        <w:fldChar w:fldCharType="separate"/>
      </w:r>
      <w:hyperlink w:anchor="_ENREF_35" w:tooltip="Brewin, 2006 #56" w:history="1">
        <w:r w:rsidR="00612D10" w:rsidRPr="00171A9D">
          <w:rPr>
            <w:rStyle w:val="Hyperlink"/>
            <w:noProof/>
            <w:vertAlign w:val="superscript"/>
          </w:rPr>
          <w:t>35</w:t>
        </w:r>
      </w:hyperlink>
      <w:r w:rsidR="00612D10" w:rsidRPr="00612D10">
        <w:rPr>
          <w:noProof/>
          <w:vertAlign w:val="superscript"/>
        </w:rPr>
        <w:t>,</w:t>
      </w:r>
      <w:hyperlink w:anchor="_ENREF_51" w:tooltip="MacPherson, 2010 #72" w:history="1">
        <w:r w:rsidR="00612D10" w:rsidRPr="00171A9D">
          <w:rPr>
            <w:rStyle w:val="Hyperlink"/>
            <w:noProof/>
            <w:vertAlign w:val="superscript"/>
          </w:rPr>
          <w:t>51</w:t>
        </w:r>
      </w:hyperlink>
      <w:r w:rsidR="00612D10" w:rsidRPr="00612D10">
        <w:rPr>
          <w:noProof/>
          <w:vertAlign w:val="superscript"/>
        </w:rPr>
        <w:t>,</w:t>
      </w:r>
      <w:hyperlink w:anchor="_ENREF_52" w:tooltip="Manirankunda, 2009 #73" w:history="1">
        <w:r w:rsidR="00612D10" w:rsidRPr="00171A9D">
          <w:rPr>
            <w:rStyle w:val="Hyperlink"/>
            <w:noProof/>
            <w:vertAlign w:val="superscript"/>
          </w:rPr>
          <w:t>52</w:t>
        </w:r>
      </w:hyperlink>
      <w:r w:rsidR="00612D10" w:rsidRPr="00612D10">
        <w:rPr>
          <w:noProof/>
          <w:vertAlign w:val="superscript"/>
        </w:rPr>
        <w:t>,</w:t>
      </w:r>
      <w:hyperlink w:anchor="_ENREF_62" w:tooltip="Prost, 2007 #82" w:history="1">
        <w:r w:rsidR="00612D10" w:rsidRPr="00171A9D">
          <w:rPr>
            <w:rStyle w:val="Hyperlink"/>
            <w:noProof/>
            <w:vertAlign w:val="superscript"/>
          </w:rPr>
          <w:t>62</w:t>
        </w:r>
      </w:hyperlink>
      <w:r w:rsidR="00612D10" w:rsidRPr="00612D10">
        <w:rPr>
          <w:noProof/>
          <w:vertAlign w:val="superscript"/>
        </w:rPr>
        <w:t>,</w:t>
      </w:r>
      <w:hyperlink w:anchor="_ENREF_71" w:tooltip="Vedio, 2013 #91" w:history="1">
        <w:r w:rsidR="00612D10" w:rsidRPr="00171A9D">
          <w:rPr>
            <w:rStyle w:val="Hyperlink"/>
            <w:noProof/>
            <w:vertAlign w:val="superscript"/>
          </w:rPr>
          <w:t>71</w:t>
        </w:r>
      </w:hyperlink>
      <w:r w:rsidR="00D36B8F">
        <w:fldChar w:fldCharType="end"/>
      </w:r>
    </w:p>
    <w:p w14:paraId="6328611F" w14:textId="77777777" w:rsidR="00873DF1" w:rsidRDefault="00873DF1" w:rsidP="00873DF1">
      <w:pPr>
        <w:spacing w:beforeLines="100" w:before="240" w:afterLines="100" w:after="240" w:line="480" w:lineRule="auto"/>
        <w:rPr>
          <w:u w:val="single"/>
        </w:rPr>
      </w:pPr>
      <w:r>
        <w:rPr>
          <w:u w:val="single"/>
        </w:rPr>
        <w:t>Impact of setting, target population, and disease on screening effectiveness</w:t>
      </w:r>
    </w:p>
    <w:p w14:paraId="1F22D9ED" w14:textId="4AC60EBE" w:rsidR="00873DF1" w:rsidRDefault="005F6398" w:rsidP="00873DF1">
      <w:pPr>
        <w:spacing w:beforeLines="100" w:before="240" w:afterLines="100" w:after="240" w:line="480" w:lineRule="auto"/>
      </w:pPr>
      <w:r>
        <w:t>Screening u</w:t>
      </w:r>
      <w:r w:rsidR="00873DF1">
        <w:t xml:space="preserve">ptake </w:t>
      </w:r>
      <w:r>
        <w:t>was</w:t>
      </w:r>
      <w:r w:rsidR="00A54A31">
        <w:t xml:space="preserve"> high across all settings, ranging from 68.06% (</w:t>
      </w:r>
      <w:r w:rsidR="00E3205B">
        <w:t xml:space="preserve">range: </w:t>
      </w:r>
      <w:r w:rsidR="00A54A31">
        <w:t xml:space="preserve">18.62 – 99.35) in specialist healthcare, to </w:t>
      </w:r>
      <w:r w:rsidR="00873DF1">
        <w:t>96.77%</w:t>
      </w:r>
      <w:r w:rsidR="00A54A31">
        <w:t xml:space="preserve"> (</w:t>
      </w:r>
      <w:r w:rsidR="00E3205B">
        <w:t xml:space="preserve">range: </w:t>
      </w:r>
      <w:r w:rsidR="00873DF1">
        <w:t>76.00 – 100.00)</w:t>
      </w:r>
      <w:r w:rsidR="00A54A31">
        <w:t xml:space="preserve"> in primary care.  Infections detected </w:t>
      </w:r>
      <w:r w:rsidR="00F43EEA">
        <w:t xml:space="preserve">and infections treated were </w:t>
      </w:r>
      <w:r w:rsidR="00A54A31">
        <w:t xml:space="preserve">highest in </w:t>
      </w:r>
      <w:r w:rsidR="00873DF1">
        <w:t>specialist care</w:t>
      </w:r>
      <w:r w:rsidR="001D264C">
        <w:t xml:space="preserve"> although</w:t>
      </w:r>
      <w:r w:rsidR="00F43EEA">
        <w:t xml:space="preserve"> </w:t>
      </w:r>
      <w:r w:rsidR="00873DF1">
        <w:t xml:space="preserve">the proportion of migrants who did not complete screening </w:t>
      </w:r>
      <w:r w:rsidR="009863F0">
        <w:t xml:space="preserve">and were not diagnosed </w:t>
      </w:r>
      <w:r w:rsidR="00873DF1">
        <w:t xml:space="preserve">was </w:t>
      </w:r>
      <w:r w:rsidR="00F43EEA">
        <w:t xml:space="preserve">also </w:t>
      </w:r>
      <w:r w:rsidR="00873DF1">
        <w:t xml:space="preserve">highest in </w:t>
      </w:r>
      <w:r w:rsidR="00F43EEA">
        <w:t xml:space="preserve">this setting </w:t>
      </w:r>
      <w:r w:rsidR="00873DF1">
        <w:t xml:space="preserve">(median: 29.83; range: 0.16 – 78.99).  </w:t>
      </w:r>
      <w:r w:rsidR="009863F0">
        <w:t>Screenings in primary care also showed a high rate of infections treated (</w:t>
      </w:r>
      <w:r w:rsidR="00E3205B">
        <w:t xml:space="preserve">median: </w:t>
      </w:r>
      <w:r w:rsidR="009863F0">
        <w:t xml:space="preserve">100%; </w:t>
      </w:r>
      <w:r w:rsidR="00E3205B">
        <w:t xml:space="preserve">range: </w:t>
      </w:r>
      <w:r w:rsidR="009863F0">
        <w:t>84.58 – 100.00)</w:t>
      </w:r>
      <w:r w:rsidR="00FA298C">
        <w:t xml:space="preserve"> (Table </w:t>
      </w:r>
      <w:r w:rsidR="00D86082">
        <w:t>3</w:t>
      </w:r>
      <w:r w:rsidR="00FA298C">
        <w:t>)</w:t>
      </w:r>
      <w:r w:rsidR="009863F0">
        <w:t>.</w:t>
      </w:r>
    </w:p>
    <w:p w14:paraId="170F0FA6" w14:textId="2B306677" w:rsidR="00873DF1" w:rsidRDefault="002D53C2" w:rsidP="00873DF1">
      <w:pPr>
        <w:spacing w:beforeLines="100" w:before="240" w:afterLines="100" w:after="240" w:line="480" w:lineRule="auto"/>
      </w:pPr>
      <w:r>
        <w:t xml:space="preserve">Screening uptake was also found to be high across all </w:t>
      </w:r>
      <w:r w:rsidR="00873DF1">
        <w:t>migrant groups</w:t>
      </w:r>
      <w:r>
        <w:t xml:space="preserve"> ranging from 70.62%</w:t>
      </w:r>
      <w:r w:rsidR="005055DC">
        <w:t xml:space="preserve"> </w:t>
      </w:r>
      <w:r>
        <w:t>(</w:t>
      </w:r>
      <w:r w:rsidR="00E3205B">
        <w:t xml:space="preserve">range: </w:t>
      </w:r>
      <w:r>
        <w:t>64.42 – 99.35</w:t>
      </w:r>
      <w:r w:rsidR="009863F0">
        <w:t>)</w:t>
      </w:r>
      <w:r>
        <w:t xml:space="preserve"> among migrants with HIV, to 89.91% (</w:t>
      </w:r>
      <w:r w:rsidR="00E3205B">
        <w:t xml:space="preserve">range: </w:t>
      </w:r>
      <w:r w:rsidR="00873DF1">
        <w:t>57.81 – 100.00)</w:t>
      </w:r>
      <w:r>
        <w:t xml:space="preserve"> among asylum seekers and refugees</w:t>
      </w:r>
      <w:r w:rsidR="00873DF1">
        <w:t>. Infections detected were highest among HIV positive migrants (median: 16.84%; range: 1.61 – 95.16), with low</w:t>
      </w:r>
      <w:r w:rsidR="00E3205B">
        <w:t>er</w:t>
      </w:r>
      <w:r w:rsidR="00873DF1">
        <w:t xml:space="preserve"> rates in </w:t>
      </w:r>
      <w:r w:rsidR="00E3205B">
        <w:t xml:space="preserve">all </w:t>
      </w:r>
      <w:r w:rsidR="00873DF1">
        <w:t>other groups</w:t>
      </w:r>
      <w:r w:rsidR="00FA298C">
        <w:t>.  The lowest percentage of migrants who did not complete screening and were not diagnosed was in refugees and asylum seekers (</w:t>
      </w:r>
      <w:r w:rsidR="00677812">
        <w:t xml:space="preserve">median: </w:t>
      </w:r>
      <w:r w:rsidR="00FA298C">
        <w:t xml:space="preserve">5.28%; </w:t>
      </w:r>
      <w:r w:rsidR="00677812">
        <w:t xml:space="preserve">range: </w:t>
      </w:r>
      <w:r w:rsidR="00FA298C">
        <w:t>0.12 – 64.</w:t>
      </w:r>
      <w:r w:rsidR="00926084">
        <w:t>51)</w:t>
      </w:r>
      <w:r w:rsidR="00873DF1">
        <w:t xml:space="preserve"> (Table </w:t>
      </w:r>
      <w:r w:rsidR="00D86082">
        <w:t>4</w:t>
      </w:r>
      <w:r w:rsidR="00873DF1">
        <w:t xml:space="preserve">).  </w:t>
      </w:r>
    </w:p>
    <w:p w14:paraId="37D80FC6" w14:textId="60A8E980" w:rsidR="00873DF1" w:rsidRDefault="002D53C2" w:rsidP="00873DF1">
      <w:pPr>
        <w:spacing w:beforeLines="100" w:before="240" w:afterLines="100" w:after="240" w:line="480" w:lineRule="auto"/>
      </w:pPr>
      <w:r>
        <w:t>Screening uptake was high across a</w:t>
      </w:r>
      <w:r w:rsidR="00873DF1">
        <w:t xml:space="preserve">ll </w:t>
      </w:r>
      <w:r w:rsidR="00B10181">
        <w:t>infections</w:t>
      </w:r>
      <w:r w:rsidR="00873DF1">
        <w:t xml:space="preserve">, </w:t>
      </w:r>
      <w:r w:rsidR="00322BAF">
        <w:t xml:space="preserve">though uptake was highest </w:t>
      </w:r>
      <w:r w:rsidR="00873DF1">
        <w:t>for</w:t>
      </w:r>
      <w:r w:rsidR="00873DF1" w:rsidRPr="00E20F25">
        <w:t xml:space="preserve"> </w:t>
      </w:r>
      <w:r w:rsidR="00873DF1">
        <w:t>Hepatitis B (median 87.39%: range: 32.34 – 100.00) and TB (median 86.49%; range: 18.62 – 100.00)</w:t>
      </w:r>
      <w:r w:rsidR="00322BAF" w:rsidRPr="00322BAF">
        <w:t xml:space="preserve"> </w:t>
      </w:r>
      <w:r w:rsidR="00322BAF">
        <w:t xml:space="preserve">(Table </w:t>
      </w:r>
      <w:r w:rsidR="00D86082">
        <w:t>5</w:t>
      </w:r>
      <w:r w:rsidR="00322BAF">
        <w:t>)</w:t>
      </w:r>
      <w:r w:rsidR="00873DF1">
        <w:t xml:space="preserve">.  </w:t>
      </w:r>
      <w:r w:rsidR="00060009">
        <w:t>W</w:t>
      </w:r>
      <w:r w:rsidR="00E35852">
        <w:t xml:space="preserve">hen </w:t>
      </w:r>
      <w:r w:rsidR="00E35852">
        <w:lastRenderedPageBreak/>
        <w:t xml:space="preserve">combined, latent and active TB </w:t>
      </w:r>
      <w:r w:rsidR="00677812">
        <w:t xml:space="preserve">screening </w:t>
      </w:r>
      <w:r w:rsidR="00E35852">
        <w:t xml:space="preserve">showed the lowest incidence of infection detected </w:t>
      </w:r>
      <w:r w:rsidR="00873DF1">
        <w:t>(</w:t>
      </w:r>
      <w:r w:rsidR="00677812">
        <w:t xml:space="preserve">median: </w:t>
      </w:r>
      <w:r w:rsidR="00873DF1">
        <w:t xml:space="preserve">0.59%; </w:t>
      </w:r>
      <w:r w:rsidR="00677812">
        <w:t xml:space="preserve">range: </w:t>
      </w:r>
      <w:r w:rsidR="00873DF1">
        <w:t>0.00 – 31.81)</w:t>
      </w:r>
      <w:r w:rsidR="00322BAF">
        <w:t xml:space="preserve">, </w:t>
      </w:r>
      <w:r w:rsidR="00060009">
        <w:t xml:space="preserve">however </w:t>
      </w:r>
      <w:r w:rsidR="005537DF">
        <w:t>l</w:t>
      </w:r>
      <w:r w:rsidR="00873DF1">
        <w:t xml:space="preserve">atent TB </w:t>
      </w:r>
      <w:r w:rsidR="00322BAF">
        <w:t xml:space="preserve">was found to have </w:t>
      </w:r>
      <w:r w:rsidR="00873DF1">
        <w:t xml:space="preserve">the highest detected </w:t>
      </w:r>
      <w:r w:rsidR="00322BAF">
        <w:t xml:space="preserve">prevalence </w:t>
      </w:r>
      <w:r w:rsidR="0004202B">
        <w:t xml:space="preserve">across all infections </w:t>
      </w:r>
      <w:r w:rsidR="00873DF1">
        <w:t>(</w:t>
      </w:r>
      <w:r w:rsidR="00677812">
        <w:t xml:space="preserve">median: </w:t>
      </w:r>
      <w:r w:rsidR="00873DF1">
        <w:t xml:space="preserve">15.02%; </w:t>
      </w:r>
      <w:r w:rsidR="00677812">
        <w:t xml:space="preserve">range: </w:t>
      </w:r>
      <w:r w:rsidR="00873DF1">
        <w:t xml:space="preserve">0.35 – 31.81).  </w:t>
      </w:r>
      <w:r w:rsidR="00060009" w:rsidRPr="00A12C53">
        <w:t>T</w:t>
      </w:r>
      <w:r w:rsidR="00322BAF" w:rsidRPr="00A12C53">
        <w:t>he percentage of infections treated was</w:t>
      </w:r>
      <w:r w:rsidR="00B72988" w:rsidRPr="00353155">
        <w:t xml:space="preserve"> suggested to be</w:t>
      </w:r>
      <w:r w:rsidR="00322BAF" w:rsidRPr="00A12C53">
        <w:t xml:space="preserve"> lower for latent TB than </w:t>
      </w:r>
      <w:r w:rsidR="00B72988" w:rsidRPr="00353155">
        <w:t xml:space="preserve">for </w:t>
      </w:r>
      <w:r w:rsidR="00677812" w:rsidRPr="00A12C53">
        <w:t>active</w:t>
      </w:r>
      <w:r w:rsidR="00322BAF" w:rsidRPr="00A12C53">
        <w:t xml:space="preserve"> TB (</w:t>
      </w:r>
      <w:r w:rsidR="00677812" w:rsidRPr="00A12C53">
        <w:t xml:space="preserve">median: </w:t>
      </w:r>
      <w:r w:rsidR="00873DF1" w:rsidRPr="00A12C53">
        <w:t>54.45%, range: 35.71 – 72.27</w:t>
      </w:r>
      <w:r w:rsidR="00B72988" w:rsidRPr="00353155">
        <w:t xml:space="preserve"> for latent TB</w:t>
      </w:r>
      <w:r w:rsidR="00873DF1" w:rsidRPr="00A12C53">
        <w:t xml:space="preserve"> versus </w:t>
      </w:r>
      <w:r w:rsidR="00677812" w:rsidRPr="00A12C53">
        <w:t xml:space="preserve">median: </w:t>
      </w:r>
      <w:r w:rsidR="00873DF1" w:rsidRPr="00A12C53">
        <w:t>72.27%, range</w:t>
      </w:r>
      <w:r w:rsidR="00677812" w:rsidRPr="00A12C53">
        <w:t>:</w:t>
      </w:r>
      <w:r w:rsidR="00873DF1" w:rsidRPr="00A12C53">
        <w:t xml:space="preserve"> 56.56 – 100.00</w:t>
      </w:r>
      <w:r w:rsidR="00B72988" w:rsidRPr="00353155">
        <w:t xml:space="preserve"> </w:t>
      </w:r>
      <w:r w:rsidR="00B90471" w:rsidRPr="00353155">
        <w:t xml:space="preserve">for latent and active </w:t>
      </w:r>
      <w:r w:rsidR="00B72988" w:rsidRPr="00353155">
        <w:t>TB</w:t>
      </w:r>
      <w:r w:rsidR="00B90471" w:rsidRPr="00353155">
        <w:t xml:space="preserve"> combined</w:t>
      </w:r>
      <w:r w:rsidR="00873DF1" w:rsidRPr="00A12C53">
        <w:t>)</w:t>
      </w:r>
      <w:r w:rsidR="00060009" w:rsidRPr="00A12C53">
        <w:t>.  There was also a high</w:t>
      </w:r>
      <w:r w:rsidR="00060009">
        <w:t xml:space="preserve"> rate of patients who did not complete screening and were not diagnosed (</w:t>
      </w:r>
      <w:r w:rsidR="00677812">
        <w:t xml:space="preserve">latent and active TB: </w:t>
      </w:r>
      <w:r w:rsidR="00060009">
        <w:t>24.62%, range 1.54 –</w:t>
      </w:r>
      <w:r w:rsidR="00677812">
        <w:t xml:space="preserve"> 78.99; latent TB: </w:t>
      </w:r>
      <w:r w:rsidR="00060009">
        <w:t>26.67%, range 0.16 – 67.18)</w:t>
      </w:r>
      <w:r w:rsidR="00873DF1">
        <w:t xml:space="preserve"> (Table </w:t>
      </w:r>
      <w:r w:rsidR="00D53F1F">
        <w:t>5</w:t>
      </w:r>
      <w:r w:rsidR="00873DF1">
        <w:t>).</w:t>
      </w:r>
      <w:r w:rsidR="00060009">
        <w:t xml:space="preserve">  </w:t>
      </w:r>
    </w:p>
    <w:p w14:paraId="3D8D3CA7" w14:textId="4064E476" w:rsidR="002E4113" w:rsidRPr="005941B1" w:rsidRDefault="00887E09" w:rsidP="00E16CE2">
      <w:pPr>
        <w:spacing w:beforeLines="100" w:before="240" w:afterLines="100" w:after="240" w:line="480" w:lineRule="auto"/>
        <w:rPr>
          <w:u w:val="single"/>
        </w:rPr>
      </w:pPr>
      <w:r>
        <w:rPr>
          <w:u w:val="single"/>
        </w:rPr>
        <w:t>Barriers and facilitators to screening</w:t>
      </w:r>
    </w:p>
    <w:p w14:paraId="79DE8D37" w14:textId="03ED3428" w:rsidR="00932E8B" w:rsidRDefault="0080609C" w:rsidP="00E16CE2">
      <w:pPr>
        <w:spacing w:beforeLines="100" w:before="240" w:afterLines="100" w:after="240" w:line="480" w:lineRule="auto"/>
      </w:pPr>
      <w:r>
        <w:t>Fifteen</w:t>
      </w:r>
      <w:r w:rsidRPr="00B97199">
        <w:t xml:space="preserve"> </w:t>
      </w:r>
      <w:r w:rsidR="002E4113" w:rsidRPr="00B97199">
        <w:t>studies</w:t>
      </w:r>
      <w:r w:rsidR="00B353CB">
        <w:fldChar w:fldCharType="begin">
          <w:fldData xml:space="preserve">bjwva2V5d29yZD48a2V5d29yZD5xdWVzdGlvbm5haXJlPC9rZXl3b3JkPjxrZXl3b3JkPmZlbWFs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612D10">
        <w:instrText xml:space="preserve"> ADDIN EN.CITE </w:instrText>
      </w:r>
      <w:r w:rsidR="00612D10">
        <w:fldChar w:fldCharType="begin">
          <w:fldData xml:space="preserve">PEVuZE5vdGU+PENpdGU+PEF1dGhvcj5Pcm1lcm9kPC9BdXRob3I+PFllYXI+MTk5MDwvWWVhcj48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==
</w:fldData>
        </w:fldChar>
      </w:r>
      <w:r w:rsidR="00612D10">
        <w:instrText xml:space="preserve"> ADDIN EN.CITE.DATA </w:instrText>
      </w:r>
      <w:r w:rsidR="00612D10">
        <w:fldChar w:fldCharType="end"/>
      </w:r>
      <w:r w:rsidR="00612D10">
        <w:fldChar w:fldCharType="begin">
          <w:fldData xml:space="preserve">bjwva2V5d29yZD48a2V5d29yZD5xdWVzdGlvbm5haXJlPC9rZXl3b3JkPjxrZXl3b3JkPmZlbWFs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612D10">
        <w:instrText xml:space="preserve"> ADDIN EN.CITE.DATA </w:instrText>
      </w:r>
      <w:r w:rsidR="00612D10">
        <w:fldChar w:fldCharType="end"/>
      </w:r>
      <w:r w:rsidR="00B353CB">
        <w:fldChar w:fldCharType="separate"/>
      </w:r>
      <w:hyperlink w:anchor="_ENREF_35" w:tooltip="Brewin, 2006 #56" w:history="1">
        <w:r w:rsidR="00612D10" w:rsidRPr="00171A9D">
          <w:rPr>
            <w:rStyle w:val="Hyperlink"/>
            <w:noProof/>
            <w:vertAlign w:val="superscript"/>
          </w:rPr>
          <w:t>35</w:t>
        </w:r>
      </w:hyperlink>
      <w:r w:rsidR="00612D10" w:rsidRPr="00612D10">
        <w:rPr>
          <w:noProof/>
          <w:vertAlign w:val="superscript"/>
        </w:rPr>
        <w:t>,</w:t>
      </w:r>
      <w:hyperlink w:anchor="_ENREF_37" w:tooltip="Carvalho, 2005 #58" w:history="1">
        <w:r w:rsidR="00612D10" w:rsidRPr="00171A9D">
          <w:rPr>
            <w:rStyle w:val="Hyperlink"/>
            <w:noProof/>
            <w:vertAlign w:val="superscript"/>
          </w:rPr>
          <w:t>37</w:t>
        </w:r>
      </w:hyperlink>
      <w:r w:rsidR="00612D10" w:rsidRPr="00612D10">
        <w:rPr>
          <w:noProof/>
          <w:vertAlign w:val="superscript"/>
        </w:rPr>
        <w:t>,</w:t>
      </w:r>
      <w:hyperlink w:anchor="_ENREF_39" w:tooltip="El-Hamad, 2001 #60" w:history="1">
        <w:r w:rsidR="00612D10" w:rsidRPr="00171A9D">
          <w:rPr>
            <w:rStyle w:val="Hyperlink"/>
            <w:noProof/>
            <w:vertAlign w:val="superscript"/>
          </w:rPr>
          <w:t>39</w:t>
        </w:r>
      </w:hyperlink>
      <w:r w:rsidR="00612D10" w:rsidRPr="00612D10">
        <w:rPr>
          <w:noProof/>
          <w:vertAlign w:val="superscript"/>
        </w:rPr>
        <w:t>,</w:t>
      </w:r>
      <w:hyperlink w:anchor="_ENREF_41" w:tooltip="Harling, 2007 #62" w:history="1">
        <w:r w:rsidR="00612D10" w:rsidRPr="00171A9D">
          <w:rPr>
            <w:rStyle w:val="Hyperlink"/>
            <w:noProof/>
            <w:vertAlign w:val="superscript"/>
          </w:rPr>
          <w:t>41</w:t>
        </w:r>
      </w:hyperlink>
      <w:r w:rsidR="00612D10" w:rsidRPr="00612D10">
        <w:rPr>
          <w:noProof/>
          <w:vertAlign w:val="superscript"/>
        </w:rPr>
        <w:t>,</w:t>
      </w:r>
      <w:hyperlink w:anchor="_ENREF_45" w:tooltip="Johnsen, 2005 #66" w:history="1">
        <w:r w:rsidR="00612D10" w:rsidRPr="00171A9D">
          <w:rPr>
            <w:rStyle w:val="Hyperlink"/>
            <w:noProof/>
            <w:vertAlign w:val="superscript"/>
          </w:rPr>
          <w:t>45</w:t>
        </w:r>
      </w:hyperlink>
      <w:r w:rsidR="00612D10" w:rsidRPr="00612D10">
        <w:rPr>
          <w:noProof/>
          <w:vertAlign w:val="superscript"/>
        </w:rPr>
        <w:t>,</w:t>
      </w:r>
      <w:hyperlink w:anchor="_ENREF_46" w:tooltip="Kristensen, 2005 #67" w:history="1">
        <w:r w:rsidR="00612D10" w:rsidRPr="00171A9D">
          <w:rPr>
            <w:rStyle w:val="Hyperlink"/>
            <w:noProof/>
            <w:vertAlign w:val="superscript"/>
          </w:rPr>
          <w:t>46</w:t>
        </w:r>
      </w:hyperlink>
      <w:r w:rsidR="00612D10" w:rsidRPr="00612D10">
        <w:rPr>
          <w:noProof/>
          <w:vertAlign w:val="superscript"/>
        </w:rPr>
        <w:t>,</w:t>
      </w:r>
      <w:hyperlink w:anchor="_ENREF_48" w:tooltip="Lamour, 1994 #69" w:history="1">
        <w:r w:rsidR="00612D10" w:rsidRPr="00171A9D">
          <w:rPr>
            <w:rStyle w:val="Hyperlink"/>
            <w:noProof/>
            <w:vertAlign w:val="superscript"/>
          </w:rPr>
          <w:t>48</w:t>
        </w:r>
      </w:hyperlink>
      <w:r w:rsidR="00612D10" w:rsidRPr="00612D10">
        <w:rPr>
          <w:noProof/>
          <w:vertAlign w:val="superscript"/>
        </w:rPr>
        <w:t>,</w:t>
      </w:r>
      <w:hyperlink w:anchor="_ENREF_50" w:tooltip="Leone, 2008 #71" w:history="1">
        <w:r w:rsidR="00612D10" w:rsidRPr="00171A9D">
          <w:rPr>
            <w:rStyle w:val="Hyperlink"/>
            <w:noProof/>
            <w:vertAlign w:val="superscript"/>
          </w:rPr>
          <w:t>50-52</w:t>
        </w:r>
      </w:hyperlink>
      <w:r w:rsidR="00612D10" w:rsidRPr="00612D10">
        <w:rPr>
          <w:noProof/>
          <w:vertAlign w:val="superscript"/>
        </w:rPr>
        <w:t>,</w:t>
      </w:r>
      <w:hyperlink w:anchor="_ENREF_58" w:tooltip="Ormerod, 1990 #78" w:history="1">
        <w:r w:rsidR="00612D10" w:rsidRPr="00171A9D">
          <w:rPr>
            <w:rStyle w:val="Hyperlink"/>
            <w:noProof/>
            <w:vertAlign w:val="superscript"/>
          </w:rPr>
          <w:t>58</w:t>
        </w:r>
      </w:hyperlink>
      <w:r w:rsidR="00612D10" w:rsidRPr="00612D10">
        <w:rPr>
          <w:noProof/>
          <w:vertAlign w:val="superscript"/>
        </w:rPr>
        <w:t>,</w:t>
      </w:r>
      <w:hyperlink w:anchor="_ENREF_62" w:tooltip="Prost, 2007 #82" w:history="1">
        <w:r w:rsidR="00612D10" w:rsidRPr="00171A9D">
          <w:rPr>
            <w:rStyle w:val="Hyperlink"/>
            <w:noProof/>
            <w:vertAlign w:val="superscript"/>
          </w:rPr>
          <w:t>62</w:t>
        </w:r>
      </w:hyperlink>
      <w:r w:rsidR="00612D10" w:rsidRPr="00612D10">
        <w:rPr>
          <w:noProof/>
          <w:vertAlign w:val="superscript"/>
        </w:rPr>
        <w:t>,</w:t>
      </w:r>
      <w:hyperlink w:anchor="_ENREF_65" w:tooltip="Sadler, 2006 #85" w:history="1">
        <w:r w:rsidR="00612D10" w:rsidRPr="00171A9D">
          <w:rPr>
            <w:rStyle w:val="Hyperlink"/>
            <w:noProof/>
            <w:vertAlign w:val="superscript"/>
          </w:rPr>
          <w:t>65</w:t>
        </w:r>
      </w:hyperlink>
      <w:r w:rsidR="00612D10" w:rsidRPr="00612D10">
        <w:rPr>
          <w:noProof/>
          <w:vertAlign w:val="superscript"/>
        </w:rPr>
        <w:t>,</w:t>
      </w:r>
      <w:hyperlink w:anchor="_ENREF_71" w:tooltip="Vedio, 2013 #91" w:history="1">
        <w:r w:rsidR="00612D10" w:rsidRPr="00171A9D">
          <w:rPr>
            <w:rStyle w:val="Hyperlink"/>
            <w:noProof/>
            <w:vertAlign w:val="superscript"/>
          </w:rPr>
          <w:t>71</w:t>
        </w:r>
      </w:hyperlink>
      <w:r w:rsidR="00612D10" w:rsidRPr="00612D10">
        <w:rPr>
          <w:noProof/>
          <w:vertAlign w:val="superscript"/>
        </w:rPr>
        <w:t>,</w:t>
      </w:r>
      <w:hyperlink w:anchor="_ENREF_78" w:tooltip="Bothamley, 2008 #40" w:history="1">
        <w:r w:rsidR="00612D10" w:rsidRPr="00171A9D">
          <w:rPr>
            <w:rStyle w:val="Hyperlink"/>
            <w:noProof/>
            <w:vertAlign w:val="superscript"/>
          </w:rPr>
          <w:t>78</w:t>
        </w:r>
      </w:hyperlink>
      <w:r w:rsidR="00B353CB">
        <w:fldChar w:fldCharType="end"/>
      </w:r>
      <w:hyperlink w:anchor="_ENREF_85" w:tooltip="Bothamley, 2008 #40" w:history="1"/>
      <w:hyperlink w:anchor="_ENREF_97" w:tooltip="Vedio, 2013 #81" w:history="1"/>
      <w:r w:rsidR="00315ACB" w:rsidRPr="00B97199">
        <w:t xml:space="preserve"> </w:t>
      </w:r>
      <w:r w:rsidR="002E4113" w:rsidRPr="00B97199">
        <w:t xml:space="preserve">reported </w:t>
      </w:r>
      <w:r w:rsidR="00887E09">
        <w:t>barriers and facilitator</w:t>
      </w:r>
      <w:r w:rsidR="00D5680B">
        <w:t>s to screening</w:t>
      </w:r>
      <w:r w:rsidR="000723DA">
        <w:t>.</w:t>
      </w:r>
      <w:r w:rsidR="00A50926" w:rsidRPr="00B97199">
        <w:t xml:space="preserve"> </w:t>
      </w:r>
      <w:r w:rsidR="000723DA">
        <w:t>We summarised barriers to screening into f</w:t>
      </w:r>
      <w:r w:rsidR="00887E09">
        <w:t xml:space="preserve">our </w:t>
      </w:r>
      <w:r w:rsidR="000723DA">
        <w:t xml:space="preserve">key </w:t>
      </w:r>
      <w:r w:rsidR="00887E09">
        <w:t>themes</w:t>
      </w:r>
      <w:r w:rsidR="000723DA">
        <w:t>:</w:t>
      </w:r>
      <w:r w:rsidR="00887E09">
        <w:t xml:space="preserve"> </w:t>
      </w:r>
      <w:r w:rsidR="00D5680B">
        <w:t>‘</w:t>
      </w:r>
      <w:r w:rsidR="0093016E">
        <w:t>migrant insensitive services</w:t>
      </w:r>
      <w:r w:rsidR="00D5680B">
        <w:t>’</w:t>
      </w:r>
      <w:r w:rsidR="00850752">
        <w:t xml:space="preserve">, </w:t>
      </w:r>
      <w:r w:rsidR="00D5680B">
        <w:t>‘</w:t>
      </w:r>
      <w:r w:rsidR="00882783" w:rsidRPr="00B97199">
        <w:t>cultural and individual</w:t>
      </w:r>
      <w:r w:rsidR="00D27BA4" w:rsidRPr="00B97199">
        <w:t xml:space="preserve"> </w:t>
      </w:r>
      <w:r w:rsidR="004C41BC" w:rsidRPr="00B97199">
        <w:t>mind-set</w:t>
      </w:r>
      <w:r w:rsidR="00D5680B">
        <w:t>’</w:t>
      </w:r>
      <w:r w:rsidR="00D27BA4" w:rsidRPr="00B97199">
        <w:t xml:space="preserve">, </w:t>
      </w:r>
      <w:r w:rsidR="00D5680B">
        <w:t>‘</w:t>
      </w:r>
      <w:r w:rsidR="00AF5A30" w:rsidRPr="00B97199">
        <w:t>structural and service barriers</w:t>
      </w:r>
      <w:r w:rsidR="00D5680B">
        <w:t>’</w:t>
      </w:r>
      <w:r w:rsidR="00AF5A30" w:rsidRPr="00B97199">
        <w:t xml:space="preserve">, and </w:t>
      </w:r>
      <w:r w:rsidR="00D5680B">
        <w:t>‘</w:t>
      </w:r>
      <w:r w:rsidR="00AF5A30" w:rsidRPr="00B97199">
        <w:t>other individual barriers</w:t>
      </w:r>
      <w:r w:rsidR="00D5680B">
        <w:t>’</w:t>
      </w:r>
      <w:r w:rsidR="000723DA">
        <w:t xml:space="preserve"> (Table </w:t>
      </w:r>
      <w:r w:rsidR="00D86082">
        <w:t>6</w:t>
      </w:r>
      <w:r w:rsidR="000723DA">
        <w:t>)</w:t>
      </w:r>
      <w:r w:rsidR="00AF5A30" w:rsidRPr="00B97199">
        <w:t xml:space="preserve">. </w:t>
      </w:r>
      <w:r w:rsidR="00887E09">
        <w:t xml:space="preserve">Facilitators </w:t>
      </w:r>
      <w:r w:rsidR="000723DA">
        <w:t xml:space="preserve">to screening programmes for infectious diseases </w:t>
      </w:r>
      <w:r w:rsidR="00887E09">
        <w:t xml:space="preserve">identified </w:t>
      </w:r>
      <w:r w:rsidR="000723DA">
        <w:t>were as follows:</w:t>
      </w:r>
      <w:r w:rsidR="00887E09">
        <w:t xml:space="preserve"> well-trained and dedicated screening staff, involving migrants in service delivery and collaborations, </w:t>
      </w:r>
      <w:r w:rsidR="00674397">
        <w:t>tailored outreach, and improved service provider management of service</w:t>
      </w:r>
      <w:r w:rsidR="00F15099">
        <w:t>s</w:t>
      </w:r>
      <w:r w:rsidR="00674397">
        <w:t xml:space="preserve"> (</w:t>
      </w:r>
      <w:r w:rsidR="001739A5">
        <w:t xml:space="preserve">Table </w:t>
      </w:r>
      <w:r w:rsidR="00D86082">
        <w:t>6</w:t>
      </w:r>
      <w:r w:rsidR="00674397">
        <w:t>).</w:t>
      </w:r>
    </w:p>
    <w:p w14:paraId="42470D70" w14:textId="2E89E6DF" w:rsidR="006D72F4" w:rsidRPr="009E0B9B" w:rsidRDefault="006D72F4" w:rsidP="00E16CE2">
      <w:pPr>
        <w:spacing w:beforeLines="100" w:before="240" w:afterLines="100" w:after="240" w:line="480" w:lineRule="auto"/>
        <w:rPr>
          <w:u w:val="single"/>
        </w:rPr>
      </w:pPr>
      <w:r w:rsidRPr="009E0B9B">
        <w:rPr>
          <w:u w:val="single"/>
        </w:rPr>
        <w:t>Cost-effectiveness of screening</w:t>
      </w:r>
    </w:p>
    <w:p w14:paraId="0F137ED6" w14:textId="773AC226" w:rsidR="00AD2239" w:rsidRPr="00FF5C49" w:rsidRDefault="009E0B9B" w:rsidP="00FF5C49">
      <w:pPr>
        <w:spacing w:beforeLines="100" w:before="240" w:afterLines="100" w:after="240" w:line="480" w:lineRule="auto"/>
      </w:pPr>
      <w:r>
        <w:t>Few</w:t>
      </w:r>
      <w:r w:rsidR="00C42E70">
        <w:t xml:space="preserve"> studies explored </w:t>
      </w:r>
      <w:r w:rsidR="00710784">
        <w:t xml:space="preserve">the </w:t>
      </w:r>
      <w:r w:rsidR="00C42E70">
        <w:t xml:space="preserve">cost-effectiveness of </w:t>
      </w:r>
      <w:r w:rsidR="00710784">
        <w:t>infectious diseases</w:t>
      </w:r>
      <w:r w:rsidR="00C42E70">
        <w:t xml:space="preserve"> screening</w:t>
      </w:r>
      <w:r>
        <w:t xml:space="preserve"> </w:t>
      </w:r>
      <w:r w:rsidR="00710784">
        <w:t xml:space="preserve">in migrants, </w:t>
      </w:r>
      <w:r>
        <w:t xml:space="preserve">and </w:t>
      </w:r>
      <w:r w:rsidR="00AA6EE1" w:rsidRPr="00FF5C49">
        <w:t>included studies showed</w:t>
      </w:r>
      <w:r w:rsidR="006D72F4" w:rsidRPr="00FF5C49">
        <w:t xml:space="preserve"> significant methodological variation</w:t>
      </w:r>
      <w:r w:rsidR="00E36B6E">
        <w:t>,</w:t>
      </w:r>
      <w:r w:rsidR="00AA6EE1" w:rsidRPr="00FF5C49">
        <w:t xml:space="preserve"> making data comparisons difficult</w:t>
      </w:r>
      <w:r w:rsidR="00554878" w:rsidRPr="00FF5C49">
        <w:t>.</w:t>
      </w:r>
      <w:r w:rsidR="00AA6EE1" w:rsidRPr="00FF5C49">
        <w:t xml:space="preserve"> </w:t>
      </w:r>
    </w:p>
    <w:p w14:paraId="61755720" w14:textId="2C5407CD" w:rsidR="002247AF" w:rsidRPr="00353155" w:rsidRDefault="006D72F4" w:rsidP="002247AF">
      <w:pPr>
        <w:pStyle w:val="CommentText"/>
        <w:spacing w:line="480" w:lineRule="auto"/>
        <w:rPr>
          <w:sz w:val="22"/>
          <w:szCs w:val="22"/>
        </w:rPr>
      </w:pPr>
      <w:r w:rsidRPr="00FF5C49">
        <w:rPr>
          <w:sz w:val="22"/>
          <w:szCs w:val="22"/>
        </w:rPr>
        <w:t xml:space="preserve">For TB, </w:t>
      </w:r>
      <w:r w:rsidR="00110C4F" w:rsidRPr="00FF5C49">
        <w:rPr>
          <w:sz w:val="22"/>
          <w:szCs w:val="22"/>
        </w:rPr>
        <w:t xml:space="preserve">the cost-effectiveness of screening was consistently shown to be higher when targeted at </w:t>
      </w:r>
      <w:r w:rsidRPr="00FF5C49">
        <w:rPr>
          <w:sz w:val="22"/>
          <w:szCs w:val="22"/>
        </w:rPr>
        <w:t>migrants from high prevalence countries and close contact</w:t>
      </w:r>
      <w:r w:rsidR="00110C4F" w:rsidRPr="00FF5C49">
        <w:rPr>
          <w:sz w:val="22"/>
          <w:szCs w:val="22"/>
        </w:rPr>
        <w:t>s</w:t>
      </w:r>
      <w:r w:rsidR="00710784" w:rsidRPr="00FF5C49">
        <w:rPr>
          <w:sz w:val="22"/>
          <w:szCs w:val="22"/>
        </w:rPr>
        <w:t>,</w:t>
      </w:r>
      <w:r w:rsidR="0089796F" w:rsidRPr="00FF5C49">
        <w:rPr>
          <w:sz w:val="22"/>
          <w:szCs w:val="22"/>
        </w:rPr>
        <w:fldChar w:fldCharType="begin">
          <w:fldData xml:space="preserve">PEVuZE5vdGU+PENpdGU+PEF1dGhvcj5EYXNndXB0YTwvQXV0aG9yPjxZZWFyPjIwMDU8L1llYXI+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4yMDc5LTIwODY8L3BhZ2Vz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</w:fldData>
        </w:fldChar>
      </w:r>
      <w:r w:rsidR="00612D10">
        <w:rPr>
          <w:sz w:val="22"/>
          <w:szCs w:val="22"/>
        </w:rPr>
        <w:instrText xml:space="preserve"> ADDIN EN.CITE </w:instrText>
      </w:r>
      <w:r w:rsidR="00612D10">
        <w:rPr>
          <w:sz w:val="22"/>
          <w:szCs w:val="22"/>
        </w:rPr>
        <w:fldChar w:fldCharType="begin">
          <w:fldData xml:space="preserve">PEVuZE5vdGU+PENpdGU+PEF1dGhvcj5EYXNndXB0YTwvQXV0aG9yPjxZZWFyPjIwMDU8L1llYXI+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</w:fldData>
        </w:fldChar>
      </w:r>
      <w:r w:rsidR="00612D10">
        <w:rPr>
          <w:sz w:val="22"/>
          <w:szCs w:val="22"/>
        </w:rPr>
        <w:instrText xml:space="preserve"> ADDIN EN.CITE.DATA </w:instrText>
      </w:r>
      <w:r w:rsidR="00612D10">
        <w:rPr>
          <w:sz w:val="22"/>
          <w:szCs w:val="22"/>
        </w:rPr>
      </w:r>
      <w:r w:rsidR="00612D10">
        <w:rPr>
          <w:sz w:val="22"/>
          <w:szCs w:val="22"/>
        </w:rPr>
        <w:fldChar w:fldCharType="end"/>
      </w:r>
      <w:r w:rsidR="0089796F" w:rsidRPr="00FF5C49">
        <w:rPr>
          <w:sz w:val="22"/>
          <w:szCs w:val="22"/>
        </w:rPr>
      </w:r>
      <w:r w:rsidR="0089796F" w:rsidRPr="00FF5C49">
        <w:rPr>
          <w:sz w:val="22"/>
          <w:szCs w:val="22"/>
        </w:rPr>
        <w:fldChar w:fldCharType="separate"/>
      </w:r>
      <w:hyperlink w:anchor="_ENREF_59" w:tooltip="Pareek, 2011 #79" w:history="1">
        <w:r w:rsidR="00612D10" w:rsidRPr="00171A9D">
          <w:rPr>
            <w:rStyle w:val="Hyperlink"/>
            <w:noProof/>
            <w:sz w:val="22"/>
            <w:szCs w:val="22"/>
            <w:vertAlign w:val="superscript"/>
          </w:rPr>
          <w:t>59</w:t>
        </w:r>
      </w:hyperlink>
      <w:r w:rsidR="00612D10" w:rsidRPr="00612D10">
        <w:rPr>
          <w:noProof/>
          <w:sz w:val="22"/>
          <w:szCs w:val="22"/>
          <w:vertAlign w:val="superscript"/>
        </w:rPr>
        <w:t>,</w:t>
      </w:r>
      <w:hyperlink w:anchor="_ENREF_69" w:tooltip="Underwood, 2003 #89" w:history="1">
        <w:r w:rsidR="00612D10" w:rsidRPr="00171A9D">
          <w:rPr>
            <w:rStyle w:val="Hyperlink"/>
            <w:noProof/>
            <w:sz w:val="22"/>
            <w:szCs w:val="22"/>
            <w:vertAlign w:val="superscript"/>
          </w:rPr>
          <w:t>69</w:t>
        </w:r>
      </w:hyperlink>
      <w:r w:rsidR="00612D10" w:rsidRPr="00612D10">
        <w:rPr>
          <w:noProof/>
          <w:sz w:val="22"/>
          <w:szCs w:val="22"/>
          <w:vertAlign w:val="superscript"/>
        </w:rPr>
        <w:t>,</w:t>
      </w:r>
      <w:hyperlink w:anchor="_ENREF_79" w:tooltip="Dasgupta, 2005 #11148" w:history="1">
        <w:r w:rsidR="00612D10" w:rsidRPr="00171A9D">
          <w:rPr>
            <w:rStyle w:val="Hyperlink"/>
            <w:noProof/>
            <w:sz w:val="22"/>
            <w:szCs w:val="22"/>
            <w:vertAlign w:val="superscript"/>
          </w:rPr>
          <w:t>79-85</w:t>
        </w:r>
      </w:hyperlink>
      <w:r w:rsidR="0089796F" w:rsidRPr="00FF5C49">
        <w:rPr>
          <w:sz w:val="22"/>
          <w:szCs w:val="22"/>
        </w:rPr>
        <w:fldChar w:fldCharType="end"/>
      </w:r>
      <w:hyperlink w:anchor="_ENREF_114" w:tooltip="Pareek, 2010 #25150" w:history="1"/>
      <w:r w:rsidR="00710784" w:rsidRPr="00FF5C49">
        <w:rPr>
          <w:sz w:val="22"/>
          <w:szCs w:val="22"/>
        </w:rPr>
        <w:t xml:space="preserve">  </w:t>
      </w:r>
      <w:r w:rsidRPr="00FF5C49">
        <w:rPr>
          <w:sz w:val="22"/>
          <w:szCs w:val="22"/>
        </w:rPr>
        <w:t xml:space="preserve"> </w:t>
      </w:r>
      <w:r w:rsidR="00710784" w:rsidRPr="00FF5C49">
        <w:rPr>
          <w:sz w:val="22"/>
          <w:szCs w:val="22"/>
        </w:rPr>
        <w:t>with c</w:t>
      </w:r>
      <w:r w:rsidR="0094461A" w:rsidRPr="00FF5C49">
        <w:rPr>
          <w:sz w:val="22"/>
          <w:szCs w:val="22"/>
        </w:rPr>
        <w:t xml:space="preserve">ost-effectiveness </w:t>
      </w:r>
      <w:r w:rsidR="00710784" w:rsidRPr="00FF5C49">
        <w:rPr>
          <w:sz w:val="22"/>
          <w:szCs w:val="22"/>
        </w:rPr>
        <w:t>decreasing</w:t>
      </w:r>
      <w:r w:rsidR="0094461A" w:rsidRPr="00FF5C49">
        <w:rPr>
          <w:sz w:val="22"/>
          <w:szCs w:val="22"/>
        </w:rPr>
        <w:t xml:space="preserve"> as the incidence in countries of origin </w:t>
      </w:r>
      <w:r w:rsidR="00710784" w:rsidRPr="00FF5C49">
        <w:rPr>
          <w:sz w:val="22"/>
          <w:szCs w:val="22"/>
        </w:rPr>
        <w:t>falls</w:t>
      </w:r>
      <w:r w:rsidR="0094461A" w:rsidRPr="00FF5C49">
        <w:rPr>
          <w:sz w:val="22"/>
          <w:szCs w:val="22"/>
        </w:rPr>
        <w:t>.</w:t>
      </w:r>
      <w:hyperlink w:anchor="_ENREF_59" w:tooltip="Pareek, 2011 #79" w:history="1">
        <w:r w:rsidR="0094461A" w:rsidRPr="00171A9D">
          <w:rPr>
            <w:rStyle w:val="Hyperlink"/>
            <w:sz w:val="22"/>
            <w:szCs w:val="22"/>
          </w:rPr>
          <w:fldChar w:fldCharType="begin"/>
        </w:r>
        <w:r w:rsidR="00612D10" w:rsidRPr="00171A9D">
          <w:rPr>
            <w:rStyle w:val="Hyperlink"/>
            <w:sz w:val="22"/>
            <w:szCs w:val="22"/>
          </w:rPr>
          <w:instrText xml:space="preserve"> ADDIN EN.CITE &lt;EndNote&gt;&lt;Cite&gt;&lt;Author&gt;Pareek&lt;/Author&gt;&lt;Year&gt;2011&lt;/Year&gt;&lt;RecNum&gt;2079&lt;/RecNum&gt;&lt;DisplayText&gt;&lt;style face="superscript"&gt;59&lt;/style&gt;&lt;/DisplayText&gt;&lt;record&gt;&lt;rec-number&gt;2079&lt;/rec-number&gt;&lt;foreign-keys&gt;&lt;key app="EN" db-id="pz5wv90f1rv9dkera9bvpat8f9asw0raz5ta" timestamp="1444207934"&gt;2079&lt;/key&gt;&lt;/foreign-keys&gt;&lt;ref-type name="Journal Article"&gt;17&lt;/ref-type&gt;&lt;contributors&gt;&lt;authors&gt;&lt;author&gt;Pareek, Manish&lt;/author&gt;&lt;author&gt;Watson, John P&lt;/author&gt;&lt;author&gt;Ormerod, L Peter&lt;/author&gt;&lt;author&gt;Kon, Onn Min&lt;/author&gt;&lt;author&gt;Woltmann, Gerrit&lt;/author&gt;&lt;author&gt;White, Peter J&lt;/author&gt;&lt;author&gt;Abubakar, Ibrahim&lt;/author&gt;&lt;author&gt;Lalvani, Ajit&lt;/author&gt;&lt;/authors&gt;&lt;/contributors&gt;&lt;titles&gt;&lt;title&gt;Screening of immigrants in the UK for imported latent tuberculosis: a multicentre cohort study and cost-effectiveness analysis&lt;/title&gt;&lt;secondary-title&gt;The Lancet infectious diseases&lt;/secondary-title&gt;&lt;/titles&gt;&lt;periodical&gt;&lt;full-title&gt;The Lancet Infectious Diseases&lt;/full-title&gt;&lt;/periodical&gt;&lt;pages&gt;435-444&lt;/pages&gt;&lt;volume&gt;11&lt;/volume&gt;&lt;number&gt;6&lt;/number&gt;&lt;dates&gt;&lt;year&gt;2011&lt;/year&gt;&lt;/dates&gt;&lt;isbn&gt;1473-3099&lt;/isbn&gt;&lt;urls&gt;&lt;/urls&gt;&lt;/record&gt;&lt;/Cite&gt;&lt;/EndNote&gt;</w:instrText>
        </w:r>
        <w:r w:rsidR="0094461A" w:rsidRPr="00171A9D">
          <w:rPr>
            <w:rStyle w:val="Hyperlink"/>
            <w:sz w:val="22"/>
            <w:szCs w:val="22"/>
          </w:rPr>
          <w:fldChar w:fldCharType="separate"/>
        </w:r>
        <w:r w:rsidR="00612D10" w:rsidRPr="00171A9D">
          <w:rPr>
            <w:rStyle w:val="Hyperlink"/>
            <w:noProof/>
            <w:sz w:val="22"/>
            <w:szCs w:val="22"/>
            <w:vertAlign w:val="superscript"/>
          </w:rPr>
          <w:t>59</w:t>
        </w:r>
        <w:r w:rsidR="0094461A" w:rsidRPr="00171A9D">
          <w:rPr>
            <w:rStyle w:val="Hyperlink"/>
            <w:sz w:val="22"/>
            <w:szCs w:val="22"/>
          </w:rPr>
          <w:fldChar w:fldCharType="end"/>
        </w:r>
      </w:hyperlink>
      <w:r w:rsidR="0094461A" w:rsidRPr="00FF5C49">
        <w:rPr>
          <w:sz w:val="22"/>
          <w:szCs w:val="22"/>
        </w:rPr>
        <w:t xml:space="preserve"> </w:t>
      </w:r>
      <w:r w:rsidR="00710784" w:rsidRPr="00FF5C49">
        <w:rPr>
          <w:sz w:val="22"/>
          <w:szCs w:val="22"/>
        </w:rPr>
        <w:t>Latent TB screening was consistently found to be cost-effective, with TST or IGRA being the most cost-effective approaches whe</w:t>
      </w:r>
      <w:r w:rsidR="001B07FF">
        <w:rPr>
          <w:sz w:val="22"/>
          <w:szCs w:val="22"/>
        </w:rPr>
        <w:t xml:space="preserve">n the risk of TB was high, for example </w:t>
      </w:r>
      <w:r w:rsidR="00710784" w:rsidRPr="00FF5C49">
        <w:rPr>
          <w:sz w:val="22"/>
          <w:szCs w:val="22"/>
        </w:rPr>
        <w:t>among close contacts or populations from high incidence countries</w:t>
      </w:r>
      <w:r w:rsidR="001B07FF">
        <w:rPr>
          <w:sz w:val="22"/>
          <w:szCs w:val="22"/>
        </w:rPr>
        <w:t xml:space="preserve"> (</w:t>
      </w:r>
      <w:r w:rsidR="00EF0D41">
        <w:rPr>
          <w:sz w:val="22"/>
          <w:szCs w:val="22"/>
        </w:rPr>
        <w:t>e.g. with an incidence of 150 or more cases per 100,000,</w:t>
      </w:r>
      <w:hyperlink w:anchor="_ENREF_80" w:tooltip="Pareek, 2010 #100" w:history="1">
        <w:r w:rsidR="00EF0D41" w:rsidRPr="00171A9D">
          <w:rPr>
            <w:rStyle w:val="Hyperlink"/>
            <w:sz w:val="22"/>
            <w:szCs w:val="22"/>
          </w:rPr>
          <w:fldChar w:fldCharType="begin">
            <w:fldData xml:space="preserve">PEVuZE5vdGU+PENpdGU+PEF1dGhvcj5QYXJlZWs8L0F1dGhvcj48WWVhcj4yMDEwPC9ZZWFyPjxS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612D10" w:rsidRPr="00171A9D">
          <w:rPr>
            <w:rStyle w:val="Hyperlink"/>
            <w:sz w:val="22"/>
            <w:szCs w:val="22"/>
          </w:rPr>
          <w:instrText xml:space="preserve"> ADDIN EN.CITE </w:instrText>
        </w:r>
        <w:r w:rsidR="00612D10" w:rsidRPr="00171A9D">
          <w:rPr>
            <w:rStyle w:val="Hyperlink"/>
            <w:sz w:val="22"/>
            <w:szCs w:val="22"/>
          </w:rPr>
          <w:fldChar w:fldCharType="begin">
            <w:fldData xml:space="preserve">PEVuZE5vdGU+PENpdGU+PEF1dGhvcj5QYXJlZWs8L0F1dGhvcj48WWVhcj4yMDEwPC9ZZWFyPjxS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</w:fldData>
          </w:fldChar>
        </w:r>
        <w:r w:rsidR="00612D10" w:rsidRPr="00171A9D">
          <w:rPr>
            <w:rStyle w:val="Hyperlink"/>
            <w:sz w:val="22"/>
            <w:szCs w:val="22"/>
          </w:rPr>
          <w:instrText xml:space="preserve"> ADDIN EN.CITE.DATA </w:instrText>
        </w:r>
        <w:r w:rsidR="00612D10" w:rsidRPr="00171A9D">
          <w:rPr>
            <w:rStyle w:val="Hyperlink"/>
            <w:sz w:val="22"/>
            <w:szCs w:val="22"/>
          </w:rPr>
        </w:r>
        <w:r w:rsidR="00612D10" w:rsidRPr="00171A9D">
          <w:rPr>
            <w:rStyle w:val="Hyperlink"/>
            <w:sz w:val="22"/>
            <w:szCs w:val="22"/>
          </w:rPr>
          <w:fldChar w:fldCharType="end"/>
        </w:r>
        <w:r w:rsidR="00EF0D41" w:rsidRPr="00171A9D">
          <w:rPr>
            <w:rStyle w:val="Hyperlink"/>
            <w:sz w:val="22"/>
            <w:szCs w:val="22"/>
          </w:rPr>
        </w:r>
        <w:r w:rsidR="00EF0D41" w:rsidRPr="00171A9D">
          <w:rPr>
            <w:rStyle w:val="Hyperlink"/>
            <w:sz w:val="22"/>
            <w:szCs w:val="22"/>
          </w:rPr>
          <w:fldChar w:fldCharType="separate"/>
        </w:r>
        <w:r w:rsidR="00612D10" w:rsidRPr="00171A9D">
          <w:rPr>
            <w:rStyle w:val="Hyperlink"/>
            <w:noProof/>
            <w:sz w:val="22"/>
            <w:szCs w:val="22"/>
            <w:vertAlign w:val="superscript"/>
          </w:rPr>
          <w:t>80</w:t>
        </w:r>
        <w:r w:rsidR="00EF0D41" w:rsidRPr="00171A9D">
          <w:rPr>
            <w:rStyle w:val="Hyperlink"/>
            <w:sz w:val="22"/>
            <w:szCs w:val="22"/>
          </w:rPr>
          <w:fldChar w:fldCharType="end"/>
        </w:r>
      </w:hyperlink>
      <w:r w:rsidR="00EF0D41">
        <w:rPr>
          <w:sz w:val="22"/>
          <w:szCs w:val="22"/>
        </w:rPr>
        <w:t xml:space="preserve"> though the definition for this varied</w:t>
      </w:r>
      <w:r w:rsidR="00710784" w:rsidRPr="00FF5C49">
        <w:rPr>
          <w:sz w:val="22"/>
          <w:szCs w:val="22"/>
        </w:rPr>
        <w:t>).</w:t>
      </w:r>
      <w:r w:rsidR="00710784" w:rsidRPr="00FF5C49">
        <w:rPr>
          <w:sz w:val="22"/>
          <w:szCs w:val="22"/>
        </w:rPr>
        <w:fldChar w:fldCharType="begin">
          <w:fldData xml:space="preserve">PEVuZE5vdGU+PENpdGU+PEF1dGhvcj5CcmFzc2FyZDwvQXV0aG9yPjxZZWFyPjIwMDY8L1llYXI+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==
</w:fldData>
        </w:fldChar>
      </w:r>
      <w:r w:rsidR="00612D10">
        <w:rPr>
          <w:sz w:val="22"/>
          <w:szCs w:val="22"/>
        </w:rPr>
        <w:instrText xml:space="preserve"> ADDIN EN.CITE </w:instrText>
      </w:r>
      <w:r w:rsidR="00612D10">
        <w:rPr>
          <w:sz w:val="22"/>
          <w:szCs w:val="22"/>
        </w:rPr>
        <w:fldChar w:fldCharType="begin">
          <w:fldData xml:space="preserve">PEVuZE5vdGU+PENpdGU+PEF1dGhvcj5CcmFzc2FyZDwvQXV0aG9yPjxZZWFyPjIwMDY8L1llYXI+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==
</w:fldData>
        </w:fldChar>
      </w:r>
      <w:r w:rsidR="00612D10">
        <w:rPr>
          <w:sz w:val="22"/>
          <w:szCs w:val="22"/>
        </w:rPr>
        <w:instrText xml:space="preserve"> ADDIN EN.CITE.DATA </w:instrText>
      </w:r>
      <w:r w:rsidR="00612D10">
        <w:rPr>
          <w:sz w:val="22"/>
          <w:szCs w:val="22"/>
        </w:rPr>
      </w:r>
      <w:r w:rsidR="00612D10">
        <w:rPr>
          <w:sz w:val="22"/>
          <w:szCs w:val="22"/>
        </w:rPr>
        <w:fldChar w:fldCharType="end"/>
      </w:r>
      <w:r w:rsidR="00710784" w:rsidRPr="00FF5C49">
        <w:rPr>
          <w:sz w:val="22"/>
          <w:szCs w:val="22"/>
        </w:rPr>
      </w:r>
      <w:r w:rsidR="00710784" w:rsidRPr="00FF5C49">
        <w:rPr>
          <w:sz w:val="22"/>
          <w:szCs w:val="22"/>
        </w:rPr>
        <w:fldChar w:fldCharType="separate"/>
      </w:r>
      <w:hyperlink w:anchor="_ENREF_37" w:tooltip="Carvalho, 2005 #58" w:history="1">
        <w:r w:rsidR="00612D10" w:rsidRPr="00171A9D">
          <w:rPr>
            <w:rStyle w:val="Hyperlink"/>
            <w:noProof/>
            <w:sz w:val="22"/>
            <w:szCs w:val="22"/>
            <w:vertAlign w:val="superscript"/>
          </w:rPr>
          <w:t>37</w:t>
        </w:r>
      </w:hyperlink>
      <w:r w:rsidR="00612D10" w:rsidRPr="00612D10">
        <w:rPr>
          <w:noProof/>
          <w:sz w:val="22"/>
          <w:szCs w:val="22"/>
          <w:vertAlign w:val="superscript"/>
        </w:rPr>
        <w:t>,</w:t>
      </w:r>
      <w:hyperlink w:anchor="_ENREF_59" w:tooltip="Pareek, 2011 #79" w:history="1">
        <w:r w:rsidR="00612D10" w:rsidRPr="00171A9D">
          <w:rPr>
            <w:rStyle w:val="Hyperlink"/>
            <w:noProof/>
            <w:sz w:val="22"/>
            <w:szCs w:val="22"/>
            <w:vertAlign w:val="superscript"/>
          </w:rPr>
          <w:t>59</w:t>
        </w:r>
      </w:hyperlink>
      <w:r w:rsidR="00612D10" w:rsidRPr="00612D10">
        <w:rPr>
          <w:noProof/>
          <w:sz w:val="22"/>
          <w:szCs w:val="22"/>
          <w:vertAlign w:val="superscript"/>
        </w:rPr>
        <w:t>,</w:t>
      </w:r>
      <w:hyperlink w:anchor="_ENREF_80" w:tooltip="Pareek, 2010 #100" w:history="1">
        <w:r w:rsidR="00612D10" w:rsidRPr="00171A9D">
          <w:rPr>
            <w:rStyle w:val="Hyperlink"/>
            <w:noProof/>
            <w:sz w:val="22"/>
            <w:szCs w:val="22"/>
            <w:vertAlign w:val="superscript"/>
          </w:rPr>
          <w:t>80-82</w:t>
        </w:r>
      </w:hyperlink>
      <w:r w:rsidR="00612D10" w:rsidRPr="00612D10">
        <w:rPr>
          <w:noProof/>
          <w:sz w:val="22"/>
          <w:szCs w:val="22"/>
          <w:vertAlign w:val="superscript"/>
        </w:rPr>
        <w:t>,</w:t>
      </w:r>
      <w:hyperlink w:anchor="_ENREF_84" w:tooltip="Hardy, 2010 #103" w:history="1">
        <w:r w:rsidR="00612D10" w:rsidRPr="00171A9D">
          <w:rPr>
            <w:rStyle w:val="Hyperlink"/>
            <w:noProof/>
            <w:sz w:val="22"/>
            <w:szCs w:val="22"/>
            <w:vertAlign w:val="superscript"/>
          </w:rPr>
          <w:t>84-86</w:t>
        </w:r>
      </w:hyperlink>
      <w:r w:rsidR="00710784" w:rsidRPr="00FF5C49">
        <w:rPr>
          <w:sz w:val="22"/>
          <w:szCs w:val="22"/>
        </w:rPr>
        <w:fldChar w:fldCharType="end"/>
      </w:r>
      <w:hyperlink w:anchor="_ENREF_114" w:tooltip="Pareek, 2010 #25150" w:history="1"/>
      <w:r w:rsidR="00C66895" w:rsidRPr="00FF5C49">
        <w:rPr>
          <w:sz w:val="22"/>
          <w:szCs w:val="22"/>
        </w:rPr>
        <w:t xml:space="preserve"> IGRA in particular</w:t>
      </w:r>
      <w:r w:rsidR="003267E3" w:rsidRPr="00FF5C49">
        <w:rPr>
          <w:sz w:val="22"/>
          <w:szCs w:val="22"/>
        </w:rPr>
        <w:t xml:space="preserve"> </w:t>
      </w:r>
      <w:r w:rsidR="00710784" w:rsidRPr="00FF5C49">
        <w:rPr>
          <w:sz w:val="22"/>
          <w:szCs w:val="22"/>
        </w:rPr>
        <w:t xml:space="preserve">was more cost-effective than </w:t>
      </w:r>
      <w:r w:rsidR="003267E3" w:rsidRPr="00FF5C49">
        <w:rPr>
          <w:sz w:val="22"/>
          <w:szCs w:val="22"/>
        </w:rPr>
        <w:t>other screening methods</w:t>
      </w:r>
      <w:r w:rsidR="00710784" w:rsidRPr="00FF5C49">
        <w:rPr>
          <w:sz w:val="22"/>
          <w:szCs w:val="22"/>
        </w:rPr>
        <w:t xml:space="preserve">.  This </w:t>
      </w:r>
      <w:r w:rsidR="00FF5C49">
        <w:rPr>
          <w:sz w:val="22"/>
          <w:szCs w:val="22"/>
        </w:rPr>
        <w:t>may be</w:t>
      </w:r>
      <w:r w:rsidR="00710784" w:rsidRPr="00FF5C49">
        <w:rPr>
          <w:sz w:val="22"/>
          <w:szCs w:val="22"/>
        </w:rPr>
        <w:t xml:space="preserve"> </w:t>
      </w:r>
      <w:r w:rsidR="003267E3" w:rsidRPr="00FF5C49">
        <w:rPr>
          <w:sz w:val="22"/>
          <w:szCs w:val="22"/>
        </w:rPr>
        <w:t>attributed to its increased sensitivity and specificity compared with other methods</w:t>
      </w:r>
      <w:r w:rsidR="00710784" w:rsidRPr="00FF5C49">
        <w:rPr>
          <w:sz w:val="22"/>
          <w:szCs w:val="22"/>
        </w:rPr>
        <w:t>,</w:t>
      </w:r>
      <w:r w:rsidR="003267E3" w:rsidRPr="00FF5C49">
        <w:rPr>
          <w:sz w:val="22"/>
          <w:szCs w:val="22"/>
        </w:rPr>
        <w:fldChar w:fldCharType="begin">
          <w:fldData xml:space="preserve">PEVuZE5vdGU+PENpdGU+PEF1dGhvcj5IYXJkeTwvQXV0aG9yPjxZZWFyPjIwMTA8L1llYXI+PFJl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</w:fldData>
        </w:fldChar>
      </w:r>
      <w:r w:rsidR="00612D10">
        <w:rPr>
          <w:sz w:val="22"/>
          <w:szCs w:val="22"/>
        </w:rPr>
        <w:instrText xml:space="preserve"> ADDIN EN.CITE </w:instrText>
      </w:r>
      <w:r w:rsidR="00612D10">
        <w:rPr>
          <w:sz w:val="22"/>
          <w:szCs w:val="22"/>
        </w:rPr>
        <w:fldChar w:fldCharType="begin">
          <w:fldData xml:space="preserve">PEVuZE5vdGU+PENpdGU+PEF1dGhvcj5IYXJkeTwvQXV0aG9yPjxZZWFyPjIwMTA8L1llYXI+PFJl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</w:fldData>
        </w:fldChar>
      </w:r>
      <w:r w:rsidR="00612D10">
        <w:rPr>
          <w:sz w:val="22"/>
          <w:szCs w:val="22"/>
        </w:rPr>
        <w:instrText xml:space="preserve"> ADDIN EN.CITE.DATA </w:instrText>
      </w:r>
      <w:r w:rsidR="00612D10">
        <w:rPr>
          <w:sz w:val="22"/>
          <w:szCs w:val="22"/>
        </w:rPr>
      </w:r>
      <w:r w:rsidR="00612D10">
        <w:rPr>
          <w:sz w:val="22"/>
          <w:szCs w:val="22"/>
        </w:rPr>
        <w:fldChar w:fldCharType="end"/>
      </w:r>
      <w:r w:rsidR="003267E3" w:rsidRPr="00FF5C49">
        <w:rPr>
          <w:sz w:val="22"/>
          <w:szCs w:val="22"/>
        </w:rPr>
      </w:r>
      <w:r w:rsidR="003267E3" w:rsidRPr="00FF5C49">
        <w:rPr>
          <w:sz w:val="22"/>
          <w:szCs w:val="22"/>
        </w:rPr>
        <w:fldChar w:fldCharType="separate"/>
      </w:r>
      <w:hyperlink w:anchor="_ENREF_81" w:tooltip="Auguste, 2016 #11158" w:history="1">
        <w:r w:rsidR="00612D10" w:rsidRPr="00171A9D">
          <w:rPr>
            <w:rStyle w:val="Hyperlink"/>
            <w:noProof/>
            <w:sz w:val="22"/>
            <w:szCs w:val="22"/>
            <w:vertAlign w:val="superscript"/>
          </w:rPr>
          <w:t>81</w:t>
        </w:r>
      </w:hyperlink>
      <w:r w:rsidR="00612D10" w:rsidRPr="00612D10">
        <w:rPr>
          <w:noProof/>
          <w:sz w:val="22"/>
          <w:szCs w:val="22"/>
          <w:vertAlign w:val="superscript"/>
        </w:rPr>
        <w:t>,</w:t>
      </w:r>
      <w:hyperlink w:anchor="_ENREF_84" w:tooltip="Hardy, 2010 #103" w:history="1">
        <w:r w:rsidR="00612D10" w:rsidRPr="00171A9D">
          <w:rPr>
            <w:rStyle w:val="Hyperlink"/>
            <w:noProof/>
            <w:sz w:val="22"/>
            <w:szCs w:val="22"/>
            <w:vertAlign w:val="superscript"/>
          </w:rPr>
          <w:t>84</w:t>
        </w:r>
      </w:hyperlink>
      <w:r w:rsidR="00612D10" w:rsidRPr="00612D10">
        <w:rPr>
          <w:noProof/>
          <w:sz w:val="22"/>
          <w:szCs w:val="22"/>
          <w:vertAlign w:val="superscript"/>
        </w:rPr>
        <w:t>,</w:t>
      </w:r>
      <w:hyperlink w:anchor="_ENREF_87" w:tooltip="Nienhaus, 2011 #11145" w:history="1">
        <w:r w:rsidR="00612D10" w:rsidRPr="00171A9D">
          <w:rPr>
            <w:rStyle w:val="Hyperlink"/>
            <w:noProof/>
            <w:sz w:val="22"/>
            <w:szCs w:val="22"/>
            <w:vertAlign w:val="superscript"/>
          </w:rPr>
          <w:t>87</w:t>
        </w:r>
      </w:hyperlink>
      <w:r w:rsidR="00612D10" w:rsidRPr="00612D10">
        <w:rPr>
          <w:noProof/>
          <w:sz w:val="22"/>
          <w:szCs w:val="22"/>
          <w:vertAlign w:val="superscript"/>
        </w:rPr>
        <w:t>,</w:t>
      </w:r>
      <w:hyperlink w:anchor="_ENREF_88" w:tooltip="Koufopoulou, 2016 #11159" w:history="1">
        <w:r w:rsidR="00612D10" w:rsidRPr="00171A9D">
          <w:rPr>
            <w:rStyle w:val="Hyperlink"/>
            <w:noProof/>
            <w:sz w:val="22"/>
            <w:szCs w:val="22"/>
            <w:vertAlign w:val="superscript"/>
          </w:rPr>
          <w:t>88</w:t>
        </w:r>
      </w:hyperlink>
      <w:r w:rsidR="003267E3" w:rsidRPr="00FF5C49">
        <w:rPr>
          <w:sz w:val="22"/>
          <w:szCs w:val="22"/>
        </w:rPr>
        <w:fldChar w:fldCharType="end"/>
      </w:r>
      <w:r w:rsidR="00710784" w:rsidRPr="00FF5C49">
        <w:rPr>
          <w:sz w:val="22"/>
          <w:szCs w:val="22"/>
        </w:rPr>
        <w:t xml:space="preserve"> as well as the resource </w:t>
      </w:r>
      <w:r w:rsidR="00710784" w:rsidRPr="00FF5C49">
        <w:rPr>
          <w:sz w:val="22"/>
          <w:szCs w:val="22"/>
        </w:rPr>
        <w:lastRenderedPageBreak/>
        <w:t xml:space="preserve">demands </w:t>
      </w:r>
      <w:r w:rsidR="00706171" w:rsidRPr="00FF5C49">
        <w:rPr>
          <w:sz w:val="22"/>
          <w:szCs w:val="22"/>
        </w:rPr>
        <w:t xml:space="preserve">and risk of loss to follow up </w:t>
      </w:r>
      <w:r w:rsidR="00710784" w:rsidRPr="00FF5C49">
        <w:rPr>
          <w:sz w:val="22"/>
          <w:szCs w:val="22"/>
        </w:rPr>
        <w:t>of repeat visits needed for TST</w:t>
      </w:r>
      <w:r w:rsidR="00706171">
        <w:rPr>
          <w:sz w:val="22"/>
          <w:szCs w:val="22"/>
        </w:rPr>
        <w:t>. The</w:t>
      </w:r>
      <w:r w:rsidR="00D5680B">
        <w:rPr>
          <w:sz w:val="22"/>
          <w:szCs w:val="22"/>
        </w:rPr>
        <w:t xml:space="preserve"> </w:t>
      </w:r>
      <w:r w:rsidR="00710784" w:rsidRPr="00FF5C49">
        <w:rPr>
          <w:sz w:val="22"/>
          <w:szCs w:val="22"/>
        </w:rPr>
        <w:t xml:space="preserve">falling price of IGRA </w:t>
      </w:r>
      <w:r w:rsidR="00706171">
        <w:rPr>
          <w:sz w:val="22"/>
          <w:szCs w:val="22"/>
        </w:rPr>
        <w:t>tests may be another contributory factor</w:t>
      </w:r>
      <w:r w:rsidR="00710784" w:rsidRPr="00FF5C49">
        <w:rPr>
          <w:sz w:val="22"/>
          <w:szCs w:val="22"/>
        </w:rPr>
        <w:t>.</w:t>
      </w:r>
      <w:r w:rsidR="002247AF">
        <w:rPr>
          <w:sz w:val="22"/>
          <w:szCs w:val="22"/>
        </w:rPr>
        <w:t xml:space="preserve">  </w:t>
      </w:r>
      <w:r w:rsidR="00D53566" w:rsidRPr="00FF5C49">
        <w:t xml:space="preserve">Screening for </w:t>
      </w:r>
      <w:r w:rsidR="006D6D20" w:rsidRPr="00FF5C49">
        <w:t>Hepatitis B</w:t>
      </w:r>
      <w:r w:rsidR="00D53566" w:rsidRPr="00FF5C49">
        <w:t xml:space="preserve"> or</w:t>
      </w:r>
      <w:r w:rsidR="00D53566">
        <w:t xml:space="preserve"> C</w:t>
      </w:r>
      <w:r w:rsidR="006D6D20">
        <w:t xml:space="preserve"> </w:t>
      </w:r>
      <w:r w:rsidR="0088108F">
        <w:t xml:space="preserve">in migrants </w:t>
      </w:r>
      <w:r w:rsidR="006D6D20">
        <w:t xml:space="preserve">was </w:t>
      </w:r>
      <w:r w:rsidR="00706171">
        <w:t xml:space="preserve">found </w:t>
      </w:r>
      <w:r w:rsidR="000B3679">
        <w:t xml:space="preserve">to be </w:t>
      </w:r>
      <w:r w:rsidR="0088108F">
        <w:t>moderately cost-</w:t>
      </w:r>
      <w:r w:rsidR="000B3679">
        <w:t>effective</w:t>
      </w:r>
      <w:r w:rsidR="0088108F">
        <w:t>.</w:t>
      </w:r>
      <w:r w:rsidR="000B3679" w:rsidRPr="00CC668B">
        <w:fldChar w:fldCharType="begin">
          <w:fldData xml:space="preserve">PEVuZE5vdGU+PENpdGU+PEF1dGhvcj5WZWxkaHVpanplbjwvQXV0aG9yPjxZZWFyPjIwMTA8L1ll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</w:fldData>
        </w:fldChar>
      </w:r>
      <w:r w:rsidR="00612D10">
        <w:instrText xml:space="preserve"> ADDIN EN.CITE </w:instrText>
      </w:r>
      <w:r w:rsidR="00612D10">
        <w:fldChar w:fldCharType="begin">
          <w:fldData xml:space="preserve">PEVuZE5vdGU+PENpdGU+PEF1dGhvcj5WZWxkaHVpanplbjwvQXV0aG9yPjxZZWFyPjIwMTA8L1ll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</w:fldData>
        </w:fldChar>
      </w:r>
      <w:r w:rsidR="00612D10">
        <w:instrText xml:space="preserve"> ADDIN EN.CITE.DATA </w:instrText>
      </w:r>
      <w:r w:rsidR="00612D10">
        <w:fldChar w:fldCharType="end"/>
      </w:r>
      <w:r w:rsidR="000B3679" w:rsidRPr="00CC668B">
        <w:fldChar w:fldCharType="separate"/>
      </w:r>
      <w:hyperlink w:anchor="_ENREF_8" w:tooltip="Hahné, 2013 #2593" w:history="1">
        <w:r w:rsidR="00612D10" w:rsidRPr="00171A9D">
          <w:rPr>
            <w:rStyle w:val="Hyperlink"/>
            <w:noProof/>
            <w:vertAlign w:val="superscript"/>
          </w:rPr>
          <w:t>8</w:t>
        </w:r>
      </w:hyperlink>
      <w:r w:rsidR="00612D10" w:rsidRPr="00612D10">
        <w:rPr>
          <w:noProof/>
          <w:vertAlign w:val="superscript"/>
        </w:rPr>
        <w:t>,</w:t>
      </w:r>
      <w:hyperlink w:anchor="_ENREF_9" w:tooltip="Veldhuijzen, 2010 #21" w:history="1">
        <w:r w:rsidR="00612D10" w:rsidRPr="00171A9D">
          <w:rPr>
            <w:rStyle w:val="Hyperlink"/>
            <w:noProof/>
            <w:vertAlign w:val="superscript"/>
          </w:rPr>
          <w:t>9</w:t>
        </w:r>
      </w:hyperlink>
      <w:r w:rsidR="00612D10" w:rsidRPr="00612D10">
        <w:rPr>
          <w:noProof/>
          <w:vertAlign w:val="superscript"/>
        </w:rPr>
        <w:t>,</w:t>
      </w:r>
      <w:hyperlink w:anchor="_ENREF_13" w:tooltip="al, 2013 #9" w:history="1">
        <w:r w:rsidR="00612D10" w:rsidRPr="00171A9D">
          <w:rPr>
            <w:rStyle w:val="Hyperlink"/>
            <w:noProof/>
            <w:vertAlign w:val="superscript"/>
          </w:rPr>
          <w:t>13</w:t>
        </w:r>
      </w:hyperlink>
      <w:r w:rsidR="00612D10" w:rsidRPr="00612D10">
        <w:rPr>
          <w:noProof/>
          <w:vertAlign w:val="superscript"/>
        </w:rPr>
        <w:t>,</w:t>
      </w:r>
      <w:hyperlink w:anchor="_ENREF_89" w:tooltip="Urbanus, 2011 #11143" w:history="1">
        <w:r w:rsidR="00612D10" w:rsidRPr="00171A9D">
          <w:rPr>
            <w:rStyle w:val="Hyperlink"/>
            <w:noProof/>
            <w:vertAlign w:val="superscript"/>
          </w:rPr>
          <w:t>89</w:t>
        </w:r>
      </w:hyperlink>
      <w:r w:rsidR="00612D10" w:rsidRPr="00612D10">
        <w:rPr>
          <w:noProof/>
          <w:vertAlign w:val="superscript"/>
        </w:rPr>
        <w:t>,</w:t>
      </w:r>
      <w:hyperlink w:anchor="_ENREF_90" w:tooltip="Miners, 2014 #11144" w:history="1">
        <w:r w:rsidR="00612D10" w:rsidRPr="00171A9D">
          <w:rPr>
            <w:rStyle w:val="Hyperlink"/>
            <w:noProof/>
            <w:vertAlign w:val="superscript"/>
          </w:rPr>
          <w:t>90</w:t>
        </w:r>
      </w:hyperlink>
      <w:r w:rsidR="000B3679" w:rsidRPr="00CC668B">
        <w:fldChar w:fldCharType="end"/>
      </w:r>
      <w:hyperlink w:anchor="_ENREF_105" w:tooltip="Urbanus, 2011 #11143" w:history="1"/>
      <w:r w:rsidR="0088108F">
        <w:t xml:space="preserve"> As for TB, screening was suggested to be more cost-</w:t>
      </w:r>
      <w:r w:rsidR="0088108F" w:rsidRPr="00353155">
        <w:rPr>
          <w:sz w:val="22"/>
          <w:szCs w:val="22"/>
        </w:rPr>
        <w:t>effective in populations from countries with higher incidence rates.</w:t>
      </w:r>
      <w:r w:rsidR="00677241" w:rsidRPr="00353155">
        <w:rPr>
          <w:sz w:val="22"/>
          <w:szCs w:val="22"/>
        </w:rPr>
        <w:t xml:space="preserve">  </w:t>
      </w:r>
      <w:r w:rsidR="00187A0C" w:rsidRPr="00353155">
        <w:rPr>
          <w:sz w:val="22"/>
          <w:szCs w:val="22"/>
        </w:rPr>
        <w:t xml:space="preserve">There </w:t>
      </w:r>
      <w:r w:rsidR="00B04829" w:rsidRPr="00353155">
        <w:rPr>
          <w:sz w:val="22"/>
          <w:szCs w:val="22"/>
        </w:rPr>
        <w:t xml:space="preserve">were </w:t>
      </w:r>
      <w:r w:rsidR="00187A0C" w:rsidRPr="00353155">
        <w:rPr>
          <w:sz w:val="22"/>
          <w:szCs w:val="22"/>
        </w:rPr>
        <w:t>limited data on cost-effectiveness of HIV screening in migrants.</w:t>
      </w:r>
      <w:r w:rsidR="002E160C" w:rsidRPr="00353155">
        <w:rPr>
          <w:sz w:val="22"/>
          <w:szCs w:val="22"/>
        </w:rPr>
        <w:t xml:space="preserve">  </w:t>
      </w:r>
    </w:p>
    <w:p w14:paraId="39BDFA00" w14:textId="4D70345D" w:rsidR="009936B0" w:rsidRPr="00353155" w:rsidRDefault="002E160C" w:rsidP="002247AF">
      <w:pPr>
        <w:pStyle w:val="CommentText"/>
        <w:spacing w:line="480" w:lineRule="auto"/>
        <w:rPr>
          <w:sz w:val="22"/>
          <w:szCs w:val="22"/>
        </w:rPr>
      </w:pPr>
      <w:r w:rsidRPr="00353155">
        <w:rPr>
          <w:sz w:val="22"/>
          <w:szCs w:val="22"/>
        </w:rPr>
        <w:t xml:space="preserve">In the literature, it was highlighted that the effectiveness of screening was </w:t>
      </w:r>
      <w:r w:rsidR="001B07FF" w:rsidRPr="00353155">
        <w:rPr>
          <w:sz w:val="22"/>
          <w:szCs w:val="22"/>
        </w:rPr>
        <w:t xml:space="preserve">dependent on </w:t>
      </w:r>
      <w:r w:rsidRPr="00353155">
        <w:rPr>
          <w:sz w:val="22"/>
          <w:szCs w:val="22"/>
        </w:rPr>
        <w:t xml:space="preserve">uptake, patients not diagnosed, infections treated, infections missed, and treatment adherence, reinforcing the importance of improving these factors. </w:t>
      </w:r>
      <w:r w:rsidR="00710784" w:rsidRPr="00353155">
        <w:rPr>
          <w:sz w:val="22"/>
          <w:szCs w:val="22"/>
        </w:rPr>
        <w:t xml:space="preserve"> Furthermore, the cost-effectiveness of screening is sensitive to the cost of treatment, which, as in the case of Hepatitis C</w:t>
      </w:r>
      <w:r w:rsidR="00D57ABD" w:rsidRPr="00353155">
        <w:rPr>
          <w:sz w:val="22"/>
          <w:szCs w:val="22"/>
        </w:rPr>
        <w:t xml:space="preserve">, </w:t>
      </w:r>
      <w:r w:rsidR="00E42471" w:rsidRPr="00353155">
        <w:rPr>
          <w:sz w:val="22"/>
          <w:szCs w:val="22"/>
        </w:rPr>
        <w:t>varies significantly based on the availability of, demand for, and patenting of drugs</w:t>
      </w:r>
      <w:r w:rsidR="00D57ABD" w:rsidRPr="00353155">
        <w:rPr>
          <w:sz w:val="22"/>
          <w:szCs w:val="22"/>
        </w:rPr>
        <w:t>.</w:t>
      </w:r>
      <w:r w:rsidR="002247AF" w:rsidRPr="00353155">
        <w:rPr>
          <w:sz w:val="22"/>
          <w:szCs w:val="22"/>
        </w:rPr>
        <w:t xml:space="preserve"> As a result, the literature on cost-effectiveness was heterogeneous. It is also important to note that a narrow perspective was utilised in many cases in the cost-effectiveness analysis, and models were limited by assumptions based on weak empirical data.  </w:t>
      </w:r>
    </w:p>
    <w:p w14:paraId="6979230C" w14:textId="77777777" w:rsidR="00706171" w:rsidRDefault="00706171">
      <w:pPr>
        <w:rPr>
          <w:b/>
        </w:rPr>
      </w:pPr>
      <w:r>
        <w:rPr>
          <w:b/>
        </w:rPr>
        <w:br w:type="page"/>
      </w:r>
    </w:p>
    <w:p w14:paraId="600EA4DF" w14:textId="4E3BDC24" w:rsidR="00830672" w:rsidRDefault="0055082B" w:rsidP="00E16CE2">
      <w:pPr>
        <w:spacing w:beforeLines="100" w:before="240" w:afterLines="100" w:after="240" w:line="480" w:lineRule="auto"/>
        <w:rPr>
          <w:b/>
        </w:rPr>
      </w:pPr>
      <w:r w:rsidRPr="005F4D1C">
        <w:rPr>
          <w:b/>
        </w:rPr>
        <w:lastRenderedPageBreak/>
        <w:t>DISCUSSION</w:t>
      </w:r>
      <w:r w:rsidR="00452C71" w:rsidRPr="005F4D1C">
        <w:rPr>
          <w:b/>
        </w:rPr>
        <w:t xml:space="preserve"> </w:t>
      </w:r>
    </w:p>
    <w:p w14:paraId="3CC80617" w14:textId="182B0B1A" w:rsidR="009F68F1" w:rsidRDefault="00B56390" w:rsidP="00830672">
      <w:pPr>
        <w:spacing w:beforeLines="100" w:before="240" w:afterLines="100" w:after="240" w:line="480" w:lineRule="auto"/>
      </w:pPr>
      <w:r>
        <w:t>We found that n</w:t>
      </w:r>
      <w:r w:rsidR="00CB5F9B">
        <w:t xml:space="preserve">umerous </w:t>
      </w:r>
      <w:r w:rsidR="00A04C1C">
        <w:t xml:space="preserve">approaches to infectious diseases screening in migrants </w:t>
      </w:r>
      <w:r w:rsidR="009F68F1">
        <w:t xml:space="preserve">are </w:t>
      </w:r>
      <w:r w:rsidR="00A04C1C">
        <w:t>currently adopted across Europe</w:t>
      </w:r>
      <w:r>
        <w:t xml:space="preserve"> with significant variation in the effectiveness of screening in relation to setting, target population, and infection. </w:t>
      </w:r>
      <w:r w:rsidR="00706171">
        <w:t>M</w:t>
      </w:r>
      <w:r>
        <w:t>ost</w:t>
      </w:r>
      <w:r w:rsidR="00B56A7E">
        <w:t xml:space="preserve"> </w:t>
      </w:r>
      <w:r>
        <w:t>screening programmes</w:t>
      </w:r>
      <w:r w:rsidR="00B56A7E">
        <w:t xml:space="preserve"> are focused on refugees and asylum seekers, and single infectious diseases</w:t>
      </w:r>
      <w:r w:rsidR="004726A8">
        <w:t xml:space="preserve">, </w:t>
      </w:r>
      <w:r w:rsidR="00706171">
        <w:t xml:space="preserve">commonly </w:t>
      </w:r>
      <w:r w:rsidR="004726A8">
        <w:t>active and</w:t>
      </w:r>
      <w:r w:rsidR="00706171">
        <w:t>/or</w:t>
      </w:r>
      <w:r w:rsidR="004726A8">
        <w:t xml:space="preserve"> latent TB</w:t>
      </w:r>
      <w:r w:rsidR="00CB5F9B">
        <w:t xml:space="preserve">.  </w:t>
      </w:r>
      <w:r w:rsidR="009F68F1">
        <w:t xml:space="preserve">Across the studies, </w:t>
      </w:r>
      <w:r w:rsidR="00FE7F16">
        <w:t xml:space="preserve">any </w:t>
      </w:r>
      <w:r w:rsidR="009F68F1">
        <w:t xml:space="preserve">infection was detected in 3.74% (range: 0.00 – 95.16) of </w:t>
      </w:r>
      <w:r w:rsidR="003A17EC">
        <w:t xml:space="preserve">248,402 </w:t>
      </w:r>
      <w:r w:rsidR="009F68F1">
        <w:t>migrants screened. However, this varied by setting with the greatest rate of infection detected in specia</w:t>
      </w:r>
      <w:r w:rsidR="004056CE">
        <w:t>list healthcare. I</w:t>
      </w:r>
      <w:r w:rsidR="00102D59">
        <w:t>nfection</w:t>
      </w:r>
      <w:r w:rsidR="009F68F1">
        <w:t xml:space="preserve"> with latent TB</w:t>
      </w:r>
      <w:r w:rsidR="004056CE">
        <w:t xml:space="preserve"> was high,</w:t>
      </w:r>
      <w:r w:rsidR="009F68F1">
        <w:t xml:space="preserve"> identified in 15.02% (range: 0.35 – 31.81) of screened migrants.  </w:t>
      </w:r>
      <w:r w:rsidR="004726A8">
        <w:t xml:space="preserve">Uptake </w:t>
      </w:r>
      <w:r w:rsidR="004726A8" w:rsidRPr="00B97199">
        <w:t xml:space="preserve">of screening </w:t>
      </w:r>
      <w:r w:rsidR="004726A8">
        <w:t>by migrants was high (median 79.50%, range 18.62-100.00</w:t>
      </w:r>
      <w:r w:rsidR="00517C72">
        <w:t>)</w:t>
      </w:r>
      <w:r w:rsidR="004726A8">
        <w:t xml:space="preserve"> across all settings, target groups, and infections, particularly in primary health-care settings</w:t>
      </w:r>
      <w:r w:rsidR="00102D59">
        <w:t xml:space="preserve"> and among</w:t>
      </w:r>
      <w:r w:rsidR="004726A8">
        <w:t xml:space="preserve"> </w:t>
      </w:r>
      <w:r w:rsidR="00102D59">
        <w:t xml:space="preserve">migrants who were </w:t>
      </w:r>
      <w:r w:rsidR="004726A8">
        <w:t>asylum seekers and refugees</w:t>
      </w:r>
      <w:r w:rsidR="00102D59">
        <w:t>.</w:t>
      </w:r>
      <w:r w:rsidR="00830672">
        <w:t xml:space="preserve"> </w:t>
      </w:r>
      <w:r w:rsidR="00830672" w:rsidRPr="00FD511B">
        <w:t>However, in 24.62% (0.12 – 78.99) of migrants</w:t>
      </w:r>
      <w:r w:rsidR="003A17EC">
        <w:t>,</w:t>
      </w:r>
      <w:r w:rsidR="00830672" w:rsidRPr="00FD511B">
        <w:t xml:space="preserve"> screening was not completed and a </w:t>
      </w:r>
      <w:r w:rsidR="00830672">
        <w:t xml:space="preserve">final </w:t>
      </w:r>
      <w:r w:rsidR="00830672" w:rsidRPr="00FD511B">
        <w:t xml:space="preserve">diagnosis </w:t>
      </w:r>
      <w:r w:rsidR="00830672">
        <w:t>was not made</w:t>
      </w:r>
      <w:r w:rsidR="00830672" w:rsidRPr="00FD511B">
        <w:t xml:space="preserve">. </w:t>
      </w:r>
      <w:r w:rsidR="00830672">
        <w:t xml:space="preserve">Pooled data highlight </w:t>
      </w:r>
      <w:r w:rsidR="00A9095D">
        <w:t>high rates of treatment completion</w:t>
      </w:r>
      <w:r w:rsidR="00104881">
        <w:t xml:space="preserve"> in migrants (83.79%, range 0.00 – 100.00) - </w:t>
      </w:r>
      <w:r w:rsidR="00A9095D">
        <w:t>particularly in specialist and primary healthcare</w:t>
      </w:r>
      <w:r w:rsidR="00104881">
        <w:t xml:space="preserve"> – yet data were highly heterogeneous for this outcome</w:t>
      </w:r>
      <w:r w:rsidR="003A17EC">
        <w:t>,</w:t>
      </w:r>
      <w:r w:rsidR="00104881">
        <w:t xml:space="preserve"> </w:t>
      </w:r>
      <w:r w:rsidR="00830672" w:rsidRPr="00FD511B">
        <w:t>mask</w:t>
      </w:r>
      <w:r w:rsidR="003A17EC">
        <w:t>ing</w:t>
      </w:r>
      <w:r w:rsidR="00830672" w:rsidRPr="00FD511B">
        <w:t xml:space="preserve"> </w:t>
      </w:r>
      <w:r w:rsidR="00217574">
        <w:t>large</w:t>
      </w:r>
      <w:r w:rsidR="00217574" w:rsidRPr="00FD511B">
        <w:t xml:space="preserve"> </w:t>
      </w:r>
      <w:r w:rsidR="00830672" w:rsidRPr="00FD511B">
        <w:t>disparities between studies</w:t>
      </w:r>
      <w:r w:rsidR="00830672">
        <w:t xml:space="preserve"> and infections, with </w:t>
      </w:r>
      <w:r w:rsidR="00830672" w:rsidRPr="00FD511B">
        <w:t xml:space="preserve">only 54.45% (35.71 – 72.27) of migrants </w:t>
      </w:r>
      <w:r w:rsidR="00830672">
        <w:t xml:space="preserve">with </w:t>
      </w:r>
      <w:r w:rsidR="00830672" w:rsidRPr="00FD511B">
        <w:t xml:space="preserve">latent TB ultimately </w:t>
      </w:r>
      <w:r w:rsidR="00830672">
        <w:t>completing treatment after screening. C</w:t>
      </w:r>
      <w:r w:rsidR="00830672" w:rsidRPr="00FD511B">
        <w:t>overage of the migrant population</w:t>
      </w:r>
      <w:r w:rsidR="00830672">
        <w:t xml:space="preserve"> in Europe</w:t>
      </w:r>
      <w:r w:rsidR="00830672" w:rsidRPr="00FD511B">
        <w:t xml:space="preserve"> </w:t>
      </w:r>
      <w:r w:rsidR="00830672">
        <w:t>is</w:t>
      </w:r>
      <w:r w:rsidR="00830672" w:rsidRPr="00FD511B">
        <w:t xml:space="preserve"> low (39.29% [14.53-92.50]). Data on cost-effectiveness were lacking, but suggest moderate to high-cost effectiveness of migrant screening programmes depending on migrant group</w:t>
      </w:r>
      <w:r w:rsidR="00FE7F16">
        <w:t xml:space="preserve"> (</w:t>
      </w:r>
      <w:r w:rsidR="004A65C4">
        <w:t>i.e.</w:t>
      </w:r>
      <w:r w:rsidR="00FE7F16">
        <w:t xml:space="preserve"> </w:t>
      </w:r>
      <w:r w:rsidR="0080609C">
        <w:t>m</w:t>
      </w:r>
      <w:r w:rsidR="00FE7F16">
        <w:t>igrants from high prevalence TB areas)</w:t>
      </w:r>
      <w:r w:rsidR="00830672" w:rsidRPr="00FD511B">
        <w:t xml:space="preserve"> and disease targeted</w:t>
      </w:r>
      <w:r w:rsidR="00FE7F16">
        <w:t xml:space="preserve"> (TB, hepatitis B and C)</w:t>
      </w:r>
      <w:r w:rsidR="00830672" w:rsidRPr="00FD511B">
        <w:t>.</w:t>
      </w:r>
      <w:r w:rsidR="00496DF3">
        <w:t xml:space="preserve"> </w:t>
      </w:r>
    </w:p>
    <w:p w14:paraId="0F88C25A" w14:textId="0BDA79B3" w:rsidR="00B72988" w:rsidRDefault="006910C9" w:rsidP="00830672">
      <w:pPr>
        <w:spacing w:beforeLines="100" w:before="240" w:afterLines="100" w:after="240" w:line="480" w:lineRule="auto"/>
      </w:pPr>
      <w:r>
        <w:t xml:space="preserve">An update of the search in January 2018 yielded </w:t>
      </w:r>
      <w:r w:rsidR="00D64ED9">
        <w:t>seven</w:t>
      </w:r>
      <w:r>
        <w:t xml:space="preserve"> additional papers reporting prim</w:t>
      </w:r>
      <w:r w:rsidR="006F2A14">
        <w:t>ary data on the effectiveness or</w:t>
      </w:r>
      <w:r>
        <w:t xml:space="preserve"> cost-effectiveness of infectious diseases screening in migrants.</w:t>
      </w:r>
      <w:hyperlink w:anchor="_ENREF_91" w:tooltip="Sagnelli, 2017 #11379" w:history="1">
        <w:r w:rsidRPr="00171A9D">
          <w:rPr>
            <w:rStyle w:val="Hyperlink"/>
          </w:rPr>
          <w:fldChar w:fldCharType="begin">
            <w:fldData xml:space="preserve">PEVuZE5vdGU+PENpdGU+PEF1dGhvcj5TYWduZWxsaTwvQXV0aG9yPjxZZWFyPjIwMTc8L1llYXI+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TYWduZWxsaTwvQXV0aG9yPjxZZWFyPjIwMTc8L1llYXI+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Pr="00171A9D">
          <w:rPr>
            <w:rStyle w:val="Hyperlink"/>
          </w:rPr>
        </w:r>
        <w:r w:rsidRPr="00171A9D">
          <w:rPr>
            <w:rStyle w:val="Hyperlink"/>
          </w:rPr>
          <w:fldChar w:fldCharType="separate"/>
        </w:r>
        <w:r w:rsidR="00612D10" w:rsidRPr="00171A9D">
          <w:rPr>
            <w:rStyle w:val="Hyperlink"/>
            <w:noProof/>
            <w:vertAlign w:val="superscript"/>
          </w:rPr>
          <w:t>91-97</w:t>
        </w:r>
        <w:r w:rsidRPr="00171A9D">
          <w:rPr>
            <w:rStyle w:val="Hyperlink"/>
          </w:rPr>
          <w:fldChar w:fldCharType="end"/>
        </w:r>
      </w:hyperlink>
      <w:r w:rsidR="00083AE9">
        <w:t xml:space="preserve"> </w:t>
      </w:r>
      <w:r w:rsidR="006F2A14">
        <w:t xml:space="preserve">Consistent with preceding research, </w:t>
      </w:r>
      <w:r w:rsidR="00036170">
        <w:t>most studies were focused on a single infectious disease,</w:t>
      </w:r>
      <w:r w:rsidR="00036170">
        <w:fldChar w:fldCharType="begin">
          <w:fldData xml:space="preserve">PEVuZE5vdGU+PENpdGU+PEF1dGhvcj5TYWduZWxsaTwvQXV0aG9yPjxZZWFyPjIwMTc8L1llYXI+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==
</w:fldData>
        </w:fldChar>
      </w:r>
      <w:r w:rsidR="00612D10">
        <w:instrText xml:space="preserve"> ADDIN EN.CITE </w:instrText>
      </w:r>
      <w:r w:rsidR="00612D10">
        <w:fldChar w:fldCharType="begin">
          <w:fldData xml:space="preserve">PEVuZE5vdGU+PENpdGU+PEF1dGhvcj5TYWduZWxsaTwvQXV0aG9yPjxZZWFyPjIwMTc8L1llYXI+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==
</w:fldData>
        </w:fldChar>
      </w:r>
      <w:r w:rsidR="00612D10">
        <w:instrText xml:space="preserve"> ADDIN EN.CITE.DATA </w:instrText>
      </w:r>
      <w:r w:rsidR="00612D10">
        <w:fldChar w:fldCharType="end"/>
      </w:r>
      <w:r w:rsidR="00036170">
        <w:fldChar w:fldCharType="separate"/>
      </w:r>
      <w:hyperlink w:anchor="_ENREF_91" w:tooltip="Sagnelli, 2017 #11379" w:history="1">
        <w:r w:rsidR="00612D10" w:rsidRPr="00171A9D">
          <w:rPr>
            <w:rStyle w:val="Hyperlink"/>
            <w:noProof/>
            <w:vertAlign w:val="superscript"/>
          </w:rPr>
          <w:t>91-93</w:t>
        </w:r>
      </w:hyperlink>
      <w:r w:rsidR="00612D10" w:rsidRPr="00612D10">
        <w:rPr>
          <w:noProof/>
          <w:vertAlign w:val="superscript"/>
        </w:rPr>
        <w:t>,</w:t>
      </w:r>
      <w:hyperlink w:anchor="_ENREF_96" w:tooltip="Smit, 2017 #11386" w:history="1">
        <w:r w:rsidR="00612D10" w:rsidRPr="00171A9D">
          <w:rPr>
            <w:rStyle w:val="Hyperlink"/>
            <w:noProof/>
            <w:vertAlign w:val="superscript"/>
          </w:rPr>
          <w:t>96</w:t>
        </w:r>
      </w:hyperlink>
      <w:r w:rsidR="00612D10" w:rsidRPr="00612D10">
        <w:rPr>
          <w:noProof/>
          <w:vertAlign w:val="superscript"/>
        </w:rPr>
        <w:t>,</w:t>
      </w:r>
      <w:hyperlink w:anchor="_ENREF_97" w:tooltip="Weinrich, 2017 #11384" w:history="1">
        <w:r w:rsidR="00612D10" w:rsidRPr="00171A9D">
          <w:rPr>
            <w:rStyle w:val="Hyperlink"/>
            <w:noProof/>
            <w:vertAlign w:val="superscript"/>
          </w:rPr>
          <w:t>97</w:t>
        </w:r>
      </w:hyperlink>
      <w:r w:rsidR="00036170">
        <w:fldChar w:fldCharType="end"/>
      </w:r>
      <w:r w:rsidR="00036170">
        <w:t xml:space="preserve"> with the majority </w:t>
      </w:r>
      <w:r w:rsidR="00083AE9">
        <w:t>on TB screening,</w:t>
      </w:r>
      <w:r w:rsidR="000A6160">
        <w:fldChar w:fldCharType="begin">
          <w:fldData xml:space="preserve">PEVuZE5vdGU+PENpdGU+PEF1dGhvcj5WYW5pbm88L0F1dGhvcj48WWVhcj4yMDE3PC9ZZWFyPjxS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==
</w:fldData>
        </w:fldChar>
      </w:r>
      <w:r w:rsidR="00612D10">
        <w:instrText xml:space="preserve"> ADDIN EN.CITE </w:instrText>
      </w:r>
      <w:r w:rsidR="00612D10">
        <w:fldChar w:fldCharType="begin">
          <w:fldData xml:space="preserve">PEVuZE5vdGU+PENpdGU+PEF1dGhvcj5WYW5pbm88L0F1dGhvcj48WWVhcj4yMDE3PC9ZZWFyPjxS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==
</w:fldData>
        </w:fldChar>
      </w:r>
      <w:r w:rsidR="00612D10">
        <w:instrText xml:space="preserve"> ADDIN EN.CITE.DATA </w:instrText>
      </w:r>
      <w:r w:rsidR="00612D10">
        <w:fldChar w:fldCharType="end"/>
      </w:r>
      <w:r w:rsidR="000A6160">
        <w:fldChar w:fldCharType="separate"/>
      </w:r>
      <w:hyperlink w:anchor="_ENREF_92" w:tooltip="Haukaas, 2017 #11380" w:history="1">
        <w:r w:rsidR="00612D10" w:rsidRPr="00171A9D">
          <w:rPr>
            <w:rStyle w:val="Hyperlink"/>
            <w:noProof/>
            <w:vertAlign w:val="superscript"/>
          </w:rPr>
          <w:t>92</w:t>
        </w:r>
      </w:hyperlink>
      <w:r w:rsidR="00612D10" w:rsidRPr="00612D10">
        <w:rPr>
          <w:noProof/>
          <w:vertAlign w:val="superscript"/>
        </w:rPr>
        <w:t>,</w:t>
      </w:r>
      <w:hyperlink w:anchor="_ENREF_93" w:tooltip="Vanino, 2017 #11382" w:history="1">
        <w:r w:rsidR="00612D10" w:rsidRPr="00171A9D">
          <w:rPr>
            <w:rStyle w:val="Hyperlink"/>
            <w:noProof/>
            <w:vertAlign w:val="superscript"/>
          </w:rPr>
          <w:t>93</w:t>
        </w:r>
      </w:hyperlink>
      <w:r w:rsidR="00612D10" w:rsidRPr="00612D10">
        <w:rPr>
          <w:noProof/>
          <w:vertAlign w:val="superscript"/>
        </w:rPr>
        <w:t>,</w:t>
      </w:r>
      <w:hyperlink w:anchor="_ENREF_96" w:tooltip="Smit, 2017 #11386" w:history="1">
        <w:r w:rsidR="00612D10" w:rsidRPr="00171A9D">
          <w:rPr>
            <w:rStyle w:val="Hyperlink"/>
            <w:noProof/>
            <w:vertAlign w:val="superscript"/>
          </w:rPr>
          <w:t>96</w:t>
        </w:r>
      </w:hyperlink>
      <w:r w:rsidR="00612D10" w:rsidRPr="00612D10">
        <w:rPr>
          <w:noProof/>
          <w:vertAlign w:val="superscript"/>
        </w:rPr>
        <w:t>,</w:t>
      </w:r>
      <w:hyperlink w:anchor="_ENREF_97" w:tooltip="Weinrich, 2017 #11384" w:history="1">
        <w:r w:rsidR="00612D10" w:rsidRPr="00171A9D">
          <w:rPr>
            <w:rStyle w:val="Hyperlink"/>
            <w:noProof/>
            <w:vertAlign w:val="superscript"/>
          </w:rPr>
          <w:t>97</w:t>
        </w:r>
      </w:hyperlink>
      <w:r w:rsidR="000A6160">
        <w:fldChar w:fldCharType="end"/>
      </w:r>
      <w:r w:rsidR="000A6160">
        <w:t xml:space="preserve"> </w:t>
      </w:r>
      <w:r w:rsidR="00AB4A86">
        <w:t>though there were examples of combined screening programmes.</w:t>
      </w:r>
      <w:r w:rsidR="00AB4A86">
        <w:fldChar w:fldCharType="begin"/>
      </w:r>
      <w:r w:rsidR="00612D10">
        <w:instrText xml:space="preserve"> ADDIN EN.CITE &lt;EndNote&gt;&lt;Cite&gt;&lt;Author&gt;Bozorgmehr&lt;/Author&gt;&lt;Year&gt;2017&lt;/Year&gt;&lt;RecNum&gt;11383&lt;/RecNum&gt;&lt;DisplayText&gt;&lt;style face="superscript"&gt;94,95&lt;/style&gt;&lt;/DisplayText&gt;&lt;record&gt;&lt;rec-number&gt;11383&lt;/rec-number&gt;&lt;foreign-keys&gt;&lt;key app="EN" db-id="pz5wv90f1rv9dkera9bvpat8f9asw0raz5ta" timestamp="1516631697"&gt;11383&lt;/key&gt;&lt;/foreign-keys&gt;&lt;ref-type name="Journal Article"&gt;17&lt;/ref-type&gt;&lt;contributors&gt;&lt;authors&gt;&lt;author&gt;Bozorgmehr, Kayvan B&lt;/author&gt;&lt;author&gt;Wahedi, KW&lt;/author&gt;&lt;author&gt;Noest, SN&lt;/author&gt;&lt;author&gt;Szecsenyi, SZ&lt;/author&gt;&lt;author&gt;Razum, OR&lt;/author&gt;&lt;/authors&gt;&lt;/contributors&gt;&lt;titles&gt;&lt;title&gt;Infectious disease screening in asylum-seekers: range, coverage and economic evaluation in GermanyKayvan Bozorgmehr&lt;/title&gt;&lt;secondary-title&gt;European Journal of Public Health&lt;/secondary-title&gt;&lt;/titles&gt;&lt;periodical&gt;&lt;full-title&gt;European journal of public health&lt;/full-title&gt;&lt;/periodical&gt;&lt;volume&gt;27&lt;/volume&gt;&lt;number&gt;suppl_3&lt;/number&gt;&lt;dates&gt;&lt;year&gt;2017&lt;/year&gt;&lt;/dates&gt;&lt;isbn&gt;1101-1262&lt;/isbn&gt;&lt;urls&gt;&lt;/urls&gt;&lt;/record&gt;&lt;/Cite&gt;&lt;Cite&gt;&lt;Author&gt;Eonomopoulou&lt;/Author&gt;&lt;Year&gt;2017&lt;/Year&gt;&lt;RecNum&gt;11385&lt;/RecNum&gt;&lt;record&gt;&lt;rec-number&gt;11385&lt;/rec-number&gt;&lt;foreign-keys&gt;&lt;key app="EN" db-id="pz5wv90f1rv9dkera9bvpat8f9asw0raz5ta" timestamp="1516631879"&gt;11385&lt;/key&gt;&lt;/foreign-keys&gt;&lt;ref-type name="Journal Article"&gt;17&lt;/ref-type&gt;&lt;contributors&gt;&lt;authors&gt;&lt;author&gt;Eonomopoulou, Assimoula&lt;/author&gt;&lt;author&gt;Pavli, Androula&lt;/author&gt;&lt;author&gt;Stasinopoulou, Panagiota&lt;/author&gt;&lt;author&gt;Giannopoulos, Lambros A&lt;/author&gt;&lt;author&gt;Tsiodras, Sotirios&lt;/author&gt;&lt;/authors&gt;&lt;/contributors&gt;&lt;titles&gt;&lt;title&gt;Migrant screening: Lessons learned from the migrant holding level at the Greek–Turkish borders&lt;/title&gt;&lt;secondary-title&gt;Journal of infection and public health&lt;/secondary-title&gt;&lt;/titles&gt;&lt;periodical&gt;&lt;full-title&gt;Journal of Infection and Public Health&lt;/full-title&gt;&lt;/periodical&gt;&lt;pages&gt;177-184&lt;/pages&gt;&lt;volume&gt;10&lt;/volume&gt;&lt;number&gt;2&lt;/number&gt;&lt;dates&gt;&lt;year&gt;2017&lt;/year&gt;&lt;/dates&gt;&lt;isbn&gt;1876-0341&lt;/isbn&gt;&lt;urls&gt;&lt;/urls&gt;&lt;/record&gt;&lt;/Cite&gt;&lt;/EndNote&gt;</w:instrText>
      </w:r>
      <w:r w:rsidR="00AB4A86">
        <w:fldChar w:fldCharType="separate"/>
      </w:r>
      <w:hyperlink w:anchor="_ENREF_94" w:tooltip="Bozorgmehr, 2017 #11383" w:history="1">
        <w:r w:rsidR="00612D10" w:rsidRPr="00171A9D">
          <w:rPr>
            <w:rStyle w:val="Hyperlink"/>
            <w:noProof/>
            <w:vertAlign w:val="superscript"/>
          </w:rPr>
          <w:t>94</w:t>
        </w:r>
      </w:hyperlink>
      <w:r w:rsidR="00612D10" w:rsidRPr="00612D10">
        <w:rPr>
          <w:noProof/>
          <w:vertAlign w:val="superscript"/>
        </w:rPr>
        <w:t>,</w:t>
      </w:r>
      <w:hyperlink w:anchor="_ENREF_95" w:tooltip="Eonomopoulou, 2017 #11385" w:history="1">
        <w:r w:rsidR="00612D10" w:rsidRPr="00171A9D">
          <w:rPr>
            <w:rStyle w:val="Hyperlink"/>
            <w:noProof/>
            <w:vertAlign w:val="superscript"/>
          </w:rPr>
          <w:t>95</w:t>
        </w:r>
      </w:hyperlink>
      <w:r w:rsidR="00AB4A86">
        <w:fldChar w:fldCharType="end"/>
      </w:r>
      <w:r w:rsidR="00AB4A86">
        <w:t xml:space="preserve">  </w:t>
      </w:r>
      <w:r w:rsidR="00D64ED9">
        <w:t xml:space="preserve">There was also a significant focus on </w:t>
      </w:r>
      <w:r w:rsidR="000A6160">
        <w:t>refugee and asylum seeking populations.</w:t>
      </w:r>
      <w:r w:rsidR="000A6160">
        <w:fldChar w:fldCharType="begin">
          <w:fldData xml:space="preserve">PEVuZE5vdGU+PENpdGU+PEF1dGhvcj5WYW5pbm88L0F1dGhvcj48WWVhcj4yMDE3PC9ZZWFyPjxS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</w:fldData>
        </w:fldChar>
      </w:r>
      <w:r w:rsidR="00612D10">
        <w:instrText xml:space="preserve"> ADDIN EN.CITE </w:instrText>
      </w:r>
      <w:r w:rsidR="00612D10">
        <w:fldChar w:fldCharType="begin">
          <w:fldData xml:space="preserve">PEVuZE5vdGU+PENpdGU+PEF1dGhvcj5WYW5pbm88L0F1dGhvcj48WWVhcj4yMDE3PC9ZZWFyPjxS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</w:fldData>
        </w:fldChar>
      </w:r>
      <w:r w:rsidR="00612D10">
        <w:instrText xml:space="preserve"> ADDIN EN.CITE.DATA </w:instrText>
      </w:r>
      <w:r w:rsidR="00612D10">
        <w:fldChar w:fldCharType="end"/>
      </w:r>
      <w:r w:rsidR="000A6160">
        <w:fldChar w:fldCharType="separate"/>
      </w:r>
      <w:hyperlink w:anchor="_ENREF_93" w:tooltip="Vanino, 2017 #11382" w:history="1">
        <w:r w:rsidR="00612D10" w:rsidRPr="00171A9D">
          <w:rPr>
            <w:rStyle w:val="Hyperlink"/>
            <w:noProof/>
            <w:vertAlign w:val="superscript"/>
          </w:rPr>
          <w:t>93</w:t>
        </w:r>
      </w:hyperlink>
      <w:r w:rsidR="00612D10" w:rsidRPr="00612D10">
        <w:rPr>
          <w:noProof/>
          <w:vertAlign w:val="superscript"/>
        </w:rPr>
        <w:t>,</w:t>
      </w:r>
      <w:hyperlink w:anchor="_ENREF_94" w:tooltip="Bozorgmehr, 2017 #11383" w:history="1">
        <w:r w:rsidR="00612D10" w:rsidRPr="00171A9D">
          <w:rPr>
            <w:rStyle w:val="Hyperlink"/>
            <w:noProof/>
            <w:vertAlign w:val="superscript"/>
          </w:rPr>
          <w:t>94</w:t>
        </w:r>
      </w:hyperlink>
      <w:r w:rsidR="00612D10" w:rsidRPr="00612D10">
        <w:rPr>
          <w:noProof/>
          <w:vertAlign w:val="superscript"/>
        </w:rPr>
        <w:t>,</w:t>
      </w:r>
      <w:hyperlink w:anchor="_ENREF_97" w:tooltip="Weinrich, 2017 #11384" w:history="1">
        <w:r w:rsidR="00612D10" w:rsidRPr="00171A9D">
          <w:rPr>
            <w:rStyle w:val="Hyperlink"/>
            <w:noProof/>
            <w:vertAlign w:val="superscript"/>
          </w:rPr>
          <w:t>97</w:t>
        </w:r>
      </w:hyperlink>
      <w:r w:rsidR="000A6160">
        <w:fldChar w:fldCharType="end"/>
      </w:r>
      <w:r w:rsidR="00083AE9">
        <w:t xml:space="preserve"> </w:t>
      </w:r>
      <w:r w:rsidR="00B90471">
        <w:t>Consistent with the preceding literature, t</w:t>
      </w:r>
      <w:r w:rsidR="00D64ED9">
        <w:t xml:space="preserve">he findings were heterogeneous. The effectiveness of screening programmes was supported by evidence that screening was acceptable </w:t>
      </w:r>
      <w:r w:rsidR="00D64ED9">
        <w:lastRenderedPageBreak/>
        <w:t xml:space="preserve">among migrants.  In a screening programme in Italy to identify and offer care to migrants with hepatitis C infection, </w:t>
      </w:r>
      <w:r w:rsidR="003B54DD">
        <w:t>the majority (</w:t>
      </w:r>
      <w:r w:rsidR="00D64ED9">
        <w:t>1,727</w:t>
      </w:r>
      <w:r w:rsidR="003B54DD">
        <w:t xml:space="preserve"> [85%]</w:t>
      </w:r>
      <w:r w:rsidR="00D64ED9">
        <w:t xml:space="preserve"> of 2,032</w:t>
      </w:r>
      <w:r w:rsidR="003B54DD">
        <w:t>)</w:t>
      </w:r>
      <w:r w:rsidR="00D64ED9">
        <w:t xml:space="preserve"> migrants agreed to the screening. The high uptake highlights the acceptability of HCV screening, which in this case identified 70 cases of hepatitis C infection, all of which were previously unkown.</w:t>
      </w:r>
      <w:hyperlink w:anchor="_ENREF_91" w:tooltip="Sagnelli, 2017 #11379" w:history="1">
        <w:r w:rsidR="00D64ED9" w:rsidRPr="00171A9D">
          <w:rPr>
            <w:rStyle w:val="Hyperlink"/>
          </w:rPr>
          <w:fldChar w:fldCharType="begin"/>
        </w:r>
        <w:r w:rsidR="00612D10" w:rsidRPr="00171A9D">
          <w:rPr>
            <w:rStyle w:val="Hyperlink"/>
          </w:rPr>
          <w:instrText xml:space="preserve"> ADDIN EN.CITE &lt;EndNote&gt;&lt;Cite&gt;&lt;Author&gt;Sagnelli&lt;/Author&gt;&lt;Year&gt;2017&lt;/Year&gt;&lt;RecNum&gt;11379&lt;/RecNum&gt;&lt;DisplayText&gt;&lt;style face="superscript"&gt;91&lt;/style&gt;&lt;/DisplayText&gt;&lt;record&gt;&lt;rec-number&gt;11379&lt;/rec-number&gt;&lt;foreign-keys&gt;&lt;key app="EN" db-id="pz5wv90f1rv9dkera9bvpat8f9asw0raz5ta" timestamp="1516630789"&gt;11379&lt;/key&gt;&lt;/foreign-keys&gt;&lt;ref-type name="Journal Article"&gt;17&lt;/ref-type&gt;&lt;contributors&gt;&lt;authors&gt;&lt;author&gt;Sagnelli, E&lt;/author&gt;&lt;author&gt;Alessio, L&lt;/author&gt;&lt;author&gt;Sagnelli, C&lt;/author&gt;&lt;author&gt;Gualdieri, L&lt;/author&gt;&lt;author&gt;Pisaturo, M&lt;/author&gt;&lt;author&gt;Minichini, C&lt;/author&gt;&lt;author&gt;Di, G Caprio&lt;/author&gt;&lt;author&gt;Starace, M&lt;/author&gt;&lt;author&gt;Onorato, Lorenzo&lt;/author&gt;&lt;author&gt;Scotto, G&lt;/author&gt;&lt;/authors&gt;&lt;/contributors&gt;&lt;titles&gt;&lt;title&gt;Clinical Findings of HCV Chronic Infection in Undocumented Immigrants and Low-Income Refugees in Three Areas of Southern Italy&lt;/title&gt;&lt;secondary-title&gt;Annals of hepatology&lt;/secondary-title&gt;&lt;/titles&gt;&lt;periodical&gt;&lt;full-title&gt;Annals of hepatology&lt;/full-title&gt;&lt;/periodical&gt;&lt;pages&gt;47-53&lt;/pages&gt;&lt;volume&gt;17&lt;/volume&gt;&lt;number&gt;1&lt;/number&gt;&lt;dates&gt;&lt;year&gt;2017&lt;/year&gt;&lt;/dates&gt;&lt;isbn&gt;1665-2681&lt;/isbn&gt;&lt;urls&gt;&lt;/urls&gt;&lt;/record&gt;&lt;/Cite&gt;&lt;/EndNote&gt;</w:instrText>
        </w:r>
        <w:r w:rsidR="00D64ED9" w:rsidRPr="00171A9D">
          <w:rPr>
            <w:rStyle w:val="Hyperlink"/>
          </w:rPr>
          <w:fldChar w:fldCharType="separate"/>
        </w:r>
        <w:r w:rsidR="00612D10" w:rsidRPr="00171A9D">
          <w:rPr>
            <w:rStyle w:val="Hyperlink"/>
            <w:noProof/>
            <w:vertAlign w:val="superscript"/>
          </w:rPr>
          <w:t>91</w:t>
        </w:r>
        <w:r w:rsidR="00D64ED9" w:rsidRPr="00171A9D">
          <w:rPr>
            <w:rStyle w:val="Hyperlink"/>
          </w:rPr>
          <w:fldChar w:fldCharType="end"/>
        </w:r>
      </w:hyperlink>
      <w:r w:rsidR="00D64ED9">
        <w:t xml:space="preserve">  There was also evidence that CXR screening was an effective approach for diagnosing asymptomatic asylum seeking patients with active TB who would otherwise be missed by symptom-based screening. The utility of this approach was in part attributed to the high prevalence of TB in the individuals screened, and the relatively low number needed to screen (187), both of which resulted in a unit cost of screening of &lt;20 euros per individual screened.</w:t>
      </w:r>
      <w:hyperlink w:anchor="_ENREF_93" w:tooltip="Vanino, 2017 #11382" w:history="1">
        <w:r w:rsidR="00D64ED9" w:rsidRPr="00171A9D">
          <w:rPr>
            <w:rStyle w:val="Hyperlink"/>
          </w:rPr>
          <w:fldChar w:fldCharType="begin"/>
        </w:r>
        <w:r w:rsidR="00612D10" w:rsidRPr="00171A9D">
          <w:rPr>
            <w:rStyle w:val="Hyperlink"/>
          </w:rPr>
          <w:instrText xml:space="preserve"> ADDIN EN.CITE &lt;EndNote&gt;&lt;Cite&gt;&lt;Author&gt;Vanino&lt;/Author&gt;&lt;Year&gt;2017&lt;/Year&gt;&lt;RecNum&gt;11382&lt;/RecNum&gt;&lt;DisplayText&gt;&lt;style face="superscript"&gt;93&lt;/style&gt;&lt;/DisplayText&gt;&lt;record&gt;&lt;rec-number&gt;11382&lt;/rec-number&gt;&lt;foreign-keys&gt;&lt;key app="EN" db-id="pz5wv90f1rv9dkera9bvpat8f9asw0raz5ta" timestamp="1516631485"&gt;11382&lt;/key&gt;&lt;/foreign-keys&gt;&lt;ref-type name="Journal Article"&gt;17&lt;/ref-type&gt;&lt;contributors&gt;&lt;authors&gt;&lt;author&gt;Vanino, Elisa&lt;/author&gt;&lt;author&gt;Tadolini, Marina&lt;/author&gt;&lt;author&gt;Attard, Luciano&lt;/author&gt;&lt;author&gt;Po, Claudio&lt;/author&gt;&lt;author&gt;Francia, Fausto&lt;/author&gt;&lt;author&gt;Giannini, Adriana&lt;/author&gt;&lt;author&gt;Viale, Pierluigi&lt;/author&gt;&lt;/authors&gt;&lt;/contributors&gt;&lt;titles&gt;&lt;title&gt;Systematic Tuberculosis Screening in Asylum Seekers in Italy&lt;/title&gt;&lt;secondary-title&gt;Clinical Infectious Diseases&lt;/secondary-title&gt;&lt;/titles&gt;&lt;periodical&gt;&lt;full-title&gt;Clinical Infectious Diseases&lt;/full-title&gt;&lt;/periodical&gt;&lt;pages&gt;1407-1409&lt;/pages&gt;&lt;volume&gt;65&lt;/volume&gt;&lt;number&gt;8&lt;/number&gt;&lt;dates&gt;&lt;year&gt;2017&lt;/year&gt;&lt;/dates&gt;&lt;isbn&gt;1058-4838&lt;/isbn&gt;&lt;urls&gt;&lt;/urls&gt;&lt;/record&gt;&lt;/Cite&gt;&lt;/EndNote&gt;</w:instrText>
        </w:r>
        <w:r w:rsidR="00D64ED9" w:rsidRPr="00171A9D">
          <w:rPr>
            <w:rStyle w:val="Hyperlink"/>
          </w:rPr>
          <w:fldChar w:fldCharType="separate"/>
        </w:r>
        <w:r w:rsidR="00612D10" w:rsidRPr="00171A9D">
          <w:rPr>
            <w:rStyle w:val="Hyperlink"/>
            <w:noProof/>
            <w:vertAlign w:val="superscript"/>
          </w:rPr>
          <w:t>93</w:t>
        </w:r>
        <w:r w:rsidR="00D64ED9" w:rsidRPr="00171A9D">
          <w:rPr>
            <w:rStyle w:val="Hyperlink"/>
          </w:rPr>
          <w:fldChar w:fldCharType="end"/>
        </w:r>
      </w:hyperlink>
      <w:r w:rsidR="00C56BDB">
        <w:t xml:space="preserve"> Research also showed that LTBI screening and treatment costs are small compared to the total cost of LTBI and TB disease screening and treatment, and that increasing the identification and treatment of LTBI decreases the costs per avoided case.</w:t>
      </w:r>
      <w:hyperlink w:anchor="_ENREF_92" w:tooltip="Haukaas, 2017 #11380" w:history="1">
        <w:r w:rsidR="00C56BDB" w:rsidRPr="00171A9D">
          <w:rPr>
            <w:rStyle w:val="Hyperlink"/>
          </w:rPr>
          <w:fldChar w:fldCharType="begin"/>
        </w:r>
        <w:r w:rsidR="00612D10" w:rsidRPr="00171A9D">
          <w:rPr>
            <w:rStyle w:val="Hyperlink"/>
          </w:rPr>
          <w:instrText xml:space="preserve"> ADDIN EN.CITE &lt;EndNote&gt;&lt;Cite&gt;&lt;Author&gt;Haukaas&lt;/Author&gt;&lt;Year&gt;2017&lt;/Year&gt;&lt;RecNum&gt;11380&lt;/RecNum&gt;&lt;DisplayText&gt;&lt;style face="superscript"&gt;92&lt;/style&gt;&lt;/DisplayText&gt;&lt;record&gt;&lt;rec-number&gt;11380&lt;/rec-number&gt;&lt;foreign-keys&gt;&lt;key app="EN" db-id="pz5wv90f1rv9dkera9bvpat8f9asw0raz5ta" timestamp="1516631039"&gt;11380&lt;/key&gt;&lt;/foreign-keys&gt;&lt;ref-type name="Journal Article"&gt;17&lt;/ref-type&gt;&lt;contributors&gt;&lt;authors&gt;&lt;author&gt;Haukaas, Fredrik Salvesen&lt;/author&gt;&lt;author&gt;Arnesen, Trude Margrete&lt;/author&gt;&lt;author&gt;Winje, Brita Askeland&lt;/author&gt;&lt;author&gt;Aas, Eline&lt;/author&gt;&lt;/authors&gt;&lt;/contributors&gt;&lt;titles&gt;&lt;title&gt;Immigrant screening for latent tuberculosis in Norway: a cost-effectiveness analysis&lt;/title&gt;&lt;secondary-title&gt;The European Journal of Health Economics&lt;/secondary-title&gt;&lt;/titles&gt;&lt;periodical&gt;&lt;full-title&gt;The European Journal of Health Economics&lt;/full-title&gt;&lt;/periodical&gt;&lt;pages&gt;405-415&lt;/pages&gt;&lt;volume&gt;18&lt;/volume&gt;&lt;number&gt;4&lt;/number&gt;&lt;dates&gt;&lt;year&gt;2017&lt;/year&gt;&lt;/dates&gt;&lt;isbn&gt;1618-7598&lt;/isbn&gt;&lt;urls&gt;&lt;/urls&gt;&lt;/record&gt;&lt;/Cite&gt;&lt;/EndNote&gt;</w:instrText>
        </w:r>
        <w:r w:rsidR="00C56BDB" w:rsidRPr="00171A9D">
          <w:rPr>
            <w:rStyle w:val="Hyperlink"/>
          </w:rPr>
          <w:fldChar w:fldCharType="separate"/>
        </w:r>
        <w:r w:rsidR="00612D10" w:rsidRPr="00171A9D">
          <w:rPr>
            <w:rStyle w:val="Hyperlink"/>
            <w:noProof/>
            <w:vertAlign w:val="superscript"/>
          </w:rPr>
          <w:t>92</w:t>
        </w:r>
        <w:r w:rsidR="00C56BDB" w:rsidRPr="00171A9D">
          <w:rPr>
            <w:rStyle w:val="Hyperlink"/>
          </w:rPr>
          <w:fldChar w:fldCharType="end"/>
        </w:r>
      </w:hyperlink>
      <w:r w:rsidR="00C56BDB">
        <w:t xml:space="preserve">  In a cost-effectiveness analysis of TB screening in Flanders, Belgium, the incremental cost-effectiveness ratio (cost per active case detected) </w:t>
      </w:r>
      <w:r w:rsidR="00B90471">
        <w:t>was</w:t>
      </w:r>
      <w:r w:rsidR="00C56BDB">
        <w:t xml:space="preserve"> lowest when following up asylum seekers with abnormal CXR on initial screening by the Federal Agency for Asylum, and highest for ‘other’ migrants, intending to stay in Flanders for more than </w:t>
      </w:r>
      <w:r w:rsidR="003B54DD">
        <w:t>3</w:t>
      </w:r>
      <w:r w:rsidR="00C56BDB">
        <w:t xml:space="preserve"> months and originating from countries with &gt;50 active TB cases per 100,000.</w:t>
      </w:r>
      <w:hyperlink w:anchor="_ENREF_96" w:tooltip="Smit, 2017 #11386" w:history="1">
        <w:r w:rsidR="00C56BDB" w:rsidRPr="00171A9D">
          <w:rPr>
            <w:rStyle w:val="Hyperlink"/>
          </w:rPr>
          <w:fldChar w:fldCharType="begin"/>
        </w:r>
        <w:r w:rsidR="00612D10" w:rsidRPr="00171A9D">
          <w:rPr>
            <w:rStyle w:val="Hyperlink"/>
          </w:rPr>
          <w:instrText xml:space="preserve"> ADDIN EN.CITE &lt;EndNote&gt;&lt;Cite&gt;&lt;Author&gt;Smit&lt;/Author&gt;&lt;Year&gt;2017&lt;/Year&gt;&lt;RecNum&gt;11386&lt;/RecNum&gt;&lt;DisplayText&gt;&lt;style face="superscript"&gt;96&lt;/style&gt;&lt;/DisplayText&gt;&lt;record&gt;&lt;rec-number&gt;11386&lt;/rec-number&gt;&lt;foreign-keys&gt;&lt;key app="EN" db-id="pz5wv90f1rv9dkera9bvpat8f9asw0raz5ta" timestamp="1516631926"&gt;11386&lt;/key&gt;&lt;/foreign-keys&gt;&lt;ref-type name="Journal Article"&gt;17&lt;/ref-type&gt;&lt;contributors&gt;&lt;authors&gt;&lt;author&gt;Smit, G Suzanne A&lt;/author&gt;&lt;author&gt;Apers, Ludwig&lt;/author&gt;&lt;author&gt;de Onate, Wouter Arrazola&lt;/author&gt;&lt;author&gt;Beutels, Philippe&lt;/author&gt;&lt;author&gt;Dorny, Pierre&lt;/author&gt;&lt;author&gt;Forier, An-Marie&lt;/author&gt;&lt;author&gt;Janssens, Kristien&lt;/author&gt;&lt;author&gt;Macq, Jean&lt;/author&gt;&lt;author&gt;Mak, Ruud&lt;/author&gt;&lt;author&gt;Schol, Sandrina&lt;/author&gt;&lt;/authors&gt;&lt;/contributors&gt;&lt;titles&gt;&lt;title&gt;Cost–effectiveness of screening for active cases of tuberculosis in Flanders, Belgium&lt;/title&gt;&lt;secondary-title&gt;Bulletin of the World Health Organization&lt;/secondary-title&gt;&lt;/titles&gt;&lt;periodical&gt;&lt;full-title&gt;Bulletin of the World Health Organization&lt;/full-title&gt;&lt;/periodical&gt;&lt;pages&gt;27&lt;/pages&gt;&lt;volume&gt;95&lt;/volume&gt;&lt;number&gt;1&lt;/number&gt;&lt;dates&gt;&lt;year&gt;2017&lt;/year&gt;&lt;/dates&gt;&lt;urls&gt;&lt;/urls&gt;&lt;/record&gt;&lt;/Cite&gt;&lt;/EndNote&gt;</w:instrText>
        </w:r>
        <w:r w:rsidR="00C56BDB" w:rsidRPr="00171A9D">
          <w:rPr>
            <w:rStyle w:val="Hyperlink"/>
          </w:rPr>
          <w:fldChar w:fldCharType="separate"/>
        </w:r>
        <w:r w:rsidR="00612D10" w:rsidRPr="00171A9D">
          <w:rPr>
            <w:rStyle w:val="Hyperlink"/>
            <w:noProof/>
            <w:vertAlign w:val="superscript"/>
          </w:rPr>
          <w:t>96</w:t>
        </w:r>
        <w:r w:rsidR="00C56BDB" w:rsidRPr="00171A9D">
          <w:rPr>
            <w:rStyle w:val="Hyperlink"/>
          </w:rPr>
          <w:fldChar w:fldCharType="end"/>
        </w:r>
      </w:hyperlink>
      <w:r w:rsidR="00C56BDB">
        <w:t xml:space="preserve"> </w:t>
      </w:r>
      <w:r w:rsidR="00D64ED9">
        <w:t xml:space="preserve">Some </w:t>
      </w:r>
      <w:r w:rsidR="006F2A14">
        <w:t xml:space="preserve">evidence </w:t>
      </w:r>
      <w:r w:rsidR="00D64ED9">
        <w:t>questioned the effectiveness and cost-effectiveness of screening, suggesting</w:t>
      </w:r>
      <w:r w:rsidR="006F2A14">
        <w:t xml:space="preserve"> </w:t>
      </w:r>
      <w:r w:rsidR="00D64ED9">
        <w:t xml:space="preserve">it </w:t>
      </w:r>
      <w:r w:rsidR="006F2A14">
        <w:t>often entailed high costs and that costs per identified case were high, for example for TB, which had a low yield and a high number needed to screen, limiting effectiveness and cost-effectiveness.</w:t>
      </w:r>
      <w:r w:rsidR="006F2A14">
        <w:fldChar w:fldCharType="begin">
          <w:fldData xml:space="preserve">PEVuZE5vdGU+PENpdGU+PEF1dGhvcj5XZWlucmljaDwvQXV0aG9yPjxZZWFyPjIwMTc8L1llYXI+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</w:fldData>
        </w:fldChar>
      </w:r>
      <w:r w:rsidR="00612D10">
        <w:instrText xml:space="preserve"> ADDIN EN.CITE </w:instrText>
      </w:r>
      <w:r w:rsidR="00612D10">
        <w:fldChar w:fldCharType="begin">
          <w:fldData xml:space="preserve">PEVuZE5vdGU+PENpdGU+PEF1dGhvcj5XZWlucmljaDwvQXV0aG9yPjxZZWFyPjIwMTc8L1llYXI+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</w:fldData>
        </w:fldChar>
      </w:r>
      <w:r w:rsidR="00612D10">
        <w:instrText xml:space="preserve"> ADDIN EN.CITE.DATA </w:instrText>
      </w:r>
      <w:r w:rsidR="00612D10">
        <w:fldChar w:fldCharType="end"/>
      </w:r>
      <w:r w:rsidR="006F2A14">
        <w:fldChar w:fldCharType="separate"/>
      </w:r>
      <w:hyperlink w:anchor="_ENREF_91" w:tooltip="Sagnelli, 2017 #11379" w:history="1">
        <w:r w:rsidR="00612D10" w:rsidRPr="00171A9D">
          <w:rPr>
            <w:rStyle w:val="Hyperlink"/>
            <w:noProof/>
            <w:vertAlign w:val="superscript"/>
          </w:rPr>
          <w:t>91</w:t>
        </w:r>
      </w:hyperlink>
      <w:r w:rsidR="00612D10" w:rsidRPr="00612D10">
        <w:rPr>
          <w:noProof/>
          <w:vertAlign w:val="superscript"/>
        </w:rPr>
        <w:t>,</w:t>
      </w:r>
      <w:hyperlink w:anchor="_ENREF_93" w:tooltip="Vanino, 2017 #11382" w:history="1">
        <w:r w:rsidR="00612D10" w:rsidRPr="00171A9D">
          <w:rPr>
            <w:rStyle w:val="Hyperlink"/>
            <w:noProof/>
            <w:vertAlign w:val="superscript"/>
          </w:rPr>
          <w:t>93</w:t>
        </w:r>
      </w:hyperlink>
      <w:r w:rsidR="00612D10" w:rsidRPr="00612D10">
        <w:rPr>
          <w:noProof/>
          <w:vertAlign w:val="superscript"/>
        </w:rPr>
        <w:t>,</w:t>
      </w:r>
      <w:hyperlink w:anchor="_ENREF_94" w:tooltip="Bozorgmehr, 2017 #11383" w:history="1">
        <w:r w:rsidR="00612D10" w:rsidRPr="00171A9D">
          <w:rPr>
            <w:rStyle w:val="Hyperlink"/>
            <w:noProof/>
            <w:vertAlign w:val="superscript"/>
          </w:rPr>
          <w:t>94</w:t>
        </w:r>
      </w:hyperlink>
      <w:r w:rsidR="00612D10" w:rsidRPr="00612D10">
        <w:rPr>
          <w:noProof/>
          <w:vertAlign w:val="superscript"/>
        </w:rPr>
        <w:t>,</w:t>
      </w:r>
      <w:hyperlink w:anchor="_ENREF_96" w:tooltip="Smit, 2017 #11386" w:history="1">
        <w:r w:rsidR="00612D10" w:rsidRPr="00171A9D">
          <w:rPr>
            <w:rStyle w:val="Hyperlink"/>
            <w:noProof/>
            <w:vertAlign w:val="superscript"/>
          </w:rPr>
          <w:t>96</w:t>
        </w:r>
      </w:hyperlink>
      <w:r w:rsidR="00612D10" w:rsidRPr="00612D10">
        <w:rPr>
          <w:noProof/>
          <w:vertAlign w:val="superscript"/>
        </w:rPr>
        <w:t>,</w:t>
      </w:r>
      <w:hyperlink w:anchor="_ENREF_97" w:tooltip="Weinrich, 2017 #11384" w:history="1">
        <w:r w:rsidR="00612D10" w:rsidRPr="00171A9D">
          <w:rPr>
            <w:rStyle w:val="Hyperlink"/>
            <w:noProof/>
            <w:vertAlign w:val="superscript"/>
          </w:rPr>
          <w:t>97</w:t>
        </w:r>
      </w:hyperlink>
      <w:r w:rsidR="006F2A14">
        <w:fldChar w:fldCharType="end"/>
      </w:r>
      <w:r w:rsidR="00B90471">
        <w:t xml:space="preserve"> These findings point to the importance of targeting screening based on setting and risk.</w:t>
      </w:r>
    </w:p>
    <w:p w14:paraId="7DBDCB25" w14:textId="4CE3C612" w:rsidR="00B72988" w:rsidRDefault="00BB365C" w:rsidP="00E04800">
      <w:pPr>
        <w:spacing w:line="480" w:lineRule="auto"/>
      </w:pPr>
      <w:r>
        <w:t>A</w:t>
      </w:r>
      <w:r w:rsidR="0087160C">
        <w:t>ctive and latent TB screening</w:t>
      </w:r>
      <w:r>
        <w:t xml:space="preserve"> dominated the literature</w:t>
      </w:r>
      <w:r w:rsidR="0087160C">
        <w:t xml:space="preserve">, which </w:t>
      </w:r>
      <w:r>
        <w:t xml:space="preserve">is consistent </w:t>
      </w:r>
      <w:r w:rsidR="00507473">
        <w:t xml:space="preserve">with </w:t>
      </w:r>
      <w:r>
        <w:t>surveys with</w:t>
      </w:r>
      <w:r w:rsidR="00507473">
        <w:t xml:space="preserve"> infectious disease experts,</w:t>
      </w:r>
      <w:r w:rsidR="00507473" w:rsidRPr="00CB5F9B">
        <w:fldChar w:fldCharType="begin">
          <w:fldData xml:space="preserve">PEVuZE5vdGU+PENpdGU+PEF1dGhvcj5QYXJlZWs8L0F1dGhvcj48WWVhcj4yMDExPC9ZZWFyPjxS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=
</w:fldData>
        </w:fldChar>
      </w:r>
      <w:r w:rsidR="00612D10">
        <w:instrText xml:space="preserve"> ADDIN EN.CITE </w:instrText>
      </w:r>
      <w:r w:rsidR="00612D10">
        <w:fldChar w:fldCharType="begin">
          <w:fldData xml:space="preserve">PEVuZE5vdGU+PENpdGU+PEF1dGhvcj5QYXJlZWs8L0F1dGhvcj48WWVhcj4yMDExPC9ZZWFyPjxS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=
</w:fldData>
        </w:fldChar>
      </w:r>
      <w:r w:rsidR="00612D10">
        <w:instrText xml:space="preserve"> ADDIN EN.CITE.DATA </w:instrText>
      </w:r>
      <w:r w:rsidR="00612D10">
        <w:fldChar w:fldCharType="end"/>
      </w:r>
      <w:r w:rsidR="00507473" w:rsidRPr="00CB5F9B">
        <w:fldChar w:fldCharType="separate"/>
      </w:r>
      <w:hyperlink w:anchor="_ENREF_5" w:tooltip="Kärki, 2014 #6188" w:history="1">
        <w:r w:rsidR="00612D10" w:rsidRPr="00171A9D">
          <w:rPr>
            <w:rStyle w:val="Hyperlink"/>
            <w:noProof/>
            <w:vertAlign w:val="superscript"/>
          </w:rPr>
          <w:t>5</w:t>
        </w:r>
      </w:hyperlink>
      <w:r w:rsidR="00612D10" w:rsidRPr="00612D10">
        <w:rPr>
          <w:noProof/>
          <w:vertAlign w:val="superscript"/>
        </w:rPr>
        <w:t>,</w:t>
      </w:r>
      <w:hyperlink w:anchor="_ENREF_98" w:tooltip="Pareek, 2011 #4450" w:history="1">
        <w:r w:rsidR="00612D10" w:rsidRPr="00171A9D">
          <w:rPr>
            <w:rStyle w:val="Hyperlink"/>
            <w:noProof/>
            <w:vertAlign w:val="superscript"/>
          </w:rPr>
          <w:t>98</w:t>
        </w:r>
      </w:hyperlink>
      <w:r w:rsidR="00507473" w:rsidRPr="00CB5F9B">
        <w:fldChar w:fldCharType="end"/>
      </w:r>
      <w:r w:rsidR="00507473">
        <w:t xml:space="preserve"> and reflects increasing attention to the identification and treatment of </w:t>
      </w:r>
      <w:r>
        <w:t xml:space="preserve">both active and </w:t>
      </w:r>
      <w:r w:rsidR="00507473">
        <w:t xml:space="preserve">latent </w:t>
      </w:r>
      <w:r>
        <w:t xml:space="preserve">TB </w:t>
      </w:r>
      <w:r w:rsidR="00507473">
        <w:t xml:space="preserve">in migrants in </w:t>
      </w:r>
      <w:r w:rsidR="00CB5F9B">
        <w:t xml:space="preserve">health policy in </w:t>
      </w:r>
      <w:r>
        <w:t xml:space="preserve">low-incidence </w:t>
      </w:r>
      <w:r w:rsidR="00507473">
        <w:t>settings</w:t>
      </w:r>
      <w:r w:rsidR="00CE161F">
        <w:t>.</w:t>
      </w:r>
      <w:hyperlink w:anchor="_ENREF_99" w:tooltip="Heuvelings, 2017 #11267" w:history="1">
        <w:r w:rsidR="00D82E9B" w:rsidRPr="00171A9D">
          <w:rPr>
            <w:rStyle w:val="Hyperlink"/>
          </w:rPr>
          <w:fldChar w:fldCharType="begin"/>
        </w:r>
        <w:r w:rsidR="00612D10" w:rsidRPr="00171A9D">
          <w:rPr>
            <w:rStyle w:val="Hyperlink"/>
          </w:rPr>
          <w:instrText xml:space="preserve"> ADDIN EN.CITE &lt;EndNote&gt;&lt;Cite&gt;&lt;Author&gt;Heuvelings&lt;/Author&gt;&lt;Year&gt;2017&lt;/Year&gt;&lt;RecNum&gt;11267&lt;/RecNum&gt;&lt;DisplayText&gt;&lt;style face="superscript"&gt;99&lt;/style&gt;&lt;/DisplayText&gt;&lt;record&gt;&lt;rec-number&gt;11267&lt;/rec-number&gt;&lt;foreign-keys&gt;&lt;key app="EN" db-id="pz5wv90f1rv9dkera9bvpat8f9asw0raz5ta" timestamp="1499249593"&gt;11267&lt;/key&gt;&lt;/foreign-keys&gt;&lt;ref-type name="Journal Article"&gt;17&lt;/ref-type&gt;&lt;contributors&gt;&lt;authors&gt;&lt;author&gt;Heuvelings, Charlotte C&lt;/author&gt;&lt;author&gt;de Vries, Sophia G&lt;/author&gt;&lt;author&gt;Greve, Patrick F&lt;/author&gt;&lt;author&gt;Visser, Benjamin J&lt;/author&gt;&lt;author&gt;Bélard, Sabine&lt;/author&gt;&lt;author&gt;Janssen, Saskia&lt;/author&gt;&lt;author&gt;Cremers, Anne L&lt;/author&gt;&lt;author&gt;Spijker, René&lt;/author&gt;&lt;author&gt;Shaw, Beth&lt;/author&gt;&lt;author&gt;Hill, Ruaraidh A&lt;/author&gt;&lt;/authors&gt;&lt;/contributors&gt;&lt;titles&gt;&lt;title&gt;Effectiveness of interventions for diagnosis and treatment of tuberculosis in hard-to-reach populations in countries of low and medium tuberculosis incidence: a systematic review&lt;/title&gt;&lt;secondary-title&gt;The Lancet Infectious Diseases&lt;/secondary-title&gt;&lt;/titles&gt;&lt;periodical&gt;&lt;full-title&gt;The Lancet Infectious Diseases&lt;/full-title&gt;&lt;/periodical&gt;&lt;dates&gt;&lt;year&gt;2017&lt;/year&gt;&lt;/dates&gt;&lt;isbn&gt;1473-3099&lt;/isbn&gt;&lt;urls&gt;&lt;/urls&gt;&lt;/record&gt;&lt;/Cite&gt;&lt;/EndNote&gt;</w:instrText>
        </w:r>
        <w:r w:rsidR="00D82E9B" w:rsidRPr="00171A9D">
          <w:rPr>
            <w:rStyle w:val="Hyperlink"/>
          </w:rPr>
          <w:fldChar w:fldCharType="separate"/>
        </w:r>
        <w:r w:rsidR="00612D10" w:rsidRPr="00171A9D">
          <w:rPr>
            <w:rStyle w:val="Hyperlink"/>
            <w:noProof/>
            <w:vertAlign w:val="superscript"/>
          </w:rPr>
          <w:t>99</w:t>
        </w:r>
        <w:r w:rsidR="00D82E9B" w:rsidRPr="00171A9D">
          <w:rPr>
            <w:rStyle w:val="Hyperlink"/>
          </w:rPr>
          <w:fldChar w:fldCharType="end"/>
        </w:r>
      </w:hyperlink>
      <w:r w:rsidR="00CE161F">
        <w:t xml:space="preserve">  This </w:t>
      </w:r>
      <w:r w:rsidR="00217574">
        <w:t xml:space="preserve">reflects </w:t>
      </w:r>
      <w:r w:rsidR="00CE161F">
        <w:t xml:space="preserve">mounting evidence </w:t>
      </w:r>
      <w:r w:rsidR="00217574">
        <w:t xml:space="preserve">indicating </w:t>
      </w:r>
      <w:r w:rsidR="00CE161F">
        <w:t>latent TB screening for migrants from</w:t>
      </w:r>
      <w:r w:rsidR="00086BB6">
        <w:t xml:space="preserve"> intermediate to</w:t>
      </w:r>
      <w:r w:rsidR="00CE161F">
        <w:t xml:space="preserve"> high</w:t>
      </w:r>
      <w:r w:rsidR="00086BB6">
        <w:t>-TB</w:t>
      </w:r>
      <w:r w:rsidR="00CE161F">
        <w:t xml:space="preserve"> incidence countries </w:t>
      </w:r>
      <w:r w:rsidR="00217574">
        <w:t>is</w:t>
      </w:r>
      <w:r w:rsidR="00CE161F">
        <w:t xml:space="preserve"> cost-effective,</w:t>
      </w:r>
      <w:r w:rsidR="00CE161F" w:rsidRPr="00D7075A">
        <w:fldChar w:fldCharType="begin">
          <w:fldData xml:space="preserve">PEVuZE5vdGU+PENpdGU+PEF1dGhvcj5SZW5uZXJ0LU1heTwvQXV0aG9yPjxZZWFyPjIwMTY8L1ll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</w:fldData>
        </w:fldChar>
      </w:r>
      <w:r w:rsidR="00612D10">
        <w:instrText xml:space="preserve"> ADDIN EN.CITE </w:instrText>
      </w:r>
      <w:r w:rsidR="00612D10">
        <w:fldChar w:fldCharType="begin">
          <w:fldData xml:space="preserve">PEVuZE5vdGU+PENpdGU+PEF1dGhvcj5SZW5uZXJ0LU1heTwvQXV0aG9yPjxZZWFyPjIwMTY8L1ll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</w:fldData>
        </w:fldChar>
      </w:r>
      <w:r w:rsidR="00612D10">
        <w:instrText xml:space="preserve"> ADDIN EN.CITE.DATA </w:instrText>
      </w:r>
      <w:r w:rsidR="00612D10">
        <w:fldChar w:fldCharType="end"/>
      </w:r>
      <w:r w:rsidR="00CE161F" w:rsidRPr="00D7075A">
        <w:fldChar w:fldCharType="separate"/>
      </w:r>
      <w:hyperlink w:anchor="_ENREF_82" w:tooltip="Campbell, 2015 #102" w:history="1">
        <w:r w:rsidR="00612D10" w:rsidRPr="00171A9D">
          <w:rPr>
            <w:rStyle w:val="Hyperlink"/>
            <w:noProof/>
            <w:vertAlign w:val="superscript"/>
          </w:rPr>
          <w:t>82</w:t>
        </w:r>
      </w:hyperlink>
      <w:r w:rsidR="00612D10" w:rsidRPr="00612D10">
        <w:rPr>
          <w:noProof/>
          <w:vertAlign w:val="superscript"/>
        </w:rPr>
        <w:t>,</w:t>
      </w:r>
      <w:hyperlink w:anchor="_ENREF_85" w:tooltip="Zammarchi, 2015 #11157" w:history="1">
        <w:r w:rsidR="00612D10" w:rsidRPr="00171A9D">
          <w:rPr>
            <w:rStyle w:val="Hyperlink"/>
            <w:noProof/>
            <w:vertAlign w:val="superscript"/>
          </w:rPr>
          <w:t>85</w:t>
        </w:r>
      </w:hyperlink>
      <w:r w:rsidR="00612D10" w:rsidRPr="00612D10">
        <w:rPr>
          <w:noProof/>
          <w:vertAlign w:val="superscript"/>
        </w:rPr>
        <w:t>,</w:t>
      </w:r>
      <w:hyperlink w:anchor="_ENREF_100" w:tooltip="Rennert-May, 2016 #44" w:history="1">
        <w:r w:rsidR="00612D10" w:rsidRPr="00171A9D">
          <w:rPr>
            <w:rStyle w:val="Hyperlink"/>
            <w:noProof/>
            <w:vertAlign w:val="superscript"/>
          </w:rPr>
          <w:t>100</w:t>
        </w:r>
      </w:hyperlink>
      <w:r w:rsidR="00612D10" w:rsidRPr="00612D10">
        <w:rPr>
          <w:noProof/>
          <w:vertAlign w:val="superscript"/>
        </w:rPr>
        <w:t>,</w:t>
      </w:r>
      <w:hyperlink w:anchor="_ENREF_101" w:tooltip="Pareek, 2016 #11189" w:history="1">
        <w:r w:rsidR="00612D10" w:rsidRPr="00171A9D">
          <w:rPr>
            <w:rStyle w:val="Hyperlink"/>
            <w:noProof/>
            <w:vertAlign w:val="superscript"/>
          </w:rPr>
          <w:t>101</w:t>
        </w:r>
      </w:hyperlink>
      <w:r w:rsidR="00CE161F" w:rsidRPr="00D7075A">
        <w:fldChar w:fldCharType="end"/>
      </w:r>
      <w:r w:rsidR="00086BB6">
        <w:t xml:space="preserve"> </w:t>
      </w:r>
      <w:r w:rsidR="00CE161F">
        <w:t xml:space="preserve"> with several European countries exploring latent TB screening in migrants on arrival as a means of reducing the burden of TB.</w:t>
      </w:r>
      <w:r w:rsidR="00CE161F">
        <w:fldChar w:fldCharType="begin"/>
      </w:r>
      <w:r w:rsidR="00612D10">
        <w:instrText xml:space="preserve"> ADDIN EN.CITE &lt;EndNote&gt;&lt;Cite&gt;&lt;Author&gt;Abubakar&lt;/Author&gt;&lt;Year&gt;2011&lt;/Year&gt;&lt;RecNum&gt;11169&lt;/RecNum&gt;&lt;DisplayText&gt;&lt;style face="superscript"&gt;102,103&lt;/style&gt;&lt;/DisplayText&gt;&lt;record&gt;&lt;rec-number&gt;11169&lt;/rec-number&gt;&lt;foreign-keys&gt;&lt;key app="EN" db-id="pz5wv90f1rv9dkera9bvpat8f9asw0raz5ta" timestamp="1464340703"&gt;11169&lt;/key&gt;&lt;/foreign-keys&gt;&lt;ref-type name="Journal Article"&gt;17&lt;/ref-type&gt;&lt;contributors&gt;&lt;authors&gt;&lt;author&gt;Abubakar, Ibrahim&lt;/author&gt;&lt;author&gt;Lipman, Marc&lt;/author&gt;&lt;author&gt;Anderson, Charlotte&lt;/author&gt;&lt;author&gt;Davies, Peter&lt;/author&gt;&lt;author&gt;Zumla, Alimuddin&lt;/author&gt;&lt;/authors&gt;&lt;/contributors&gt;&lt;titles&gt;&lt;title&gt;Tuberculosis in the UK—time to regain control&lt;/title&gt;&lt;secondary-title&gt;BMJ&lt;/secondary-title&gt;&lt;/titles&gt;&lt;periodical&gt;&lt;full-title&gt;BMJ&lt;/full-title&gt;&lt;/periodical&gt;&lt;pages&gt;d4281&lt;/pages&gt;&lt;volume&gt;343&lt;/volume&gt;&lt;dates&gt;&lt;year&gt;2011&lt;/year&gt;&lt;/dates&gt;&lt;isbn&gt;0959-8138&lt;/isbn&gt;&lt;urls&gt;&lt;/urls&gt;&lt;/record&gt;&lt;/Cite&gt;&lt;Cite&gt;&lt;Author&gt;Pareek&lt;/Author&gt;&lt;Year&gt;2011&lt;/Year&gt;&lt;RecNum&gt;31&lt;/RecNum&gt;&lt;record&gt;&lt;rec-number&gt;31&lt;/rec-number&gt;&lt;foreign-keys&gt;&lt;key app="EN" db-id="p2d9xx0p522adqedwfqxx2p4wrvp022ffwfx" timestamp="1474384882"&gt;31&lt;/key&gt;&lt;/foreign-keys&gt;&lt;ref-type name="Journal Article"&gt;17&lt;/ref-type&gt;&lt;contributors&gt;&lt;authors&gt;&lt;author&gt;Pareek, M.&lt;/author&gt;&lt;author&gt;et al&lt;/author&gt;&lt;/authors&gt;&lt;/contributors&gt;&lt;titles&gt;&lt;title&gt;TB screening of migrants to low TB burden nations: insights from evaluation of UK practice. &lt;/title&gt;&lt;secondary-title&gt;Eur Resp J&lt;/secondary-title&gt;&lt;/titles&gt;&lt;periodical&gt;&lt;full-title&gt;Eur Resp J&lt;/full-title&gt;&lt;/periodical&gt;&lt;pages&gt;1175-82&lt;/pages&gt;&lt;volume&gt;2011&lt;/volume&gt;&lt;dates&gt;&lt;year&gt;2011&lt;/year&gt;&lt;/dates&gt;&lt;urls&gt;&lt;/urls&gt;&lt;/record&gt;&lt;/Cite&gt;&lt;/EndNote&gt;</w:instrText>
      </w:r>
      <w:r w:rsidR="00CE161F">
        <w:fldChar w:fldCharType="separate"/>
      </w:r>
      <w:hyperlink w:anchor="_ENREF_102" w:tooltip="Abubakar, 2011 #11169" w:history="1">
        <w:r w:rsidR="00612D10" w:rsidRPr="00171A9D">
          <w:rPr>
            <w:rStyle w:val="Hyperlink"/>
            <w:noProof/>
            <w:vertAlign w:val="superscript"/>
          </w:rPr>
          <w:t>102</w:t>
        </w:r>
      </w:hyperlink>
      <w:r w:rsidR="00612D10" w:rsidRPr="00612D10">
        <w:rPr>
          <w:noProof/>
          <w:vertAlign w:val="superscript"/>
        </w:rPr>
        <w:t>,</w:t>
      </w:r>
      <w:hyperlink w:anchor="_ENREF_103" w:tooltip="Pareek, 2011 #31" w:history="1">
        <w:r w:rsidR="00612D10" w:rsidRPr="00171A9D">
          <w:rPr>
            <w:rStyle w:val="Hyperlink"/>
            <w:noProof/>
            <w:vertAlign w:val="superscript"/>
          </w:rPr>
          <w:t>103</w:t>
        </w:r>
      </w:hyperlink>
      <w:r w:rsidR="00CE161F">
        <w:fldChar w:fldCharType="end"/>
      </w:r>
      <w:r w:rsidR="00CE161F">
        <w:t xml:space="preserve"> </w:t>
      </w:r>
      <w:r w:rsidR="009F68F1">
        <w:t xml:space="preserve">Public Health </w:t>
      </w:r>
      <w:r w:rsidR="009F68F1">
        <w:lastRenderedPageBreak/>
        <w:t>England</w:t>
      </w:r>
      <w:r w:rsidR="00CE161F">
        <w:t>, for example, ha</w:t>
      </w:r>
      <w:r w:rsidR="009F68F1">
        <w:t>ve</w:t>
      </w:r>
      <w:r w:rsidR="00CE161F">
        <w:t xml:space="preserve"> recently rolled out </w:t>
      </w:r>
      <w:r w:rsidR="009F68F1">
        <w:t>the Collaborative Tuberculosis Strategy</w:t>
      </w:r>
      <w:hyperlink w:anchor="_ENREF_104" w:tooltip="England, 2015 #2590" w:history="1">
        <w:r w:rsidR="009F68F1" w:rsidRPr="00171A9D">
          <w:rPr>
            <w:rStyle w:val="Hyperlink"/>
          </w:rPr>
          <w:fldChar w:fldCharType="begin"/>
        </w:r>
        <w:r w:rsidR="00612D10" w:rsidRPr="00171A9D">
          <w:rPr>
            <w:rStyle w:val="Hyperlink"/>
          </w:rPr>
          <w:instrText xml:space="preserve"> ADDIN EN.CITE &lt;EndNote&gt;&lt;Cite&gt;&lt;Author&gt;England&lt;/Author&gt;&lt;Year&gt;2015&lt;/Year&gt;&lt;RecNum&gt;2590&lt;/RecNum&gt;&lt;DisplayText&gt;&lt;style face="superscript"&gt;104&lt;/style&gt;&lt;/DisplayText&gt;&lt;record&gt;&lt;rec-number&gt;2590&lt;/rec-number&gt;&lt;foreign-keys&gt;&lt;key app="EN" db-id="e5dsfvzwjz0dx1exfp7xad5dsv5wssssf0zf" timestamp="0"&gt;2590&lt;/key&gt;&lt;/foreign-keys&gt;&lt;ref-type name="Report"&gt;27&lt;/ref-type&gt;&lt;contributors&gt;&lt;authors&gt;&lt;author&gt;Public Health England&lt;/author&gt;&lt;/authors&gt;&lt;/contributors&gt;&lt;titles&gt;&lt;title&gt;Collaborative Tuberculosis Strategy for England 2015 to 2020&lt;/title&gt;&lt;/titles&gt;&lt;dates&gt;&lt;year&gt;2015&lt;/year&gt;&lt;pub-dates&gt;&lt;date&gt;19 January 2015&lt;/date&gt;&lt;/pub-dates&gt;&lt;/dates&gt;&lt;publisher&gt;Public Health England&lt;/publisher&gt;&lt;urls&gt;&lt;related-urls&gt;&lt;url&gt;https://www.gov.uk/government/publications/collaborative-tuberculosis-strategy-for-england&lt;/url&gt;&lt;/related-urls&gt;&lt;/urls&gt;&lt;/record&gt;&lt;/Cite&gt;&lt;/EndNote&gt;</w:instrText>
        </w:r>
        <w:r w:rsidR="009F68F1" w:rsidRPr="00171A9D">
          <w:rPr>
            <w:rStyle w:val="Hyperlink"/>
          </w:rPr>
          <w:fldChar w:fldCharType="separate"/>
        </w:r>
        <w:r w:rsidR="00612D10" w:rsidRPr="00171A9D">
          <w:rPr>
            <w:rStyle w:val="Hyperlink"/>
            <w:noProof/>
            <w:vertAlign w:val="superscript"/>
          </w:rPr>
          <w:t>104</w:t>
        </w:r>
        <w:r w:rsidR="009F68F1" w:rsidRPr="00171A9D">
          <w:rPr>
            <w:rStyle w:val="Hyperlink"/>
          </w:rPr>
          <w:fldChar w:fldCharType="end"/>
        </w:r>
      </w:hyperlink>
      <w:r w:rsidR="009F68F1">
        <w:t xml:space="preserve"> </w:t>
      </w:r>
      <w:r w:rsidR="00CE161F">
        <w:t>to target high-risk migrant groups</w:t>
      </w:r>
      <w:r w:rsidR="009F68F1">
        <w:t xml:space="preserve"> in England</w:t>
      </w:r>
      <w:r w:rsidR="00CE161F">
        <w:t xml:space="preserve"> for latent TB testing as a means of tackling high levels of TB in London and other major cities</w:t>
      </w:r>
      <w:r w:rsidR="00626FE8">
        <w:t>.</w:t>
      </w:r>
      <w:r w:rsidR="00CE161F">
        <w:rPr>
          <w:rFonts w:ascii="Arial" w:hAnsi="Arial" w:cs="Arial"/>
        </w:rPr>
        <w:fldChar w:fldCharType="begin"/>
      </w:r>
      <w:r w:rsidR="00612D10">
        <w:rPr>
          <w:rFonts w:ascii="Arial" w:hAnsi="Arial" w:cs="Arial"/>
        </w:rPr>
        <w:instrText xml:space="preserve"> ADDIN EN.CITE &lt;EndNote&gt;&lt;Cite&gt;&lt;Author&gt;Public Health England&lt;/Author&gt;&lt;Year&gt;2015&lt;/Year&gt;&lt;RecNum&gt;46&lt;/RecNum&gt;&lt;DisplayText&gt;&lt;style face="superscript"&gt;104,105&lt;/style&gt;&lt;/DisplayText&gt;&lt;record&gt;&lt;rec-number&gt;46&lt;/rec-number&gt;&lt;foreign-keys&gt;&lt;key app="EN" db-id="p2d9xx0p522adqedwfqxx2p4wrvp022ffwfx" timestamp="1474384891"&gt;46&lt;/key&gt;&lt;/foreign-keys&gt;&lt;ref-type name="Report"&gt;27&lt;/ref-type&gt;&lt;contributors&gt;&lt;authors&gt;&lt;author&gt;Public Health England,&lt;/author&gt;&lt;/authors&gt;&lt;/contributors&gt;&lt;titles&gt;&lt;title&gt;Latent TB Testing and Treatment for Migrants: A practical guide for commissioners and practitioners&lt;/title&gt;&lt;/titles&gt;&lt;dates&gt;&lt;year&gt;2015&lt;/year&gt;&lt;/dates&gt;&lt;publisher&gt;Public Health England&lt;/publisher&gt;&lt;urls&gt;&lt;related-urls&gt;&lt;url&gt;https://www.gov.uk/government/uploads/system/uploads/attachment_data/file/442192/030615_LTBI_testing_and_treatment_for_migrants_1.pdf&lt;/url&gt;&lt;/related-urls&gt;&lt;/urls&gt;&lt;/record&gt;&lt;/Cite&gt;&lt;Cite&gt;&lt;Author&gt;England&lt;/Author&gt;&lt;Year&gt;2015&lt;/Year&gt;&lt;RecNum&gt;2590&lt;/RecNum&gt;&lt;record&gt;&lt;rec-number&gt;2590&lt;/rec-number&gt;&lt;foreign-keys&gt;&lt;key app="EN" db-id="e5dsfvzwjz0dx1exfp7xad5dsv5wssssf0zf" timestamp="0"&gt;2590&lt;/key&gt;&lt;/foreign-keys&gt;&lt;ref-type name="Report"&gt;27&lt;/ref-type&gt;&lt;contributors&gt;&lt;authors&gt;&lt;author&gt;Public Health England&lt;/author&gt;&lt;/authors&gt;&lt;/contributors&gt;&lt;titles&gt;&lt;title&gt;Collaborative Tuberculosis Strategy for England 2015 to 2020&lt;/title&gt;&lt;/titles&gt;&lt;dates&gt;&lt;year&gt;2015&lt;/year&gt;&lt;pub-dates&gt;&lt;date&gt;19 January 2015&lt;/date&gt;&lt;/pub-dates&gt;&lt;/dates&gt;&lt;publisher&gt;Public Health England&lt;/publisher&gt;&lt;urls&gt;&lt;related-urls&gt;&lt;url&gt;https://www.gov.uk/government/publications/collaborative-tuberculosis-strategy-for-england&lt;/url&gt;&lt;/related-urls&gt;&lt;/urls&gt;&lt;/record&gt;&lt;/Cite&gt;&lt;/EndNote&gt;</w:instrText>
      </w:r>
      <w:r w:rsidR="00CE161F">
        <w:rPr>
          <w:rFonts w:ascii="Arial" w:hAnsi="Arial" w:cs="Arial"/>
        </w:rPr>
        <w:fldChar w:fldCharType="separate"/>
      </w:r>
      <w:hyperlink w:anchor="_ENREF_104" w:tooltip="England, 2015 #2590" w:history="1">
        <w:r w:rsidR="00612D10" w:rsidRPr="00171A9D">
          <w:rPr>
            <w:rStyle w:val="Hyperlink"/>
            <w:rFonts w:ascii="Arial" w:hAnsi="Arial" w:cs="Arial"/>
            <w:noProof/>
            <w:vertAlign w:val="superscript"/>
          </w:rPr>
          <w:t>104</w:t>
        </w:r>
      </w:hyperlink>
      <w:r w:rsidR="00612D10" w:rsidRPr="00612D10">
        <w:rPr>
          <w:rFonts w:ascii="Arial" w:hAnsi="Arial" w:cs="Arial"/>
          <w:noProof/>
          <w:vertAlign w:val="superscript"/>
        </w:rPr>
        <w:t>,</w:t>
      </w:r>
      <w:hyperlink w:anchor="_ENREF_105" w:tooltip="Public Health England, 2015 #46" w:history="1">
        <w:r w:rsidR="00612D10" w:rsidRPr="00171A9D">
          <w:rPr>
            <w:rStyle w:val="Hyperlink"/>
            <w:rFonts w:ascii="Arial" w:hAnsi="Arial" w:cs="Arial"/>
            <w:noProof/>
            <w:vertAlign w:val="superscript"/>
          </w:rPr>
          <w:t>105</w:t>
        </w:r>
      </w:hyperlink>
      <w:r w:rsidR="00CE161F">
        <w:rPr>
          <w:rFonts w:ascii="Arial" w:hAnsi="Arial" w:cs="Arial"/>
        </w:rPr>
        <w:fldChar w:fldCharType="end"/>
      </w:r>
      <w:r w:rsidR="00CE161F">
        <w:t xml:space="preserve"> </w:t>
      </w:r>
    </w:p>
    <w:p w14:paraId="20243866" w14:textId="1D7314F5" w:rsidR="005A0A53" w:rsidRPr="00E2041C" w:rsidRDefault="00711283" w:rsidP="00E04800">
      <w:pPr>
        <w:spacing w:line="480" w:lineRule="auto"/>
        <w:rPr>
          <w:i/>
        </w:rPr>
      </w:pPr>
      <w:r>
        <w:t xml:space="preserve">The high rates of </w:t>
      </w:r>
      <w:r w:rsidR="00626FE8">
        <w:t>latent TB</w:t>
      </w:r>
      <w:r>
        <w:t xml:space="preserve"> </w:t>
      </w:r>
      <w:r w:rsidR="003A17EC">
        <w:t>identified</w:t>
      </w:r>
      <w:r w:rsidR="004056CE">
        <w:t xml:space="preserve"> in migrant screening programmes across the EU/EEA</w:t>
      </w:r>
      <w:r w:rsidR="00772204">
        <w:t>, and the low levels of screening and treatment completion in EU programmes,</w:t>
      </w:r>
      <w:r w:rsidR="004056CE">
        <w:t xml:space="preserve"> </w:t>
      </w:r>
      <w:r>
        <w:t xml:space="preserve">point to the need to improve testing and treatment for this infection in migrants.  </w:t>
      </w:r>
      <w:r w:rsidR="00626FE8">
        <w:t>With a</w:t>
      </w:r>
      <w:r w:rsidR="00217574">
        <w:t>round a</w:t>
      </w:r>
      <w:r w:rsidR="00626FE8">
        <w:t xml:space="preserve"> quarter of the global population thought to be infected with latent TB, effectively tackling TB in Europe will require a concerted effort to identify and screening migrants on arrival for latent TB infection.</w:t>
      </w:r>
      <w:r w:rsidR="000814ED" w:rsidRPr="00F45848">
        <w:fldChar w:fldCharType="begin"/>
      </w:r>
      <w:r w:rsidR="00612D10">
        <w:instrText xml:space="preserve"> ADDIN EN.CITE &lt;EndNote&gt;&lt;Cite&gt;&lt;Author&gt;Houben&lt;/Author&gt;&lt;Year&gt;2016&lt;/Year&gt;&lt;RecNum&gt;11269&lt;/RecNum&gt;&lt;DisplayText&gt;&lt;style face="superscript"&gt;101,106&lt;/style&gt;&lt;/DisplayText&gt;&lt;record&gt;&lt;rec-number&gt;11269&lt;/rec-number&gt;&lt;foreign-keys&gt;&lt;key app="EN" db-id="pz5wv90f1rv9dkera9bvpat8f9asw0raz5ta" timestamp="1499250307"&gt;11269&lt;/key&gt;&lt;/foreign-keys&gt;&lt;ref-type name="Journal Article"&gt;17&lt;/ref-type&gt;&lt;contributors&gt;&lt;authors&gt;&lt;author&gt;Houben, Rein MGJ&lt;/author&gt;&lt;author&gt;Dodd, Peter J&lt;/author&gt;&lt;/authors&gt;&lt;/contributors&gt;&lt;titles&gt;&lt;title&gt;The global burden of latent tuberculosis infection: a re-estimation using mathematical modelling&lt;/title&gt;&lt;secondary-title&gt;PLoS medicine&lt;/secondary-title&gt;&lt;/titles&gt;&lt;periodical&gt;&lt;full-title&gt;PLoS Medicine&lt;/full-title&gt;&lt;/periodical&gt;&lt;pages&gt;e1002152&lt;/pages&gt;&lt;volume&gt;13&lt;/volume&gt;&lt;number&gt;10&lt;/number&gt;&lt;dates&gt;&lt;year&gt;2016&lt;/year&gt;&lt;/dates&gt;&lt;isbn&gt;1549-1676&lt;/isbn&gt;&lt;urls&gt;&lt;/urls&gt;&lt;/record&gt;&lt;/Cite&gt;&lt;Cite&gt;&lt;Author&gt;Pareek&lt;/Author&gt;&lt;Year&gt;2016&lt;/Year&gt;&lt;RecNum&gt;11189&lt;/RecNum&gt;&lt;record&gt;&lt;rec-number&gt;11189&lt;/rec-number&gt;&lt;foreign-keys&gt;&lt;key app="EN" db-id="pz5wv90f1rv9dkera9bvpat8f9asw0raz5ta" timestamp="1467196270"&gt;11189&lt;/key&gt;&lt;/foreign-keys&gt;&lt;ref-type name="Journal Article"&gt;17&lt;/ref-type&gt;&lt;contributors&gt;&lt;authors&gt;&lt;author&gt;Pareek, Manish&lt;/author&gt;&lt;author&gt;Greenaway, Christina&lt;/author&gt;&lt;author&gt;Noori, Teymur&lt;/author&gt;&lt;author&gt;Munoz, Jose&lt;/author&gt;&lt;author&gt;Zenner, Dominik&lt;/author&gt;&lt;/authors&gt;&lt;/contributors&gt;&lt;titles&gt;&lt;title&gt;The impact of migration on tuberculosis epidemiology and control in high-income countries: a review&lt;/title&gt;&lt;secondary-title&gt;BMC medicine&lt;/secondary-title&gt;&lt;/titles&gt;&lt;periodical&gt;&lt;full-title&gt;BMC medicine&lt;/full-title&gt;&lt;/periodical&gt;&lt;pages&gt;1&lt;/pages&gt;&lt;volume&gt;14&lt;/volume&gt;&lt;number&gt;1&lt;/number&gt;&lt;dates&gt;&lt;year&gt;2016&lt;/year&gt;&lt;/dates&gt;&lt;isbn&gt;1741-7015&lt;/isbn&gt;&lt;urls&gt;&lt;/urls&gt;&lt;/record&gt;&lt;/Cite&gt;&lt;/EndNote&gt;</w:instrText>
      </w:r>
      <w:r w:rsidR="000814ED" w:rsidRPr="00F45848">
        <w:fldChar w:fldCharType="separate"/>
      </w:r>
      <w:hyperlink w:anchor="_ENREF_101" w:tooltip="Pareek, 2016 #11189" w:history="1">
        <w:r w:rsidR="00612D10" w:rsidRPr="00171A9D">
          <w:rPr>
            <w:rStyle w:val="Hyperlink"/>
            <w:noProof/>
            <w:vertAlign w:val="superscript"/>
          </w:rPr>
          <w:t>101</w:t>
        </w:r>
      </w:hyperlink>
      <w:r w:rsidR="00612D10" w:rsidRPr="00612D10">
        <w:rPr>
          <w:noProof/>
          <w:vertAlign w:val="superscript"/>
        </w:rPr>
        <w:t>,</w:t>
      </w:r>
      <w:hyperlink w:anchor="_ENREF_106" w:tooltip="Houben, 2016 #11269" w:history="1">
        <w:r w:rsidR="00612D10" w:rsidRPr="00171A9D">
          <w:rPr>
            <w:rStyle w:val="Hyperlink"/>
            <w:noProof/>
            <w:vertAlign w:val="superscript"/>
          </w:rPr>
          <w:t>106</w:t>
        </w:r>
      </w:hyperlink>
      <w:r w:rsidR="000814ED" w:rsidRPr="00F45848">
        <w:fldChar w:fldCharType="end"/>
      </w:r>
      <w:hyperlink w:anchor="_ENREF_99" w:tooltip="Pareek, 2016 #11189" w:history="1"/>
      <w:r w:rsidR="00626FE8">
        <w:t xml:space="preserve"> </w:t>
      </w:r>
      <w:r>
        <w:t xml:space="preserve">However, </w:t>
      </w:r>
      <w:r w:rsidR="006A7856">
        <w:t>there</w:t>
      </w:r>
      <w:r>
        <w:t xml:space="preserve"> </w:t>
      </w:r>
      <w:r w:rsidR="00B56A7E">
        <w:t xml:space="preserve">is </w:t>
      </w:r>
      <w:r>
        <w:t>a lack of consensus around the most effective approach,</w:t>
      </w:r>
      <w:r w:rsidR="00350DD8" w:rsidRPr="001607CB">
        <w:fldChar w:fldCharType="begin">
          <w:fldData xml:space="preserve">PEVuZE5vdGU+PENpdGU+PEF1dGhvcj5QYXJlZWs8L0F1dGhvcj48WWVhcj4yMDE2PC9ZZWFyPjxS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</w:fldData>
        </w:fldChar>
      </w:r>
      <w:r w:rsidR="00612D10">
        <w:instrText xml:space="preserve"> ADDIN EN.CITE </w:instrText>
      </w:r>
      <w:r w:rsidR="00612D10">
        <w:fldChar w:fldCharType="begin">
          <w:fldData xml:space="preserve">PEVuZE5vdGU+PENpdGU+PEF1dGhvcj5QYXJlZWs8L0F1dGhvcj48WWVhcj4yMDE2PC9ZZWFyPjxS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</w:fldData>
        </w:fldChar>
      </w:r>
      <w:r w:rsidR="00612D10">
        <w:instrText xml:space="preserve"> ADDIN EN.CITE.DATA </w:instrText>
      </w:r>
      <w:r w:rsidR="00612D10">
        <w:fldChar w:fldCharType="end"/>
      </w:r>
      <w:r w:rsidR="00350DD8" w:rsidRPr="001607CB">
        <w:fldChar w:fldCharType="separate"/>
      </w:r>
      <w:hyperlink w:anchor="_ENREF_19" w:tooltip="Aldridge, 2016 #11287" w:history="1">
        <w:r w:rsidR="00612D10" w:rsidRPr="00171A9D">
          <w:rPr>
            <w:rStyle w:val="Hyperlink"/>
            <w:noProof/>
            <w:vertAlign w:val="superscript"/>
          </w:rPr>
          <w:t>19</w:t>
        </w:r>
      </w:hyperlink>
      <w:r w:rsidR="00612D10" w:rsidRPr="00612D10">
        <w:rPr>
          <w:noProof/>
          <w:vertAlign w:val="superscript"/>
        </w:rPr>
        <w:t>,</w:t>
      </w:r>
      <w:hyperlink w:anchor="_ENREF_101" w:tooltip="Pareek, 2016 #11189" w:history="1">
        <w:r w:rsidR="00612D10" w:rsidRPr="00171A9D">
          <w:rPr>
            <w:rStyle w:val="Hyperlink"/>
            <w:noProof/>
            <w:vertAlign w:val="superscript"/>
          </w:rPr>
          <w:t>101</w:t>
        </w:r>
      </w:hyperlink>
      <w:r w:rsidR="00350DD8" w:rsidRPr="001607CB">
        <w:fldChar w:fldCharType="end"/>
      </w:r>
      <w:r>
        <w:t xml:space="preserve"> </w:t>
      </w:r>
      <w:r w:rsidR="006A7856">
        <w:t xml:space="preserve"> </w:t>
      </w:r>
      <w:r>
        <w:t xml:space="preserve">which is inhibited by </w:t>
      </w:r>
      <w:r w:rsidR="006A7856">
        <w:t xml:space="preserve">significant variation </w:t>
      </w:r>
      <w:r w:rsidR="0067170B">
        <w:t xml:space="preserve">in </w:t>
      </w:r>
      <w:r>
        <w:t xml:space="preserve">data around </w:t>
      </w:r>
      <w:r w:rsidR="006A7856">
        <w:t>rates of latent TB in migrants</w:t>
      </w:r>
      <w:r w:rsidR="00086BB6">
        <w:t>.</w:t>
      </w:r>
      <w:hyperlink w:anchor="_ENREF_101" w:tooltip="Pareek, 2016 #11189" w:history="1">
        <w:r w:rsidR="006A7856" w:rsidRPr="00171A9D">
          <w:rPr>
            <w:rStyle w:val="Hyperlink"/>
          </w:rPr>
          <w:fldChar w:fldCharType="begin"/>
        </w:r>
        <w:r w:rsidR="00612D10" w:rsidRPr="00171A9D">
          <w:rPr>
            <w:rStyle w:val="Hyperlink"/>
          </w:rPr>
          <w:instrText xml:space="preserve"> ADDIN EN.CITE &lt;EndNote&gt;&lt;Cite&gt;&lt;Author&gt;Pareek&lt;/Author&gt;&lt;Year&gt;2016&lt;/Year&gt;&lt;RecNum&gt;11189&lt;/RecNum&gt;&lt;DisplayText&gt;&lt;style face="superscript"&gt;101&lt;/style&gt;&lt;/DisplayText&gt;&lt;record&gt;&lt;rec-number&gt;11189&lt;/rec-number&gt;&lt;foreign-keys&gt;&lt;key app="EN" db-id="pz5wv90f1rv9dkera9bvpat8f9asw0raz5ta" timestamp="1467196270"&gt;11189&lt;/key&gt;&lt;/foreign-keys&gt;&lt;ref-type name="Journal Article"&gt;17&lt;/ref-type&gt;&lt;contributors&gt;&lt;authors&gt;&lt;author&gt;Pareek, Manish&lt;/author&gt;&lt;author&gt;Greenaway, Christina&lt;/author&gt;&lt;author&gt;Noori, Teymur&lt;/author&gt;&lt;author&gt;Munoz, Jose&lt;/author&gt;&lt;author&gt;Zenner, Dominik&lt;/author&gt;&lt;/authors&gt;&lt;/contributors&gt;&lt;titles&gt;&lt;title&gt;The impact of migration on tuberculosis epidemiology and control in high-income countries: a review&lt;/title&gt;&lt;secondary-title&gt;BMC medicine&lt;/secondary-title&gt;&lt;/titles&gt;&lt;periodical&gt;&lt;full-title&gt;BMC medicine&lt;/full-title&gt;&lt;/periodical&gt;&lt;pages&gt;1&lt;/pages&gt;&lt;volume&gt;14&lt;/volume&gt;&lt;number&gt;1&lt;/number&gt;&lt;dates&gt;&lt;year&gt;2016&lt;/year&gt;&lt;/dates&gt;&lt;isbn&gt;1741-7015&lt;/isbn&gt;&lt;urls&gt;&lt;/urls&gt;&lt;/record&gt;&lt;/Cite&gt;&lt;/EndNote&gt;</w:instrText>
        </w:r>
        <w:r w:rsidR="006A7856" w:rsidRPr="00171A9D">
          <w:rPr>
            <w:rStyle w:val="Hyperlink"/>
          </w:rPr>
          <w:fldChar w:fldCharType="separate"/>
        </w:r>
        <w:r w:rsidR="00612D10" w:rsidRPr="00171A9D">
          <w:rPr>
            <w:rStyle w:val="Hyperlink"/>
            <w:noProof/>
            <w:vertAlign w:val="superscript"/>
          </w:rPr>
          <w:t>101</w:t>
        </w:r>
        <w:r w:rsidR="006A7856" w:rsidRPr="00171A9D">
          <w:rPr>
            <w:rStyle w:val="Hyperlink"/>
          </w:rPr>
          <w:fldChar w:fldCharType="end"/>
        </w:r>
      </w:hyperlink>
      <w:r>
        <w:t xml:space="preserve"> </w:t>
      </w:r>
      <w:r w:rsidR="00B72988">
        <w:t>W</w:t>
      </w:r>
      <w:r w:rsidR="00626FE8">
        <w:t xml:space="preserve">hat is now clear is that </w:t>
      </w:r>
      <w:r w:rsidR="00217574">
        <w:t xml:space="preserve">specific </w:t>
      </w:r>
      <w:r w:rsidR="00626FE8">
        <w:t xml:space="preserve">approaches may be needed in </w:t>
      </w:r>
      <w:r w:rsidR="00C56BDB">
        <w:t xml:space="preserve">more marginalised or underserved </w:t>
      </w:r>
      <w:r w:rsidR="00626FE8">
        <w:t>migrant groups</w:t>
      </w:r>
      <w:r w:rsidR="004726A8">
        <w:t xml:space="preserve"> </w:t>
      </w:r>
      <w:r w:rsidR="00626FE8">
        <w:t xml:space="preserve">to improve uptake </w:t>
      </w:r>
      <w:r w:rsidR="004A65C4">
        <w:t xml:space="preserve">of </w:t>
      </w:r>
      <w:r w:rsidR="00626FE8">
        <w:t>screening</w:t>
      </w:r>
      <w:r w:rsidR="004A65C4">
        <w:t xml:space="preserve"> and </w:t>
      </w:r>
      <w:r w:rsidR="004726A8">
        <w:t>t</w:t>
      </w:r>
      <w:r w:rsidR="008210E2">
        <w:t>reatmen</w:t>
      </w:r>
      <w:r w:rsidR="006B1166">
        <w:t>t outcomes</w:t>
      </w:r>
      <w:r w:rsidR="004726A8">
        <w:t xml:space="preserve"> for latent TB</w:t>
      </w:r>
      <w:r w:rsidR="00626FE8">
        <w:t xml:space="preserve">, </w:t>
      </w:r>
      <w:r w:rsidR="00217574">
        <w:t>including</w:t>
      </w:r>
      <w:r w:rsidR="00626FE8">
        <w:t xml:space="preserve"> tackl</w:t>
      </w:r>
      <w:r w:rsidR="00217574">
        <w:t>ing</w:t>
      </w:r>
      <w:r w:rsidR="00626FE8">
        <w:t xml:space="preserve"> barriers to free statutory health services on arrival in the host country and to promote </w:t>
      </w:r>
      <w:r w:rsidR="008210E2">
        <w:t>full and meaningful access</w:t>
      </w:r>
      <w:r w:rsidR="00626FE8">
        <w:t>.</w:t>
      </w:r>
      <w:hyperlink w:anchor="_ENREF_107" w:tooltip="de Vries, 2017 #11268" w:history="1">
        <w:r w:rsidR="00D82E9B" w:rsidRPr="00171A9D">
          <w:rPr>
            <w:rStyle w:val="Hyperlink"/>
          </w:rPr>
          <w:fldChar w:fldCharType="begin"/>
        </w:r>
        <w:r w:rsidR="00353155" w:rsidRPr="00171A9D">
          <w:rPr>
            <w:rStyle w:val="Hyperlink"/>
          </w:rPr>
          <w:instrText xml:space="preserve"> ADDIN EN.CITE &lt;EndNote&gt;&lt;Cite&gt;&lt;Author&gt;de Vries&lt;/Author&gt;&lt;Year&gt;2017&lt;/Year&gt;&lt;RecNum&gt;11268&lt;/RecNum&gt;&lt;DisplayText&gt;&lt;style face="superscript"&gt;107&lt;/style&gt;&lt;/DisplayText&gt;&lt;record&gt;&lt;rec-number&gt;11268&lt;/rec-number&gt;&lt;foreign-keys&gt;&lt;key app="EN" db-id="pz5wv90f1rv9dkera9bvpat8f9asw0raz5ta" timestamp="1499249979"&gt;11268&lt;/key&gt;&lt;/foreign-keys&gt;&lt;ref-type name="Journal Article"&gt;17&lt;/ref-type&gt;&lt;contributors&gt;&lt;authors&gt;&lt;author&gt;de Vries, Sophia G&lt;/author&gt;&lt;author&gt;Cremers, Anne L&lt;/author&gt;&lt;author&gt;Heuvelings, Charlotte C&lt;/author&gt;&lt;author&gt;Greve, Patrick F&lt;/author&gt;&lt;author&gt;Visser, Benjamin J&lt;/author&gt;&lt;author&gt;Bélard, Sabine&lt;/author&gt;&lt;author&gt;Janssen, Saskia&lt;/author&gt;&lt;author&gt;Spijker, René&lt;/author&gt;&lt;author&gt;Shaw, Beth&lt;/author&gt;&lt;author&gt;Hill, Ruaraidh A&lt;/author&gt;&lt;/authors&gt;&lt;/contributors&gt;&lt;titles&gt;&lt;title&gt;Barriers and facilitators to the uptake of tuberculosis diagnostic and treatment services by hard-to-reach populations in countries of low and medium tuberculosis incidence: a systematic review of qualitative literature&lt;/title&gt;&lt;secondary-title&gt;The Lancet Infectious Diseases&lt;/secondary-title&gt;&lt;/titles&gt;&lt;periodical&gt;&lt;full-title&gt;The Lancet Infectious Diseases&lt;/full-title&gt;&lt;/periodical&gt;&lt;dates&gt;&lt;year&gt;2017&lt;/year&gt;&lt;/dates&gt;&lt;isbn&gt;1473-3099&lt;/isbn&gt;&lt;urls&gt;&lt;/urls&gt;&lt;/record&gt;&lt;/Cite&gt;&lt;/EndNote&gt;</w:instrText>
        </w:r>
        <w:r w:rsidR="00D82E9B" w:rsidRPr="00171A9D">
          <w:rPr>
            <w:rStyle w:val="Hyperlink"/>
          </w:rPr>
          <w:fldChar w:fldCharType="separate"/>
        </w:r>
        <w:r w:rsidR="00353155" w:rsidRPr="00171A9D">
          <w:rPr>
            <w:rStyle w:val="Hyperlink"/>
            <w:noProof/>
            <w:vertAlign w:val="superscript"/>
          </w:rPr>
          <w:t>107</w:t>
        </w:r>
        <w:r w:rsidR="00D82E9B" w:rsidRPr="00171A9D">
          <w:rPr>
            <w:rStyle w:val="Hyperlink"/>
          </w:rPr>
          <w:fldChar w:fldCharType="end"/>
        </w:r>
      </w:hyperlink>
      <w:r w:rsidR="00772204">
        <w:t xml:space="preserve"> </w:t>
      </w:r>
      <w:r w:rsidR="005A0A53" w:rsidRPr="00E04800">
        <w:t>More emphasis must be placed on developing innovative strategies to ensure screening and treatment completion - we found that only 54.45% of migrants with latent TB ultimately completed treatment after screening, for example, suggesting that in order for immigrant screening programmes to ultimately be successful we may need to better engage newly arrived migrants, design</w:t>
      </w:r>
      <w:r w:rsidR="00750DF5">
        <w:t>ing</w:t>
      </w:r>
      <w:r w:rsidR="005A0A53" w:rsidRPr="00E04800">
        <w:t xml:space="preserve"> programmes that address unique cultural and social needs, across multiple settings.</w:t>
      </w:r>
    </w:p>
    <w:p w14:paraId="4B97E9EE" w14:textId="68B0559C" w:rsidR="000D37C1" w:rsidRDefault="009F68F1" w:rsidP="00A04C1C">
      <w:pPr>
        <w:spacing w:beforeLines="100" w:before="240" w:afterLines="100" w:after="240" w:line="480" w:lineRule="auto"/>
      </w:pPr>
      <w:r>
        <w:t>T</w:t>
      </w:r>
      <w:r w:rsidR="00BB365C">
        <w:t>he effectiveness of infectious diseases screening in migrants</w:t>
      </w:r>
      <w:r>
        <w:t xml:space="preserve"> was evidenced by several indicators</w:t>
      </w:r>
      <w:r w:rsidR="00F22CCA">
        <w:t xml:space="preserve">. </w:t>
      </w:r>
      <w:r w:rsidR="00FE20B5">
        <w:t xml:space="preserve">The high uptake </w:t>
      </w:r>
      <w:r w:rsidR="0087160C">
        <w:t>of screening by these often high risk and hard to reach migrant groups</w:t>
      </w:r>
      <w:r w:rsidR="00626FE8">
        <w:t>, almost 80% across EU/EEA programmes,</w:t>
      </w:r>
      <w:r w:rsidR="0087160C">
        <w:t xml:space="preserve"> suggests not only that screening is acceptable in these groups, but also that targeted screening programmes for migrants are feasible</w:t>
      </w:r>
      <w:r w:rsidR="00A9095D">
        <w:t>. S</w:t>
      </w:r>
      <w:r w:rsidR="00626FE8">
        <w:t>imilar high rates of uptake</w:t>
      </w:r>
      <w:r w:rsidR="00D52400">
        <w:t xml:space="preserve"> and acceptability</w:t>
      </w:r>
      <w:r w:rsidR="00626FE8">
        <w:t xml:space="preserve"> have been previously reported in studi</w:t>
      </w:r>
      <w:r w:rsidR="00F6433F">
        <w:t>es exploring migrant screening</w:t>
      </w:r>
      <w:r w:rsidR="0087160C">
        <w:t>.</w:t>
      </w:r>
      <w:r w:rsidR="00BF1347">
        <w:fldChar w:fldCharType="begin"/>
      </w:r>
      <w:r w:rsidR="00353155">
        <w:instrText xml:space="preserve"> ADDIN EN.CITE &lt;EndNote&gt;&lt;Cite&gt;&lt;Author&gt;Brewin&lt;/Author&gt;&lt;Year&gt;2006&lt;/Year&gt;&lt;RecNum&gt;11262&lt;/RecNum&gt;&lt;DisplayText&gt;&lt;style face="superscript"&gt;35,108&lt;/style&gt;&lt;/DisplayText&gt;&lt;record&gt;&lt;rec-number&gt;11262&lt;/rec-number&gt;&lt;foreign-keys&gt;&lt;key app="EN" db-id="pz5wv90f1rv9dkera9bvpat8f9asw0raz5ta" timestamp="1499164451"&gt;11262&lt;/key&gt;&lt;/foreign-keys&gt;&lt;ref-type name="Journal Article"&gt;17&lt;/ref-type&gt;&lt;contributors&gt;&lt;authors&gt;&lt;author&gt;Brewin, P&lt;/author&gt;&lt;author&gt;Jones, A&lt;/author&gt;&lt;author&gt;Kelly, M&lt;/author&gt;&lt;author&gt;McDonald, M&lt;/author&gt;&lt;author&gt;Beasley, E&lt;/author&gt;&lt;author&gt;Sturdy, P&lt;/author&gt;&lt;author&gt;Bothamley, G&lt;/author&gt;&lt;author&gt;Griffiths, C&lt;/author&gt;&lt;/authors&gt;&lt;/contributors&gt;&lt;titles&gt;&lt;title&gt;Is screening for tuberculosis acceptable to immigrants? A qualitative study&lt;/title&gt;&lt;secondary-title&gt;Journal of Public Health&lt;/secondary-title&gt;&lt;/titles&gt;&lt;periodical&gt;&lt;full-title&gt;Journal of Public Health&lt;/full-title&gt;&lt;/periodical&gt;&lt;pages&gt;253-260&lt;/pages&gt;&lt;volume&gt;28&lt;/volume&gt;&lt;number&gt;3&lt;/number&gt;&lt;dates&gt;&lt;year&gt;2006&lt;/year&gt;&lt;/dates&gt;&lt;isbn&gt;1741-3850&lt;/isbn&gt;&lt;urls&gt;&lt;/urls&gt;&lt;/record&gt;&lt;/Cite&gt;&lt;Cite&gt;&lt;Author&gt;Hargreaves&lt;/Author&gt;&lt;Year&gt;2014&lt;/Year&gt;&lt;RecNum&gt;2051&lt;/RecNum&gt;&lt;record&gt;&lt;rec-number&gt;2051&lt;/rec-number&gt;&lt;foreign-keys&gt;&lt;key app="EN" db-id="pz5wv90f1rv9dkera9bvpat8f9asw0raz5ta" timestamp="1442495833"&gt;2051&lt;/key&gt;&lt;/foreign-keys&gt;&lt;ref-type name="Journal Article"&gt;17&lt;/ref-type&gt;&lt;contributors&gt;&lt;authors&gt;&lt;author&gt;Hargreaves, Sally&lt;/author&gt;&lt;author&gt;Seedat, Farah&lt;/author&gt;&lt;author&gt;Car, Josip&lt;/author&gt;&lt;author&gt;Escombe, Rod&lt;/author&gt;&lt;author&gt;Hasan, Samia&lt;/author&gt;&lt;author&gt;Eliahoo, Joseph&lt;/author&gt;&lt;author&gt;Friedland, Jon S&lt;/author&gt;&lt;/authors&gt;&lt;/contributors&gt;&lt;titles&gt;&lt;title&gt;Screening for latent TB, HIV, and hepatitis B/C in new migrants in a high prevalence area of London, UK: a cross-sectional study&lt;/title&gt;&lt;secondary-title&gt;BMC infectious diseases&lt;/secondary-title&gt;&lt;/titles&gt;&lt;periodical&gt;&lt;full-title&gt;BMC infectious diseases&lt;/full-title&gt;&lt;/periodical&gt;&lt;pages&gt;657&lt;/pages&gt;&lt;volume&gt;14&lt;/volume&gt;&lt;number&gt;1&lt;/number&gt;&lt;dates&gt;&lt;year&gt;2014&lt;/year&gt;&lt;/dates&gt;&lt;isbn&gt;1471-2334&lt;/isbn&gt;&lt;urls&gt;&lt;/urls&gt;&lt;/record&gt;&lt;/Cite&gt;&lt;/EndNote&gt;</w:instrText>
      </w:r>
      <w:r w:rsidR="00BF1347">
        <w:fldChar w:fldCharType="separate"/>
      </w:r>
      <w:hyperlink w:anchor="_ENREF_35" w:tooltip="Brewin, 2006 #56" w:history="1">
        <w:r w:rsidR="00353155" w:rsidRPr="00171A9D">
          <w:rPr>
            <w:rStyle w:val="Hyperlink"/>
            <w:noProof/>
            <w:vertAlign w:val="superscript"/>
          </w:rPr>
          <w:t>35</w:t>
        </w:r>
      </w:hyperlink>
      <w:r w:rsidR="00353155" w:rsidRPr="00353155">
        <w:rPr>
          <w:noProof/>
          <w:vertAlign w:val="superscript"/>
        </w:rPr>
        <w:t>,</w:t>
      </w:r>
      <w:hyperlink w:anchor="_ENREF_108" w:tooltip="Hargreaves, 2014 #2051" w:history="1">
        <w:r w:rsidR="00353155" w:rsidRPr="00171A9D">
          <w:rPr>
            <w:rStyle w:val="Hyperlink"/>
            <w:noProof/>
            <w:vertAlign w:val="superscript"/>
          </w:rPr>
          <w:t>108</w:t>
        </w:r>
      </w:hyperlink>
      <w:r w:rsidR="00BF1347">
        <w:fldChar w:fldCharType="end"/>
      </w:r>
      <w:r w:rsidR="0087160C">
        <w:t xml:space="preserve">  Few studies have explored the view</w:t>
      </w:r>
      <w:r w:rsidR="00B56A7E">
        <w:t>s</w:t>
      </w:r>
      <w:r w:rsidR="0087160C">
        <w:t xml:space="preserve"> of migrants or service providers on infectious diseases</w:t>
      </w:r>
      <w:r w:rsidR="00B56A7E">
        <w:t xml:space="preserve"> screening</w:t>
      </w:r>
      <w:r w:rsidR="0087160C">
        <w:t>,</w:t>
      </w:r>
      <w:hyperlink w:anchor="_ENREF_12" w:tooltip="Seedat, 2014 #2059" w:history="1">
        <w:r w:rsidR="0087160C" w:rsidRPr="00171A9D">
          <w:rPr>
            <w:rStyle w:val="Hyperlink"/>
          </w:rPr>
          <w:fldChar w:fldCharType="begin"/>
        </w:r>
        <w:r w:rsidR="00612D10" w:rsidRPr="00171A9D">
          <w:rPr>
            <w:rStyle w:val="Hyperlink"/>
          </w:rPr>
          <w:instrText xml:space="preserve"> ADDIN EN.CITE &lt;EndNote&gt;&lt;Cite&gt;&lt;Author&gt;Seedat&lt;/Author&gt;&lt;Year&gt;2014&lt;/Year&gt;&lt;RecNum&gt;2059&lt;/RecNum&gt;&lt;DisplayText&gt;&lt;style face="superscript"&gt;12&lt;/style&gt;&lt;/DisplayText&gt;&lt;record&gt;&lt;rec-number&gt;2059&lt;/rec-number&gt;&lt;foreign-keys&gt;&lt;key app="EN" db-id="pz5wv90f1rv9dkera9bvpat8f9asw0raz5ta" timestamp="1443617309"&gt;2059&lt;/key&gt;&lt;/foreign-keys&gt;&lt;ref-type name="Journal Article"&gt;17&lt;/ref-type&gt;&lt;contributors&gt;&lt;authors&gt;&lt;author&gt;Seedat, Farah&lt;/author&gt;&lt;author&gt;Hargreaves, Sally&lt;/author&gt;&lt;author&gt;Friedland, Jonathan S&lt;/author&gt;&lt;/authors&gt;&lt;/contributors&gt;&lt;titles&gt;&lt;title&gt;Engaging New Migrants in Infectious Disease Screening: A Qualitative Semi-Structured Interview Study of UK Migrant Community Health-Care Leads&lt;/title&gt;&lt;/titles&gt;&lt;dates&gt;&lt;year&gt;2014&lt;/year&gt;&lt;/dates&gt;&lt;isbn&gt;1932-6203&lt;/isbn&gt;&lt;urls&gt;&lt;/urls&gt;&lt;/record&gt;&lt;/Cite&gt;&lt;/EndNote&gt;</w:instrText>
        </w:r>
        <w:r w:rsidR="0087160C" w:rsidRPr="00171A9D">
          <w:rPr>
            <w:rStyle w:val="Hyperlink"/>
          </w:rPr>
          <w:fldChar w:fldCharType="separate"/>
        </w:r>
        <w:r w:rsidR="00612D10" w:rsidRPr="00171A9D">
          <w:rPr>
            <w:rStyle w:val="Hyperlink"/>
            <w:noProof/>
            <w:vertAlign w:val="superscript"/>
          </w:rPr>
          <w:t>12</w:t>
        </w:r>
        <w:r w:rsidR="0087160C" w:rsidRPr="00171A9D">
          <w:rPr>
            <w:rStyle w:val="Hyperlink"/>
          </w:rPr>
          <w:fldChar w:fldCharType="end"/>
        </w:r>
      </w:hyperlink>
      <w:r w:rsidR="0087160C">
        <w:t xml:space="preserve"> </w:t>
      </w:r>
      <w:r w:rsidR="008B3B55">
        <w:t>although</w:t>
      </w:r>
      <w:r w:rsidR="000D37C1">
        <w:t xml:space="preserve">, in </w:t>
      </w:r>
      <w:r w:rsidR="00A04C1C">
        <w:t xml:space="preserve">five studies </w:t>
      </w:r>
      <w:r w:rsidR="008B3B55">
        <w:t>here</w:t>
      </w:r>
      <w:r w:rsidR="00DC5645">
        <w:t>,</w:t>
      </w:r>
      <w:r w:rsidR="000D37C1">
        <w:t xml:space="preserve"> </w:t>
      </w:r>
      <w:r w:rsidR="00A04C1C">
        <w:t xml:space="preserve">both migrants and service providers </w:t>
      </w:r>
      <w:r w:rsidR="000D37C1">
        <w:t>perceive</w:t>
      </w:r>
      <w:r w:rsidR="00B56A7E">
        <w:t>d</w:t>
      </w:r>
      <w:r w:rsidR="00A04C1C">
        <w:t xml:space="preserve"> screening to be acceptable.</w:t>
      </w:r>
      <w:r w:rsidR="00A04C1C">
        <w:fldChar w:fldCharType="begin">
          <w:fldData xml:space="preserve">PEVuZE5vdGU+PENpdGU+PEF1dGhvcj5CcmV3aW48L0F1dGhvcj48WWVhcj4yMDA2PC9ZZWFyPjxS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612D10">
        <w:instrText xml:space="preserve"> ADDIN EN.CITE </w:instrText>
      </w:r>
      <w:r w:rsidR="00612D10">
        <w:fldChar w:fldCharType="begin">
          <w:fldData xml:space="preserve">PEVuZE5vdGU+PENpdGU+PEF1dGhvcj5CcmV3aW48L0F1dGhvcj48WWVhcj4yMDA2PC9ZZWFyPjxS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</w:fldData>
        </w:fldChar>
      </w:r>
      <w:r w:rsidR="00612D10">
        <w:instrText xml:space="preserve"> ADDIN EN.CITE.DATA </w:instrText>
      </w:r>
      <w:r w:rsidR="00612D10">
        <w:fldChar w:fldCharType="end"/>
      </w:r>
      <w:r w:rsidR="00A04C1C">
        <w:fldChar w:fldCharType="separate"/>
      </w:r>
      <w:hyperlink w:anchor="_ENREF_35" w:tooltip="Brewin, 2006 #56" w:history="1">
        <w:r w:rsidR="00612D10" w:rsidRPr="00171A9D">
          <w:rPr>
            <w:rStyle w:val="Hyperlink"/>
            <w:noProof/>
            <w:vertAlign w:val="superscript"/>
          </w:rPr>
          <w:t>35</w:t>
        </w:r>
      </w:hyperlink>
      <w:r w:rsidR="00612D10" w:rsidRPr="00612D10">
        <w:rPr>
          <w:noProof/>
          <w:vertAlign w:val="superscript"/>
        </w:rPr>
        <w:t>,</w:t>
      </w:r>
      <w:hyperlink w:anchor="_ENREF_51" w:tooltip="MacPherson, 2010 #72" w:history="1">
        <w:r w:rsidR="00612D10" w:rsidRPr="00171A9D">
          <w:rPr>
            <w:rStyle w:val="Hyperlink"/>
            <w:noProof/>
            <w:vertAlign w:val="superscript"/>
          </w:rPr>
          <w:t>51</w:t>
        </w:r>
      </w:hyperlink>
      <w:r w:rsidR="00612D10" w:rsidRPr="00612D10">
        <w:rPr>
          <w:noProof/>
          <w:vertAlign w:val="superscript"/>
        </w:rPr>
        <w:t>,</w:t>
      </w:r>
      <w:hyperlink w:anchor="_ENREF_52" w:tooltip="Manirankunda, 2009 #73" w:history="1">
        <w:r w:rsidR="00612D10" w:rsidRPr="00171A9D">
          <w:rPr>
            <w:rStyle w:val="Hyperlink"/>
            <w:noProof/>
            <w:vertAlign w:val="superscript"/>
          </w:rPr>
          <w:t>52</w:t>
        </w:r>
      </w:hyperlink>
      <w:r w:rsidR="00612D10" w:rsidRPr="00612D10">
        <w:rPr>
          <w:noProof/>
          <w:vertAlign w:val="superscript"/>
        </w:rPr>
        <w:t>,</w:t>
      </w:r>
      <w:hyperlink w:anchor="_ENREF_62" w:tooltip="Prost, 2007 #82" w:history="1">
        <w:r w:rsidR="00612D10" w:rsidRPr="00171A9D">
          <w:rPr>
            <w:rStyle w:val="Hyperlink"/>
            <w:noProof/>
            <w:vertAlign w:val="superscript"/>
          </w:rPr>
          <w:t>62</w:t>
        </w:r>
      </w:hyperlink>
      <w:r w:rsidR="00612D10" w:rsidRPr="00612D10">
        <w:rPr>
          <w:noProof/>
          <w:vertAlign w:val="superscript"/>
        </w:rPr>
        <w:t>,</w:t>
      </w:r>
      <w:hyperlink w:anchor="_ENREF_71" w:tooltip="Vedio, 2013 #91" w:history="1">
        <w:r w:rsidR="00612D10" w:rsidRPr="00171A9D">
          <w:rPr>
            <w:rStyle w:val="Hyperlink"/>
            <w:noProof/>
            <w:vertAlign w:val="superscript"/>
          </w:rPr>
          <w:t>71</w:t>
        </w:r>
      </w:hyperlink>
      <w:r w:rsidR="00A04C1C">
        <w:fldChar w:fldCharType="end"/>
      </w:r>
      <w:r w:rsidR="00F22CCA">
        <w:t xml:space="preserve"> </w:t>
      </w:r>
      <w:r w:rsidR="00772204">
        <w:t xml:space="preserve">With this in mind, more effort should be focused around ensuring completion </w:t>
      </w:r>
      <w:r w:rsidR="00772204">
        <w:lastRenderedPageBreak/>
        <w:t>of screening and any subsequent treatment</w:t>
      </w:r>
      <w:r w:rsidR="00750DF5">
        <w:t>,</w:t>
      </w:r>
      <w:r w:rsidR="00772204">
        <w:t xml:space="preserve"> and acquiring a better understanding of what unique barriers migrants face that impact on their ability to complete the screening process once they have </w:t>
      </w:r>
      <w:r w:rsidR="00855DFE">
        <w:t>engaged</w:t>
      </w:r>
      <w:r w:rsidR="00772204">
        <w:t>.</w:t>
      </w:r>
    </w:p>
    <w:p w14:paraId="229F7E1C" w14:textId="26291696" w:rsidR="003B3882" w:rsidRDefault="008B3B55" w:rsidP="003B3882">
      <w:pPr>
        <w:spacing w:beforeLines="100" w:before="240" w:afterLines="100" w:after="240" w:line="480" w:lineRule="auto"/>
      </w:pPr>
      <w:r>
        <w:t>A</w:t>
      </w:r>
      <w:r w:rsidR="00F22CCA">
        <w:t>ctive screening in migrants r</w:t>
      </w:r>
      <w:r w:rsidR="001C1E0B">
        <w:t>esult</w:t>
      </w:r>
      <w:r>
        <w:t>ed</w:t>
      </w:r>
      <w:r w:rsidR="00F22CCA">
        <w:t xml:space="preserve"> in better patient outcomes than </w:t>
      </w:r>
      <w:r>
        <w:t xml:space="preserve">routine </w:t>
      </w:r>
      <w:r w:rsidR="00F22CCA">
        <w:t>detection of infectious diseases</w:t>
      </w:r>
      <w:r w:rsidR="00675FD3">
        <w:t>.</w:t>
      </w:r>
      <w:r w:rsidR="00D945B1">
        <w:t xml:space="preserve"> </w:t>
      </w:r>
      <w:r>
        <w:t>M</w:t>
      </w:r>
      <w:r w:rsidR="00741908">
        <w:t xml:space="preserve">igrant screening programmes were consistently found to be moderately or highly cost-effective, </w:t>
      </w:r>
      <w:r w:rsidR="00D945B1" w:rsidRPr="00FD511B">
        <w:t xml:space="preserve">depending on migrant group and </w:t>
      </w:r>
      <w:r w:rsidR="001C1E0B">
        <w:t>infections</w:t>
      </w:r>
      <w:r w:rsidR="00D945B1" w:rsidRPr="00FD511B">
        <w:t xml:space="preserve"> targeted.</w:t>
      </w:r>
      <w:r w:rsidR="001C1E0B">
        <w:t xml:space="preserve">  </w:t>
      </w:r>
      <w:r w:rsidR="004D719C">
        <w:t xml:space="preserve">Analyses were predominantly focused on TB screening in migrants, which was </w:t>
      </w:r>
      <w:r w:rsidR="00406EE8">
        <w:t xml:space="preserve">suggested </w:t>
      </w:r>
      <w:r w:rsidR="004D719C">
        <w:t>to be cost-effective, particularly when targeted at migrants from high prevalence countries and close contacts.  This supports findings from a recent study, reporting that screening for active TB and latent TB can be effective and cost-effective but that this is highly setting-specific, with best results achieved if screening is restricted to high-risk groups and/or migrants from high-</w:t>
      </w:r>
      <w:r w:rsidR="008C19FD">
        <w:t>incidence</w:t>
      </w:r>
      <w:r w:rsidR="004D719C">
        <w:t xml:space="preserve"> countries.</w:t>
      </w:r>
      <w:hyperlink w:anchor="_ENREF_109" w:tooltip="Zenner, 2017 #11290" w:history="1">
        <w:r w:rsidR="00BB3358" w:rsidRPr="00171A9D">
          <w:rPr>
            <w:rStyle w:val="Hyperlink"/>
          </w:rPr>
          <w:fldChar w:fldCharType="begin"/>
        </w:r>
        <w:r w:rsidR="00353155" w:rsidRPr="00171A9D">
          <w:rPr>
            <w:rStyle w:val="Hyperlink"/>
          </w:rPr>
          <w:instrText xml:space="preserve"> ADDIN EN.CITE &lt;EndNote&gt;&lt;Cite&gt;&lt;Author&gt;Zenner&lt;/Author&gt;&lt;Year&gt;2017&lt;/Year&gt;&lt;RecNum&gt;11290&lt;/RecNum&gt;&lt;DisplayText&gt;&lt;style face="superscript"&gt;109&lt;/style&gt;&lt;/DisplayText&gt;&lt;record&gt;&lt;rec-number&gt;11290&lt;/rec-number&gt;&lt;foreign-keys&gt;&lt;key app="EN" db-id="e5dsfvzwjz0dx1exfp7xad5dsv5wssssf0zf" timestamp="1507020797"&gt;11290&lt;/key&gt;&lt;/foreign-keys&gt;&lt;ref-type name="Journal Article"&gt;17&lt;/ref-type&gt;&lt;contributors&gt;&lt;authors&gt;&lt;author&gt;Zenner, D&lt;/author&gt;&lt;author&gt;Hafezi, H&lt;/author&gt;&lt;author&gt;Potter, J&lt;/author&gt;&lt;author&gt;Capone, S&lt;/author&gt;&lt;author&gt;Matteelli, A&lt;/author&gt;&lt;/authors&gt;&lt;/contributors&gt;&lt;titles&gt;&lt;title&gt;Effectiveness and cost-effectiveness of screening migrants for active tuberculosis and latent tuberculous infection&lt;/title&gt;&lt;secondary-title&gt;The International Journal of Tuberculosis and Lung Disease&lt;/secondary-title&gt;&lt;/titles&gt;&lt;periodical&gt;&lt;full-title&gt;The International Journal of Tuberculosis and Lung Disease&lt;/full-title&gt;&lt;/periodical&gt;&lt;pages&gt;965-976&lt;/pages&gt;&lt;volume&gt;21&lt;/volume&gt;&lt;number&gt;9&lt;/number&gt;&lt;dates&gt;&lt;year&gt;2017&lt;/year&gt;&lt;/dates&gt;&lt;isbn&gt;1027-3719&lt;/isbn&gt;&lt;urls&gt;&lt;/urls&gt;&lt;/record&gt;&lt;/Cite&gt;&lt;/EndNote&gt;</w:instrText>
        </w:r>
        <w:r w:rsidR="00BB3358" w:rsidRPr="00171A9D">
          <w:rPr>
            <w:rStyle w:val="Hyperlink"/>
          </w:rPr>
          <w:fldChar w:fldCharType="separate"/>
        </w:r>
        <w:r w:rsidR="00353155" w:rsidRPr="00171A9D">
          <w:rPr>
            <w:rStyle w:val="Hyperlink"/>
            <w:noProof/>
            <w:vertAlign w:val="superscript"/>
          </w:rPr>
          <w:t>109</w:t>
        </w:r>
        <w:r w:rsidR="00BB3358" w:rsidRPr="00171A9D">
          <w:rPr>
            <w:rStyle w:val="Hyperlink"/>
          </w:rPr>
          <w:fldChar w:fldCharType="end"/>
        </w:r>
      </w:hyperlink>
      <w:r w:rsidR="004D719C">
        <w:t xml:space="preserve"> </w:t>
      </w:r>
      <w:r w:rsidR="001D176C">
        <w:t>Researchers have called for further data on the yield of different screening practices and on cost-effectiveness in order to better design “rational and sustainable screening plans”.</w:t>
      </w:r>
      <w:hyperlink w:anchor="_ENREF_109" w:tooltip="Zenner, 2017 #11290" w:history="1">
        <w:r w:rsidR="00BB3358" w:rsidRPr="00171A9D">
          <w:rPr>
            <w:rStyle w:val="Hyperlink"/>
          </w:rPr>
          <w:fldChar w:fldCharType="begin"/>
        </w:r>
        <w:r w:rsidR="00353155" w:rsidRPr="00171A9D">
          <w:rPr>
            <w:rStyle w:val="Hyperlink"/>
          </w:rPr>
          <w:instrText xml:space="preserve"> ADDIN EN.CITE &lt;EndNote&gt;&lt;Cite&gt;&lt;Author&gt;Zenner&lt;/Author&gt;&lt;Year&gt;2017&lt;/Year&gt;&lt;RecNum&gt;11290&lt;/RecNum&gt;&lt;DisplayText&gt;&lt;style face="superscript"&gt;109&lt;/style&gt;&lt;/DisplayText&gt;&lt;record&gt;&lt;rec-number&gt;11290&lt;/rec-number&gt;&lt;foreign-keys&gt;&lt;key app="EN" db-id="e5dsfvzwjz0dx1exfp7xad5dsv5wssssf0zf" timestamp="1507020797"&gt;11290&lt;/key&gt;&lt;/foreign-keys&gt;&lt;ref-type name="Journal Article"&gt;17&lt;/ref-type&gt;&lt;contributors&gt;&lt;authors&gt;&lt;author&gt;Zenner, D&lt;/author&gt;&lt;author&gt;Hafezi, H&lt;/author&gt;&lt;author&gt;Potter, J&lt;/author&gt;&lt;author&gt;Capone, S&lt;/author&gt;&lt;author&gt;Matteelli, A&lt;/author&gt;&lt;/authors&gt;&lt;/contributors&gt;&lt;titles&gt;&lt;title&gt;Effectiveness and cost-effectiveness of screening migrants for active tuberculosis and latent tuberculous infection&lt;/title&gt;&lt;secondary-title&gt;The International Journal of Tuberculosis and Lung Disease&lt;/secondary-title&gt;&lt;/titles&gt;&lt;periodical&gt;&lt;full-title&gt;The International Journal of Tuberculosis and Lung Disease&lt;/full-title&gt;&lt;/periodical&gt;&lt;pages&gt;965-976&lt;/pages&gt;&lt;volume&gt;21&lt;/volume&gt;&lt;number&gt;9&lt;/number&gt;&lt;dates&gt;&lt;year&gt;2017&lt;/year&gt;&lt;/dates&gt;&lt;isbn&gt;1027-3719&lt;/isbn&gt;&lt;urls&gt;&lt;/urls&gt;&lt;/record&gt;&lt;/Cite&gt;&lt;/EndNote&gt;</w:instrText>
        </w:r>
        <w:r w:rsidR="00BB3358" w:rsidRPr="00171A9D">
          <w:rPr>
            <w:rStyle w:val="Hyperlink"/>
          </w:rPr>
          <w:fldChar w:fldCharType="separate"/>
        </w:r>
        <w:r w:rsidR="00353155" w:rsidRPr="00171A9D">
          <w:rPr>
            <w:rStyle w:val="Hyperlink"/>
            <w:noProof/>
            <w:vertAlign w:val="superscript"/>
          </w:rPr>
          <w:t>109</w:t>
        </w:r>
        <w:r w:rsidR="00BB3358" w:rsidRPr="00171A9D">
          <w:rPr>
            <w:rStyle w:val="Hyperlink"/>
          </w:rPr>
          <w:fldChar w:fldCharType="end"/>
        </w:r>
      </w:hyperlink>
      <w:r w:rsidR="001D176C">
        <w:t xml:space="preserve"> </w:t>
      </w:r>
      <w:r w:rsidR="003B3882">
        <w:t>Further research is needed, given a lack of consensus in this area</w:t>
      </w:r>
      <w:r w:rsidR="00406EE8">
        <w:t xml:space="preserve"> and concerns around the strength of existing cost-effectiveness evidence;</w:t>
      </w:r>
      <w:r w:rsidR="003B3882">
        <w:t xml:space="preserve"> more robust models are needed which incorporate a migrant perspective – not only a health services cost perspective.</w:t>
      </w:r>
      <w:r w:rsidR="00406EE8">
        <w:fldChar w:fldCharType="begin">
          <w:fldData xml:space="preserve">PEVuZE5vdGU+PENpdGU+PEF1dGhvcj5TaGVkcmF3eTwvQXV0aG9yPjxZZWFyPjIwMTc8L1llYXI+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</w:fldData>
        </w:fldChar>
      </w:r>
      <w:r w:rsidR="00353155">
        <w:instrText xml:space="preserve"> ADDIN EN.CITE </w:instrText>
      </w:r>
      <w:r w:rsidR="00353155">
        <w:fldChar w:fldCharType="begin">
          <w:fldData xml:space="preserve">PEVuZE5vdGU+PENpdGU+PEF1dGhvcj5TaGVkcmF3eTwvQXV0aG9yPjxZZWFyPjIwMTc8L1llYXI+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</w:fldData>
        </w:fldChar>
      </w:r>
      <w:r w:rsidR="00353155">
        <w:instrText xml:space="preserve"> ADDIN EN.CITE.DATA </w:instrText>
      </w:r>
      <w:r w:rsidR="00353155">
        <w:fldChar w:fldCharType="end"/>
      </w:r>
      <w:r w:rsidR="00406EE8">
        <w:fldChar w:fldCharType="separate"/>
      </w:r>
      <w:hyperlink w:anchor="_ENREF_96" w:tooltip="Smit, 2017 #11386" w:history="1">
        <w:r w:rsidR="00353155" w:rsidRPr="00171A9D">
          <w:rPr>
            <w:rStyle w:val="Hyperlink"/>
            <w:noProof/>
            <w:vertAlign w:val="superscript"/>
          </w:rPr>
          <w:t>96</w:t>
        </w:r>
      </w:hyperlink>
      <w:r w:rsidR="00353155" w:rsidRPr="00353155">
        <w:rPr>
          <w:noProof/>
          <w:vertAlign w:val="superscript"/>
        </w:rPr>
        <w:t>,</w:t>
      </w:r>
      <w:hyperlink w:anchor="_ENREF_110" w:tooltip="Shedrawy, 2017 #11376" w:history="1">
        <w:r w:rsidR="00353155" w:rsidRPr="00171A9D">
          <w:rPr>
            <w:rStyle w:val="Hyperlink"/>
            <w:noProof/>
            <w:vertAlign w:val="superscript"/>
          </w:rPr>
          <w:t>110</w:t>
        </w:r>
      </w:hyperlink>
      <w:r w:rsidR="00406EE8">
        <w:fldChar w:fldCharType="end"/>
      </w:r>
      <w:r w:rsidR="003B3882">
        <w:t xml:space="preserve">  </w:t>
      </w:r>
    </w:p>
    <w:p w14:paraId="108CA6A4" w14:textId="4497BF8B" w:rsidR="009F68F1" w:rsidRPr="008C19FD" w:rsidRDefault="008B3B55" w:rsidP="0067170B">
      <w:pPr>
        <w:spacing w:beforeLines="100" w:before="240" w:afterLines="100" w:after="240" w:line="480" w:lineRule="auto"/>
      </w:pPr>
      <w:r>
        <w:t>We found</w:t>
      </w:r>
      <w:r w:rsidR="00BB6395">
        <w:t xml:space="preserve"> several factors that limited the effectiveness of screening. There was low coverage across the studies (39.29%, range 14.53 – 92.50)</w:t>
      </w:r>
      <w:r w:rsidR="00813BD1">
        <w:t xml:space="preserve">, and nearly a quarter of migrants screened </w:t>
      </w:r>
      <w:r w:rsidR="004726A8">
        <w:t xml:space="preserve">dropped out and </w:t>
      </w:r>
      <w:r w:rsidR="00813BD1">
        <w:t xml:space="preserve">did not complete screening and were not </w:t>
      </w:r>
      <w:r w:rsidR="004726A8">
        <w:t>ultimately given a diagnosis, which aligns with other recent studies</w:t>
      </w:r>
      <w:r w:rsidR="00813BD1">
        <w:t>.</w:t>
      </w:r>
      <w:hyperlink w:anchor="_ENREF_22" w:tooltip="Anderson, 2013 #2544" w:history="1">
        <w:r w:rsidR="00F6433F" w:rsidRPr="00171A9D">
          <w:rPr>
            <w:rStyle w:val="Hyperlink"/>
          </w:rPr>
          <w:fldChar w:fldCharType="begin">
            <w:fldData xml:space="preserve">PEVuZE5vdGU+PENpdGU+PEF1dGhvcj5BbmRlcnNvbjwvQXV0aG9yPjxZZWFyPjIwMTM8L1llYXI+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BbmRlcnNvbjwvQXV0aG9yPjxZZWFyPjIwMTM8L1llYXI+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F6433F" w:rsidRPr="00171A9D">
          <w:rPr>
            <w:rStyle w:val="Hyperlink"/>
          </w:rPr>
        </w:r>
        <w:r w:rsidR="00F6433F" w:rsidRPr="00171A9D">
          <w:rPr>
            <w:rStyle w:val="Hyperlink"/>
          </w:rPr>
          <w:fldChar w:fldCharType="separate"/>
        </w:r>
        <w:r w:rsidR="00612D10" w:rsidRPr="00171A9D">
          <w:rPr>
            <w:rStyle w:val="Hyperlink"/>
            <w:noProof/>
            <w:vertAlign w:val="superscript"/>
          </w:rPr>
          <w:t>22-25</w:t>
        </w:r>
        <w:r w:rsidR="00F6433F" w:rsidRPr="00171A9D">
          <w:rPr>
            <w:rStyle w:val="Hyperlink"/>
          </w:rPr>
          <w:fldChar w:fldCharType="end"/>
        </w:r>
      </w:hyperlink>
      <w:r w:rsidR="00813BD1">
        <w:t xml:space="preserve"> </w:t>
      </w:r>
      <w:r w:rsidR="00624EB5">
        <w:t>Furthermore, over 60% of diagnosed infections were not detected in screening and identified</w:t>
      </w:r>
      <w:r w:rsidR="003B6B57">
        <w:t xml:space="preserve"> upon presentation to services (</w:t>
      </w:r>
      <w:r w:rsidR="00624EB5">
        <w:t>passively</w:t>
      </w:r>
      <w:r w:rsidR="003B6B57">
        <w:t>)</w:t>
      </w:r>
      <w:r w:rsidR="00624EB5">
        <w:t xml:space="preserve">. There were also </w:t>
      </w:r>
      <w:r w:rsidR="00624EB5" w:rsidRPr="00FD511B">
        <w:t>important disparities between studies</w:t>
      </w:r>
      <w:r w:rsidR="009F68F1">
        <w:t xml:space="preserve">, with </w:t>
      </w:r>
      <w:r w:rsidR="00624EB5">
        <w:t>some report</w:t>
      </w:r>
      <w:r w:rsidR="009F68F1">
        <w:t>ing</w:t>
      </w:r>
      <w:r w:rsidR="00624EB5" w:rsidRPr="00FD511B">
        <w:t xml:space="preserve"> very low treatment completion rates</w:t>
      </w:r>
      <w:r w:rsidR="009F68F1">
        <w:t xml:space="preserve">, </w:t>
      </w:r>
      <w:r w:rsidR="00624EB5" w:rsidRPr="00FD511B">
        <w:t xml:space="preserve">as well as disparities </w:t>
      </w:r>
      <w:r w:rsidR="00624EB5">
        <w:t>across infections</w:t>
      </w:r>
      <w:r w:rsidR="00624EB5" w:rsidRPr="00FD511B">
        <w:t xml:space="preserve">. For example, </w:t>
      </w:r>
      <w:r w:rsidR="009F68F1">
        <w:t>p</w:t>
      </w:r>
      <w:r w:rsidR="00533B12">
        <w:t>ooled data for TB showed that only 72% of infections were ultimately treated, which reflects the EU/EEA TB treatment rate for new culture-confirmed pulmonary TB cases in 2013 (75.9%),</w:t>
      </w:r>
      <w:r w:rsidR="00533B12" w:rsidRPr="00325C99">
        <w:fldChar w:fldCharType="begin"/>
      </w:r>
      <w:r w:rsidR="00353155">
        <w:instrText xml:space="preserve"> ADDIN EN.CITE &lt;EndNote&gt;&lt;Cite&gt;&lt;Author&gt;WHO&lt;/Author&gt;&lt;Year&gt;2006&lt;/Year&gt;&lt;RecNum&gt;11146&lt;/RecNum&gt;&lt;DisplayText&gt;&lt;style face="superscript"&gt;16,111&lt;/style&gt;&lt;/DisplayText&gt;&lt;record&gt;&lt;rec-number&gt;11146&lt;/rec-number&gt;&lt;foreign-keys&gt;&lt;key app="EN" db-id="pz5wv90f1rv9dkera9bvpat8f9asw0raz5ta" timestamp="1462876822"&gt;11146&lt;/key&gt;&lt;/foreign-keys&gt;&lt;ref-type name="Report"&gt;27&lt;/ref-type&gt;&lt;contributors&gt;&lt;authors&gt;&lt;author&gt;WHO&lt;/author&gt;&lt;/authors&gt;&lt;/contributors&gt;&lt;titles&gt;&lt;title&gt;The stop TB strategy: Building on and enhancing DOTS to meet the TB-related Millennium Development Goals&lt;/title&gt;&lt;/titles&gt;&lt;dates&gt;&lt;year&gt;2006&lt;/year&gt;&lt;/dates&gt;&lt;publisher&gt;World Health Organization&lt;/publisher&gt;&lt;urls&gt;&lt;related-urls&gt;&lt;url&gt;http://www.who.int/tb/publications/2006/who_htm_tb_2006_368.pdf&lt;/url&gt;&lt;/related-urls&gt;&lt;/urls&gt;&lt;/record&gt;&lt;/Cite&gt;&lt;Cite&gt;&lt;Author&gt;WHO&lt;/Author&gt;&lt;Year&gt;2016&lt;/Year&gt;&lt;RecNum&gt;19&lt;/RecNum&gt;&lt;record&gt;&lt;rec-number&gt;19&lt;/rec-number&gt;&lt;foreign-keys&gt;&lt;key app="EN" db-id="p2d9xx0p522adqedwfqxx2p4wrvp022ffwfx" timestamp="1474384875"&gt;19&lt;/key&gt;&lt;/foreign-keys&gt;&lt;ref-type name="Report"&gt;27&lt;/ref-type&gt;&lt;contributors&gt;&lt;authors&gt;&lt;author&gt;ECDC; WHO&lt;/author&gt;&lt;/authors&gt;&lt;tertiary-authors&gt;&lt;author&gt;European Centre for Disease Prevention and Control&lt;/author&gt;&lt;/tertiary-authors&gt;&lt;/contributors&gt;&lt;titles&gt;&lt;title&gt;Tuberculosis surveillance and monitoring in Europe 2016&lt;/title&gt;&lt;/titles&gt;&lt;dates&gt;&lt;year&gt;2016&lt;/year&gt;&lt;/dates&gt;&lt;pub-location&gt;Stockholm&lt;/pub-location&gt;&lt;publisher&gt;European Centre for Disease Prevention and Control/WHO Regional Office for Europe&amp;#xD;&lt;/publisher&gt;&lt;urls&gt;&lt;/urls&gt;&lt;/record&gt;&lt;/Cite&gt;&lt;/EndNote&gt;</w:instrText>
      </w:r>
      <w:r w:rsidR="00533B12" w:rsidRPr="00325C99">
        <w:fldChar w:fldCharType="separate"/>
      </w:r>
      <w:hyperlink w:anchor="_ENREF_16" w:tooltip="WHO, 2016 #5" w:history="1">
        <w:r w:rsidR="00353155" w:rsidRPr="00171A9D">
          <w:rPr>
            <w:rStyle w:val="Hyperlink"/>
            <w:noProof/>
            <w:vertAlign w:val="superscript"/>
          </w:rPr>
          <w:t>16</w:t>
        </w:r>
      </w:hyperlink>
      <w:r w:rsidR="00353155" w:rsidRPr="00353155">
        <w:rPr>
          <w:noProof/>
          <w:vertAlign w:val="superscript"/>
        </w:rPr>
        <w:t>,</w:t>
      </w:r>
      <w:hyperlink w:anchor="_ENREF_111" w:tooltip="WHO, 2006 #11146" w:history="1">
        <w:r w:rsidR="00353155" w:rsidRPr="00171A9D">
          <w:rPr>
            <w:rStyle w:val="Hyperlink"/>
            <w:noProof/>
            <w:vertAlign w:val="superscript"/>
          </w:rPr>
          <w:t>111</w:t>
        </w:r>
      </w:hyperlink>
      <w:r w:rsidR="00533B12" w:rsidRPr="00325C99">
        <w:fldChar w:fldCharType="end"/>
      </w:r>
      <w:r w:rsidR="00533B12">
        <w:t xml:space="preserve"> </w:t>
      </w:r>
      <w:r w:rsidR="009F68F1">
        <w:t>but</w:t>
      </w:r>
      <w:r w:rsidR="00533B12">
        <w:t xml:space="preserve"> is below the WHO target of 85%.</w:t>
      </w:r>
      <w:hyperlink w:anchor="_ENREF_112" w:tooltip="WHO, 2014 #11176" w:history="1">
        <w:r w:rsidR="00533B12" w:rsidRPr="00171A9D">
          <w:rPr>
            <w:rStyle w:val="Hyperlink"/>
          </w:rPr>
          <w:fldChar w:fldCharType="begin"/>
        </w:r>
        <w:r w:rsidR="00353155" w:rsidRPr="00171A9D">
          <w:rPr>
            <w:rStyle w:val="Hyperlink"/>
          </w:rPr>
          <w:instrText xml:space="preserve"> ADDIN EN.CITE &lt;EndNote&gt;&lt;Cite&gt;&lt;Author&gt;WHO&lt;/Author&gt;&lt;Year&gt;2014&lt;/Year&gt;&lt;RecNum&gt;11176&lt;/RecNum&gt;&lt;DisplayText&gt;&lt;style face="superscript"&gt;112&lt;/style&gt;&lt;/DisplayText&gt;&lt;record&gt;&lt;rec-number&gt;11176&lt;/rec-number&gt;&lt;foreign-keys&gt;&lt;key app="EN" db-id="pz5wv90f1rv9dkera9bvpat8f9asw0raz5ta" timestamp="1464966070"&gt;11176&lt;/key&gt;&lt;/foreign-keys&gt;&lt;ref-type name="Report"&gt;27&lt;/ref-type&gt;&lt;contributors&gt;&lt;authors&gt;&lt;author&gt;WHO&lt;/author&gt;&lt;/authors&gt;&lt;/contributors&gt;&lt;titles&gt;&lt;title&gt;Global tuberculosis report 2014. &lt;/title&gt;&lt;secondary-title&gt;Information on http://www. who. int/tb/publications&lt;/secondary-title&gt;&lt;/titles&gt;&lt;periodical&gt;&lt;full-title&gt;Information on http://www. who. int/tb/publications&lt;/full-title&gt;&lt;/periodical&gt;&lt;dates&gt;&lt;year&gt;2014&lt;/year&gt;&lt;/dates&gt;&lt;pub-location&gt;Geneva&lt;/pub-location&gt;&lt;publisher&gt;World Health Organization&lt;/publisher&gt;&lt;urls&gt;&lt;/urls&gt;&lt;/record&gt;&lt;/Cite&gt;&lt;/EndNote&gt;</w:instrText>
        </w:r>
        <w:r w:rsidR="00533B12" w:rsidRPr="00171A9D">
          <w:rPr>
            <w:rStyle w:val="Hyperlink"/>
          </w:rPr>
          <w:fldChar w:fldCharType="separate"/>
        </w:r>
        <w:r w:rsidR="00353155" w:rsidRPr="00171A9D">
          <w:rPr>
            <w:rStyle w:val="Hyperlink"/>
            <w:noProof/>
            <w:vertAlign w:val="superscript"/>
          </w:rPr>
          <w:t>112</w:t>
        </w:r>
        <w:r w:rsidR="00533B12" w:rsidRPr="00171A9D">
          <w:rPr>
            <w:rStyle w:val="Hyperlink"/>
          </w:rPr>
          <w:fldChar w:fldCharType="end"/>
        </w:r>
      </w:hyperlink>
      <w:r w:rsidR="00533B12">
        <w:t xml:space="preserve">  Treatment completion rates were even lower for latent TB, with o</w:t>
      </w:r>
      <w:r w:rsidR="00533B12" w:rsidRPr="00FD511B">
        <w:t>nly 54.45% (</w:t>
      </w:r>
      <w:r w:rsidR="00533B12">
        <w:t xml:space="preserve">range: </w:t>
      </w:r>
      <w:r w:rsidR="00533B12" w:rsidRPr="00FD511B">
        <w:t xml:space="preserve">35.71 – 72.27) of migrants </w:t>
      </w:r>
      <w:r w:rsidR="00533B12">
        <w:lastRenderedPageBreak/>
        <w:t>completing treatment</w:t>
      </w:r>
      <w:r w:rsidR="00533B12" w:rsidRPr="008C19FD">
        <w:t xml:space="preserve">.  </w:t>
      </w:r>
      <w:r w:rsidR="001B1D9C" w:rsidRPr="00E04800">
        <w:rPr>
          <w:rFonts w:eastAsia="Times New Roman" w:cs="Times New Roman"/>
        </w:rPr>
        <w:t>One</w:t>
      </w:r>
      <w:r w:rsidR="003E583E" w:rsidRPr="00E04800">
        <w:rPr>
          <w:rFonts w:eastAsia="Times New Roman" w:cs="Times New Roman"/>
        </w:rPr>
        <w:t xml:space="preserve"> factor to consider with respect to low rates of completion of preventive treatment for LTBI is the low positive predictive value of the tests used (TST or IGRA) for detection, making systematic testing and treatment in high-risk groups difficult to do</w:t>
      </w:r>
      <w:r w:rsidR="00BB3358">
        <w:rPr>
          <w:rFonts w:eastAsia="Times New Roman" w:cs="Times New Roman"/>
        </w:rPr>
        <w:t>.</w:t>
      </w:r>
      <w:hyperlink w:anchor="_ENREF_113" w:tooltip="Sester, 2015 #11291" w:history="1">
        <w:r w:rsidR="00BB3358" w:rsidRPr="00171A9D">
          <w:rPr>
            <w:rStyle w:val="Hyperlink"/>
            <w:rFonts w:eastAsia="Times New Roman" w:cs="Times New Roman"/>
          </w:rPr>
          <w:fldChar w:fldCharType="begin"/>
        </w:r>
        <w:r w:rsidR="00353155" w:rsidRPr="00171A9D">
          <w:rPr>
            <w:rStyle w:val="Hyperlink"/>
            <w:rFonts w:eastAsia="Times New Roman" w:cs="Times New Roman"/>
          </w:rPr>
          <w:instrText xml:space="preserve"> ADDIN EN.CITE &lt;EndNote&gt;&lt;Cite&gt;&lt;Author&gt;Sester&lt;/Author&gt;&lt;Year&gt;2015&lt;/Year&gt;&lt;RecNum&gt;11291&lt;/RecNum&gt;&lt;DisplayText&gt;&lt;style face="superscript"&gt;113&lt;/style&gt;&lt;/DisplayText&gt;&lt;record&gt;&lt;rec-number&gt;11291&lt;/rec-number&gt;&lt;foreign-keys&gt;&lt;key app="EN" db-id="e5dsfvzwjz0dx1exfp7xad5dsv5wssssf0zf" timestamp="1507021430"&gt;11291&lt;/key&gt;&lt;/foreign-keys&gt;&lt;ref-type name="Journal Article"&gt;17&lt;/ref-type&gt;&lt;contributors&gt;&lt;authors&gt;&lt;author&gt;Sester, Martina&lt;/author&gt;&lt;author&gt;van Crevel, Reinout&lt;/author&gt;&lt;author&gt;van Leth, Frank&lt;/author&gt;&lt;author&gt;Lange, Christoph&lt;/author&gt;&lt;/authors&gt;&lt;/contributors&gt;&lt;titles&gt;&lt;title&gt;Numbers needed to treat to prevent tuberculosis&lt;/title&gt;&lt;secondary-title&gt;European Respiratory Journal&lt;/secondary-title&gt;&lt;/titles&gt;&lt;periodical&gt;&lt;full-title&gt;European Respiratory Journal&lt;/full-title&gt;&lt;/periodical&gt;&lt;pages&gt;1836-1838&lt;/pages&gt;&lt;volume&gt;46&lt;/volume&gt;&lt;number&gt;6&lt;/number&gt;&lt;dates&gt;&lt;year&gt;2015&lt;/year&gt;&lt;/dates&gt;&lt;isbn&gt;0903-1936&lt;/isbn&gt;&lt;urls&gt;&lt;/urls&gt;&lt;/record&gt;&lt;/Cite&gt;&lt;/EndNote&gt;</w:instrText>
        </w:r>
        <w:r w:rsidR="00BB3358" w:rsidRPr="00171A9D">
          <w:rPr>
            <w:rStyle w:val="Hyperlink"/>
            <w:rFonts w:eastAsia="Times New Roman" w:cs="Times New Roman"/>
          </w:rPr>
          <w:fldChar w:fldCharType="separate"/>
        </w:r>
        <w:r w:rsidR="00353155" w:rsidRPr="00171A9D">
          <w:rPr>
            <w:rStyle w:val="Hyperlink"/>
            <w:rFonts w:eastAsia="Times New Roman" w:cs="Times New Roman"/>
            <w:noProof/>
            <w:vertAlign w:val="superscript"/>
          </w:rPr>
          <w:t>113</w:t>
        </w:r>
        <w:r w:rsidR="00BB3358" w:rsidRPr="00171A9D">
          <w:rPr>
            <w:rStyle w:val="Hyperlink"/>
            <w:rFonts w:eastAsia="Times New Roman" w:cs="Times New Roman"/>
          </w:rPr>
          <w:fldChar w:fldCharType="end"/>
        </w:r>
      </w:hyperlink>
      <w:r w:rsidR="001B1D9C" w:rsidRPr="00E04800">
        <w:rPr>
          <w:rFonts w:eastAsia="Times New Roman" w:cs="Times New Roman"/>
        </w:rPr>
        <w:t xml:space="preserve"> A Swiss study has shown that </w:t>
      </w:r>
      <w:r w:rsidR="004A0A63">
        <w:rPr>
          <w:rFonts w:eastAsia="Times New Roman" w:cs="Times New Roman"/>
        </w:rPr>
        <w:t>in</w:t>
      </w:r>
      <w:r w:rsidR="004A0A63" w:rsidRPr="004A0A63">
        <w:rPr>
          <w:rFonts w:eastAsia="Times New Roman" w:cs="Times New Roman"/>
        </w:rPr>
        <w:t xml:space="preserve"> a specialist migrant centre</w:t>
      </w:r>
      <w:r w:rsidR="001B1D9C" w:rsidRPr="00E04800">
        <w:rPr>
          <w:rFonts w:eastAsia="Times New Roman" w:cs="Times New Roman"/>
        </w:rPr>
        <w:t xml:space="preserve"> treatment completion</w:t>
      </w:r>
      <w:r w:rsidR="004A0A63">
        <w:rPr>
          <w:rFonts w:eastAsia="Times New Roman" w:cs="Times New Roman"/>
        </w:rPr>
        <w:t xml:space="preserve"> rates</w:t>
      </w:r>
      <w:r w:rsidR="001B1D9C" w:rsidRPr="00E04800">
        <w:rPr>
          <w:rFonts w:eastAsia="Times New Roman" w:cs="Times New Roman"/>
        </w:rPr>
        <w:t xml:space="preserve"> for LTBI can be high (60 [80%] of 70 asylum seekers), yet reported that several IGRA-positive migrants (11 of 98) failed to attend the medi</w:t>
      </w:r>
      <w:r w:rsidR="008C19FD">
        <w:rPr>
          <w:rFonts w:eastAsia="Times New Roman" w:cs="Times New Roman"/>
        </w:rPr>
        <w:t>c</w:t>
      </w:r>
      <w:r w:rsidR="001B1D9C" w:rsidRPr="00E04800">
        <w:rPr>
          <w:rFonts w:eastAsia="Times New Roman" w:cs="Times New Roman"/>
        </w:rPr>
        <w:t>al assessment post-screening.</w:t>
      </w:r>
      <w:hyperlink w:anchor="_ENREF_114" w:tooltip="Sarivalasis, 2013 #11292" w:history="1">
        <w:r w:rsidR="00EA1805" w:rsidRPr="00171A9D">
          <w:rPr>
            <w:rStyle w:val="Hyperlink"/>
            <w:rFonts w:eastAsia="Times New Roman" w:cs="Times New Roman"/>
          </w:rPr>
          <w:fldChar w:fldCharType="begin"/>
        </w:r>
        <w:r w:rsidR="00353155" w:rsidRPr="00171A9D">
          <w:rPr>
            <w:rStyle w:val="Hyperlink"/>
            <w:rFonts w:eastAsia="Times New Roman" w:cs="Times New Roman"/>
          </w:rPr>
          <w:instrText xml:space="preserve"> ADDIN EN.CITE &lt;EndNote&gt;&lt;Cite&gt;&lt;Author&gt;Sarivalasis&lt;/Author&gt;&lt;Year&gt;2013&lt;/Year&gt;&lt;RecNum&gt;11292&lt;/RecNum&gt;&lt;DisplayText&gt;&lt;style face="superscript"&gt;114&lt;/style&gt;&lt;/DisplayText&gt;&lt;record&gt;&lt;rec-number&gt;11292&lt;/rec-number&gt;&lt;foreign-keys&gt;&lt;key app="EN" db-id="e5dsfvzwjz0dx1exfp7xad5dsv5wssssf0zf" timestamp="1507021639"&gt;11292&lt;/key&gt;&lt;/foreign-keys&gt;&lt;ref-type name="Journal Article"&gt;17&lt;/ref-type&gt;&lt;contributors&gt;&lt;authors&gt;&lt;author&gt;Sarivalasis, Apostolos&lt;/author&gt;&lt;author&gt;Bodenmann, Patrick&lt;/author&gt;&lt;author&gt;Langenskiold, Elisabeth&lt;/author&gt;&lt;author&gt;Lutchmaya-Flick, Caroline&lt;/author&gt;&lt;author&gt;Daher, Oscar&lt;/author&gt;&lt;author&gt;Zellweger, Jean-Pierre&lt;/author&gt;&lt;/authors&gt;&lt;/contributors&gt;&lt;titles&gt;&lt;title&gt;High rate of completion of preventive therapy for latent tuberculosis infection among asylum seekers in a Swiss Canton&lt;/title&gt;&lt;secondary-title&gt;Swiss Med Wkly&lt;/secondary-title&gt;&lt;/titles&gt;&lt;periodical&gt;&lt;full-title&gt;Swiss Med Wkly&lt;/full-title&gt;&lt;/periodical&gt;&lt;pages&gt;w13860&lt;/pages&gt;&lt;volume&gt;143&lt;/volume&gt;&lt;dates&gt;&lt;year&gt;2013&lt;/year&gt;&lt;/dates&gt;&lt;urls&gt;&lt;/urls&gt;&lt;/record&gt;&lt;/Cite&gt;&lt;/EndNote&gt;</w:instrText>
        </w:r>
        <w:r w:rsidR="00EA1805" w:rsidRPr="00171A9D">
          <w:rPr>
            <w:rStyle w:val="Hyperlink"/>
            <w:rFonts w:eastAsia="Times New Roman" w:cs="Times New Roman"/>
          </w:rPr>
          <w:fldChar w:fldCharType="separate"/>
        </w:r>
        <w:r w:rsidR="00353155" w:rsidRPr="00171A9D">
          <w:rPr>
            <w:rStyle w:val="Hyperlink"/>
            <w:rFonts w:eastAsia="Times New Roman" w:cs="Times New Roman"/>
            <w:noProof/>
            <w:vertAlign w:val="superscript"/>
          </w:rPr>
          <w:t>114</w:t>
        </w:r>
        <w:r w:rsidR="00EA1805" w:rsidRPr="00171A9D">
          <w:rPr>
            <w:rStyle w:val="Hyperlink"/>
            <w:rFonts w:eastAsia="Times New Roman" w:cs="Times New Roman"/>
          </w:rPr>
          <w:fldChar w:fldCharType="end"/>
        </w:r>
      </w:hyperlink>
      <w:r w:rsidR="001B1D9C" w:rsidRPr="00E04800">
        <w:rPr>
          <w:rFonts w:eastAsia="Times New Roman" w:cs="Times New Roman"/>
        </w:rPr>
        <w:t xml:space="preserve"> </w:t>
      </w:r>
    </w:p>
    <w:p w14:paraId="691E628C" w14:textId="7DF37DEA" w:rsidR="00BA106A" w:rsidRDefault="00624EB5" w:rsidP="0067170B">
      <w:pPr>
        <w:spacing w:beforeLines="100" w:before="240" w:afterLines="100" w:after="240" w:line="480" w:lineRule="auto"/>
      </w:pPr>
      <w:r>
        <w:t xml:space="preserve">These data raise questions around the effectiveness of current screening approaches, and may be partly attributed to the highly mobile nature of this group and significant barriers to engaging with services relating to entitlement to services, fear of accessing services, </w:t>
      </w:r>
      <w:r w:rsidR="00771F88">
        <w:t xml:space="preserve">stigma or discrimination, </w:t>
      </w:r>
      <w:r>
        <w:t>competing priorities (e.g. work or housing),</w:t>
      </w:r>
      <w:r w:rsidR="00771F88">
        <w:t xml:space="preserve"> </w:t>
      </w:r>
      <w:r w:rsidR="00947F7A">
        <w:t xml:space="preserve">language, </w:t>
      </w:r>
      <w:r>
        <w:t>or health literacy.</w:t>
      </w:r>
      <w:r w:rsidRPr="00B85CC1">
        <w:fldChar w:fldCharType="begin">
          <w:fldData xml:space="preserve">PEVuZE5vdGU+PENpdGU+PEF1dGhvcj5TZWVkYXQ8L0F1dGhvcj48WWVhcj4yMDE0PC9ZZWFyPjxS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</w:fldData>
        </w:fldChar>
      </w:r>
      <w:r w:rsidR="00353155">
        <w:instrText xml:space="preserve"> ADDIN EN.CITE </w:instrText>
      </w:r>
      <w:r w:rsidR="00353155">
        <w:fldChar w:fldCharType="begin">
          <w:fldData xml:space="preserve">PEVuZE5vdGU+PENpdGU+PEF1dGhvcj5TZWVkYXQ8L0F1dGhvcj48WWVhcj4yMDE0PC9ZZWFyPjxS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</w:fldData>
        </w:fldChar>
      </w:r>
      <w:r w:rsidR="00353155">
        <w:instrText xml:space="preserve"> ADDIN EN.CITE.DATA </w:instrText>
      </w:r>
      <w:r w:rsidR="00353155">
        <w:fldChar w:fldCharType="end"/>
      </w:r>
      <w:r w:rsidRPr="00B85CC1">
        <w:fldChar w:fldCharType="separate"/>
      </w:r>
      <w:hyperlink w:anchor="_ENREF_12" w:tooltip="Seedat, 2014 #2059" w:history="1">
        <w:r w:rsidR="00353155" w:rsidRPr="00171A9D">
          <w:rPr>
            <w:rStyle w:val="Hyperlink"/>
            <w:noProof/>
            <w:vertAlign w:val="superscript"/>
          </w:rPr>
          <w:t>12</w:t>
        </w:r>
      </w:hyperlink>
      <w:r w:rsidR="00353155" w:rsidRPr="00353155">
        <w:rPr>
          <w:noProof/>
          <w:vertAlign w:val="superscript"/>
        </w:rPr>
        <w:t>,</w:t>
      </w:r>
      <w:hyperlink w:anchor="_ENREF_107" w:tooltip="de Vries, 2017 #11268" w:history="1">
        <w:r w:rsidR="00353155" w:rsidRPr="00171A9D">
          <w:rPr>
            <w:rStyle w:val="Hyperlink"/>
            <w:noProof/>
            <w:vertAlign w:val="superscript"/>
          </w:rPr>
          <w:t>107</w:t>
        </w:r>
      </w:hyperlink>
      <w:r w:rsidR="00353155" w:rsidRPr="00353155">
        <w:rPr>
          <w:noProof/>
          <w:vertAlign w:val="superscript"/>
        </w:rPr>
        <w:t>,</w:t>
      </w:r>
      <w:hyperlink w:anchor="_ENREF_115" w:tooltip="Rechel, 2013 #2073" w:history="1">
        <w:r w:rsidR="00353155" w:rsidRPr="00171A9D">
          <w:rPr>
            <w:rStyle w:val="Hyperlink"/>
            <w:noProof/>
            <w:vertAlign w:val="superscript"/>
          </w:rPr>
          <w:t>115</w:t>
        </w:r>
      </w:hyperlink>
      <w:r w:rsidR="00353155" w:rsidRPr="00353155">
        <w:rPr>
          <w:noProof/>
          <w:vertAlign w:val="superscript"/>
        </w:rPr>
        <w:t>,</w:t>
      </w:r>
      <w:hyperlink w:anchor="_ENREF_116" w:tooltip="ALdridge, 2017 #11377" w:history="1">
        <w:r w:rsidR="00353155" w:rsidRPr="00171A9D">
          <w:rPr>
            <w:rStyle w:val="Hyperlink"/>
            <w:noProof/>
            <w:vertAlign w:val="superscript"/>
          </w:rPr>
          <w:t>116</w:t>
        </w:r>
      </w:hyperlink>
      <w:r w:rsidRPr="00B85CC1">
        <w:fldChar w:fldCharType="end"/>
      </w:r>
      <w:r>
        <w:t xml:space="preserve">  </w:t>
      </w:r>
      <w:r w:rsidR="00796E36" w:rsidRPr="00EF57B4">
        <w:t xml:space="preserve">In addition, the effectiveness of screening approaches will be dependent on </w:t>
      </w:r>
      <w:r w:rsidR="00796E36" w:rsidRPr="00001DBB">
        <w:t>the political and financial situation in the host country</w:t>
      </w:r>
      <w:r w:rsidR="00EF57B4" w:rsidRPr="00E04800">
        <w:t>, which may be dependent on whether a host nation is one in which migrants are transiting through (such as many of the southern European countries) or a final destination country (for example, many western European countries)</w:t>
      </w:r>
      <w:r w:rsidR="00796E36" w:rsidRPr="00EF57B4">
        <w:t xml:space="preserve">. </w:t>
      </w:r>
    </w:p>
    <w:p w14:paraId="2CCA64AD" w14:textId="0A0F03F7" w:rsidR="0067170B" w:rsidRDefault="00DC0F26" w:rsidP="0067170B">
      <w:pPr>
        <w:spacing w:beforeLines="100" w:before="240" w:afterLines="100" w:after="240" w:line="480" w:lineRule="auto"/>
      </w:pPr>
      <w:r>
        <w:t xml:space="preserve">A key factor associated with non-adherence to TB treatment </w:t>
      </w:r>
      <w:r w:rsidR="00AD0DA3">
        <w:t xml:space="preserve">may be </w:t>
      </w:r>
      <w:r>
        <w:t>migrants</w:t>
      </w:r>
      <w:r w:rsidR="00855DFE">
        <w:t>’</w:t>
      </w:r>
      <w:r>
        <w:t xml:space="preserve"> legal status and whether or not they </w:t>
      </w:r>
      <w:r w:rsidR="00AD0DA3">
        <w:t xml:space="preserve">are </w:t>
      </w:r>
      <w:r>
        <w:t>undocumented</w:t>
      </w:r>
      <w:r w:rsidR="00CE2C78">
        <w:t xml:space="preserve"> migrants</w:t>
      </w:r>
      <w:r>
        <w:t xml:space="preserve"> – individuals who </w:t>
      </w:r>
      <w:r w:rsidR="00CE2C78">
        <w:t>may be</w:t>
      </w:r>
      <w:r>
        <w:t xml:space="preserve"> marginalised and </w:t>
      </w:r>
      <w:r w:rsidR="00CE2C78">
        <w:t xml:space="preserve">may </w:t>
      </w:r>
      <w:r>
        <w:t xml:space="preserve">fear approaching statutory health services because of concerns around being identified </w:t>
      </w:r>
      <w:r w:rsidR="00AD0DA3">
        <w:t xml:space="preserve">or </w:t>
      </w:r>
      <w:r>
        <w:t>charged for health care received.</w:t>
      </w:r>
      <w:hyperlink w:anchor="_ENREF_117" w:tooltip="Lin, 2016 #11263" w:history="1">
        <w:r w:rsidR="00F6433F" w:rsidRPr="00171A9D">
          <w:rPr>
            <w:rStyle w:val="Hyperlink"/>
          </w:rPr>
          <w:fldChar w:fldCharType="begin"/>
        </w:r>
        <w:r w:rsidR="00353155" w:rsidRPr="00171A9D">
          <w:rPr>
            <w:rStyle w:val="Hyperlink"/>
          </w:rPr>
          <w:instrText xml:space="preserve"> ADDIN EN.CITE &lt;EndNote&gt;&lt;Cite&gt;&lt;Author&gt;Lin&lt;/Author&gt;&lt;Year&gt;2016&lt;/Year&gt;&lt;RecNum&gt;11263&lt;/RecNum&gt;&lt;DisplayText&gt;&lt;style face="superscript"&gt;117&lt;/style&gt;&lt;/DisplayText&gt;&lt;record&gt;&lt;rec-number&gt;11263&lt;/rec-number&gt;&lt;foreign-keys&gt;&lt;key app="EN" db-id="pz5wv90f1rv9dkera9bvpat8f9asw0raz5ta" timestamp="1499165653"&gt;11263&lt;/key&gt;&lt;/foreign-keys&gt;&lt;ref-type name="Journal Article"&gt;17&lt;/ref-type&gt;&lt;contributors&gt;&lt;authors&gt;&lt;author&gt;Lin, Stephanie&lt;/author&gt;&lt;author&gt;Melendez-Torres, GJ&lt;/author&gt;&lt;/authors&gt;&lt;/contributors&gt;&lt;titles&gt;&lt;title&gt;Systematic review of risk factors for nonadherence to TB treatment in immigrant populations&lt;/title&gt;&lt;secondary-title&gt;Transactions of The Royal Society of Tropical Medicine and Hygiene&lt;/secondary-title&gt;&lt;/titles&gt;&lt;periodical&gt;&lt;full-title&gt;Transactions of the Royal Society of Tropical Medicine and Hygiene&lt;/full-title&gt;&lt;/periodical&gt;&lt;pages&gt;268-280&lt;/pages&gt;&lt;volume&gt;110&lt;/volume&gt;&lt;number&gt;5&lt;/number&gt;&lt;dates&gt;&lt;year&gt;2016&lt;/year&gt;&lt;/dates&gt;&lt;isbn&gt;1878-3503&lt;/isbn&gt;&lt;urls&gt;&lt;/urls&gt;&lt;/record&gt;&lt;/Cite&gt;&lt;/EndNote&gt;</w:instrText>
        </w:r>
        <w:r w:rsidR="00F6433F" w:rsidRPr="00171A9D">
          <w:rPr>
            <w:rStyle w:val="Hyperlink"/>
          </w:rPr>
          <w:fldChar w:fldCharType="separate"/>
        </w:r>
        <w:r w:rsidR="00353155" w:rsidRPr="00171A9D">
          <w:rPr>
            <w:rStyle w:val="Hyperlink"/>
            <w:noProof/>
            <w:vertAlign w:val="superscript"/>
          </w:rPr>
          <w:t>117</w:t>
        </w:r>
        <w:r w:rsidR="00F6433F" w:rsidRPr="00171A9D">
          <w:rPr>
            <w:rStyle w:val="Hyperlink"/>
          </w:rPr>
          <w:fldChar w:fldCharType="end"/>
        </w:r>
      </w:hyperlink>
      <w:r>
        <w:t xml:space="preserve"> </w:t>
      </w:r>
      <w:r w:rsidR="0067170B">
        <w:t xml:space="preserve">It is likely that the effectiveness of public health initiatives targeted at migrants groups, </w:t>
      </w:r>
      <w:r w:rsidR="003B54DD">
        <w:t>including</w:t>
      </w:r>
      <w:r w:rsidR="0067170B">
        <w:t xml:space="preserve"> infectious diseases screening</w:t>
      </w:r>
      <w:r w:rsidR="003B54DD">
        <w:t xml:space="preserve"> and vaccination</w:t>
      </w:r>
      <w:r w:rsidR="0067170B">
        <w:t>, will be inhibited by campaigns to increase charging for migrants accessing health services</w:t>
      </w:r>
      <w:r w:rsidR="00AD0DA3">
        <w:t xml:space="preserve">. </w:t>
      </w:r>
      <w:r w:rsidR="00444C8C">
        <w:t>There is also concern that data sharing, enabling the use of patient records for immigration enforcement, will exacerbate barriers to care.</w:t>
      </w:r>
      <w:r w:rsidR="00444C8C" w:rsidRPr="00CD4599">
        <w:rPr>
          <w:rFonts w:ascii="Arial" w:hAnsi="Arial" w:cs="Arial"/>
        </w:rPr>
        <w:fldChar w:fldCharType="begin"/>
      </w:r>
      <w:r w:rsidR="00353155">
        <w:rPr>
          <w:rFonts w:ascii="Arial" w:hAnsi="Arial" w:cs="Arial"/>
        </w:rPr>
        <w:instrText xml:space="preserve"> ADDIN EN.CITE &lt;EndNote&gt;&lt;Cite&gt;&lt;Year&gt;2017&lt;/Year&gt;&lt;RecNum&gt;11272&lt;/RecNum&gt;&lt;DisplayText&gt;&lt;style face="superscript"&gt;116,118&lt;/style&gt;&lt;/DisplayText&gt;&lt;record&gt;&lt;rec-number&gt;11272&lt;/rec-number&gt;&lt;foreign-keys&gt;&lt;key app="EN" db-id="pz5wv90f1rv9dkera9bvpat8f9asw0raz5ta" timestamp="1499776255"&gt;11272&lt;/key&gt;&lt;/foreign-keys&gt;&lt;ref-type name="Report"&gt;27&lt;/ref-type&gt;&lt;contributors&gt;&lt;/contributors&gt;&lt;titles&gt;&lt;title&gt;Memorandum of Understanding between the Home Office, HS Digital and the Department of Health&lt;/title&gt;&lt;/titles&gt;&lt;dates&gt;&lt;year&gt;2017&lt;/year&gt;&lt;pub-dates&gt;&lt;date&gt;24 January 2017&lt;/date&gt;&lt;/pub-dates&gt;&lt;/dates&gt;&lt;publisher&gt;Home Office, NHS Digital, Department of Health&lt;/publisher&gt;&lt;urls&gt;&lt;related-urls&gt;&lt;url&gt;https://www.gov.uk/government/uploads/system/uploads/attachment_data/file/585928/MOU_v3.pdf&lt;/url&gt;&lt;/related-urls&gt;&lt;/urls&gt;&lt;/record&gt;&lt;/Cite&gt;&lt;Cite&gt;&lt;Author&gt;ALdridge&lt;/Author&gt;&lt;Year&gt;2017&lt;/Year&gt;&lt;RecNum&gt;11377&lt;/RecNum&gt;&lt;record&gt;&lt;rec-number&gt;11377&lt;/rec-number&gt;&lt;foreign-keys&gt;&lt;key app="EN" db-id="pz5wv90f1rv9dkera9bvpat8f9asw0raz5ta" timestamp="1516624877"&gt;11377&lt;/key&gt;&lt;/foreign-keys&gt;&lt;ref-type name="Report"&gt;27&lt;/ref-type&gt;&lt;contributors&gt;&lt;authors&gt;&lt;author&gt;ALdridge, R. W.; Miller, A.; Jakubowski, B; Pereira, L.; Fille, F.; Noret, I.; &lt;/author&gt;&lt;/authors&gt;&lt;/contributors&gt;&lt;titles&gt;&lt;title&gt;Falling through the cracks: The failure of universal healthcare coverage in Europe&lt;/title&gt;&lt;secondary-title&gt;European Netowrk to Reduce Vulnerabilities in Health Observatory Report&lt;/secondary-title&gt;&lt;/titles&gt;&lt;dates&gt;&lt;year&gt;2017&lt;/year&gt;&lt;/dates&gt;&lt;publisher&gt;European Netowrk to Reduce Vulnerabilities in Health&lt;/publisher&gt;&lt;urls&gt;&lt;related-urls&gt;&lt;url&gt;https://mdmeuroblog.files.wordpress.com/2014/01/observatory-report-2017-web-version.pdf&lt;/url&gt;&lt;/related-urls&gt;&lt;/urls&gt;&lt;/record&gt;&lt;/Cite&gt;&lt;/EndNote&gt;</w:instrText>
      </w:r>
      <w:r w:rsidR="00444C8C" w:rsidRPr="00CD4599">
        <w:rPr>
          <w:rFonts w:ascii="Arial" w:hAnsi="Arial" w:cs="Arial"/>
        </w:rPr>
        <w:fldChar w:fldCharType="separate"/>
      </w:r>
      <w:hyperlink w:anchor="_ENREF_116" w:tooltip="ALdridge, 2017 #11377" w:history="1">
        <w:r w:rsidR="00353155" w:rsidRPr="00171A9D">
          <w:rPr>
            <w:rStyle w:val="Hyperlink"/>
            <w:rFonts w:ascii="Arial" w:hAnsi="Arial" w:cs="Arial"/>
            <w:noProof/>
            <w:vertAlign w:val="superscript"/>
          </w:rPr>
          <w:t>116</w:t>
        </w:r>
      </w:hyperlink>
      <w:r w:rsidR="00353155" w:rsidRPr="00353155">
        <w:rPr>
          <w:rFonts w:ascii="Arial" w:hAnsi="Arial" w:cs="Arial"/>
          <w:noProof/>
          <w:vertAlign w:val="superscript"/>
        </w:rPr>
        <w:t>,</w:t>
      </w:r>
      <w:hyperlink w:anchor="_ENREF_118" w:tooltip=", 2017 #11272" w:history="1">
        <w:r w:rsidR="00353155" w:rsidRPr="00171A9D">
          <w:rPr>
            <w:rStyle w:val="Hyperlink"/>
            <w:rFonts w:ascii="Arial" w:hAnsi="Arial" w:cs="Arial"/>
            <w:noProof/>
            <w:vertAlign w:val="superscript"/>
          </w:rPr>
          <w:t>118</w:t>
        </w:r>
      </w:hyperlink>
      <w:r w:rsidR="00444C8C" w:rsidRPr="00CD4599">
        <w:rPr>
          <w:rFonts w:ascii="Arial" w:hAnsi="Arial" w:cs="Arial"/>
        </w:rPr>
        <w:fldChar w:fldCharType="end"/>
      </w:r>
      <w:r w:rsidR="00444C8C">
        <w:t xml:space="preserve">  </w:t>
      </w:r>
      <w:r w:rsidR="00AD0DA3">
        <w:t>I</w:t>
      </w:r>
      <w:r w:rsidR="007E6AFA">
        <w:t xml:space="preserve">ncreasingly restrictive health services </w:t>
      </w:r>
      <w:r w:rsidR="0067170B">
        <w:t>across Europe</w:t>
      </w:r>
      <w:r w:rsidR="007E6AFA">
        <w:t xml:space="preserve"> are </w:t>
      </w:r>
      <w:r w:rsidR="0067170B">
        <w:t xml:space="preserve">likely to </w:t>
      </w:r>
      <w:r w:rsidR="007E6AFA">
        <w:t xml:space="preserve">lead to </w:t>
      </w:r>
      <w:r w:rsidR="0067170B">
        <w:t>poorer and more costly health outcomes, both in migrants and the wider population.</w:t>
      </w:r>
      <w:hyperlink w:anchor="_ENREF_10" w:tooltip="Hargreaves, 2016 #2606" w:history="1">
        <w:r w:rsidR="0067170B" w:rsidRPr="00171A9D">
          <w:rPr>
            <w:rStyle w:val="Hyperlink"/>
          </w:rPr>
          <w:fldChar w:fldCharType="begin"/>
        </w:r>
        <w:r w:rsidR="00612D10" w:rsidRPr="00171A9D">
          <w:rPr>
            <w:rStyle w:val="Hyperlink"/>
          </w:rPr>
          <w:instrText xml:space="preserve"> ADDIN EN.CITE &lt;EndNote&gt;&lt;Cite&gt;&lt;Author&gt;Hargreaves&lt;/Author&gt;&lt;Year&gt;2016&lt;/Year&gt;&lt;RecNum&gt;2606&lt;/RecNum&gt;&lt;DisplayText&gt;&lt;style face="superscript"&gt;10&lt;/style&gt;&lt;/DisplayText&gt;&lt;record&gt;&lt;rec-number&gt;2606&lt;/rec-number&gt;&lt;foreign-keys&gt;&lt;key app="EN" db-id="pz5wv90f1rv9dkera9bvpat8f9asw0raz5ta" timestamp="1454857501"&gt;2606&lt;/key&gt;&lt;/foreign-keys&gt;&lt;ref-type name="Journal Article"&gt;17&lt;/ref-type&gt;&lt;contributors&gt;&lt;authors&gt;&lt;author&gt;Hargreaves, S&lt;/author&gt;&lt;author&gt;Nellums, L &lt;/author&gt;&lt;author&gt;Friedland, JS&lt;/author&gt;&lt;author&gt;Goldberg, J&lt;/author&gt;&lt;author&gt;PMurwill, P&lt;/author&gt;&lt;author&gt;Jones, L&lt;/author&gt;&lt;/authors&gt;&lt;/contributors&gt;&lt;titles&gt;&lt;title&gt;Extending migrant charging into emergency services&lt;/title&gt;&lt;secondary-title&gt;British Medical Journal&lt;/secondary-title&gt;&lt;/titles&gt;&lt;periodical&gt;&lt;full-title&gt;British Medical Journal&lt;/full-title&gt;&lt;/periodical&gt;&lt;volume&gt;352&lt;/volume&gt;&lt;number&gt;i685&lt;/number&gt;&lt;dates&gt;&lt;year&gt;2016&lt;/year&gt;&lt;pub-dates&gt;&lt;date&gt;09 February 2016&lt;/date&gt;&lt;/pub-dates&gt;&lt;/dates&gt;&lt;urls&gt;&lt;related-urls&gt;&lt;url&gt;http://www.bmj.com/content/352/bmj.i685&lt;/url&gt;&lt;/related-urls&gt;&lt;/urls&gt;&lt;electronic-resource-num&gt;10.1136/bmj.i685&lt;/electronic-resource-num&gt;&lt;/record&gt;&lt;/Cite&gt;&lt;/EndNote&gt;</w:instrText>
        </w:r>
        <w:r w:rsidR="0067170B" w:rsidRPr="00171A9D">
          <w:rPr>
            <w:rStyle w:val="Hyperlink"/>
          </w:rPr>
          <w:fldChar w:fldCharType="separate"/>
        </w:r>
        <w:r w:rsidR="00612D10" w:rsidRPr="00171A9D">
          <w:rPr>
            <w:rStyle w:val="Hyperlink"/>
            <w:noProof/>
            <w:vertAlign w:val="superscript"/>
          </w:rPr>
          <w:t>10</w:t>
        </w:r>
        <w:r w:rsidR="0067170B" w:rsidRPr="00171A9D">
          <w:rPr>
            <w:rStyle w:val="Hyperlink"/>
          </w:rPr>
          <w:fldChar w:fldCharType="end"/>
        </w:r>
      </w:hyperlink>
      <w:r w:rsidR="0067170B">
        <w:t xml:space="preserve">  </w:t>
      </w:r>
    </w:p>
    <w:p w14:paraId="6D1C488D" w14:textId="35964B7A" w:rsidR="00431D87" w:rsidRDefault="00350DD8" w:rsidP="00431D87">
      <w:pPr>
        <w:spacing w:beforeLines="100" w:before="240" w:afterLines="100" w:after="240" w:line="480" w:lineRule="auto"/>
      </w:pPr>
      <w:r>
        <w:t xml:space="preserve">The barriers identified in this review </w:t>
      </w:r>
      <w:r w:rsidR="001C1E0B">
        <w:t xml:space="preserve">are consistent with </w:t>
      </w:r>
      <w:r>
        <w:t xml:space="preserve">previous </w:t>
      </w:r>
      <w:r w:rsidR="001C1E0B">
        <w:t>research</w:t>
      </w:r>
      <w:r>
        <w:t xml:space="preserve"> around factors inhibiting health services engagement,</w:t>
      </w:r>
      <w:hyperlink w:anchor="_ENREF_116" w:tooltip="ALdridge, 2017 #11377" w:history="1">
        <w:r w:rsidR="005414A2" w:rsidRPr="00171A9D">
          <w:rPr>
            <w:rStyle w:val="Hyperlink"/>
          </w:rPr>
          <w:fldChar w:fldCharType="begin"/>
        </w:r>
        <w:r w:rsidR="00353155" w:rsidRPr="00171A9D">
          <w:rPr>
            <w:rStyle w:val="Hyperlink"/>
          </w:rPr>
          <w:instrText xml:space="preserve"> ADDIN EN.CITE &lt;EndNote&gt;&lt;Cite&gt;&lt;Author&gt;ALdridge&lt;/Author&gt;&lt;Year&gt;2017&lt;/Year&gt;&lt;RecNum&gt;11377&lt;/RecNum&gt;&lt;DisplayText&gt;&lt;style face="superscript"&gt;116&lt;/style&gt;&lt;/DisplayText&gt;&lt;record&gt;&lt;rec-number&gt;11377&lt;/rec-number&gt;&lt;foreign-keys&gt;&lt;key app="EN" db-id="pz5wv90f1rv9dkera9bvpat8f9asw0raz5ta" timestamp="1516624877"&gt;11377&lt;/key&gt;&lt;/foreign-keys&gt;&lt;ref-type name="Report"&gt;27&lt;/ref-type&gt;&lt;contributors&gt;&lt;authors&gt;&lt;author&gt;ALdridge, R. W.; Miller, A.; Jakubowski, B; Pereira, L.; Fille, F.; Noret, I.; &lt;/author&gt;&lt;/authors&gt;&lt;/contributors&gt;&lt;titles&gt;&lt;title&gt;Falling through the cracks: The failure of universal healthcare coverage in Europe&lt;/title&gt;&lt;secondary-title&gt;European Netowrk to Reduce Vulnerabilities in Health Observatory Report&lt;/secondary-title&gt;&lt;/titles&gt;&lt;dates&gt;&lt;year&gt;2017&lt;/year&gt;&lt;/dates&gt;&lt;publisher&gt;European Netowrk to Reduce Vulnerabilities in Health&lt;/publisher&gt;&lt;urls&gt;&lt;related-urls&gt;&lt;url&gt;https://mdmeuroblog.files.wordpress.com/2014/01/observatory-report-2017-web-version.pdf&lt;/url&gt;&lt;/related-urls&gt;&lt;/urls&gt;&lt;/record&gt;&lt;/Cite&gt;&lt;/EndNote&gt;</w:instrText>
        </w:r>
        <w:r w:rsidR="005414A2" w:rsidRPr="00171A9D">
          <w:rPr>
            <w:rStyle w:val="Hyperlink"/>
          </w:rPr>
          <w:fldChar w:fldCharType="separate"/>
        </w:r>
        <w:r w:rsidR="00353155" w:rsidRPr="00171A9D">
          <w:rPr>
            <w:rStyle w:val="Hyperlink"/>
            <w:noProof/>
            <w:vertAlign w:val="superscript"/>
          </w:rPr>
          <w:t>116</w:t>
        </w:r>
        <w:r w:rsidR="005414A2" w:rsidRPr="00171A9D">
          <w:rPr>
            <w:rStyle w:val="Hyperlink"/>
          </w:rPr>
          <w:fldChar w:fldCharType="end"/>
        </w:r>
      </w:hyperlink>
      <w:r>
        <w:t xml:space="preserve"> and </w:t>
      </w:r>
      <w:r w:rsidR="001C1E0B">
        <w:t xml:space="preserve">strengthen the limited evidence on barriers to </w:t>
      </w:r>
      <w:r>
        <w:t xml:space="preserve">infectious </w:t>
      </w:r>
      <w:r>
        <w:lastRenderedPageBreak/>
        <w:t>diseases screening uptake and treatment completion</w:t>
      </w:r>
      <w:r w:rsidR="00431D87">
        <w:t xml:space="preserve">. In order to improve the effectiveness of screening, it will be essential not only to address </w:t>
      </w:r>
      <w:r w:rsidR="001C1E0B">
        <w:t xml:space="preserve">these </w:t>
      </w:r>
      <w:r w:rsidR="00431D87">
        <w:t>barriers,</w:t>
      </w:r>
      <w:r w:rsidR="00431D87" w:rsidRPr="002A7F84">
        <w:t xml:space="preserve"> </w:t>
      </w:r>
      <w:r w:rsidR="00431D87" w:rsidRPr="008049B6">
        <w:fldChar w:fldCharType="begin">
          <w:fldData xml:space="preserve">PEVuZE5vdGU+PENpdGU+PEF1dGhvcj5TZWVkYXQ8L0F1dGhvcj48WWVhcj4yMDE0PC9ZZWFyPjxS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</w:fldData>
        </w:fldChar>
      </w:r>
      <w:r w:rsidR="00353155">
        <w:instrText xml:space="preserve"> ADDIN EN.CITE </w:instrText>
      </w:r>
      <w:r w:rsidR="00353155">
        <w:fldChar w:fldCharType="begin">
          <w:fldData xml:space="preserve">PEVuZE5vdGU+PENpdGU+PEF1dGhvcj5TZWVkYXQ8L0F1dGhvcj48WWVhcj4yMDE0PC9ZZWFyPjxS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</w:fldData>
        </w:fldChar>
      </w:r>
      <w:r w:rsidR="00353155">
        <w:instrText xml:space="preserve"> ADDIN EN.CITE.DATA </w:instrText>
      </w:r>
      <w:r w:rsidR="00353155">
        <w:fldChar w:fldCharType="end"/>
      </w:r>
      <w:r w:rsidR="00431D87" w:rsidRPr="008049B6">
        <w:fldChar w:fldCharType="separate"/>
      </w:r>
      <w:hyperlink w:anchor="_ENREF_12" w:tooltip="Seedat, 2014 #2059" w:history="1">
        <w:r w:rsidR="00353155" w:rsidRPr="00171A9D">
          <w:rPr>
            <w:rStyle w:val="Hyperlink"/>
            <w:noProof/>
            <w:vertAlign w:val="superscript"/>
          </w:rPr>
          <w:t>12</w:t>
        </w:r>
      </w:hyperlink>
      <w:r w:rsidR="00353155" w:rsidRPr="00353155">
        <w:rPr>
          <w:noProof/>
          <w:vertAlign w:val="superscript"/>
        </w:rPr>
        <w:t>,</w:t>
      </w:r>
      <w:hyperlink w:anchor="_ENREF_119" w:tooltip="Jayaweera, 2010 #11147" w:history="1">
        <w:r w:rsidR="00353155" w:rsidRPr="00171A9D">
          <w:rPr>
            <w:rStyle w:val="Hyperlink"/>
            <w:noProof/>
            <w:vertAlign w:val="superscript"/>
          </w:rPr>
          <w:t>119-122</w:t>
        </w:r>
      </w:hyperlink>
      <w:r w:rsidR="00431D87" w:rsidRPr="008049B6">
        <w:fldChar w:fldCharType="end"/>
      </w:r>
      <w:r w:rsidR="00431D87">
        <w:t xml:space="preserve"> but also</w:t>
      </w:r>
      <w:r w:rsidR="001C1E0B">
        <w:t xml:space="preserve"> to</w:t>
      </w:r>
      <w:r w:rsidR="00431D87">
        <w:t xml:space="preserve"> integrate strategies to facilitate access to services for these populations, </w:t>
      </w:r>
      <w:r w:rsidR="00AB1BC6">
        <w:t>like those identified in this review</w:t>
      </w:r>
      <w:r w:rsidR="001C1E0B">
        <w:t xml:space="preserve">.  These should include </w:t>
      </w:r>
      <w:r w:rsidR="00431D87">
        <w:t xml:space="preserve">staff training to improve the sensitivity and acceptability of services, outreach work and awareness raising, anonymous testing, and promotion of screening and preventative health. </w:t>
      </w:r>
      <w:r w:rsidR="00406EE8">
        <w:t xml:space="preserve">Ultimately, efforts to improve the detection and treatment of infectious diseases in migrant populations </w:t>
      </w:r>
      <w:r w:rsidR="00A32CE9">
        <w:t>should</w:t>
      </w:r>
      <w:r w:rsidR="00406EE8">
        <w:t xml:space="preserve"> go beyond screening on arrival,</w:t>
      </w:r>
      <w:r w:rsidR="00A32CE9">
        <w:t xml:space="preserve"> prioritising responsive and accessible health systems so that at-risk migrant</w:t>
      </w:r>
      <w:r w:rsidR="004C23BD">
        <w:t xml:space="preserve">s </w:t>
      </w:r>
      <w:r w:rsidR="00A32CE9">
        <w:t>can approach health systems early</w:t>
      </w:r>
      <w:r w:rsidR="00A66417">
        <w:t xml:space="preserve">. </w:t>
      </w:r>
      <w:r w:rsidR="00B90471">
        <w:t>In order to reduce</w:t>
      </w:r>
      <w:r w:rsidR="00A32CE9">
        <w:t xml:space="preserve"> poorer and more costly health outcomes, as well as transmission</w:t>
      </w:r>
      <w:r w:rsidR="00B90471">
        <w:t>, it is essential that TB control and care reflects a commitment to early diagnosis, timely and effective treatment, continuity of care (including across borders), and integration of enablers and advocacy to facilitate access to care</w:t>
      </w:r>
      <w:r w:rsidR="00A66417">
        <w:t xml:space="preserve">. </w:t>
      </w:r>
      <w:hyperlink w:anchor="_ENREF_123" w:tooltip="Dara, 2012 #4781" w:history="1">
        <w:r w:rsidR="00B90471" w:rsidRPr="00171A9D">
          <w:rPr>
            <w:rStyle w:val="Hyperlink"/>
          </w:rPr>
          <w:fldChar w:fldCharType="begin">
            <w:fldData xml:space="preserve">PEVuZE5vdGU+PENpdGU+PEF1dGhvcj5EYXJhPC9BdXRob3I+PFllYXI+MjAxMjwvWWVhcj48UmVj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</w:fldData>
          </w:fldChar>
        </w:r>
        <w:r w:rsidR="00353155" w:rsidRPr="00171A9D">
          <w:rPr>
            <w:rStyle w:val="Hyperlink"/>
          </w:rPr>
          <w:instrText xml:space="preserve"> ADDIN EN.CITE </w:instrText>
        </w:r>
        <w:r w:rsidR="00353155" w:rsidRPr="00171A9D">
          <w:rPr>
            <w:rStyle w:val="Hyperlink"/>
          </w:rPr>
          <w:fldChar w:fldCharType="begin">
            <w:fldData xml:space="preserve">PEVuZE5vdGU+PENpdGU+PEF1dGhvcj5EYXJhPC9BdXRob3I+PFllYXI+MjAxMjwvWWVhcj48UmVj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</w:fldData>
          </w:fldChar>
        </w:r>
        <w:r w:rsidR="00353155" w:rsidRPr="00171A9D">
          <w:rPr>
            <w:rStyle w:val="Hyperlink"/>
          </w:rPr>
          <w:instrText xml:space="preserve"> ADDIN EN.CITE.DATA </w:instrText>
        </w:r>
        <w:r w:rsidR="00353155" w:rsidRPr="00171A9D">
          <w:rPr>
            <w:rStyle w:val="Hyperlink"/>
          </w:rPr>
        </w:r>
        <w:r w:rsidR="00353155" w:rsidRPr="00171A9D">
          <w:rPr>
            <w:rStyle w:val="Hyperlink"/>
          </w:rPr>
          <w:fldChar w:fldCharType="end"/>
        </w:r>
        <w:r w:rsidR="00B90471" w:rsidRPr="00171A9D">
          <w:rPr>
            <w:rStyle w:val="Hyperlink"/>
          </w:rPr>
        </w:r>
        <w:r w:rsidR="00B90471" w:rsidRPr="00171A9D">
          <w:rPr>
            <w:rStyle w:val="Hyperlink"/>
          </w:rPr>
          <w:fldChar w:fldCharType="separate"/>
        </w:r>
        <w:r w:rsidR="00353155" w:rsidRPr="00171A9D">
          <w:rPr>
            <w:rStyle w:val="Hyperlink"/>
            <w:noProof/>
            <w:vertAlign w:val="superscript"/>
          </w:rPr>
          <w:t>123</w:t>
        </w:r>
        <w:r w:rsidR="00B90471" w:rsidRPr="00171A9D">
          <w:rPr>
            <w:rStyle w:val="Hyperlink"/>
          </w:rPr>
          <w:fldChar w:fldCharType="end"/>
        </w:r>
      </w:hyperlink>
      <w:r w:rsidR="00A32CE9">
        <w:t xml:space="preserve">  </w:t>
      </w:r>
    </w:p>
    <w:p w14:paraId="508F62F0" w14:textId="7C43323C" w:rsidR="002D7653" w:rsidRDefault="002D7653" w:rsidP="00431D87">
      <w:pPr>
        <w:spacing w:beforeLines="100" w:before="240" w:afterLines="100" w:after="240" w:line="480" w:lineRule="auto"/>
      </w:pPr>
      <w:r>
        <w:t xml:space="preserve">The review provides a systematic examination of data on screening effectiveness across a diverse </w:t>
      </w:r>
      <w:r w:rsidR="003B6B57">
        <w:t xml:space="preserve">group of 248,402 </w:t>
      </w:r>
      <w:r>
        <w:t>migrant</w:t>
      </w:r>
      <w:r w:rsidR="003B6B57">
        <w:t>s</w:t>
      </w:r>
      <w:r w:rsidR="00A741E7">
        <w:t xml:space="preserve">, contributing </w:t>
      </w:r>
      <w:r>
        <w:t xml:space="preserve">to the limited </w:t>
      </w:r>
      <w:r w:rsidR="00A741E7">
        <w:t xml:space="preserve">and inconsistent </w:t>
      </w:r>
      <w:r>
        <w:t xml:space="preserve">evidence base around whether infectious diseases screening in </w:t>
      </w:r>
      <w:r w:rsidR="00A741E7">
        <w:t xml:space="preserve">migrants </w:t>
      </w:r>
      <w:r>
        <w:t xml:space="preserve">is effective or cost-effective.  Furthermore, this </w:t>
      </w:r>
      <w:r w:rsidR="00DD7712">
        <w:t xml:space="preserve">evidence </w:t>
      </w:r>
      <w:r>
        <w:t xml:space="preserve">synthesis provides insight into the </w:t>
      </w:r>
      <w:r w:rsidR="00A741E7">
        <w:t xml:space="preserve">under-examined </w:t>
      </w:r>
      <w:r>
        <w:t xml:space="preserve">mechanisms which present barriers to or facilitate screening and treatment in the growing migrant population in Europe.  However, </w:t>
      </w:r>
      <w:r w:rsidR="001B6634">
        <w:t xml:space="preserve">the review also highlighted </w:t>
      </w:r>
      <w:r>
        <w:t>several key limitations</w:t>
      </w:r>
      <w:r w:rsidR="00DD7712">
        <w:t xml:space="preserve"> in the evidence-</w:t>
      </w:r>
      <w:r>
        <w:t xml:space="preserve">base, including the </w:t>
      </w:r>
      <w:r w:rsidR="00D2089C">
        <w:t xml:space="preserve">low quality </w:t>
      </w:r>
      <w:r>
        <w:t xml:space="preserve">of </w:t>
      </w:r>
      <w:r w:rsidR="001B6634">
        <w:t>data</w:t>
      </w:r>
      <w:r w:rsidR="00D2089C">
        <w:t xml:space="preserve"> (with numerous papers not meeting minimum standards for reporting quality)</w:t>
      </w:r>
      <w:r>
        <w:t xml:space="preserve">, and the lack of </w:t>
      </w:r>
      <w:r w:rsidR="00D2089C">
        <w:t>studies (and participants) for many of the migrant groups, infections, and settings examined</w:t>
      </w:r>
      <w:r w:rsidR="00B56A7E">
        <w:t>, which resulted in wide ranges in some of the results</w:t>
      </w:r>
      <w:r w:rsidR="00D2089C">
        <w:t xml:space="preserve">.  </w:t>
      </w:r>
      <w:r w:rsidR="00B56A7E">
        <w:t>The data were also heterogeneous in relation to methods, settings, target populations, and definitions for migrant patients</w:t>
      </w:r>
      <w:r w:rsidR="00DD7712">
        <w:t xml:space="preserve">, and were </w:t>
      </w:r>
      <w:r w:rsidR="00B56A7E">
        <w:t>further limited by inconsistency in the criteria for diagnosis of infections, as well as referral pathways of screening programmes.  Such variation across the studies</w:t>
      </w:r>
      <w:r>
        <w:t xml:space="preserve"> </w:t>
      </w:r>
      <w:r w:rsidR="00DD7712">
        <w:t xml:space="preserve">make </w:t>
      </w:r>
      <w:r>
        <w:t>compar</w:t>
      </w:r>
      <w:r w:rsidR="00101FA2">
        <w:t>isons across the data or the identification of best practice difficult.</w:t>
      </w:r>
      <w:r w:rsidR="00B56A7E">
        <w:t xml:space="preserve"> </w:t>
      </w:r>
    </w:p>
    <w:p w14:paraId="6FD7ABB6" w14:textId="431FE515" w:rsidR="00B56A7E" w:rsidRDefault="00B56A7E" w:rsidP="00384152">
      <w:pPr>
        <w:spacing w:beforeLines="100" w:before="240" w:afterLines="100" w:after="240" w:line="480" w:lineRule="auto"/>
      </w:pPr>
      <w:r>
        <w:t xml:space="preserve">As migrants face the largest burden of infectious diseases across Europe, and with major increases in migration to Europe in recent years, screening in this population is undoubtedly an important </w:t>
      </w:r>
      <w:r>
        <w:lastRenderedPageBreak/>
        <w:t>consideration. While migration may not be a threat to the host community as a whole,</w:t>
      </w:r>
      <w:r w:rsidRPr="00F77282">
        <w:t xml:space="preserve"> </w:t>
      </w:r>
      <w:r>
        <w:t xml:space="preserve">transmission within migrant communities </w:t>
      </w:r>
      <w:r>
        <w:softHyphen/>
        <w:t>make the detection and treatment of infectious diseases</w:t>
      </w:r>
      <w:r w:rsidR="00DD7712">
        <w:t xml:space="preserve"> </w:t>
      </w:r>
      <w:r>
        <w:t>a priority.</w:t>
      </w:r>
      <w:r w:rsidR="00E85AA1" w:rsidRPr="00E85AA1">
        <w:t xml:space="preserve"> </w:t>
      </w:r>
      <w:r w:rsidR="00E85AA1" w:rsidRPr="007E30BC">
        <w:fldChar w:fldCharType="begin">
          <w:fldData xml:space="preserve">PEVuZE5vdGU+PENpdGU+PEF1dGhvcj5Cb3JnZG9yZmY8L0F1dGhvcj48WWVhcj4xOTk4PC9ZZWFy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</w:fldData>
        </w:fldChar>
      </w:r>
      <w:r w:rsidR="00353155">
        <w:instrText xml:space="preserve"> ADDIN EN.CITE </w:instrText>
      </w:r>
      <w:r w:rsidR="00353155">
        <w:fldChar w:fldCharType="begin">
          <w:fldData xml:space="preserve">PEVuZE5vdGU+PENpdGU+PEF1dGhvcj5Cb3JnZG9yZmY8L0F1dGhvcj48WWVhcj4xOTk4PC9ZZWFy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</w:fldData>
        </w:fldChar>
      </w:r>
      <w:r w:rsidR="00353155">
        <w:instrText xml:space="preserve"> ADDIN EN.CITE.DATA </w:instrText>
      </w:r>
      <w:r w:rsidR="00353155">
        <w:fldChar w:fldCharType="end"/>
      </w:r>
      <w:r w:rsidR="00E85AA1" w:rsidRPr="007E30BC">
        <w:fldChar w:fldCharType="separate"/>
      </w:r>
      <w:hyperlink w:anchor="_ENREF_124" w:tooltip="Borgdorff, 1998 #113" w:history="1">
        <w:r w:rsidR="00353155" w:rsidRPr="00171A9D">
          <w:rPr>
            <w:rStyle w:val="Hyperlink"/>
            <w:noProof/>
            <w:vertAlign w:val="superscript"/>
          </w:rPr>
          <w:t>124</w:t>
        </w:r>
      </w:hyperlink>
      <w:r w:rsidR="00353155" w:rsidRPr="00353155">
        <w:rPr>
          <w:noProof/>
          <w:vertAlign w:val="superscript"/>
        </w:rPr>
        <w:t>,</w:t>
      </w:r>
      <w:hyperlink w:anchor="_ENREF_125" w:tooltip="Maguire, 2002 #114" w:history="1">
        <w:r w:rsidR="00353155" w:rsidRPr="00171A9D">
          <w:rPr>
            <w:rStyle w:val="Hyperlink"/>
            <w:noProof/>
            <w:vertAlign w:val="superscript"/>
          </w:rPr>
          <w:t>125</w:t>
        </w:r>
      </w:hyperlink>
      <w:r w:rsidR="00E85AA1" w:rsidRPr="007E30BC">
        <w:fldChar w:fldCharType="end"/>
      </w:r>
      <w:hyperlink w:anchor="_ENREF_20" w:tooltip="Coker, 2006 #29" w:history="1"/>
      <w:r>
        <w:t xml:space="preserve">  </w:t>
      </w:r>
    </w:p>
    <w:p w14:paraId="74B23166" w14:textId="4B971DE9" w:rsidR="004C7D5C" w:rsidRDefault="00D6446A" w:rsidP="00E04800">
      <w:pPr>
        <w:spacing w:line="480" w:lineRule="auto"/>
      </w:pPr>
      <w:r>
        <w:t xml:space="preserve">The high uptake and acceptability of infectious diseases screening, and moderate to high cost-effectiveness suggest that infectious diseases screening in migrants in Europe is an effective and cost-effective strategy.  </w:t>
      </w:r>
      <w:r w:rsidR="004C7D5C">
        <w:t xml:space="preserve">Our research shows that migrants are likely to be proactive about their health on arrival, with high uptake into screening programmes, yet the current EU/EEA approach to screening is too limited in scope – focussing on single diseases and a narrow sub-set of forced migrants. </w:t>
      </w:r>
    </w:p>
    <w:p w14:paraId="22D6BA9E" w14:textId="4CF43C3D" w:rsidR="00384152" w:rsidRDefault="004C7D5C" w:rsidP="00E04800">
      <w:pPr>
        <w:spacing w:line="480" w:lineRule="auto"/>
      </w:pPr>
      <w:r>
        <w:t xml:space="preserve">European countries have adopted a variety of approaches to screening migrants for infectious diseases to date. Renewed focus must be placed on developing innovative strategies to delivering screening and the completion of necessary treatment for multiple key infections to a wider group of high-risk international migrants, with policy makers and researchers involved with global migration taking a longer-term view on improving health outcomes in this group as they integrate into health systems in host countries. </w:t>
      </w:r>
      <w:r w:rsidR="00D6446A">
        <w:t>The particular</w:t>
      </w:r>
      <w:r w:rsidR="003B6B57">
        <w:t xml:space="preserve">ly high uptake in primary care may </w:t>
      </w:r>
      <w:r w:rsidR="00D6446A">
        <w:t xml:space="preserve">suggest that </w:t>
      </w:r>
      <w:r w:rsidR="003B6B57">
        <w:t>this</w:t>
      </w:r>
      <w:r w:rsidR="00D6446A">
        <w:t xml:space="preserve"> may be </w:t>
      </w:r>
      <w:r w:rsidR="003B6B57">
        <w:t xml:space="preserve">a </w:t>
      </w:r>
      <w:r w:rsidR="00D6446A">
        <w:t xml:space="preserve">particularly effective </w:t>
      </w:r>
      <w:r w:rsidR="003B6B57">
        <w:t xml:space="preserve">setting </w:t>
      </w:r>
      <w:r w:rsidR="00D6446A">
        <w:t xml:space="preserve">in which to screen.  This also suggests that offering screening in multiple settings may </w:t>
      </w:r>
      <w:r w:rsidR="00E5184D">
        <w:t>improve coverage, uptake, and treatment completion</w:t>
      </w:r>
      <w:r w:rsidR="00D6446A">
        <w:t xml:space="preserve"> in migrant communities</w:t>
      </w:r>
      <w:r w:rsidR="00E5184D">
        <w:t>, echoing previous recommendations</w:t>
      </w:r>
      <w:r w:rsidR="00D6446A">
        <w:t>.</w:t>
      </w:r>
      <w:hyperlink w:anchor="_ENREF_35" w:tooltip="Brewin, 2006 #56" w:history="1">
        <w:r w:rsidR="00E5184D" w:rsidRPr="00171A9D">
          <w:rPr>
            <w:rStyle w:val="Hyperlink"/>
          </w:rPr>
          <w:fldChar w:fldCharType="begin">
            <w:fldData xml:space="preserve">PEVuZE5vdGU+PENpdGU+PEF1dGhvcj5CcmV3aW48L0F1dGhvcj48WWVhcj4yMDA2PC9ZZWFyPjxS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612D10" w:rsidRPr="00171A9D">
          <w:rPr>
            <w:rStyle w:val="Hyperlink"/>
          </w:rPr>
          <w:instrText xml:space="preserve"> ADDIN EN.CITE </w:instrText>
        </w:r>
        <w:r w:rsidR="00612D10" w:rsidRPr="00171A9D">
          <w:rPr>
            <w:rStyle w:val="Hyperlink"/>
          </w:rPr>
          <w:fldChar w:fldCharType="begin">
            <w:fldData xml:space="preserve">PEVuZE5vdGU+PENpdGU+PEF1dGhvcj5CcmV3aW48L0F1dGhvcj48WWVhcj4yMDA2PC9ZZWFyPjxS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612D10" w:rsidRPr="00171A9D">
          <w:rPr>
            <w:rStyle w:val="Hyperlink"/>
          </w:rPr>
          <w:instrText xml:space="preserve"> ADDIN EN.CITE.DATA </w:instrText>
        </w:r>
        <w:r w:rsidR="00612D10" w:rsidRPr="00171A9D">
          <w:rPr>
            <w:rStyle w:val="Hyperlink"/>
          </w:rPr>
        </w:r>
        <w:r w:rsidR="00612D10" w:rsidRPr="00171A9D">
          <w:rPr>
            <w:rStyle w:val="Hyperlink"/>
          </w:rPr>
          <w:fldChar w:fldCharType="end"/>
        </w:r>
        <w:r w:rsidR="00E5184D" w:rsidRPr="00171A9D">
          <w:rPr>
            <w:rStyle w:val="Hyperlink"/>
          </w:rPr>
        </w:r>
        <w:r w:rsidR="00E5184D" w:rsidRPr="00171A9D">
          <w:rPr>
            <w:rStyle w:val="Hyperlink"/>
          </w:rPr>
          <w:fldChar w:fldCharType="separate"/>
        </w:r>
        <w:r w:rsidR="00612D10" w:rsidRPr="00171A9D">
          <w:rPr>
            <w:rStyle w:val="Hyperlink"/>
            <w:noProof/>
            <w:vertAlign w:val="superscript"/>
          </w:rPr>
          <w:t>35</w:t>
        </w:r>
        <w:r w:rsidR="00E5184D" w:rsidRPr="00171A9D">
          <w:rPr>
            <w:rStyle w:val="Hyperlink"/>
          </w:rPr>
          <w:fldChar w:fldCharType="end"/>
        </w:r>
      </w:hyperlink>
      <w:r w:rsidR="00D6446A">
        <w:t xml:space="preserve"> </w:t>
      </w:r>
      <w:r w:rsidR="00384152">
        <w:t xml:space="preserve">Though only eight studies reported on screenings in non-clinical community-based settings, they may </w:t>
      </w:r>
      <w:r w:rsidR="00DD7712">
        <w:t xml:space="preserve">also </w:t>
      </w:r>
      <w:r w:rsidR="00384152">
        <w:t xml:space="preserve">be </w:t>
      </w:r>
      <w:r w:rsidR="00DD7712">
        <w:t>effective sites for screening</w:t>
      </w:r>
      <w:r w:rsidR="00384152">
        <w:t>.</w:t>
      </w:r>
      <w:hyperlink w:anchor="_ENREF_126" w:tooltip="Chin, 2005 #111" w:history="1">
        <w:r w:rsidR="00384152" w:rsidRPr="00171A9D">
          <w:rPr>
            <w:rStyle w:val="Hyperlink"/>
          </w:rPr>
          <w:fldChar w:fldCharType="begin">
            <w:fldData xml:space="preserve">PEVuZE5vdGU+PENpdGU+PEF1dGhvcj5DaGluPC9BdXRob3I+PFllYXI+MjAwNTwvWWVhcj48UmVj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=
</w:fldData>
          </w:fldChar>
        </w:r>
        <w:r w:rsidR="00353155" w:rsidRPr="00171A9D">
          <w:rPr>
            <w:rStyle w:val="Hyperlink"/>
          </w:rPr>
          <w:instrText xml:space="preserve"> ADDIN EN.CITE </w:instrText>
        </w:r>
        <w:r w:rsidR="00353155" w:rsidRPr="00171A9D">
          <w:rPr>
            <w:rStyle w:val="Hyperlink"/>
          </w:rPr>
          <w:fldChar w:fldCharType="begin">
            <w:fldData xml:space="preserve">PEVuZE5vdGU+PENpdGU+PEF1dGhvcj5DaGluPC9BdXRob3I+PFllYXI+MjAwNTwvWWVhcj48UmVj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=
</w:fldData>
          </w:fldChar>
        </w:r>
        <w:r w:rsidR="00353155" w:rsidRPr="00171A9D">
          <w:rPr>
            <w:rStyle w:val="Hyperlink"/>
          </w:rPr>
          <w:instrText xml:space="preserve"> ADDIN EN.CITE.DATA </w:instrText>
        </w:r>
        <w:r w:rsidR="00353155" w:rsidRPr="00171A9D">
          <w:rPr>
            <w:rStyle w:val="Hyperlink"/>
          </w:rPr>
        </w:r>
        <w:r w:rsidR="00353155" w:rsidRPr="00171A9D">
          <w:rPr>
            <w:rStyle w:val="Hyperlink"/>
          </w:rPr>
          <w:fldChar w:fldCharType="end"/>
        </w:r>
        <w:r w:rsidR="00384152" w:rsidRPr="00171A9D">
          <w:rPr>
            <w:rStyle w:val="Hyperlink"/>
          </w:rPr>
        </w:r>
        <w:r w:rsidR="00384152" w:rsidRPr="00171A9D">
          <w:rPr>
            <w:rStyle w:val="Hyperlink"/>
          </w:rPr>
          <w:fldChar w:fldCharType="separate"/>
        </w:r>
        <w:r w:rsidR="00353155" w:rsidRPr="00171A9D">
          <w:rPr>
            <w:rStyle w:val="Hyperlink"/>
            <w:noProof/>
            <w:vertAlign w:val="superscript"/>
          </w:rPr>
          <w:t>126</w:t>
        </w:r>
        <w:r w:rsidR="00384152" w:rsidRPr="00171A9D">
          <w:rPr>
            <w:rStyle w:val="Hyperlink"/>
          </w:rPr>
          <w:fldChar w:fldCharType="end"/>
        </w:r>
      </w:hyperlink>
      <w:r w:rsidR="00384152">
        <w:t xml:space="preserve">  Collaborating with community organisations has proved fruitful in past screening studies</w:t>
      </w:r>
      <w:r w:rsidR="00384152">
        <w:fldChar w:fldCharType="begin">
          <w:fldData xml:space="preserve">PEVuZE5vdGU+PENpdGU+PEF1dGhvcj5KYWZmZXJiaG95PC9BdXRob3I+PFllYXI+MjAxMjwvWWVh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</w:fldData>
        </w:fldChar>
      </w:r>
      <w:r w:rsidR="00353155">
        <w:instrText xml:space="preserve"> ADDIN EN.CITE </w:instrText>
      </w:r>
      <w:r w:rsidR="00353155">
        <w:fldChar w:fldCharType="begin">
          <w:fldData xml:space="preserve">PEVuZE5vdGU+PENpdGU+PEF1dGhvcj5KYWZmZXJiaG95PC9BdXRob3I+PFllYXI+MjAxMjwvWWVh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</w:fldData>
        </w:fldChar>
      </w:r>
      <w:r w:rsidR="00353155">
        <w:instrText xml:space="preserve"> ADDIN EN.CITE.DATA </w:instrText>
      </w:r>
      <w:r w:rsidR="00353155">
        <w:fldChar w:fldCharType="end"/>
      </w:r>
      <w:r w:rsidR="00384152">
        <w:fldChar w:fldCharType="separate"/>
      </w:r>
      <w:hyperlink w:anchor="_ENREF_44" w:tooltip="Jafferbhoy, 2012 #65" w:history="1">
        <w:r w:rsidR="00353155" w:rsidRPr="00171A9D">
          <w:rPr>
            <w:rStyle w:val="Hyperlink"/>
            <w:noProof/>
            <w:vertAlign w:val="superscript"/>
          </w:rPr>
          <w:t>44</w:t>
        </w:r>
      </w:hyperlink>
      <w:r w:rsidR="00353155" w:rsidRPr="00353155">
        <w:rPr>
          <w:noProof/>
          <w:vertAlign w:val="superscript"/>
        </w:rPr>
        <w:t>,</w:t>
      </w:r>
      <w:hyperlink w:anchor="_ENREF_65" w:tooltip="Sadler, 2006 #85" w:history="1">
        <w:r w:rsidR="00353155" w:rsidRPr="00171A9D">
          <w:rPr>
            <w:rStyle w:val="Hyperlink"/>
            <w:noProof/>
            <w:vertAlign w:val="superscript"/>
          </w:rPr>
          <w:t>65</w:t>
        </w:r>
      </w:hyperlink>
      <w:r w:rsidR="00353155" w:rsidRPr="00353155">
        <w:rPr>
          <w:noProof/>
          <w:vertAlign w:val="superscript"/>
        </w:rPr>
        <w:t>,</w:t>
      </w:r>
      <w:hyperlink w:anchor="_ENREF_86" w:tooltip="Brassard, 2006 #112" w:history="1">
        <w:r w:rsidR="00353155" w:rsidRPr="00171A9D">
          <w:rPr>
            <w:rStyle w:val="Hyperlink"/>
            <w:noProof/>
            <w:vertAlign w:val="superscript"/>
          </w:rPr>
          <w:t>86</w:t>
        </w:r>
      </w:hyperlink>
      <w:r w:rsidR="00353155" w:rsidRPr="00353155">
        <w:rPr>
          <w:noProof/>
          <w:vertAlign w:val="superscript"/>
        </w:rPr>
        <w:t>,</w:t>
      </w:r>
      <w:hyperlink w:anchor="_ENREF_127" w:tooltip="Gany, 2005  #112" w:history="1">
        <w:r w:rsidR="00353155" w:rsidRPr="00171A9D">
          <w:rPr>
            <w:rStyle w:val="Hyperlink"/>
            <w:noProof/>
            <w:vertAlign w:val="superscript"/>
          </w:rPr>
          <w:t>127</w:t>
        </w:r>
      </w:hyperlink>
      <w:r w:rsidR="00384152">
        <w:fldChar w:fldCharType="end"/>
      </w:r>
      <w:r w:rsidR="00384152">
        <w:t xml:space="preserve"> and qualitative research on screening in migrant communities has pointed to the perceived benefit of collaborations with community organisations and more community-based services due to the increased ownership and the opportunity to build migrant sensitive services.</w:t>
      </w:r>
      <w:hyperlink w:anchor="_ENREF_12" w:tooltip="Seedat, 2014 #2059" w:history="1">
        <w:r w:rsidR="00384152" w:rsidRPr="00171A9D">
          <w:rPr>
            <w:rStyle w:val="Hyperlink"/>
          </w:rPr>
          <w:fldChar w:fldCharType="begin"/>
        </w:r>
        <w:r w:rsidR="00612D10" w:rsidRPr="00171A9D">
          <w:rPr>
            <w:rStyle w:val="Hyperlink"/>
          </w:rPr>
          <w:instrText xml:space="preserve"> ADDIN EN.CITE &lt;EndNote&gt;&lt;Cite&gt;&lt;Author&gt;Seedat&lt;/Author&gt;&lt;Year&gt;2014&lt;/Year&gt;&lt;RecNum&gt;5&lt;/RecNum&gt;&lt;DisplayText&gt;&lt;style face="superscript"&gt;12&lt;/style&gt;&lt;/DisplayText&gt;&lt;record&gt;&lt;rec-number&gt;5&lt;/rec-number&gt;&lt;foreign-keys&gt;&lt;key app="EN" db-id="p2d9xx0p522adqedwfqxx2p4wrvp022ffwfx" timestamp="1474384867"&gt;5&lt;/key&gt;&lt;/foreign-keys&gt;&lt;ref-type name="Journal Article"&gt;17&lt;/ref-type&gt;&lt;contributors&gt;&lt;authors&gt;&lt;author&gt;Seedat, Farah&lt;/author&gt;&lt;author&gt;Hargreaves, Sally&lt;/author&gt;&lt;author&gt;Friedland, Jonathan S&lt;/author&gt;&lt;/authors&gt;&lt;/contributors&gt;&lt;titles&gt;&lt;title&gt;Engaging New Migrants in Infectious Disease Screening: A Qualitative Semi-Structured Interview Study of UK Migrant Community Health-Care Leads&lt;/title&gt;&lt;/titles&gt;&lt;dates&gt;&lt;year&gt;2014&lt;/year&gt;&lt;/dates&gt;&lt;isbn&gt;1932-6203&lt;/isbn&gt;&lt;urls&gt;&lt;/urls&gt;&lt;/record&gt;&lt;/Cite&gt;&lt;/EndNote&gt;</w:instrText>
        </w:r>
        <w:r w:rsidR="00384152" w:rsidRPr="00171A9D">
          <w:rPr>
            <w:rStyle w:val="Hyperlink"/>
          </w:rPr>
          <w:fldChar w:fldCharType="separate"/>
        </w:r>
        <w:r w:rsidR="00612D10" w:rsidRPr="00171A9D">
          <w:rPr>
            <w:rStyle w:val="Hyperlink"/>
            <w:noProof/>
            <w:vertAlign w:val="superscript"/>
          </w:rPr>
          <w:t>12</w:t>
        </w:r>
        <w:r w:rsidR="00384152" w:rsidRPr="00171A9D">
          <w:rPr>
            <w:rStyle w:val="Hyperlink"/>
          </w:rPr>
          <w:fldChar w:fldCharType="end"/>
        </w:r>
      </w:hyperlink>
      <w:r w:rsidR="00384152">
        <w:t xml:space="preserve">  Such settings may thus also enable efforts to address the barriers and facilitators to the detection and treatment of infectious diseases in migrants identified in the research</w:t>
      </w:r>
      <w:r w:rsidR="00B56A7E">
        <w:t>.</w:t>
      </w:r>
    </w:p>
    <w:p w14:paraId="3723601A" w14:textId="78208A10" w:rsidR="00986973" w:rsidRDefault="00CE2C78" w:rsidP="004C7D5C">
      <w:pPr>
        <w:spacing w:beforeLines="100" w:before="240" w:afterLines="100" w:after="240" w:line="480" w:lineRule="auto"/>
      </w:pPr>
      <w:r>
        <w:lastRenderedPageBreak/>
        <w:t>E</w:t>
      </w:r>
      <w:r w:rsidR="00104881">
        <w:t>vidence-based guidance on infectious diseases screening to encompass multiple key infections and the broader range of migrants currently residing in the EU</w:t>
      </w:r>
      <w:r>
        <w:t xml:space="preserve"> are now needed, with a focus placed on effective implementation that will need to be appropriately resourced</w:t>
      </w:r>
      <w:r w:rsidR="00A32CE9">
        <w:t>, as well as a long-term view to ensure health systems are responsive and accessible</w:t>
      </w:r>
      <w:r w:rsidR="00E3090F">
        <w:t xml:space="preserve">. </w:t>
      </w:r>
      <w:r w:rsidR="00986973">
        <w:t xml:space="preserve">More emphasis must be placed on developing innovative </w:t>
      </w:r>
      <w:r>
        <w:t xml:space="preserve">and sustainable </w:t>
      </w:r>
      <w:r w:rsidR="00986973">
        <w:t xml:space="preserve">strategies to increase coverage rates and ensure screening and treatment completion, in order for migrant screening programmes to ultimately be successful, and to better engage newly arrived migrants in latent TB screening. </w:t>
      </w:r>
      <w:r w:rsidR="00A32CE9">
        <w:t xml:space="preserve">Such priorities will be essential to achieve TB targets across Europe. </w:t>
      </w:r>
      <w:r>
        <w:t xml:space="preserve">Policy makers and researchers involved with global migration need to ensure a longer-term view on improving health outcomes in </w:t>
      </w:r>
      <w:r w:rsidR="00F72CFB">
        <w:t xml:space="preserve">migrant populations </w:t>
      </w:r>
      <w:r>
        <w:t xml:space="preserve">as they integrate into health systems in </w:t>
      </w:r>
      <w:r w:rsidR="00F72CFB">
        <w:t xml:space="preserve">host </w:t>
      </w:r>
      <w:r>
        <w:t>countries.</w:t>
      </w:r>
    </w:p>
    <w:p w14:paraId="3CC39223" w14:textId="57275FFD" w:rsidR="00EC1754" w:rsidRDefault="00EC1754" w:rsidP="00E11A5D">
      <w:pPr>
        <w:spacing w:beforeLines="100" w:before="240" w:afterLines="100" w:after="240" w:line="480" w:lineRule="auto"/>
      </w:pPr>
    </w:p>
    <w:p w14:paraId="0B75CF45" w14:textId="77777777" w:rsidR="003E0272" w:rsidRDefault="003E0272" w:rsidP="00E11A5D">
      <w:pPr>
        <w:spacing w:beforeLines="100" w:before="240" w:afterLines="100" w:after="240" w:line="480" w:lineRule="auto"/>
      </w:pPr>
    </w:p>
    <w:p w14:paraId="419D3587" w14:textId="77777777" w:rsidR="003E0272" w:rsidRDefault="003E0272" w:rsidP="00E11A5D">
      <w:pPr>
        <w:spacing w:beforeLines="100" w:before="240" w:afterLines="100" w:after="240" w:line="480" w:lineRule="auto"/>
      </w:pPr>
    </w:p>
    <w:p w14:paraId="1D437195" w14:textId="0114C193" w:rsidR="00C95E9C" w:rsidRPr="00BF16BC" w:rsidRDefault="00FD6495" w:rsidP="00E16CE2">
      <w:pPr>
        <w:spacing w:beforeLines="100" w:before="240" w:afterLines="100" w:after="240" w:line="480" w:lineRule="auto"/>
        <w:rPr>
          <w:rFonts w:ascii="Calibri" w:hAnsi="Calibri"/>
          <w:b/>
          <w:noProof/>
        </w:rPr>
      </w:pPr>
      <w:r w:rsidRPr="00BF16BC">
        <w:rPr>
          <w:rFonts w:ascii="Calibri" w:hAnsi="Calibri"/>
          <w:b/>
          <w:noProof/>
        </w:rPr>
        <w:t>Contributions</w:t>
      </w:r>
    </w:p>
    <w:p w14:paraId="0993AB06" w14:textId="0E46EF25" w:rsidR="00FD6495" w:rsidRDefault="00AD0DA3" w:rsidP="00830672">
      <w:pPr>
        <w:spacing w:beforeLines="100" w:before="240" w:afterLines="100" w:after="240" w:line="480" w:lineRule="auto"/>
        <w:rPr>
          <w:rFonts w:ascii="Calibri" w:hAnsi="Calibri"/>
          <w:noProof/>
        </w:rPr>
      </w:pPr>
      <w:r>
        <w:rPr>
          <w:rFonts w:ascii="Calibri" w:hAnsi="Calibri"/>
          <w:noProof/>
        </w:rPr>
        <w:t>SH</w:t>
      </w:r>
      <w:r w:rsidR="004C7D5C">
        <w:rPr>
          <w:rFonts w:ascii="Calibri" w:hAnsi="Calibri"/>
          <w:noProof/>
        </w:rPr>
        <w:t xml:space="preserve"> </w:t>
      </w:r>
      <w:r>
        <w:rPr>
          <w:rFonts w:ascii="Calibri" w:hAnsi="Calibri"/>
          <w:noProof/>
        </w:rPr>
        <w:t xml:space="preserve">and JSF conceived the project. </w:t>
      </w:r>
      <w:r w:rsidR="00F0289D">
        <w:rPr>
          <w:rFonts w:ascii="Calibri" w:hAnsi="Calibri"/>
          <w:noProof/>
        </w:rPr>
        <w:t>FS</w:t>
      </w:r>
      <w:r w:rsidR="004C7D5C">
        <w:rPr>
          <w:rFonts w:ascii="Calibri" w:hAnsi="Calibri"/>
          <w:noProof/>
        </w:rPr>
        <w:t xml:space="preserve"> coordinated the data collection and analysis</w:t>
      </w:r>
      <w:r w:rsidR="00F0289D">
        <w:rPr>
          <w:rFonts w:ascii="Calibri" w:hAnsi="Calibri"/>
          <w:noProof/>
        </w:rPr>
        <w:t xml:space="preserve">, </w:t>
      </w:r>
      <w:r w:rsidR="004C7D5C">
        <w:rPr>
          <w:rFonts w:ascii="Calibri" w:hAnsi="Calibri"/>
          <w:noProof/>
        </w:rPr>
        <w:t xml:space="preserve">and FS, </w:t>
      </w:r>
      <w:r w:rsidR="00F0289D">
        <w:rPr>
          <w:rFonts w:ascii="Calibri" w:hAnsi="Calibri"/>
          <w:noProof/>
        </w:rPr>
        <w:t xml:space="preserve">SH, </w:t>
      </w:r>
      <w:r w:rsidR="00B43214">
        <w:rPr>
          <w:rFonts w:ascii="Calibri" w:hAnsi="Calibri"/>
          <w:noProof/>
        </w:rPr>
        <w:t xml:space="preserve">JO, </w:t>
      </w:r>
      <w:r w:rsidR="00F0289D">
        <w:rPr>
          <w:rFonts w:ascii="Calibri" w:hAnsi="Calibri"/>
          <w:noProof/>
        </w:rPr>
        <w:t>and LN did the abstract screening and identified included papers. FS</w:t>
      </w:r>
      <w:r w:rsidR="00B43214">
        <w:rPr>
          <w:rFonts w:ascii="Calibri" w:hAnsi="Calibri"/>
          <w:noProof/>
        </w:rPr>
        <w:t>, JO,</w:t>
      </w:r>
      <w:r w:rsidR="00F0289D">
        <w:rPr>
          <w:rFonts w:ascii="Calibri" w:hAnsi="Calibri"/>
          <w:noProof/>
        </w:rPr>
        <w:t xml:space="preserve"> and LN did the data extraction</w:t>
      </w:r>
      <w:r w:rsidR="007A6F62">
        <w:rPr>
          <w:rFonts w:ascii="Calibri" w:hAnsi="Calibri"/>
          <w:noProof/>
        </w:rPr>
        <w:t xml:space="preserve"> and all authors supported the analysis and interpretation of data</w:t>
      </w:r>
      <w:r w:rsidR="00F0289D">
        <w:rPr>
          <w:rFonts w:ascii="Calibri" w:hAnsi="Calibri"/>
          <w:noProof/>
        </w:rPr>
        <w:t xml:space="preserve">. FS, SH, and LN wrote a </w:t>
      </w:r>
      <w:r w:rsidR="00800E36">
        <w:rPr>
          <w:rFonts w:ascii="Calibri" w:hAnsi="Calibri"/>
          <w:noProof/>
        </w:rPr>
        <w:t xml:space="preserve">first </w:t>
      </w:r>
      <w:r w:rsidR="00F0289D">
        <w:rPr>
          <w:rFonts w:ascii="Calibri" w:hAnsi="Calibri"/>
          <w:noProof/>
        </w:rPr>
        <w:t>draft of the p</w:t>
      </w:r>
      <w:r w:rsidR="00104881">
        <w:rPr>
          <w:rFonts w:ascii="Calibri" w:hAnsi="Calibri"/>
          <w:noProof/>
        </w:rPr>
        <w:t>aper and JSF</w:t>
      </w:r>
      <w:r w:rsidR="00B43214">
        <w:rPr>
          <w:rFonts w:ascii="Calibri" w:hAnsi="Calibri"/>
          <w:noProof/>
        </w:rPr>
        <w:t xml:space="preserve">, </w:t>
      </w:r>
      <w:r w:rsidR="00104881">
        <w:rPr>
          <w:rFonts w:ascii="Calibri" w:hAnsi="Calibri"/>
          <w:noProof/>
        </w:rPr>
        <w:t>MB</w:t>
      </w:r>
      <w:r w:rsidR="00B43214">
        <w:rPr>
          <w:rFonts w:ascii="Calibri" w:hAnsi="Calibri"/>
          <w:noProof/>
        </w:rPr>
        <w:t>, and JO</w:t>
      </w:r>
      <w:r w:rsidR="00F0289D">
        <w:rPr>
          <w:rFonts w:ascii="Calibri" w:hAnsi="Calibri"/>
          <w:noProof/>
        </w:rPr>
        <w:t xml:space="preserve"> inputed into </w:t>
      </w:r>
      <w:r w:rsidR="00800E36">
        <w:rPr>
          <w:rFonts w:ascii="Calibri" w:hAnsi="Calibri"/>
          <w:noProof/>
        </w:rPr>
        <w:t xml:space="preserve">subsequent drafts. </w:t>
      </w:r>
    </w:p>
    <w:p w14:paraId="1452E751" w14:textId="14342F1B" w:rsidR="00FD6495" w:rsidRPr="00BF16BC" w:rsidRDefault="00FD6495" w:rsidP="00E16CE2">
      <w:pPr>
        <w:spacing w:beforeLines="100" w:before="240" w:afterLines="100" w:after="240" w:line="480" w:lineRule="auto"/>
        <w:rPr>
          <w:rFonts w:ascii="Calibri" w:hAnsi="Calibri"/>
          <w:b/>
          <w:noProof/>
        </w:rPr>
      </w:pPr>
      <w:r w:rsidRPr="00BF16BC">
        <w:rPr>
          <w:rFonts w:ascii="Calibri" w:hAnsi="Calibri"/>
          <w:b/>
          <w:noProof/>
        </w:rPr>
        <w:t>Conflict of interest</w:t>
      </w:r>
    </w:p>
    <w:p w14:paraId="0619508F" w14:textId="5C4C5FC5" w:rsidR="00FD6495" w:rsidRDefault="00764580" w:rsidP="00E16CE2">
      <w:pPr>
        <w:spacing w:beforeLines="100" w:before="240" w:afterLines="100" w:after="240" w:line="480" w:lineRule="auto"/>
        <w:rPr>
          <w:rFonts w:ascii="Calibri" w:hAnsi="Calibri"/>
          <w:noProof/>
        </w:rPr>
      </w:pPr>
      <w:r>
        <w:rPr>
          <w:rFonts w:ascii="Calibri" w:hAnsi="Calibri"/>
          <w:noProof/>
        </w:rPr>
        <w:t xml:space="preserve">SH is a Senior Editor at TLID. </w:t>
      </w:r>
      <w:r w:rsidR="00FD6495">
        <w:rPr>
          <w:rFonts w:ascii="Calibri" w:hAnsi="Calibri"/>
          <w:noProof/>
        </w:rPr>
        <w:t xml:space="preserve">All </w:t>
      </w:r>
      <w:r>
        <w:rPr>
          <w:rFonts w:ascii="Calibri" w:hAnsi="Calibri"/>
          <w:noProof/>
        </w:rPr>
        <w:t xml:space="preserve">other </w:t>
      </w:r>
      <w:r w:rsidR="00FD6495">
        <w:rPr>
          <w:rFonts w:ascii="Calibri" w:hAnsi="Calibri"/>
          <w:noProof/>
        </w:rPr>
        <w:t xml:space="preserve">authors declare no conflicts of interest. </w:t>
      </w:r>
    </w:p>
    <w:p w14:paraId="5911942F" w14:textId="77777777" w:rsidR="00FD6495" w:rsidRPr="00BF16BC" w:rsidRDefault="00FD6495" w:rsidP="00E16CE2">
      <w:pPr>
        <w:spacing w:beforeLines="100" w:before="240" w:afterLines="100" w:after="240" w:line="480" w:lineRule="auto"/>
        <w:rPr>
          <w:b/>
        </w:rPr>
      </w:pPr>
      <w:r w:rsidRPr="00BF16BC">
        <w:rPr>
          <w:b/>
        </w:rPr>
        <w:t>Acknowledgements</w:t>
      </w:r>
    </w:p>
    <w:p w14:paraId="3E637BDD" w14:textId="0C52D090" w:rsidR="00FD6495" w:rsidRDefault="000931B8" w:rsidP="00830672">
      <w:pPr>
        <w:spacing w:beforeLines="100" w:before="240" w:afterLines="100" w:after="240" w:line="480" w:lineRule="auto"/>
      </w:pPr>
      <w:r w:rsidRPr="000931B8">
        <w:rPr>
          <w:rFonts w:ascii="Calibri" w:hAnsi="Calibri"/>
          <w:color w:val="212121"/>
          <w:shd w:val="clear" w:color="auto" w:fill="FFFFFF"/>
        </w:rPr>
        <w:t xml:space="preserve"> </w:t>
      </w:r>
      <w:r>
        <w:rPr>
          <w:rFonts w:ascii="Calibri" w:hAnsi="Calibri"/>
          <w:color w:val="212121"/>
          <w:shd w:val="clear" w:color="auto" w:fill="FFFFFF"/>
        </w:rPr>
        <w:t xml:space="preserve">This work was funded by the Imperial NIHR Biomedical Research Centre and the Imperial College Healthcare Charity. SH, JSF and LN are additionally funded by the Wellcome Trust (Grant number </w:t>
      </w:r>
      <w:r>
        <w:rPr>
          <w:rFonts w:ascii="Calibri" w:hAnsi="Calibri"/>
          <w:color w:val="212121"/>
          <w:shd w:val="clear" w:color="auto" w:fill="FFFFFF"/>
        </w:rPr>
        <w:lastRenderedPageBreak/>
        <w:t>209993/Z/17/Z) and the European Society for Clinical Microbiology and Infectious Diseases (ESCMID) through the ESCMID Study Group for Infections in Travellers and Migrants (ESGITM) Research Funding.</w:t>
      </w:r>
      <w:r w:rsidR="009A5099">
        <w:rPr>
          <w:sz w:val="24"/>
          <w:szCs w:val="24"/>
        </w:rPr>
        <w:t xml:space="preserve"> </w:t>
      </w:r>
      <w:r w:rsidR="00E878FF">
        <w:t>We would like to thank all the members of our expert panel who contributed grey literature.</w:t>
      </w:r>
    </w:p>
    <w:p w14:paraId="3F691FC5" w14:textId="77777777" w:rsidR="00C95E9C" w:rsidRDefault="00C95E9C" w:rsidP="00E16CE2">
      <w:pPr>
        <w:spacing w:beforeLines="100" w:before="240" w:afterLines="100" w:after="240" w:line="480" w:lineRule="auto"/>
        <w:rPr>
          <w:rFonts w:ascii="Calibri" w:hAnsi="Calibri"/>
          <w:noProof/>
        </w:rPr>
      </w:pPr>
    </w:p>
    <w:p w14:paraId="3EF49CB6" w14:textId="77777777" w:rsidR="00C95E9C" w:rsidRPr="00BF16BC" w:rsidRDefault="00C95E9C" w:rsidP="00E16CE2">
      <w:pPr>
        <w:spacing w:beforeLines="100" w:before="240" w:afterLines="100" w:after="240" w:line="480" w:lineRule="auto"/>
        <w:rPr>
          <w:b/>
        </w:rPr>
      </w:pPr>
    </w:p>
    <w:p w14:paraId="01D716CD" w14:textId="410FEB3B" w:rsidR="00B3695F" w:rsidRPr="00BF16BC" w:rsidRDefault="00EB5D0A" w:rsidP="00E16CE2">
      <w:pPr>
        <w:spacing w:beforeLines="100" w:before="240" w:afterLines="100" w:after="240" w:line="480" w:lineRule="auto"/>
        <w:rPr>
          <w:b/>
        </w:rPr>
      </w:pPr>
      <w:r w:rsidRPr="00BF16BC">
        <w:rPr>
          <w:b/>
        </w:rPr>
        <w:t xml:space="preserve">REFERENCES </w:t>
      </w:r>
    </w:p>
    <w:p w14:paraId="0CDC026F" w14:textId="77777777" w:rsidR="00171A9D" w:rsidRPr="00171A9D" w:rsidRDefault="00E1610F" w:rsidP="00171A9D">
      <w:pPr>
        <w:pStyle w:val="EndNoteBibliography"/>
        <w:spacing w:after="0"/>
      </w:pPr>
      <w:r>
        <w:fldChar w:fldCharType="begin"/>
      </w:r>
      <w:r>
        <w:instrText xml:space="preserve"> ADDIN EN.REFLIST </w:instrText>
      </w:r>
      <w:r>
        <w:fldChar w:fldCharType="separate"/>
      </w:r>
      <w:bookmarkStart w:id="1" w:name="_ENREF_1"/>
      <w:r w:rsidR="00171A9D" w:rsidRPr="00171A9D">
        <w:t>1.</w:t>
      </w:r>
      <w:r w:rsidR="00171A9D" w:rsidRPr="00171A9D">
        <w:tab/>
        <w:t>UN. International Migration Report 2013: United Nations, 2013.</w:t>
      </w:r>
      <w:bookmarkEnd w:id="1"/>
    </w:p>
    <w:p w14:paraId="531F035A" w14:textId="77777777" w:rsidR="00171A9D" w:rsidRPr="00171A9D" w:rsidRDefault="00171A9D" w:rsidP="00171A9D">
      <w:pPr>
        <w:pStyle w:val="EndNoteBibliography"/>
        <w:spacing w:after="0"/>
      </w:pPr>
      <w:bookmarkStart w:id="2" w:name="_ENREF_2"/>
      <w:r w:rsidRPr="00171A9D">
        <w:t>2.</w:t>
      </w:r>
      <w:r w:rsidRPr="00171A9D">
        <w:tab/>
        <w:t>IOM. World Migration Report 2018: International Organization for Migration, 2018.</w:t>
      </w:r>
      <w:bookmarkEnd w:id="2"/>
    </w:p>
    <w:p w14:paraId="5C772221" w14:textId="77777777" w:rsidR="00171A9D" w:rsidRPr="00171A9D" w:rsidRDefault="00171A9D" w:rsidP="00171A9D">
      <w:pPr>
        <w:pStyle w:val="EndNoteBibliography"/>
        <w:spacing w:after="0"/>
      </w:pPr>
      <w:bookmarkStart w:id="3" w:name="_ENREF_3"/>
      <w:r w:rsidRPr="00171A9D">
        <w:t>3.</w:t>
      </w:r>
      <w:r w:rsidRPr="00171A9D">
        <w:tab/>
        <w:t xml:space="preserve">Carballo M, Hargreaves S, Gudumac I, Maclean EC. Evolving migrant crisis in Europe: implications for health systems. </w:t>
      </w:r>
      <w:r w:rsidRPr="00171A9D">
        <w:rPr>
          <w:i/>
        </w:rPr>
        <w:t>The Lancet Global Health</w:t>
      </w:r>
      <w:r w:rsidRPr="00171A9D">
        <w:t xml:space="preserve"> 2017; </w:t>
      </w:r>
      <w:r w:rsidRPr="00171A9D">
        <w:rPr>
          <w:b/>
        </w:rPr>
        <w:t>5</w:t>
      </w:r>
      <w:r w:rsidRPr="00171A9D">
        <w:t>(3): e252-e3.</w:t>
      </w:r>
      <w:bookmarkEnd w:id="3"/>
    </w:p>
    <w:p w14:paraId="02EFCA98" w14:textId="77777777" w:rsidR="00171A9D" w:rsidRPr="00171A9D" w:rsidRDefault="00171A9D" w:rsidP="00171A9D">
      <w:pPr>
        <w:pStyle w:val="EndNoteBibliography"/>
        <w:spacing w:after="0"/>
      </w:pPr>
      <w:bookmarkStart w:id="4" w:name="_ENREF_4"/>
      <w:r w:rsidRPr="00171A9D">
        <w:t>4.</w:t>
      </w:r>
      <w:r w:rsidRPr="00171A9D">
        <w:tab/>
        <w:t xml:space="preserve">Permanand G, Krasnik A, Kluge H, McKee M. Europe's migration challenges: mounting an effective health system response. </w:t>
      </w:r>
      <w:r w:rsidRPr="00171A9D">
        <w:rPr>
          <w:i/>
        </w:rPr>
        <w:t>The European Journal of Public Health</w:t>
      </w:r>
      <w:r w:rsidRPr="00171A9D">
        <w:t xml:space="preserve"> 2016; </w:t>
      </w:r>
      <w:r w:rsidRPr="00171A9D">
        <w:rPr>
          <w:b/>
        </w:rPr>
        <w:t>26</w:t>
      </w:r>
      <w:r w:rsidRPr="00171A9D">
        <w:t>(1): 3-4.</w:t>
      </w:r>
      <w:bookmarkEnd w:id="4"/>
    </w:p>
    <w:p w14:paraId="7F32F083" w14:textId="77777777" w:rsidR="00171A9D" w:rsidRPr="00171A9D" w:rsidRDefault="00171A9D" w:rsidP="00171A9D">
      <w:pPr>
        <w:pStyle w:val="EndNoteBibliography"/>
        <w:spacing w:after="0"/>
      </w:pPr>
      <w:bookmarkStart w:id="5" w:name="_ENREF_5"/>
      <w:r w:rsidRPr="00171A9D">
        <w:t>5.</w:t>
      </w:r>
      <w:r w:rsidRPr="00171A9D">
        <w:tab/>
        <w:t xml:space="preserve">Kärki T, Napoli C, Riccardo F, et al. Screening for infectious diseases among newly arrived migrants in EU/EEA countries—Varying practices but consensus on the utility of screening. </w:t>
      </w:r>
      <w:r w:rsidRPr="00171A9D">
        <w:rPr>
          <w:i/>
        </w:rPr>
        <w:t>International journal of environmental research and public health</w:t>
      </w:r>
      <w:r w:rsidRPr="00171A9D">
        <w:t xml:space="preserve"> 2014; </w:t>
      </w:r>
      <w:r w:rsidRPr="00171A9D">
        <w:rPr>
          <w:b/>
        </w:rPr>
        <w:t>11</w:t>
      </w:r>
      <w:r w:rsidRPr="00171A9D">
        <w:t>(10): 11004-14.</w:t>
      </w:r>
      <w:bookmarkEnd w:id="5"/>
    </w:p>
    <w:p w14:paraId="5933DDD1" w14:textId="77777777" w:rsidR="00171A9D" w:rsidRPr="00171A9D" w:rsidRDefault="00171A9D" w:rsidP="00171A9D">
      <w:pPr>
        <w:pStyle w:val="EndNoteBibliography"/>
        <w:spacing w:after="0"/>
      </w:pPr>
      <w:bookmarkStart w:id="6" w:name="_ENREF_6"/>
      <w:r w:rsidRPr="00171A9D">
        <w:t>6.</w:t>
      </w:r>
      <w:r w:rsidRPr="00171A9D">
        <w:tab/>
        <w:t>ECDC. Tuberculosis surveillance and monitoring in Europe 2017. 2017.</w:t>
      </w:r>
      <w:bookmarkEnd w:id="6"/>
    </w:p>
    <w:p w14:paraId="432B0A54" w14:textId="77777777" w:rsidR="00171A9D" w:rsidRPr="00171A9D" w:rsidRDefault="00171A9D" w:rsidP="00171A9D">
      <w:pPr>
        <w:pStyle w:val="EndNoteBibliography"/>
        <w:spacing w:after="0"/>
      </w:pPr>
      <w:bookmarkStart w:id="7" w:name="_ENREF_7"/>
      <w:r w:rsidRPr="00171A9D">
        <w:t>7.</w:t>
      </w:r>
      <w:r w:rsidRPr="00171A9D">
        <w:tab/>
        <w:t xml:space="preserve">Hargreaves S, Lönnroth K, Nellums L, et al. Multidrug-resistant tuberculosis and migration to Europe. </w:t>
      </w:r>
      <w:r w:rsidRPr="00171A9D">
        <w:rPr>
          <w:i/>
        </w:rPr>
        <w:t>Clinical Microbiology and Infection</w:t>
      </w:r>
      <w:r w:rsidRPr="00171A9D">
        <w:t xml:space="preserve"> 2016; </w:t>
      </w:r>
      <w:r w:rsidRPr="00171A9D">
        <w:rPr>
          <w:b/>
        </w:rPr>
        <w:t>23</w:t>
      </w:r>
      <w:r w:rsidRPr="00171A9D">
        <w:t>(3): 141-6.</w:t>
      </w:r>
      <w:bookmarkEnd w:id="7"/>
    </w:p>
    <w:p w14:paraId="3584471D" w14:textId="77777777" w:rsidR="00171A9D" w:rsidRPr="00171A9D" w:rsidRDefault="00171A9D" w:rsidP="00171A9D">
      <w:pPr>
        <w:pStyle w:val="EndNoteBibliography"/>
        <w:spacing w:after="0"/>
      </w:pPr>
      <w:bookmarkStart w:id="8" w:name="_ENREF_8"/>
      <w:r w:rsidRPr="00171A9D">
        <w:t>8.</w:t>
      </w:r>
      <w:r w:rsidRPr="00171A9D">
        <w:tab/>
        <w:t xml:space="preserve">Hahné SJ, Veldhuijzen IK, Wiessing L, Lim T-A, Salminen M, van de Laar M. Infection with hepatitis B and C virus in Europe: a systematic review of prevalence and cost-effectiveness of screening. </w:t>
      </w:r>
      <w:r w:rsidRPr="00171A9D">
        <w:rPr>
          <w:i/>
        </w:rPr>
        <w:t>BMC infectious diseases</w:t>
      </w:r>
      <w:r w:rsidRPr="00171A9D">
        <w:t xml:space="preserve"> 2013; </w:t>
      </w:r>
      <w:r w:rsidRPr="00171A9D">
        <w:rPr>
          <w:b/>
        </w:rPr>
        <w:t>13</w:t>
      </w:r>
      <w:r w:rsidRPr="00171A9D">
        <w:t>(1): 181.</w:t>
      </w:r>
      <w:bookmarkEnd w:id="8"/>
    </w:p>
    <w:p w14:paraId="244C7930" w14:textId="77777777" w:rsidR="00171A9D" w:rsidRPr="00171A9D" w:rsidRDefault="00171A9D" w:rsidP="00171A9D">
      <w:pPr>
        <w:pStyle w:val="EndNoteBibliography"/>
        <w:spacing w:after="0"/>
      </w:pPr>
      <w:bookmarkStart w:id="9" w:name="_ENREF_9"/>
      <w:r w:rsidRPr="00171A9D">
        <w:t>9.</w:t>
      </w:r>
      <w:r w:rsidRPr="00171A9D">
        <w:tab/>
        <w:t xml:space="preserve">Veldhuijzen IK, Toy M, Hahné SJ, et al. Screening and early treatment of migrants for chronic hepatitis B virus infection is cost-effective. </w:t>
      </w:r>
      <w:r w:rsidRPr="00171A9D">
        <w:rPr>
          <w:i/>
        </w:rPr>
        <w:t>Gastroenterology</w:t>
      </w:r>
      <w:r w:rsidRPr="00171A9D">
        <w:t xml:space="preserve"> 2010; </w:t>
      </w:r>
      <w:r w:rsidRPr="00171A9D">
        <w:rPr>
          <w:b/>
        </w:rPr>
        <w:t>138</w:t>
      </w:r>
      <w:r w:rsidRPr="00171A9D">
        <w:t>(2): 522-30.</w:t>
      </w:r>
      <w:bookmarkEnd w:id="9"/>
    </w:p>
    <w:p w14:paraId="12BF9E40" w14:textId="77777777" w:rsidR="00171A9D" w:rsidRPr="00171A9D" w:rsidRDefault="00171A9D" w:rsidP="00171A9D">
      <w:pPr>
        <w:pStyle w:val="EndNoteBibliography"/>
        <w:spacing w:after="0"/>
      </w:pPr>
      <w:bookmarkStart w:id="10" w:name="_ENREF_10"/>
      <w:r w:rsidRPr="00171A9D">
        <w:lastRenderedPageBreak/>
        <w:t>10.</w:t>
      </w:r>
      <w:r w:rsidRPr="00171A9D">
        <w:tab/>
        <w:t xml:space="preserve">Hargreaves S, Nellums L, Friedland J, Goldberg J, PMurwill P, Jones L. Extending migrant charging into emergency services. </w:t>
      </w:r>
      <w:r w:rsidRPr="00171A9D">
        <w:rPr>
          <w:i/>
        </w:rPr>
        <w:t>British Medical Journal</w:t>
      </w:r>
      <w:r w:rsidRPr="00171A9D">
        <w:t xml:space="preserve"> 2016; </w:t>
      </w:r>
      <w:r w:rsidRPr="00171A9D">
        <w:rPr>
          <w:b/>
        </w:rPr>
        <w:t>352</w:t>
      </w:r>
      <w:r w:rsidRPr="00171A9D">
        <w:t>(i685).</w:t>
      </w:r>
      <w:bookmarkEnd w:id="10"/>
    </w:p>
    <w:p w14:paraId="256ACD14" w14:textId="77777777" w:rsidR="00171A9D" w:rsidRPr="00171A9D" w:rsidRDefault="00171A9D" w:rsidP="00171A9D">
      <w:pPr>
        <w:pStyle w:val="EndNoteBibliography"/>
        <w:spacing w:after="0"/>
      </w:pPr>
      <w:bookmarkStart w:id="11" w:name="_ENREF_11"/>
      <w:r w:rsidRPr="00171A9D">
        <w:t>11.</w:t>
      </w:r>
      <w:r w:rsidRPr="00171A9D">
        <w:tab/>
        <w:t>Medecins du monde. International Network 2016 Observatory Report: Access to healthcare for people facing multiple vulnerabilities in health in 31 cities in 12 countries: Medecins du monde - Doctors of the World.</w:t>
      </w:r>
      <w:bookmarkEnd w:id="11"/>
    </w:p>
    <w:p w14:paraId="763CD2FD" w14:textId="77777777" w:rsidR="00171A9D" w:rsidRPr="00171A9D" w:rsidRDefault="00171A9D" w:rsidP="00171A9D">
      <w:pPr>
        <w:pStyle w:val="EndNoteBibliography"/>
        <w:spacing w:after="0"/>
      </w:pPr>
      <w:bookmarkStart w:id="12" w:name="_ENREF_12"/>
      <w:r w:rsidRPr="00171A9D">
        <w:t>12.</w:t>
      </w:r>
      <w:r w:rsidRPr="00171A9D">
        <w:tab/>
        <w:t>Seedat F, Hargreaves S, Friedland JS. Engaging New Migrants in Infectious Disease Screening: A Qualitative Semi-Structured Interview Study of UK Migrant Community Health-Care Leads. 2014.</w:t>
      </w:r>
      <w:bookmarkEnd w:id="12"/>
    </w:p>
    <w:p w14:paraId="6BFF53E6" w14:textId="77777777" w:rsidR="00171A9D" w:rsidRPr="00171A9D" w:rsidRDefault="00171A9D" w:rsidP="00171A9D">
      <w:pPr>
        <w:pStyle w:val="EndNoteBibliography"/>
        <w:spacing w:after="0"/>
      </w:pPr>
      <w:bookmarkStart w:id="13" w:name="_ENREF_13"/>
      <w:r w:rsidRPr="00171A9D">
        <w:t>13.</w:t>
      </w:r>
      <w:r w:rsidRPr="00171A9D">
        <w:tab/>
        <w:t xml:space="preserve">al HSe. Infection with hepatitis B and C virus in Europe: a systematic review of prevalence and cost-effectiveness of screening. </w:t>
      </w:r>
      <w:r w:rsidRPr="00171A9D">
        <w:rPr>
          <w:i/>
        </w:rPr>
        <w:t>BMC Infectious Diseases</w:t>
      </w:r>
      <w:r w:rsidRPr="00171A9D">
        <w:t xml:space="preserve"> 2013; </w:t>
      </w:r>
      <w:r w:rsidRPr="00171A9D">
        <w:rPr>
          <w:b/>
        </w:rPr>
        <w:t>13</w:t>
      </w:r>
      <w:r w:rsidRPr="00171A9D">
        <w:t>: 181.</w:t>
      </w:r>
      <w:bookmarkEnd w:id="13"/>
    </w:p>
    <w:p w14:paraId="3CA0EEF4" w14:textId="77777777" w:rsidR="00171A9D" w:rsidRPr="00171A9D" w:rsidRDefault="00171A9D" w:rsidP="00171A9D">
      <w:pPr>
        <w:pStyle w:val="EndNoteBibliography"/>
        <w:spacing w:after="0"/>
      </w:pPr>
      <w:bookmarkStart w:id="14" w:name="_ENREF_14"/>
      <w:r w:rsidRPr="00171A9D">
        <w:t>14.</w:t>
      </w:r>
      <w:r w:rsidRPr="00171A9D">
        <w:tab/>
        <w:t>Handbook of migration and health. Cheltenham, UK: Edward Elgar Publishing; 2016.</w:t>
      </w:r>
      <w:bookmarkEnd w:id="14"/>
    </w:p>
    <w:p w14:paraId="03B55C7E" w14:textId="77777777" w:rsidR="00171A9D" w:rsidRPr="00171A9D" w:rsidRDefault="00171A9D" w:rsidP="00171A9D">
      <w:pPr>
        <w:pStyle w:val="EndNoteBibliography"/>
        <w:spacing w:after="0"/>
      </w:pPr>
      <w:bookmarkStart w:id="15" w:name="_ENREF_15"/>
      <w:r w:rsidRPr="00171A9D">
        <w:t>15.</w:t>
      </w:r>
      <w:r w:rsidRPr="00171A9D">
        <w:tab/>
        <w:t>ECDC. Assessing the burden of key infectious diseases affecting migrant populations in the EU/EEA: European Centre for Disease Prevention and Control, 2014.</w:t>
      </w:r>
      <w:bookmarkEnd w:id="15"/>
    </w:p>
    <w:p w14:paraId="1815FB51" w14:textId="77777777" w:rsidR="00171A9D" w:rsidRPr="00171A9D" w:rsidRDefault="00171A9D" w:rsidP="00171A9D">
      <w:pPr>
        <w:pStyle w:val="EndNoteBibliography"/>
      </w:pPr>
      <w:bookmarkStart w:id="16" w:name="_ENREF_16"/>
      <w:r w:rsidRPr="00171A9D">
        <w:t>16.</w:t>
      </w:r>
      <w:r w:rsidRPr="00171A9D">
        <w:tab/>
        <w:t>WHO E. Tuberculosis surveillance and monitoring in Europe 2016. Stockholm: European Centre for Disease Prevention and Control/WHO Regional Office for Europe</w:t>
      </w:r>
    </w:p>
    <w:p w14:paraId="0C451830" w14:textId="77777777" w:rsidR="00171A9D" w:rsidRPr="00171A9D" w:rsidRDefault="00171A9D" w:rsidP="00171A9D">
      <w:pPr>
        <w:pStyle w:val="EndNoteBibliography"/>
        <w:spacing w:after="0"/>
      </w:pPr>
      <w:r w:rsidRPr="00171A9D">
        <w:t>2016.</w:t>
      </w:r>
      <w:bookmarkEnd w:id="16"/>
    </w:p>
    <w:p w14:paraId="72422E4A" w14:textId="77777777" w:rsidR="00171A9D" w:rsidRPr="00171A9D" w:rsidRDefault="00171A9D" w:rsidP="00171A9D">
      <w:pPr>
        <w:pStyle w:val="EndNoteBibliography"/>
        <w:spacing w:after="0"/>
      </w:pPr>
      <w:bookmarkStart w:id="17" w:name="_ENREF_17"/>
      <w:r w:rsidRPr="00171A9D">
        <w:t>17.</w:t>
      </w:r>
      <w:r w:rsidRPr="00171A9D">
        <w:tab/>
        <w:t xml:space="preserve">Klinkenberg E, Manissero D, Semenza J, Verver S. Migrant tuberculosis screening in the EU/EEA: yield, coverage and limitations. </w:t>
      </w:r>
      <w:r w:rsidRPr="00171A9D">
        <w:rPr>
          <w:i/>
        </w:rPr>
        <w:t>European Respiratory Journal</w:t>
      </w:r>
      <w:r w:rsidRPr="00171A9D">
        <w:t xml:space="preserve"> 2009; </w:t>
      </w:r>
      <w:r w:rsidRPr="00171A9D">
        <w:rPr>
          <w:b/>
        </w:rPr>
        <w:t>34</w:t>
      </w:r>
      <w:r w:rsidRPr="00171A9D">
        <w:t>(5): 1180-9.</w:t>
      </w:r>
      <w:bookmarkEnd w:id="17"/>
    </w:p>
    <w:p w14:paraId="3C6615EB" w14:textId="77777777" w:rsidR="00171A9D" w:rsidRPr="00171A9D" w:rsidRDefault="00171A9D" w:rsidP="00171A9D">
      <w:pPr>
        <w:pStyle w:val="EndNoteBibliography"/>
        <w:spacing w:after="0"/>
      </w:pPr>
      <w:bookmarkStart w:id="18" w:name="_ENREF_18"/>
      <w:r w:rsidRPr="00171A9D">
        <w:t>18.</w:t>
      </w:r>
      <w:r w:rsidRPr="00171A9D">
        <w:tab/>
        <w:t xml:space="preserve">Aldridge RW, Yates TA, Zenner D, White PJ, Abubakar I, Hayward AC. Pre-entry screening programmes for tuberculosis in migrants to low-incidence countries: A systematic review and meta-analysis. </w:t>
      </w:r>
      <w:r w:rsidRPr="00171A9D">
        <w:rPr>
          <w:i/>
        </w:rPr>
        <w:t>The Lancet Infectious Diseases</w:t>
      </w:r>
      <w:r w:rsidRPr="00171A9D">
        <w:t xml:space="preserve"> 2014; </w:t>
      </w:r>
      <w:r w:rsidRPr="00171A9D">
        <w:rPr>
          <w:b/>
        </w:rPr>
        <w:t>14</w:t>
      </w:r>
      <w:r w:rsidRPr="00171A9D">
        <w:t>(12): 1240-9.</w:t>
      </w:r>
      <w:bookmarkEnd w:id="18"/>
    </w:p>
    <w:p w14:paraId="65659992" w14:textId="77777777" w:rsidR="00171A9D" w:rsidRPr="00171A9D" w:rsidRDefault="00171A9D" w:rsidP="00171A9D">
      <w:pPr>
        <w:pStyle w:val="EndNoteBibliography"/>
        <w:spacing w:after="0"/>
      </w:pPr>
      <w:bookmarkStart w:id="19" w:name="_ENREF_19"/>
      <w:r w:rsidRPr="00171A9D">
        <w:t>19.</w:t>
      </w:r>
      <w:r w:rsidRPr="00171A9D">
        <w:tab/>
        <w:t xml:space="preserve">Aldridge RW, Zenner D, White PJ, et al. Tuberculosis in migrants moving from high-incidence to low-incidence countries: a population-based cohort study of 519 955 migrants screened before entry to England, Wales, and Northern Ireland. </w:t>
      </w:r>
      <w:r w:rsidRPr="00171A9D">
        <w:rPr>
          <w:i/>
        </w:rPr>
        <w:t>The Lancet</w:t>
      </w:r>
      <w:r w:rsidRPr="00171A9D">
        <w:t xml:space="preserve"> 2016; </w:t>
      </w:r>
      <w:r w:rsidRPr="00171A9D">
        <w:rPr>
          <w:b/>
        </w:rPr>
        <w:t>388</w:t>
      </w:r>
      <w:r w:rsidRPr="00171A9D">
        <w:t>(10059): 2510-8.</w:t>
      </w:r>
      <w:bookmarkEnd w:id="19"/>
    </w:p>
    <w:p w14:paraId="40F98FFC" w14:textId="77777777" w:rsidR="00171A9D" w:rsidRPr="00171A9D" w:rsidRDefault="00171A9D" w:rsidP="00171A9D">
      <w:pPr>
        <w:pStyle w:val="EndNoteBibliography"/>
        <w:spacing w:after="0"/>
      </w:pPr>
      <w:bookmarkStart w:id="20" w:name="_ENREF_20"/>
      <w:r w:rsidRPr="00171A9D">
        <w:t>20.</w:t>
      </w:r>
      <w:r w:rsidRPr="00171A9D">
        <w:tab/>
        <w:t xml:space="preserve">Getahun H, Matteelli A, Abubakar I, et al. Management of latent Mycobacterium tuberculosis infection: WHO guidelines for low tuberculosis burden countries. </w:t>
      </w:r>
      <w:r w:rsidRPr="00171A9D">
        <w:rPr>
          <w:i/>
        </w:rPr>
        <w:t>European Respiratory Journal</w:t>
      </w:r>
      <w:r w:rsidRPr="00171A9D">
        <w:t xml:space="preserve"> 2015: ERJ-01245-2015.</w:t>
      </w:r>
      <w:bookmarkEnd w:id="20"/>
    </w:p>
    <w:p w14:paraId="0BB574C2" w14:textId="77777777" w:rsidR="00171A9D" w:rsidRPr="00171A9D" w:rsidRDefault="00171A9D" w:rsidP="00171A9D">
      <w:pPr>
        <w:pStyle w:val="EndNoteBibliography"/>
        <w:spacing w:after="0"/>
      </w:pPr>
      <w:bookmarkStart w:id="21" w:name="_ENREF_21"/>
      <w:r w:rsidRPr="00171A9D">
        <w:lastRenderedPageBreak/>
        <w:t>21.</w:t>
      </w:r>
      <w:r w:rsidRPr="00171A9D">
        <w:tab/>
        <w:t xml:space="preserve">Hargreaves S, Nellums L, Friedland JS. Time to rethink approaches to migrant health screening. </w:t>
      </w:r>
      <w:r w:rsidRPr="00171A9D">
        <w:rPr>
          <w:i/>
        </w:rPr>
        <w:t>The Lancet</w:t>
      </w:r>
      <w:r w:rsidRPr="00171A9D">
        <w:t xml:space="preserve"> 2016; </w:t>
      </w:r>
      <w:r w:rsidRPr="00171A9D">
        <w:rPr>
          <w:b/>
        </w:rPr>
        <w:t>388</w:t>
      </w:r>
      <w:r w:rsidRPr="00171A9D">
        <w:t>(10059): 2456-7.</w:t>
      </w:r>
      <w:bookmarkEnd w:id="21"/>
    </w:p>
    <w:p w14:paraId="32AEC7E3" w14:textId="77777777" w:rsidR="00171A9D" w:rsidRPr="00171A9D" w:rsidRDefault="00171A9D" w:rsidP="00171A9D">
      <w:pPr>
        <w:pStyle w:val="EndNoteBibliography"/>
        <w:spacing w:after="0"/>
      </w:pPr>
      <w:bookmarkStart w:id="22" w:name="_ENREF_22"/>
      <w:r w:rsidRPr="00171A9D">
        <w:t>22.</w:t>
      </w:r>
      <w:r w:rsidRPr="00171A9D">
        <w:tab/>
        <w:t xml:space="preserve">Anderson L, Tamne S, Watson J, et al. Treatment outcome of multi-drug resistant tuberculosis in the United Kingdom: retrospective-prospective cohort study from 2004 to 2007. </w:t>
      </w:r>
      <w:r w:rsidRPr="00171A9D">
        <w:rPr>
          <w:i/>
        </w:rPr>
        <w:t>Euro Surveill</w:t>
      </w:r>
      <w:r w:rsidRPr="00171A9D">
        <w:t xml:space="preserve"> 2013; </w:t>
      </w:r>
      <w:r w:rsidRPr="00171A9D">
        <w:rPr>
          <w:b/>
        </w:rPr>
        <w:t>18</w:t>
      </w:r>
      <w:r w:rsidRPr="00171A9D">
        <w:t>(40): 1028-35.</w:t>
      </w:r>
      <w:bookmarkEnd w:id="22"/>
    </w:p>
    <w:p w14:paraId="327D3C52" w14:textId="77777777" w:rsidR="00171A9D" w:rsidRPr="00171A9D" w:rsidRDefault="00171A9D" w:rsidP="00171A9D">
      <w:pPr>
        <w:pStyle w:val="EndNoteBibliography"/>
        <w:spacing w:after="0"/>
      </w:pPr>
      <w:bookmarkStart w:id="23" w:name="_ENREF_23"/>
      <w:r w:rsidRPr="00171A9D">
        <w:t>23.</w:t>
      </w:r>
      <w:r w:rsidRPr="00171A9D">
        <w:tab/>
        <w:t>Bettache N, Schwartzman K, Cnossen S, et al. Effectiveness of post-arrival latent tuberculosis screening programs in the foreign born: a systematic review and meta-analysis.  B58 TUBERCULOSIS EDUCATION AND SURVEILLANCE: Am Thoracic Soc; 2012: A3325-A.</w:t>
      </w:r>
      <w:bookmarkEnd w:id="23"/>
    </w:p>
    <w:p w14:paraId="0BA2EA77" w14:textId="77777777" w:rsidR="00171A9D" w:rsidRPr="00171A9D" w:rsidRDefault="00171A9D" w:rsidP="00171A9D">
      <w:pPr>
        <w:pStyle w:val="EndNoteBibliography"/>
        <w:spacing w:after="0"/>
      </w:pPr>
      <w:bookmarkStart w:id="24" w:name="_ENREF_24"/>
      <w:r w:rsidRPr="00171A9D">
        <w:t>24.</w:t>
      </w:r>
      <w:r w:rsidRPr="00171A9D">
        <w:tab/>
        <w:t xml:space="preserve">Young KH, Ehman M, Reves R, Peterson Maddox B, Khan A, Chorba TL. Tuberculosis contact investigations—United States, 2003–2012. </w:t>
      </w:r>
      <w:r w:rsidRPr="00171A9D">
        <w:rPr>
          <w:i/>
        </w:rPr>
        <w:t>MMWR Morb Mortal Wkly Rep</w:t>
      </w:r>
      <w:r w:rsidRPr="00171A9D">
        <w:t xml:space="preserve"> 2016; </w:t>
      </w:r>
      <w:r w:rsidRPr="00171A9D">
        <w:rPr>
          <w:b/>
        </w:rPr>
        <w:t>64</w:t>
      </w:r>
      <w:r w:rsidRPr="00171A9D">
        <w:t>(50-51): 1369-74.</w:t>
      </w:r>
      <w:bookmarkEnd w:id="24"/>
    </w:p>
    <w:p w14:paraId="280E3A03" w14:textId="77777777" w:rsidR="00171A9D" w:rsidRPr="00171A9D" w:rsidRDefault="00171A9D" w:rsidP="00171A9D">
      <w:pPr>
        <w:pStyle w:val="EndNoteBibliography"/>
        <w:spacing w:after="0"/>
      </w:pPr>
      <w:bookmarkStart w:id="25" w:name="_ENREF_25"/>
      <w:r w:rsidRPr="00171A9D">
        <w:t>25.</w:t>
      </w:r>
      <w:r w:rsidRPr="00171A9D">
        <w:tab/>
        <w:t xml:space="preserve">Coppola N, Alessio L, Gualdieri L, et al. Hepatitis B virus infection in undocumented immigrants and refugees in Southern Italy: demographic, virological, and clinical features. </w:t>
      </w:r>
      <w:r w:rsidRPr="00171A9D">
        <w:rPr>
          <w:i/>
        </w:rPr>
        <w:t>Infectious diseases of poverty</w:t>
      </w:r>
      <w:r w:rsidRPr="00171A9D">
        <w:t xml:space="preserve"> 2017; </w:t>
      </w:r>
      <w:r w:rsidRPr="00171A9D">
        <w:rPr>
          <w:b/>
        </w:rPr>
        <w:t>6</w:t>
      </w:r>
      <w:r w:rsidRPr="00171A9D">
        <w:t>(1): 33.</w:t>
      </w:r>
      <w:bookmarkEnd w:id="25"/>
    </w:p>
    <w:p w14:paraId="0CEBA68D" w14:textId="77777777" w:rsidR="00171A9D" w:rsidRPr="00171A9D" w:rsidRDefault="00171A9D" w:rsidP="00171A9D">
      <w:pPr>
        <w:pStyle w:val="EndNoteBibliography"/>
        <w:spacing w:after="0"/>
      </w:pPr>
      <w:bookmarkStart w:id="26" w:name="_ENREF_26"/>
      <w:r w:rsidRPr="00171A9D">
        <w:t>26.</w:t>
      </w:r>
      <w:r w:rsidRPr="00171A9D">
        <w:tab/>
        <w:t xml:space="preserve">Evlampidou I, Hickman M, Irish C, et al. Low hepatitis B testing among migrants: a cross-sectional study in a UK city. </w:t>
      </w:r>
      <w:r w:rsidRPr="00171A9D">
        <w:rPr>
          <w:i/>
        </w:rPr>
        <w:t>Br J Gen Pract</w:t>
      </w:r>
      <w:r w:rsidRPr="00171A9D">
        <w:t xml:space="preserve"> 2016; </w:t>
      </w:r>
      <w:r w:rsidRPr="00171A9D">
        <w:rPr>
          <w:b/>
        </w:rPr>
        <w:t>66</w:t>
      </w:r>
      <w:r w:rsidRPr="00171A9D">
        <w:t>(647): e382-e91.</w:t>
      </w:r>
      <w:bookmarkEnd w:id="26"/>
    </w:p>
    <w:p w14:paraId="5ABDAB6E" w14:textId="77777777" w:rsidR="00171A9D" w:rsidRPr="00171A9D" w:rsidRDefault="00171A9D" w:rsidP="00171A9D">
      <w:pPr>
        <w:pStyle w:val="EndNoteBibliography"/>
        <w:spacing w:after="0"/>
      </w:pPr>
      <w:bookmarkStart w:id="27" w:name="_ENREF_27"/>
      <w:r w:rsidRPr="00171A9D">
        <w:t>27.</w:t>
      </w:r>
      <w:r w:rsidRPr="00171A9D">
        <w:tab/>
        <w:t xml:space="preserve">Moher D, Liberati A, Tetzlaff J, Altman DG, Group TP. Preferred Reporting Items for Systematic Reviews and Meta-Analyses: The PRISMA Statement. </w:t>
      </w:r>
      <w:r w:rsidRPr="00171A9D">
        <w:rPr>
          <w:i/>
        </w:rPr>
        <w:t>PLoS Med</w:t>
      </w:r>
      <w:r w:rsidRPr="00171A9D">
        <w:t xml:space="preserve"> 2009; </w:t>
      </w:r>
      <w:r w:rsidRPr="00171A9D">
        <w:rPr>
          <w:b/>
        </w:rPr>
        <w:t>6</w:t>
      </w:r>
      <w:r w:rsidRPr="00171A9D">
        <w:t>(6).</w:t>
      </w:r>
      <w:bookmarkEnd w:id="27"/>
    </w:p>
    <w:p w14:paraId="2F24F9E6" w14:textId="77777777" w:rsidR="00171A9D" w:rsidRPr="00171A9D" w:rsidRDefault="00171A9D" w:rsidP="00171A9D">
      <w:pPr>
        <w:pStyle w:val="EndNoteBibliography"/>
        <w:spacing w:after="0"/>
      </w:pPr>
      <w:bookmarkStart w:id="28" w:name="_ENREF_28"/>
      <w:r w:rsidRPr="00171A9D">
        <w:t>28.</w:t>
      </w:r>
      <w:r w:rsidRPr="00171A9D">
        <w:tab/>
        <w:t>Kmet L, Lee R, Cook L. Standard Quality Assessment Criteria for Evaluating Primary Research Papers from a Variety of Fields. Alberta Heritage Foundation for Medical Research, 2004.</w:t>
      </w:r>
      <w:bookmarkEnd w:id="28"/>
    </w:p>
    <w:p w14:paraId="70B438FD" w14:textId="77777777" w:rsidR="00171A9D" w:rsidRPr="00171A9D" w:rsidRDefault="00171A9D" w:rsidP="00171A9D">
      <w:pPr>
        <w:pStyle w:val="EndNoteBibliography"/>
        <w:spacing w:after="0"/>
      </w:pPr>
      <w:bookmarkStart w:id="29" w:name="_ENREF_29"/>
      <w:r w:rsidRPr="00171A9D">
        <w:t>29.</w:t>
      </w:r>
      <w:r w:rsidRPr="00171A9D">
        <w:tab/>
        <w:t xml:space="preserve">Andreevskaia SN, Chernousova LN, Smirnova TG, Larionova EE, Kuz'min AV. Mycobacterium tuberculosis strain transmission caused by migratory processes in the Russian Federation (in case of populational migration from the Caucasian Region to Moscow and the Moscow Region). [Russian]. </w:t>
      </w:r>
      <w:r w:rsidRPr="00171A9D">
        <w:rPr>
          <w:i/>
        </w:rPr>
        <w:t>Problemy tuberkuleza i boleznei legkikh</w:t>
      </w:r>
      <w:r w:rsidRPr="00171A9D">
        <w:t xml:space="preserve"> 2006; (1): 29-35.</w:t>
      </w:r>
      <w:bookmarkEnd w:id="29"/>
    </w:p>
    <w:p w14:paraId="5D9FEA3B" w14:textId="77777777" w:rsidR="00171A9D" w:rsidRPr="00171A9D" w:rsidRDefault="00171A9D" w:rsidP="00171A9D">
      <w:pPr>
        <w:pStyle w:val="EndNoteBibliography"/>
        <w:spacing w:after="0"/>
      </w:pPr>
      <w:bookmarkStart w:id="30" w:name="_ENREF_30"/>
      <w:r w:rsidRPr="00171A9D">
        <w:t>30.</w:t>
      </w:r>
      <w:r w:rsidRPr="00171A9D">
        <w:tab/>
        <w:t xml:space="preserve">Edwards R, Charani E, Sevdalis N, et al. Optimisation of infection prevention and control in acute health care by use of behaviour change: a systematic review. </w:t>
      </w:r>
      <w:r w:rsidRPr="00171A9D">
        <w:rPr>
          <w:i/>
        </w:rPr>
        <w:t>The Lancet infectious diseases</w:t>
      </w:r>
      <w:r w:rsidRPr="00171A9D">
        <w:t xml:space="preserve"> 2012; </w:t>
      </w:r>
      <w:r w:rsidRPr="00171A9D">
        <w:rPr>
          <w:b/>
        </w:rPr>
        <w:t>12</w:t>
      </w:r>
      <w:r w:rsidRPr="00171A9D">
        <w:t>(4): 318-29.</w:t>
      </w:r>
      <w:bookmarkEnd w:id="30"/>
    </w:p>
    <w:p w14:paraId="6D94909A" w14:textId="77777777" w:rsidR="00171A9D" w:rsidRPr="00171A9D" w:rsidRDefault="00171A9D" w:rsidP="00171A9D">
      <w:pPr>
        <w:pStyle w:val="EndNoteBibliography"/>
        <w:spacing w:after="0"/>
      </w:pPr>
      <w:bookmarkStart w:id="31" w:name="_ENREF_31"/>
      <w:r w:rsidRPr="00171A9D">
        <w:lastRenderedPageBreak/>
        <w:t>31.</w:t>
      </w:r>
      <w:r w:rsidRPr="00171A9D">
        <w:tab/>
        <w:t>Popay J, Roberts H, Sowden A, et al. Guidance on the conduct of narrative synthesis in systematic reviews. A product from the ESRC Methods Programme., 2006.</w:t>
      </w:r>
      <w:bookmarkEnd w:id="31"/>
    </w:p>
    <w:p w14:paraId="65BA1A6C" w14:textId="77777777" w:rsidR="00171A9D" w:rsidRPr="00171A9D" w:rsidRDefault="00171A9D" w:rsidP="00171A9D">
      <w:pPr>
        <w:pStyle w:val="EndNoteBibliography"/>
        <w:spacing w:after="0"/>
      </w:pPr>
      <w:bookmarkStart w:id="32" w:name="_ENREF_32"/>
      <w:r w:rsidRPr="00171A9D">
        <w:t>32.</w:t>
      </w:r>
      <w:r w:rsidRPr="00171A9D">
        <w:tab/>
        <w:t xml:space="preserve">Bodenmann P, Vaucher P, Wolff H, et al. Screening for latent tuberculosis infection among undocumented immigrants in Swiss healthcare centres; a descriptive exploratory study. </w:t>
      </w:r>
      <w:r w:rsidRPr="00171A9D">
        <w:rPr>
          <w:i/>
        </w:rPr>
        <w:t>BMC Infectious Diseases</w:t>
      </w:r>
      <w:r w:rsidRPr="00171A9D">
        <w:t xml:space="preserve"> 2009; </w:t>
      </w:r>
      <w:r w:rsidRPr="00171A9D">
        <w:rPr>
          <w:b/>
        </w:rPr>
        <w:t>9</w:t>
      </w:r>
      <w:r w:rsidRPr="00171A9D">
        <w:t>: 34.</w:t>
      </w:r>
      <w:bookmarkEnd w:id="32"/>
    </w:p>
    <w:p w14:paraId="7C804F62" w14:textId="77777777" w:rsidR="00171A9D" w:rsidRPr="00171A9D" w:rsidRDefault="00171A9D" w:rsidP="00171A9D">
      <w:pPr>
        <w:pStyle w:val="EndNoteBibliography"/>
        <w:spacing w:after="0"/>
      </w:pPr>
      <w:bookmarkStart w:id="33" w:name="_ENREF_33"/>
      <w:r w:rsidRPr="00171A9D">
        <w:t>33.</w:t>
      </w:r>
      <w:r w:rsidRPr="00171A9D">
        <w:tab/>
        <w:t xml:space="preserve">Bonvin L, Zellweger JP. Mass miniature X-ray screening for tuberculosis among immigrants entering Switzerland. </w:t>
      </w:r>
      <w:r w:rsidRPr="00171A9D">
        <w:rPr>
          <w:i/>
        </w:rPr>
        <w:t>Tubercle and Lung Disease</w:t>
      </w:r>
      <w:r w:rsidRPr="00171A9D">
        <w:t xml:space="preserve"> 1992; </w:t>
      </w:r>
      <w:r w:rsidRPr="00171A9D">
        <w:rPr>
          <w:b/>
        </w:rPr>
        <w:t>73</w:t>
      </w:r>
      <w:r w:rsidRPr="00171A9D">
        <w:t>(6): 322-5.</w:t>
      </w:r>
      <w:bookmarkEnd w:id="33"/>
    </w:p>
    <w:p w14:paraId="7BC6D045" w14:textId="77777777" w:rsidR="00171A9D" w:rsidRPr="00171A9D" w:rsidRDefault="00171A9D" w:rsidP="00171A9D">
      <w:pPr>
        <w:pStyle w:val="EndNoteBibliography"/>
        <w:spacing w:after="0"/>
      </w:pPr>
      <w:bookmarkStart w:id="34" w:name="_ENREF_34"/>
      <w:r w:rsidRPr="00171A9D">
        <w:t>34.</w:t>
      </w:r>
      <w:r w:rsidRPr="00171A9D">
        <w:tab/>
        <w:t xml:space="preserve">Breuss E, Helbling P, Altpeter E, Zellweger J-P. Screening and treatment for latent tuberculosis infection among asylum seekers entering Switzerland. </w:t>
      </w:r>
      <w:r w:rsidRPr="00171A9D">
        <w:rPr>
          <w:i/>
        </w:rPr>
        <w:t>Swiss Med Wkly</w:t>
      </w:r>
      <w:r w:rsidRPr="00171A9D">
        <w:t xml:space="preserve"> 2002; </w:t>
      </w:r>
      <w:r w:rsidRPr="00171A9D">
        <w:rPr>
          <w:b/>
        </w:rPr>
        <w:t>132</w:t>
      </w:r>
      <w:r w:rsidRPr="00171A9D">
        <w:t>(15-16): 197-200.</w:t>
      </w:r>
      <w:bookmarkEnd w:id="34"/>
    </w:p>
    <w:p w14:paraId="24E4E696" w14:textId="77777777" w:rsidR="00171A9D" w:rsidRPr="00171A9D" w:rsidRDefault="00171A9D" w:rsidP="00171A9D">
      <w:pPr>
        <w:pStyle w:val="EndNoteBibliography"/>
        <w:spacing w:after="0"/>
      </w:pPr>
      <w:bookmarkStart w:id="35" w:name="_ENREF_35"/>
      <w:r w:rsidRPr="00171A9D">
        <w:t>35.</w:t>
      </w:r>
      <w:r w:rsidRPr="00171A9D">
        <w:tab/>
        <w:t xml:space="preserve">Brewin P, Jones A, Kelly M, et al. Is screening for tuberculosis acceptable to immigrants? A qualitative study. </w:t>
      </w:r>
      <w:r w:rsidRPr="00171A9D">
        <w:rPr>
          <w:i/>
        </w:rPr>
        <w:t>Journal of Public Health</w:t>
      </w:r>
      <w:r w:rsidRPr="00171A9D">
        <w:t xml:space="preserve"> 2006; </w:t>
      </w:r>
      <w:r w:rsidRPr="00171A9D">
        <w:rPr>
          <w:b/>
        </w:rPr>
        <w:t>28</w:t>
      </w:r>
      <w:r w:rsidRPr="00171A9D">
        <w:t>(3): 253-60.</w:t>
      </w:r>
      <w:bookmarkEnd w:id="35"/>
    </w:p>
    <w:p w14:paraId="2B749095" w14:textId="77777777" w:rsidR="00171A9D" w:rsidRPr="00171A9D" w:rsidRDefault="00171A9D" w:rsidP="00171A9D">
      <w:pPr>
        <w:pStyle w:val="EndNoteBibliography"/>
      </w:pPr>
      <w:bookmarkStart w:id="36" w:name="_ENREF_36"/>
      <w:r w:rsidRPr="00171A9D">
        <w:t>36.</w:t>
      </w:r>
      <w:r w:rsidRPr="00171A9D">
        <w:tab/>
        <w:t>Bucher H, Weinbacher M, Gyr K. Compliance of asylum seekers with an expanded border health screening program in the Basel-Stadt canton 1992-1993. [German]</w:t>
      </w:r>
    </w:p>
    <w:p w14:paraId="49BC2473" w14:textId="77777777" w:rsidR="00171A9D" w:rsidRPr="00171A9D" w:rsidRDefault="00171A9D" w:rsidP="00171A9D">
      <w:pPr>
        <w:pStyle w:val="EndNoteBibliography"/>
        <w:spacing w:after="0"/>
      </w:pPr>
      <w:r w:rsidRPr="00171A9D">
        <w:t xml:space="preserve">Compliance von Asylbewerbern mit der erweiterten grenzsanitarischen Untersuchung im Kanton Basel-Stadt 1992-1993. </w:t>
      </w:r>
      <w:r w:rsidRPr="00171A9D">
        <w:rPr>
          <w:i/>
        </w:rPr>
        <w:t>Schweizerische Medizinische Wochenschrift</w:t>
      </w:r>
      <w:r w:rsidRPr="00171A9D">
        <w:t xml:space="preserve"> 1994; </w:t>
      </w:r>
      <w:r w:rsidRPr="00171A9D">
        <w:rPr>
          <w:b/>
        </w:rPr>
        <w:t>124</w:t>
      </w:r>
      <w:r w:rsidRPr="00171A9D">
        <w:t>(38): 1660-5.</w:t>
      </w:r>
      <w:bookmarkEnd w:id="36"/>
    </w:p>
    <w:p w14:paraId="4746D0C3" w14:textId="77777777" w:rsidR="00171A9D" w:rsidRPr="00171A9D" w:rsidRDefault="00171A9D" w:rsidP="00171A9D">
      <w:pPr>
        <w:pStyle w:val="EndNoteBibliography"/>
        <w:spacing w:after="0"/>
      </w:pPr>
      <w:bookmarkStart w:id="37" w:name="_ENREF_37"/>
      <w:r w:rsidRPr="00171A9D">
        <w:t>37.</w:t>
      </w:r>
      <w:r w:rsidRPr="00171A9D">
        <w:tab/>
        <w:t xml:space="preserve">Carvalho ACC, Saleri N, El-Hamad I, et al. Completion of screening for latent tuberculosis infection among immigrants. </w:t>
      </w:r>
      <w:r w:rsidRPr="00171A9D">
        <w:rPr>
          <w:i/>
        </w:rPr>
        <w:t>Epidemiology and Infection</w:t>
      </w:r>
      <w:r w:rsidRPr="00171A9D">
        <w:t xml:space="preserve"> 2005; </w:t>
      </w:r>
      <w:r w:rsidRPr="00171A9D">
        <w:rPr>
          <w:b/>
        </w:rPr>
        <w:t>133</w:t>
      </w:r>
      <w:r w:rsidRPr="00171A9D">
        <w:t>(1): 179-85.</w:t>
      </w:r>
      <w:bookmarkEnd w:id="37"/>
    </w:p>
    <w:p w14:paraId="0AD08C98" w14:textId="77777777" w:rsidR="00171A9D" w:rsidRPr="00171A9D" w:rsidRDefault="00171A9D" w:rsidP="00171A9D">
      <w:pPr>
        <w:pStyle w:val="EndNoteBibliography"/>
        <w:spacing w:after="0"/>
      </w:pPr>
      <w:bookmarkStart w:id="38" w:name="_ENREF_38"/>
      <w:r w:rsidRPr="00171A9D">
        <w:t>38.</w:t>
      </w:r>
      <w:r w:rsidRPr="00171A9D">
        <w:tab/>
        <w:t xml:space="preserve">Deniaud F, Legros P, Collignon A, Prévôt M, Domingo A, Ayache B. [Targeted screening proposed in 6 migrant worker housing units in Paris in 2005: feasibility and impact study.]. </w:t>
      </w:r>
      <w:r w:rsidRPr="00171A9D">
        <w:rPr>
          <w:i/>
        </w:rPr>
        <w:t>Sante publique (Vandoeuvre-les-Nancy, France)</w:t>
      </w:r>
      <w:r w:rsidRPr="00171A9D">
        <w:t xml:space="preserve"> 2008; </w:t>
      </w:r>
      <w:r w:rsidRPr="00171A9D">
        <w:rPr>
          <w:b/>
        </w:rPr>
        <w:t>20</w:t>
      </w:r>
      <w:r w:rsidRPr="00171A9D">
        <w:t>(6): 547-59.</w:t>
      </w:r>
      <w:bookmarkEnd w:id="38"/>
    </w:p>
    <w:p w14:paraId="75C92B7B" w14:textId="77777777" w:rsidR="00171A9D" w:rsidRPr="00171A9D" w:rsidRDefault="00171A9D" w:rsidP="00171A9D">
      <w:pPr>
        <w:pStyle w:val="EndNoteBibliography"/>
        <w:spacing w:after="0"/>
      </w:pPr>
      <w:bookmarkStart w:id="39" w:name="_ENREF_39"/>
      <w:r w:rsidRPr="00171A9D">
        <w:t>39.</w:t>
      </w:r>
      <w:r w:rsidRPr="00171A9D">
        <w:tab/>
        <w:t xml:space="preserve">El-Hamad I, Casalini C, Matteelli A, et al. Screening for tuberculosis and latent tuberculosis infection among undocumented immigrants at an unspecialised health service unit. </w:t>
      </w:r>
      <w:r w:rsidRPr="00171A9D">
        <w:rPr>
          <w:i/>
        </w:rPr>
        <w:t>International Journal of Tuberculosis and Lung Disease</w:t>
      </w:r>
      <w:r w:rsidRPr="00171A9D">
        <w:t xml:space="preserve"> 2001; </w:t>
      </w:r>
      <w:r w:rsidRPr="00171A9D">
        <w:rPr>
          <w:b/>
        </w:rPr>
        <w:t>5</w:t>
      </w:r>
      <w:r w:rsidRPr="00171A9D">
        <w:t>(8): 712-6.</w:t>
      </w:r>
      <w:bookmarkEnd w:id="39"/>
    </w:p>
    <w:p w14:paraId="6A4ECC04" w14:textId="77777777" w:rsidR="00171A9D" w:rsidRPr="00171A9D" w:rsidRDefault="00171A9D" w:rsidP="00171A9D">
      <w:pPr>
        <w:pStyle w:val="EndNoteBibliography"/>
        <w:spacing w:after="0"/>
      </w:pPr>
      <w:bookmarkStart w:id="40" w:name="_ENREF_40"/>
      <w:r w:rsidRPr="00171A9D">
        <w:lastRenderedPageBreak/>
        <w:t>40.</w:t>
      </w:r>
      <w:r w:rsidRPr="00171A9D">
        <w:tab/>
        <w:t xml:space="preserve">Erkens C, Slump E, Kamphorst M, et al. Coverage and yield of entry and follow-up screening for tuberculosis among new immigrants. </w:t>
      </w:r>
      <w:r w:rsidRPr="00171A9D">
        <w:rPr>
          <w:i/>
        </w:rPr>
        <w:t>The European respiratory journal : official journal of the European Society for Clinical Respiratory Physiology</w:t>
      </w:r>
      <w:r w:rsidRPr="00171A9D">
        <w:t xml:space="preserve"> 2008; </w:t>
      </w:r>
      <w:r w:rsidRPr="00171A9D">
        <w:rPr>
          <w:b/>
        </w:rPr>
        <w:t>32</w:t>
      </w:r>
      <w:r w:rsidRPr="00171A9D">
        <w:t>(1): 153-61.</w:t>
      </w:r>
      <w:bookmarkEnd w:id="40"/>
    </w:p>
    <w:p w14:paraId="346F9E9C" w14:textId="77777777" w:rsidR="00171A9D" w:rsidRPr="00171A9D" w:rsidRDefault="00171A9D" w:rsidP="00171A9D">
      <w:pPr>
        <w:pStyle w:val="EndNoteBibliography"/>
        <w:spacing w:after="0"/>
      </w:pPr>
      <w:bookmarkStart w:id="41" w:name="_ENREF_41"/>
      <w:r w:rsidRPr="00171A9D">
        <w:t>41.</w:t>
      </w:r>
      <w:r w:rsidRPr="00171A9D">
        <w:tab/>
        <w:t xml:space="preserve">Harling R, Pearce M, Chandrakumar M, Mueller K, Hayward A. Tuberculosis screening of asylum seekers: 1 years' experience at the Dover Induction Centres. </w:t>
      </w:r>
      <w:r w:rsidRPr="00171A9D">
        <w:rPr>
          <w:i/>
        </w:rPr>
        <w:t>Public Health</w:t>
      </w:r>
      <w:r w:rsidRPr="00171A9D">
        <w:t xml:space="preserve"> 2007; </w:t>
      </w:r>
      <w:r w:rsidRPr="00171A9D">
        <w:rPr>
          <w:b/>
        </w:rPr>
        <w:t>121</w:t>
      </w:r>
      <w:r w:rsidRPr="00171A9D">
        <w:t>(11): 822-7.</w:t>
      </w:r>
      <w:bookmarkEnd w:id="41"/>
    </w:p>
    <w:p w14:paraId="4B6B4791" w14:textId="77777777" w:rsidR="00171A9D" w:rsidRPr="00171A9D" w:rsidRDefault="00171A9D" w:rsidP="00171A9D">
      <w:pPr>
        <w:pStyle w:val="EndNoteBibliography"/>
        <w:spacing w:after="0"/>
      </w:pPr>
      <w:bookmarkStart w:id="42" w:name="_ENREF_42"/>
      <w:r w:rsidRPr="00171A9D">
        <w:t>42.</w:t>
      </w:r>
      <w:r w:rsidRPr="00171A9D">
        <w:tab/>
        <w:t xml:space="preserve">Harstad I, Heldal E, Steinshamn SL, Garasen H, Jacobsen GW. Tuberculosis screening and follow-up of asylum seekers in Norway: a cohort study. </w:t>
      </w:r>
      <w:r w:rsidRPr="00171A9D">
        <w:rPr>
          <w:i/>
        </w:rPr>
        <w:t>BMC Public Health</w:t>
      </w:r>
      <w:r w:rsidRPr="00171A9D">
        <w:t xml:space="preserve"> 2009; </w:t>
      </w:r>
      <w:r w:rsidRPr="00171A9D">
        <w:rPr>
          <w:b/>
        </w:rPr>
        <w:t>9</w:t>
      </w:r>
      <w:r w:rsidRPr="00171A9D">
        <w:t>: 141.</w:t>
      </w:r>
      <w:bookmarkEnd w:id="42"/>
    </w:p>
    <w:p w14:paraId="0D0BF9CB" w14:textId="77777777" w:rsidR="00171A9D" w:rsidRPr="00171A9D" w:rsidRDefault="00171A9D" w:rsidP="00171A9D">
      <w:pPr>
        <w:pStyle w:val="EndNoteBibliography"/>
        <w:spacing w:after="0"/>
      </w:pPr>
      <w:bookmarkStart w:id="43" w:name="_ENREF_43"/>
      <w:r w:rsidRPr="00171A9D">
        <w:t>43.</w:t>
      </w:r>
      <w:r w:rsidRPr="00171A9D">
        <w:tab/>
        <w:t xml:space="preserve">Hladun O, Grau A, Esteban E, Jansa JM. Results from screening immigrants of low-income countries: Data from a public primary health care. </w:t>
      </w:r>
      <w:r w:rsidRPr="00171A9D">
        <w:rPr>
          <w:i/>
        </w:rPr>
        <w:t>Journal of Travel Medicine</w:t>
      </w:r>
      <w:r w:rsidRPr="00171A9D">
        <w:t xml:space="preserve"> 2014; </w:t>
      </w:r>
      <w:r w:rsidRPr="00171A9D">
        <w:rPr>
          <w:b/>
        </w:rPr>
        <w:t>21</w:t>
      </w:r>
      <w:r w:rsidRPr="00171A9D">
        <w:t>(2): 92-8.</w:t>
      </w:r>
      <w:bookmarkEnd w:id="43"/>
    </w:p>
    <w:p w14:paraId="7CEF7251" w14:textId="77777777" w:rsidR="00171A9D" w:rsidRPr="00171A9D" w:rsidRDefault="00171A9D" w:rsidP="00171A9D">
      <w:pPr>
        <w:pStyle w:val="EndNoteBibliography"/>
        <w:spacing w:after="0"/>
      </w:pPr>
      <w:bookmarkStart w:id="44" w:name="_ENREF_44"/>
      <w:r w:rsidRPr="00171A9D">
        <w:t>44.</w:t>
      </w:r>
      <w:r w:rsidRPr="00171A9D">
        <w:tab/>
        <w:t xml:space="preserve">Jafferbhoy H, Miller MH, McIntyre P, Dillon JF. The effectiveness of outreach testing for hepatitis C in an immigrant Pakistani population. </w:t>
      </w:r>
      <w:r w:rsidRPr="00171A9D">
        <w:rPr>
          <w:i/>
        </w:rPr>
        <w:t>Epidemiology and Infection</w:t>
      </w:r>
      <w:r w:rsidRPr="00171A9D">
        <w:t xml:space="preserve"> 2012; </w:t>
      </w:r>
      <w:r w:rsidRPr="00171A9D">
        <w:rPr>
          <w:b/>
        </w:rPr>
        <w:t>140</w:t>
      </w:r>
      <w:r w:rsidRPr="00171A9D">
        <w:t>(6): 1048-53.</w:t>
      </w:r>
      <w:bookmarkEnd w:id="44"/>
    </w:p>
    <w:p w14:paraId="3CCAE6AA" w14:textId="77777777" w:rsidR="00171A9D" w:rsidRPr="00171A9D" w:rsidRDefault="00171A9D" w:rsidP="00171A9D">
      <w:pPr>
        <w:pStyle w:val="EndNoteBibliography"/>
        <w:spacing w:after="0"/>
      </w:pPr>
      <w:bookmarkStart w:id="45" w:name="_ENREF_45"/>
      <w:r w:rsidRPr="00171A9D">
        <w:t>45.</w:t>
      </w:r>
      <w:r w:rsidRPr="00171A9D">
        <w:tab/>
        <w:t xml:space="preserve">Johnsen NL, Steen TW, Meyer H, Heldal E, Skarpaas IJK, June GB. Cohort analysis of asylum seekers in Oslo, Norway, 1987-1995: Effectiveness of screening at entry and TB incidence in subsequent years. </w:t>
      </w:r>
      <w:r w:rsidRPr="00171A9D">
        <w:rPr>
          <w:i/>
        </w:rPr>
        <w:t>International Journal of Tuberculosis and Lung Disease</w:t>
      </w:r>
      <w:r w:rsidRPr="00171A9D">
        <w:t xml:space="preserve"> 2005; </w:t>
      </w:r>
      <w:r w:rsidRPr="00171A9D">
        <w:rPr>
          <w:b/>
        </w:rPr>
        <w:t>9</w:t>
      </w:r>
      <w:r w:rsidRPr="00171A9D">
        <w:t>(1): 37-42.</w:t>
      </w:r>
      <w:bookmarkEnd w:id="45"/>
    </w:p>
    <w:p w14:paraId="48E3433D" w14:textId="77777777" w:rsidR="00171A9D" w:rsidRPr="00171A9D" w:rsidRDefault="00171A9D" w:rsidP="00171A9D">
      <w:pPr>
        <w:pStyle w:val="EndNoteBibliography"/>
      </w:pPr>
      <w:bookmarkStart w:id="46" w:name="_ENREF_46"/>
      <w:r w:rsidRPr="00171A9D">
        <w:t>46.</w:t>
      </w:r>
      <w:r w:rsidRPr="00171A9D">
        <w:tab/>
        <w:t>Kristensen LD, Mandrup GH. Do refugees carry diseases?. [Danish]</w:t>
      </w:r>
    </w:p>
    <w:p w14:paraId="04B29DB0" w14:textId="77777777" w:rsidR="00171A9D" w:rsidRPr="00171A9D" w:rsidRDefault="00171A9D" w:rsidP="00171A9D">
      <w:pPr>
        <w:pStyle w:val="EndNoteBibliography"/>
        <w:spacing w:after="0"/>
      </w:pPr>
      <w:r w:rsidRPr="00171A9D">
        <w:t xml:space="preserve">Flygtninge - Fejler de noget? </w:t>
      </w:r>
      <w:r w:rsidRPr="00171A9D">
        <w:rPr>
          <w:i/>
        </w:rPr>
        <w:t>Ugeskrift for Laeger</w:t>
      </w:r>
      <w:r w:rsidRPr="00171A9D">
        <w:t xml:space="preserve"> 2005; </w:t>
      </w:r>
      <w:r w:rsidRPr="00171A9D">
        <w:rPr>
          <w:b/>
        </w:rPr>
        <w:t>167</w:t>
      </w:r>
      <w:r w:rsidRPr="00171A9D">
        <w:t>(4): 392-6.</w:t>
      </w:r>
      <w:bookmarkEnd w:id="46"/>
    </w:p>
    <w:p w14:paraId="7438D7D8" w14:textId="77777777" w:rsidR="00171A9D" w:rsidRPr="00171A9D" w:rsidRDefault="00171A9D" w:rsidP="00171A9D">
      <w:pPr>
        <w:pStyle w:val="EndNoteBibliography"/>
        <w:spacing w:after="0"/>
      </w:pPr>
      <w:bookmarkStart w:id="47" w:name="_ENREF_47"/>
      <w:r w:rsidRPr="00171A9D">
        <w:t>47.</w:t>
      </w:r>
      <w:r w:rsidRPr="00171A9D">
        <w:tab/>
        <w:t xml:space="preserve">Kuyvenhoven JV, Lambregts-van Weezenbeek CS, Annee-van Bavel JA. [Tuberculosis in asylum seekers in The Netherlands]. </w:t>
      </w:r>
      <w:r w:rsidRPr="00171A9D">
        <w:rPr>
          <w:i/>
        </w:rPr>
        <w:t>Ned Tijdschr Geneeskd</w:t>
      </w:r>
      <w:r w:rsidRPr="00171A9D">
        <w:t xml:space="preserve"> 1997; </w:t>
      </w:r>
      <w:r w:rsidRPr="00171A9D">
        <w:rPr>
          <w:b/>
        </w:rPr>
        <w:t>141</w:t>
      </w:r>
      <w:r w:rsidRPr="00171A9D">
        <w:t>(12): 581-4.</w:t>
      </w:r>
      <w:bookmarkEnd w:id="47"/>
    </w:p>
    <w:p w14:paraId="13FDF274" w14:textId="77777777" w:rsidR="00171A9D" w:rsidRPr="00171A9D" w:rsidRDefault="00171A9D" w:rsidP="00171A9D">
      <w:pPr>
        <w:pStyle w:val="EndNoteBibliography"/>
      </w:pPr>
      <w:bookmarkStart w:id="48" w:name="_ENREF_48"/>
      <w:r w:rsidRPr="00171A9D">
        <w:t>48.</w:t>
      </w:r>
      <w:r w:rsidRPr="00171A9D">
        <w:tab/>
        <w:t>Lamour P, Bouree P, Hennequin C, et al. Diagnostic screening evaluation for parasitic infections in a health center for refugees. [French]</w:t>
      </w:r>
    </w:p>
    <w:p w14:paraId="2C5932BD" w14:textId="77777777" w:rsidR="00171A9D" w:rsidRPr="00171A9D" w:rsidRDefault="00171A9D" w:rsidP="00171A9D">
      <w:pPr>
        <w:pStyle w:val="EndNoteBibliography"/>
        <w:spacing w:after="0"/>
      </w:pPr>
      <w:r w:rsidRPr="00171A9D">
        <w:t xml:space="preserve">Traitement a L'aveugle Ou Traitement Oriente Des Parasitoses Intestinales Dans Un Centre Parisien De Soins Pour Exiles. </w:t>
      </w:r>
      <w:r w:rsidRPr="00171A9D">
        <w:rPr>
          <w:i/>
        </w:rPr>
        <w:t>Cahiers Sante</w:t>
      </w:r>
      <w:r w:rsidRPr="00171A9D">
        <w:t xml:space="preserve"> 1994; </w:t>
      </w:r>
      <w:r w:rsidRPr="00171A9D">
        <w:rPr>
          <w:b/>
        </w:rPr>
        <w:t>4</w:t>
      </w:r>
      <w:r w:rsidRPr="00171A9D">
        <w:t>(1): 21-6.</w:t>
      </w:r>
      <w:bookmarkEnd w:id="48"/>
    </w:p>
    <w:p w14:paraId="271B79E5" w14:textId="77777777" w:rsidR="00171A9D" w:rsidRPr="00171A9D" w:rsidRDefault="00171A9D" w:rsidP="00171A9D">
      <w:pPr>
        <w:pStyle w:val="EndNoteBibliography"/>
        <w:spacing w:after="0"/>
      </w:pPr>
      <w:bookmarkStart w:id="49" w:name="_ENREF_49"/>
      <w:r w:rsidRPr="00171A9D">
        <w:t>49.</w:t>
      </w:r>
      <w:r w:rsidRPr="00171A9D">
        <w:tab/>
        <w:t xml:space="preserve">Lavender M. Screening immigrants for tuberculosis in Newcastle upon Tyne. </w:t>
      </w:r>
      <w:r w:rsidRPr="00171A9D">
        <w:rPr>
          <w:i/>
        </w:rPr>
        <w:t>Journal of Public Health Medicine</w:t>
      </w:r>
      <w:r w:rsidRPr="00171A9D">
        <w:t xml:space="preserve"> 1997; </w:t>
      </w:r>
      <w:r w:rsidRPr="00171A9D">
        <w:rPr>
          <w:b/>
        </w:rPr>
        <w:t>19</w:t>
      </w:r>
      <w:r w:rsidRPr="00171A9D">
        <w:t>(3): 320-3.</w:t>
      </w:r>
      <w:bookmarkEnd w:id="49"/>
    </w:p>
    <w:p w14:paraId="48FAC1A1" w14:textId="77777777" w:rsidR="00171A9D" w:rsidRPr="00171A9D" w:rsidRDefault="00171A9D" w:rsidP="00171A9D">
      <w:pPr>
        <w:pStyle w:val="EndNoteBibliography"/>
      </w:pPr>
      <w:bookmarkStart w:id="50" w:name="_ENREF_50"/>
      <w:r w:rsidRPr="00171A9D">
        <w:lastRenderedPageBreak/>
        <w:t>50.</w:t>
      </w:r>
      <w:r w:rsidRPr="00171A9D">
        <w:tab/>
        <w:t>Leone N, Bonvicini F, Fornaciari R, et al. The effect of a strategy to improve adherence of irregular non UE citizens to tuberculosis screening in a clinic of Reggio Emilia. [Italian]</w:t>
      </w:r>
    </w:p>
    <w:p w14:paraId="756BDD32" w14:textId="77777777" w:rsidR="00171A9D" w:rsidRPr="00171A9D" w:rsidRDefault="00171A9D" w:rsidP="00171A9D">
      <w:pPr>
        <w:pStyle w:val="EndNoteBibliography"/>
        <w:spacing w:after="0"/>
      </w:pPr>
      <w:r w:rsidRPr="00171A9D">
        <w:t xml:space="preserve">L'effetto di una strategia per migliorare la compliance degli immigrati 'irregolari' allo screening per la tubercolosi in un ambulatorio di Reggio Emilia. </w:t>
      </w:r>
      <w:r w:rsidRPr="00171A9D">
        <w:rPr>
          <w:i/>
        </w:rPr>
        <w:t>Assistenza infermieristica e ricerca : AIR</w:t>
      </w:r>
      <w:r w:rsidRPr="00171A9D">
        <w:t xml:space="preserve"> 2008; </w:t>
      </w:r>
      <w:r w:rsidRPr="00171A9D">
        <w:rPr>
          <w:b/>
        </w:rPr>
        <w:t>27</w:t>
      </w:r>
      <w:r w:rsidRPr="00171A9D">
        <w:t>(1): 13-7.</w:t>
      </w:r>
      <w:bookmarkEnd w:id="50"/>
    </w:p>
    <w:p w14:paraId="3145A7E7" w14:textId="77777777" w:rsidR="00171A9D" w:rsidRPr="00171A9D" w:rsidRDefault="00171A9D" w:rsidP="00171A9D">
      <w:pPr>
        <w:pStyle w:val="EndNoteBibliography"/>
        <w:spacing w:after="0"/>
      </w:pPr>
      <w:bookmarkStart w:id="51" w:name="_ENREF_51"/>
      <w:r w:rsidRPr="00171A9D">
        <w:t>51.</w:t>
      </w:r>
      <w:r w:rsidRPr="00171A9D">
        <w:tab/>
        <w:t xml:space="preserve">MacPherson P, Chawla A, Jones K, et al. Feasibility and acceptability of point-of-care HIV testing in community outreach and GUM drop-in services in the north-west of England. </w:t>
      </w:r>
      <w:r w:rsidRPr="00171A9D">
        <w:rPr>
          <w:i/>
        </w:rPr>
        <w:t>HIV Medicine</w:t>
      </w:r>
      <w:r w:rsidRPr="00171A9D">
        <w:t xml:space="preserve"> 2010; </w:t>
      </w:r>
      <w:r w:rsidRPr="00171A9D">
        <w:rPr>
          <w:b/>
        </w:rPr>
        <w:t>11</w:t>
      </w:r>
      <w:r w:rsidRPr="00171A9D">
        <w:t>: 108.</w:t>
      </w:r>
      <w:bookmarkEnd w:id="51"/>
    </w:p>
    <w:p w14:paraId="2E65C34C" w14:textId="77777777" w:rsidR="00171A9D" w:rsidRPr="00171A9D" w:rsidRDefault="00171A9D" w:rsidP="00171A9D">
      <w:pPr>
        <w:pStyle w:val="EndNoteBibliography"/>
        <w:spacing w:after="0"/>
      </w:pPr>
      <w:bookmarkStart w:id="52" w:name="_ENREF_52"/>
      <w:r w:rsidRPr="00171A9D">
        <w:t>52.</w:t>
      </w:r>
      <w:r w:rsidRPr="00171A9D">
        <w:tab/>
        <w:t xml:space="preserve">Manirankunda L, Loos J, Alou TA, Colebunders R, Nostlinger C. "IT'S BETTER NOT TO KNOW": PERCEIVED BARRIERS TO HIV VOLUNTARY COUNSELING AND TESTING AMONG SUB-SAHARAN AFRICAN MIGRANTS IN BELGIUM. </w:t>
      </w:r>
      <w:r w:rsidRPr="00171A9D">
        <w:rPr>
          <w:i/>
        </w:rPr>
        <w:t>AIDS Education and Prevention</w:t>
      </w:r>
      <w:r w:rsidRPr="00171A9D">
        <w:t xml:space="preserve"> 2009; </w:t>
      </w:r>
      <w:r w:rsidRPr="00171A9D">
        <w:rPr>
          <w:b/>
        </w:rPr>
        <w:t>21</w:t>
      </w:r>
      <w:r w:rsidRPr="00171A9D">
        <w:t>(6): 582-93.</w:t>
      </w:r>
      <w:bookmarkEnd w:id="52"/>
    </w:p>
    <w:p w14:paraId="07F06FA8" w14:textId="77777777" w:rsidR="00171A9D" w:rsidRPr="00171A9D" w:rsidRDefault="00171A9D" w:rsidP="00171A9D">
      <w:pPr>
        <w:pStyle w:val="EndNoteBibliography"/>
        <w:spacing w:after="0"/>
      </w:pPr>
      <w:bookmarkStart w:id="53" w:name="_ENREF_53"/>
      <w:r w:rsidRPr="00171A9D">
        <w:t>53.</w:t>
      </w:r>
      <w:r w:rsidRPr="00171A9D">
        <w:tab/>
        <w:t xml:space="preserve">Mathez C, Bangala Y, Bady P, Zellweger J-P. Active screening for pulmonary tuberculosis among immigrants by chest x-ray at the Swiss border. </w:t>
      </w:r>
      <w:r w:rsidRPr="00171A9D">
        <w:rPr>
          <w:i/>
        </w:rPr>
        <w:t>Swiss Med Wkly</w:t>
      </w:r>
      <w:r w:rsidRPr="00171A9D">
        <w:t xml:space="preserve"> 2007; </w:t>
      </w:r>
      <w:r w:rsidRPr="00171A9D">
        <w:rPr>
          <w:b/>
        </w:rPr>
        <w:t>137</w:t>
      </w:r>
      <w:r w:rsidRPr="00171A9D">
        <w:t>(45-46): 649-54.</w:t>
      </w:r>
      <w:bookmarkEnd w:id="53"/>
    </w:p>
    <w:p w14:paraId="164A9E65" w14:textId="77777777" w:rsidR="00171A9D" w:rsidRPr="00171A9D" w:rsidRDefault="00171A9D" w:rsidP="00171A9D">
      <w:pPr>
        <w:pStyle w:val="EndNoteBibliography"/>
      </w:pPr>
      <w:bookmarkStart w:id="54" w:name="_ENREF_54"/>
      <w:r w:rsidRPr="00171A9D">
        <w:t>54.</w:t>
      </w:r>
      <w:r w:rsidRPr="00171A9D">
        <w:tab/>
        <w:t>Maurer AM, Seiler AJ. Diagnosis and treatment of pulmonary tuberculosis in asylum seekers and refugees in the Bern canton 1993-1997. [German]</w:t>
      </w:r>
    </w:p>
    <w:p w14:paraId="0E7257D5" w14:textId="77777777" w:rsidR="00171A9D" w:rsidRPr="00171A9D" w:rsidRDefault="00171A9D" w:rsidP="00171A9D">
      <w:pPr>
        <w:pStyle w:val="EndNoteBibliography"/>
        <w:spacing w:after="0"/>
      </w:pPr>
      <w:r w:rsidRPr="00171A9D">
        <w:t xml:space="preserve">Diagnose und Behandlung der Lungentuberkulose bei Asylsuchenden und Fluchtlingen im Kanton Bern 1993-1997. </w:t>
      </w:r>
      <w:r w:rsidRPr="00171A9D">
        <w:rPr>
          <w:i/>
        </w:rPr>
        <w:t>Schweizerische Rundschau fur Medizin Praxis = Revue suisse de medecine Praxis</w:t>
      </w:r>
      <w:r w:rsidRPr="00171A9D">
        <w:t xml:space="preserve"> 2000; </w:t>
      </w:r>
      <w:r w:rsidRPr="00171A9D">
        <w:rPr>
          <w:b/>
        </w:rPr>
        <w:t>89</w:t>
      </w:r>
      <w:r w:rsidRPr="00171A9D">
        <w:t>(7): 271-4.</w:t>
      </w:r>
      <w:bookmarkEnd w:id="54"/>
    </w:p>
    <w:p w14:paraId="75BE3472" w14:textId="77777777" w:rsidR="00171A9D" w:rsidRPr="00171A9D" w:rsidRDefault="00171A9D" w:rsidP="00171A9D">
      <w:pPr>
        <w:pStyle w:val="EndNoteBibliography"/>
        <w:spacing w:after="0"/>
      </w:pPr>
      <w:bookmarkStart w:id="55" w:name="_ENREF_55"/>
      <w:r w:rsidRPr="00171A9D">
        <w:t>55.</w:t>
      </w:r>
      <w:r w:rsidRPr="00171A9D">
        <w:tab/>
        <w:t xml:space="preserve">Millership S, Cummins A. Identification of tuberculosis cases by port health screening in Essex 1997-2003. </w:t>
      </w:r>
      <w:r w:rsidRPr="00171A9D">
        <w:rPr>
          <w:i/>
        </w:rPr>
        <w:t>Journal of Public Health</w:t>
      </w:r>
      <w:r w:rsidRPr="00171A9D">
        <w:t xml:space="preserve"> 2005; </w:t>
      </w:r>
      <w:r w:rsidRPr="00171A9D">
        <w:rPr>
          <w:b/>
        </w:rPr>
        <w:t>27</w:t>
      </w:r>
      <w:r w:rsidRPr="00171A9D">
        <w:t>(2): 196-8.</w:t>
      </w:r>
      <w:bookmarkEnd w:id="55"/>
    </w:p>
    <w:p w14:paraId="3102CD02" w14:textId="77777777" w:rsidR="00171A9D" w:rsidRPr="00171A9D" w:rsidRDefault="00171A9D" w:rsidP="00171A9D">
      <w:pPr>
        <w:pStyle w:val="EndNoteBibliography"/>
        <w:spacing w:after="0"/>
      </w:pPr>
      <w:bookmarkStart w:id="56" w:name="_ENREF_56"/>
      <w:r w:rsidRPr="00171A9D">
        <w:t>56.</w:t>
      </w:r>
      <w:r w:rsidRPr="00171A9D">
        <w:tab/>
        <w:t xml:space="preserve">Monney M, Zellweger J-P. Active and passive screening for tuberculosis in Vaud Canton, Switzerland. </w:t>
      </w:r>
      <w:r w:rsidRPr="00171A9D">
        <w:rPr>
          <w:i/>
        </w:rPr>
        <w:t>Swiss Med Wkly</w:t>
      </w:r>
      <w:r w:rsidRPr="00171A9D">
        <w:t xml:space="preserve"> 2005; </w:t>
      </w:r>
      <w:r w:rsidRPr="00171A9D">
        <w:rPr>
          <w:b/>
        </w:rPr>
        <w:t>135</w:t>
      </w:r>
      <w:r w:rsidRPr="00171A9D">
        <w:t>(31-32): 469-74.</w:t>
      </w:r>
      <w:bookmarkEnd w:id="56"/>
    </w:p>
    <w:p w14:paraId="2746D712" w14:textId="77777777" w:rsidR="00171A9D" w:rsidRPr="00171A9D" w:rsidRDefault="00171A9D" w:rsidP="00171A9D">
      <w:pPr>
        <w:pStyle w:val="EndNoteBibliography"/>
        <w:spacing w:after="0"/>
      </w:pPr>
      <w:bookmarkStart w:id="57" w:name="_ENREF_57"/>
      <w:r w:rsidRPr="00171A9D">
        <w:t>57.</w:t>
      </w:r>
      <w:r w:rsidRPr="00171A9D">
        <w:tab/>
        <w:t xml:space="preserve">Navarro M, Perez-Ayala A, Guionnet A, et al. Targeted screening and health education for Chagas disease tailored to at-risk migrants in Spain, 2007 to 2010. </w:t>
      </w:r>
      <w:r w:rsidRPr="00171A9D">
        <w:rPr>
          <w:i/>
        </w:rPr>
        <w:t>Euro Surveillance: Bulletin Europeen sur les Maladies Transmissibles = European Communicable Disease Bulletin</w:t>
      </w:r>
      <w:r w:rsidRPr="00171A9D">
        <w:t xml:space="preserve"> 2011; </w:t>
      </w:r>
      <w:r w:rsidRPr="00171A9D">
        <w:rPr>
          <w:b/>
        </w:rPr>
        <w:t>16</w:t>
      </w:r>
      <w:r w:rsidRPr="00171A9D">
        <w:t>(38).</w:t>
      </w:r>
      <w:bookmarkEnd w:id="57"/>
    </w:p>
    <w:p w14:paraId="4753CEE8" w14:textId="77777777" w:rsidR="00171A9D" w:rsidRPr="00171A9D" w:rsidRDefault="00171A9D" w:rsidP="00171A9D">
      <w:pPr>
        <w:pStyle w:val="EndNoteBibliography"/>
        <w:spacing w:after="0"/>
      </w:pPr>
      <w:bookmarkStart w:id="58" w:name="_ENREF_58"/>
      <w:r w:rsidRPr="00171A9D">
        <w:lastRenderedPageBreak/>
        <w:t>58.</w:t>
      </w:r>
      <w:r w:rsidRPr="00171A9D">
        <w:tab/>
        <w:t xml:space="preserve">Ormerod LP. Tuberculosis screening and prevention in new immigrants 1983-88. </w:t>
      </w:r>
      <w:r w:rsidRPr="00171A9D">
        <w:rPr>
          <w:i/>
        </w:rPr>
        <w:t>Respir Med</w:t>
      </w:r>
      <w:r w:rsidRPr="00171A9D">
        <w:t xml:space="preserve"> 1990; </w:t>
      </w:r>
      <w:r w:rsidRPr="00171A9D">
        <w:rPr>
          <w:b/>
        </w:rPr>
        <w:t>84</w:t>
      </w:r>
      <w:r w:rsidRPr="00171A9D">
        <w:t>(4): 269-71.</w:t>
      </w:r>
      <w:bookmarkEnd w:id="58"/>
    </w:p>
    <w:p w14:paraId="1D6F4BFF" w14:textId="77777777" w:rsidR="00171A9D" w:rsidRPr="00171A9D" w:rsidRDefault="00171A9D" w:rsidP="00171A9D">
      <w:pPr>
        <w:pStyle w:val="EndNoteBibliography"/>
        <w:spacing w:after="0"/>
      </w:pPr>
      <w:bookmarkStart w:id="59" w:name="_ENREF_59"/>
      <w:r w:rsidRPr="00171A9D">
        <w:t>59.</w:t>
      </w:r>
      <w:r w:rsidRPr="00171A9D">
        <w:tab/>
        <w:t xml:space="preserve">Pareek M, Watson JP, Ormerod LP, et al. Screening of immigrants in the UK for imported latent tuberculosis: A multicentre cohort study and cost-effectiveness analysis. </w:t>
      </w:r>
      <w:r w:rsidRPr="00171A9D">
        <w:rPr>
          <w:i/>
        </w:rPr>
        <w:t>The Lancet infectious diseases</w:t>
      </w:r>
      <w:r w:rsidRPr="00171A9D">
        <w:t xml:space="preserve"> 2011; </w:t>
      </w:r>
      <w:r w:rsidRPr="00171A9D">
        <w:rPr>
          <w:b/>
        </w:rPr>
        <w:t>11</w:t>
      </w:r>
      <w:r w:rsidRPr="00171A9D">
        <w:t>(6): 435-44.</w:t>
      </w:r>
      <w:bookmarkEnd w:id="59"/>
    </w:p>
    <w:p w14:paraId="60E106F1" w14:textId="77777777" w:rsidR="00171A9D" w:rsidRPr="00171A9D" w:rsidRDefault="00171A9D" w:rsidP="00171A9D">
      <w:pPr>
        <w:pStyle w:val="EndNoteBibliography"/>
        <w:spacing w:after="0"/>
      </w:pPr>
      <w:bookmarkStart w:id="60" w:name="_ENREF_60"/>
      <w:r w:rsidRPr="00171A9D">
        <w:t>60.</w:t>
      </w:r>
      <w:r w:rsidRPr="00171A9D">
        <w:tab/>
        <w:t xml:space="preserve">Pauti MD, Simonnot N, Estecahandy P. [Development of prevention programmes for HIV, hepatitis and sexually transmitted infections among migrants consulting in the doctors of the World French centers]. </w:t>
      </w:r>
      <w:r w:rsidRPr="00171A9D">
        <w:rPr>
          <w:i/>
        </w:rPr>
        <w:t>Med Mal Infect</w:t>
      </w:r>
      <w:r w:rsidRPr="00171A9D">
        <w:t xml:space="preserve"> 2008; </w:t>
      </w:r>
      <w:r w:rsidRPr="00171A9D">
        <w:rPr>
          <w:b/>
        </w:rPr>
        <w:t>38</w:t>
      </w:r>
      <w:r w:rsidRPr="00171A9D">
        <w:t>(9): 495-9.</w:t>
      </w:r>
      <w:bookmarkEnd w:id="60"/>
    </w:p>
    <w:p w14:paraId="591D8DD4" w14:textId="77777777" w:rsidR="00171A9D" w:rsidRPr="00171A9D" w:rsidRDefault="00171A9D" w:rsidP="00171A9D">
      <w:pPr>
        <w:pStyle w:val="EndNoteBibliography"/>
        <w:spacing w:after="0"/>
      </w:pPr>
      <w:bookmarkStart w:id="61" w:name="_ENREF_61"/>
      <w:r w:rsidRPr="00171A9D">
        <w:t>61.</w:t>
      </w:r>
      <w:r w:rsidRPr="00171A9D">
        <w:tab/>
        <w:t xml:space="preserve">Persson A, Rombo L. Intestinal parasites in refugees and asylum seekers entering the Stockholm area, 1987-88: Evaluation of routine stool screening. </w:t>
      </w:r>
      <w:r w:rsidRPr="00171A9D">
        <w:rPr>
          <w:i/>
        </w:rPr>
        <w:t>Scandinavian Journal of Infectious Diseases</w:t>
      </w:r>
      <w:r w:rsidRPr="00171A9D">
        <w:t xml:space="preserve"> 1994; </w:t>
      </w:r>
      <w:r w:rsidRPr="00171A9D">
        <w:rPr>
          <w:b/>
        </w:rPr>
        <w:t>26</w:t>
      </w:r>
      <w:r w:rsidRPr="00171A9D">
        <w:t>(2): 199-207.</w:t>
      </w:r>
      <w:bookmarkEnd w:id="61"/>
    </w:p>
    <w:p w14:paraId="586E1ADC" w14:textId="77777777" w:rsidR="00171A9D" w:rsidRPr="00171A9D" w:rsidRDefault="00171A9D" w:rsidP="00171A9D">
      <w:pPr>
        <w:pStyle w:val="EndNoteBibliography"/>
        <w:spacing w:after="0"/>
      </w:pPr>
      <w:bookmarkStart w:id="62" w:name="_ENREF_62"/>
      <w:r w:rsidRPr="00171A9D">
        <w:t>62.</w:t>
      </w:r>
      <w:r w:rsidRPr="00171A9D">
        <w:tab/>
        <w:t xml:space="preserve">Prost A, Sseruma WS, Fakoya I, et al. HIV voluntary counselling and testing for African communities in London: learning from experiences in Kenya. </w:t>
      </w:r>
      <w:r w:rsidRPr="00171A9D">
        <w:rPr>
          <w:i/>
        </w:rPr>
        <w:t>Sexually transmitted infections</w:t>
      </w:r>
      <w:r w:rsidRPr="00171A9D">
        <w:t xml:space="preserve"> 2007; </w:t>
      </w:r>
      <w:r w:rsidRPr="00171A9D">
        <w:rPr>
          <w:b/>
        </w:rPr>
        <w:t>83</w:t>
      </w:r>
      <w:r w:rsidRPr="00171A9D">
        <w:t>(7): 547-51.</w:t>
      </w:r>
      <w:bookmarkEnd w:id="62"/>
    </w:p>
    <w:p w14:paraId="662E795D" w14:textId="77777777" w:rsidR="00171A9D" w:rsidRPr="00171A9D" w:rsidRDefault="00171A9D" w:rsidP="00171A9D">
      <w:pPr>
        <w:pStyle w:val="EndNoteBibliography"/>
        <w:spacing w:after="0"/>
      </w:pPr>
      <w:bookmarkStart w:id="63" w:name="_ENREF_63"/>
      <w:r w:rsidRPr="00171A9D">
        <w:t>63.</w:t>
      </w:r>
      <w:r w:rsidRPr="00171A9D">
        <w:tab/>
        <w:t xml:space="preserve">Raeber PA, Billo NE, Rieder HL, Somaini B. [Medical examination of asylum seekers at entry]. </w:t>
      </w:r>
      <w:r w:rsidRPr="00171A9D">
        <w:rPr>
          <w:i/>
        </w:rPr>
        <w:t>Ther Umsch</w:t>
      </w:r>
      <w:r w:rsidRPr="00171A9D">
        <w:t xml:space="preserve"> 1990; </w:t>
      </w:r>
      <w:r w:rsidRPr="00171A9D">
        <w:rPr>
          <w:b/>
        </w:rPr>
        <w:t>47</w:t>
      </w:r>
      <w:r w:rsidRPr="00171A9D">
        <w:t>(10): 844-51.</w:t>
      </w:r>
      <w:bookmarkEnd w:id="63"/>
    </w:p>
    <w:p w14:paraId="289D1625" w14:textId="77777777" w:rsidR="00171A9D" w:rsidRPr="00171A9D" w:rsidRDefault="00171A9D" w:rsidP="00171A9D">
      <w:pPr>
        <w:pStyle w:val="EndNoteBibliography"/>
        <w:spacing w:after="0"/>
      </w:pPr>
      <w:bookmarkStart w:id="64" w:name="_ENREF_64"/>
      <w:r w:rsidRPr="00171A9D">
        <w:t>64.</w:t>
      </w:r>
      <w:r w:rsidRPr="00171A9D">
        <w:tab/>
        <w:t xml:space="preserve">Rodriguez-Guardado A, Rodriguez M, Alonso P, et al. Serological screening of Chagas disease in an immigrant population in Asturias, Spain proceeding from Chagas-endemic areas. </w:t>
      </w:r>
      <w:r w:rsidRPr="00171A9D">
        <w:rPr>
          <w:i/>
        </w:rPr>
        <w:t>Scand J Infect Dis</w:t>
      </w:r>
      <w:r w:rsidRPr="00171A9D">
        <w:t xml:space="preserve"> 2009; </w:t>
      </w:r>
      <w:r w:rsidRPr="00171A9D">
        <w:rPr>
          <w:b/>
        </w:rPr>
        <w:t>41</w:t>
      </w:r>
      <w:r w:rsidRPr="00171A9D">
        <w:t>(10): 774-6.</w:t>
      </w:r>
      <w:bookmarkEnd w:id="64"/>
    </w:p>
    <w:p w14:paraId="5AF7778E" w14:textId="77777777" w:rsidR="00171A9D" w:rsidRPr="00171A9D" w:rsidRDefault="00171A9D" w:rsidP="00171A9D">
      <w:pPr>
        <w:pStyle w:val="EndNoteBibliography"/>
        <w:spacing w:after="0"/>
      </w:pPr>
      <w:bookmarkStart w:id="65" w:name="_ENREF_65"/>
      <w:r w:rsidRPr="00171A9D">
        <w:t>65.</w:t>
      </w:r>
      <w:r w:rsidRPr="00171A9D">
        <w:tab/>
        <w:t xml:space="preserve">Sadler KE, McGarrigle CA, Elam G, et al. Mayisha II: Pilot of a community-based survey of sexual attitudes and lifestyles and anonymous HIV testing within African communities in London. </w:t>
      </w:r>
      <w:r w:rsidRPr="00171A9D">
        <w:rPr>
          <w:i/>
        </w:rPr>
        <w:t>Aids Care-Psychological and Socio-Medical Aspects of Aids/Hiv</w:t>
      </w:r>
      <w:r w:rsidRPr="00171A9D">
        <w:t xml:space="preserve"> 2006; </w:t>
      </w:r>
      <w:r w:rsidRPr="00171A9D">
        <w:rPr>
          <w:b/>
        </w:rPr>
        <w:t>18</w:t>
      </w:r>
      <w:r w:rsidRPr="00171A9D">
        <w:t>(4): 398-403.</w:t>
      </w:r>
      <w:bookmarkEnd w:id="65"/>
    </w:p>
    <w:p w14:paraId="2B738019" w14:textId="77777777" w:rsidR="00171A9D" w:rsidRPr="00171A9D" w:rsidRDefault="00171A9D" w:rsidP="00171A9D">
      <w:pPr>
        <w:pStyle w:val="EndNoteBibliography"/>
        <w:spacing w:after="0"/>
      </w:pPr>
      <w:bookmarkStart w:id="66" w:name="_ENREF_66"/>
      <w:r w:rsidRPr="00171A9D">
        <w:t>66.</w:t>
      </w:r>
      <w:r w:rsidRPr="00171A9D">
        <w:tab/>
        <w:t xml:space="preserve">Salvador F, Molina I, Sulleiro E, et al. Tropical diseases screening in immigrant patients with human immunodeficiency virus infection in Spain. </w:t>
      </w:r>
      <w:r w:rsidRPr="00171A9D">
        <w:rPr>
          <w:i/>
        </w:rPr>
        <w:t>Am J Trop Med Hyg</w:t>
      </w:r>
      <w:r w:rsidRPr="00171A9D">
        <w:t xml:space="preserve"> 2013; </w:t>
      </w:r>
      <w:r w:rsidRPr="00171A9D">
        <w:rPr>
          <w:b/>
        </w:rPr>
        <w:t>88</w:t>
      </w:r>
      <w:r w:rsidRPr="00171A9D">
        <w:t>(6): 1196-202.</w:t>
      </w:r>
      <w:bookmarkEnd w:id="66"/>
    </w:p>
    <w:p w14:paraId="7586121F" w14:textId="77777777" w:rsidR="00171A9D" w:rsidRPr="00171A9D" w:rsidRDefault="00171A9D" w:rsidP="00171A9D">
      <w:pPr>
        <w:pStyle w:val="EndNoteBibliography"/>
        <w:spacing w:after="0"/>
      </w:pPr>
      <w:bookmarkStart w:id="67" w:name="_ENREF_67"/>
      <w:r w:rsidRPr="00171A9D">
        <w:t>67.</w:t>
      </w:r>
      <w:r w:rsidRPr="00171A9D">
        <w:tab/>
        <w:t xml:space="preserve">Stornaiuolo G, Cuniato V, Cuomo G, et al. Active recruitment strategy in disadvantaged immigrant populations improves the identification of human immunodeficiency but not of hepatitis B or C virus infections. </w:t>
      </w:r>
      <w:r w:rsidRPr="00171A9D">
        <w:rPr>
          <w:i/>
        </w:rPr>
        <w:t>Digestive and Liver Disease</w:t>
      </w:r>
      <w:r w:rsidRPr="00171A9D">
        <w:t xml:space="preserve"> 2014; </w:t>
      </w:r>
      <w:r w:rsidRPr="00171A9D">
        <w:rPr>
          <w:b/>
        </w:rPr>
        <w:t>46</w:t>
      </w:r>
      <w:r w:rsidRPr="00171A9D">
        <w:t>(1): 62-6.</w:t>
      </w:r>
      <w:bookmarkEnd w:id="67"/>
    </w:p>
    <w:p w14:paraId="5E2706D7" w14:textId="77777777" w:rsidR="00171A9D" w:rsidRPr="00171A9D" w:rsidRDefault="00171A9D" w:rsidP="00171A9D">
      <w:pPr>
        <w:pStyle w:val="EndNoteBibliography"/>
        <w:spacing w:after="0"/>
      </w:pPr>
      <w:bookmarkStart w:id="68" w:name="_ENREF_68"/>
      <w:r w:rsidRPr="00171A9D">
        <w:lastRenderedPageBreak/>
        <w:t>68.</w:t>
      </w:r>
      <w:r w:rsidRPr="00171A9D">
        <w:tab/>
        <w:t xml:space="preserve">Tomasoni LR, Sosta E, Beltrame A, et al. Antenatal screening for mother to child infections in immigrants and residents: the case of toxoplasmosis in northern Italy. </w:t>
      </w:r>
      <w:r w:rsidRPr="00171A9D">
        <w:rPr>
          <w:i/>
        </w:rPr>
        <w:t>Journal of immigrant and minority health / Center for Minority Public Health</w:t>
      </w:r>
      <w:r w:rsidRPr="00171A9D">
        <w:t xml:space="preserve"> 2010; </w:t>
      </w:r>
      <w:r w:rsidRPr="00171A9D">
        <w:rPr>
          <w:b/>
        </w:rPr>
        <w:t>12</w:t>
      </w:r>
      <w:r w:rsidRPr="00171A9D">
        <w:t>(6): 834-40.</w:t>
      </w:r>
      <w:bookmarkEnd w:id="68"/>
    </w:p>
    <w:p w14:paraId="495464DB" w14:textId="77777777" w:rsidR="00171A9D" w:rsidRPr="00171A9D" w:rsidRDefault="00171A9D" w:rsidP="00171A9D">
      <w:pPr>
        <w:pStyle w:val="EndNoteBibliography"/>
        <w:spacing w:after="0"/>
      </w:pPr>
      <w:bookmarkStart w:id="69" w:name="_ENREF_69"/>
      <w:r w:rsidRPr="00171A9D">
        <w:t>69.</w:t>
      </w:r>
      <w:r w:rsidRPr="00171A9D">
        <w:tab/>
        <w:t xml:space="preserve">Underwood BR, White VLC, Baker T, Law M, Moore-Gillon JC. Contact tracing and population screening for tuberculosis - Who should be assessed? </w:t>
      </w:r>
      <w:r w:rsidRPr="00171A9D">
        <w:rPr>
          <w:i/>
        </w:rPr>
        <w:t>Journal of Public Health Medicine</w:t>
      </w:r>
      <w:r w:rsidRPr="00171A9D">
        <w:t xml:space="preserve"> 2003; </w:t>
      </w:r>
      <w:r w:rsidRPr="00171A9D">
        <w:rPr>
          <w:b/>
        </w:rPr>
        <w:t>25</w:t>
      </w:r>
      <w:r w:rsidRPr="00171A9D">
        <w:t>(1): 59-61.</w:t>
      </w:r>
      <w:bookmarkEnd w:id="69"/>
    </w:p>
    <w:p w14:paraId="41734379" w14:textId="77777777" w:rsidR="00171A9D" w:rsidRPr="00171A9D" w:rsidRDefault="00171A9D" w:rsidP="00171A9D">
      <w:pPr>
        <w:pStyle w:val="EndNoteBibliography"/>
        <w:spacing w:after="0"/>
      </w:pPr>
      <w:bookmarkStart w:id="70" w:name="_ENREF_70"/>
      <w:r w:rsidRPr="00171A9D">
        <w:t>70.</w:t>
      </w:r>
      <w:r w:rsidRPr="00171A9D">
        <w:tab/>
        <w:t xml:space="preserve">Van Den Brande P, Uydebrouck M, Vermeire P, Demedts M. Tuberculosis in asylum seekers in Belgium. </w:t>
      </w:r>
      <w:r w:rsidRPr="00171A9D">
        <w:rPr>
          <w:i/>
        </w:rPr>
        <w:t>European Respiratory Journal</w:t>
      </w:r>
      <w:r w:rsidRPr="00171A9D">
        <w:t xml:space="preserve"> 1997; </w:t>
      </w:r>
      <w:r w:rsidRPr="00171A9D">
        <w:rPr>
          <w:b/>
        </w:rPr>
        <w:t>10</w:t>
      </w:r>
      <w:r w:rsidRPr="00171A9D">
        <w:t>(3): 610-4.</w:t>
      </w:r>
      <w:bookmarkEnd w:id="70"/>
    </w:p>
    <w:p w14:paraId="766EA2F3" w14:textId="77777777" w:rsidR="00171A9D" w:rsidRPr="00171A9D" w:rsidRDefault="00171A9D" w:rsidP="00171A9D">
      <w:pPr>
        <w:pStyle w:val="EndNoteBibliography"/>
        <w:spacing w:after="0"/>
      </w:pPr>
      <w:bookmarkStart w:id="71" w:name="_ENREF_71"/>
      <w:r w:rsidRPr="00171A9D">
        <w:t>71.</w:t>
      </w:r>
      <w:r w:rsidRPr="00171A9D">
        <w:tab/>
        <w:t xml:space="preserve">Vedio AB, Ellam H, Rayner F, et al. Hepatitis B: Report of prevalence and access to healthcare among Chinese residents in Sheffield UK. </w:t>
      </w:r>
      <w:r w:rsidRPr="00171A9D">
        <w:rPr>
          <w:i/>
        </w:rPr>
        <w:t>Journal of Infection and Public Health</w:t>
      </w:r>
      <w:r w:rsidRPr="00171A9D">
        <w:t xml:space="preserve"> 2013; </w:t>
      </w:r>
      <w:r w:rsidRPr="00171A9D">
        <w:rPr>
          <w:b/>
        </w:rPr>
        <w:t>6</w:t>
      </w:r>
      <w:r w:rsidRPr="00171A9D">
        <w:t>(6): 448-55.</w:t>
      </w:r>
      <w:bookmarkEnd w:id="71"/>
    </w:p>
    <w:p w14:paraId="54C6CA1B" w14:textId="77777777" w:rsidR="00171A9D" w:rsidRPr="00171A9D" w:rsidRDefault="00171A9D" w:rsidP="00171A9D">
      <w:pPr>
        <w:pStyle w:val="EndNoteBibliography"/>
        <w:spacing w:after="0"/>
      </w:pPr>
      <w:bookmarkStart w:id="72" w:name="_ENREF_72"/>
      <w:r w:rsidRPr="00171A9D">
        <w:t>72.</w:t>
      </w:r>
      <w:r w:rsidRPr="00171A9D">
        <w:tab/>
        <w:t xml:space="preserve">Verver S, Bwire R, Borgdorff MW. Screening for pulmonary tuberculosis among immigrants: Estimated effect on severity of disease and duration of infectiousness. </w:t>
      </w:r>
      <w:r w:rsidRPr="00171A9D">
        <w:rPr>
          <w:i/>
        </w:rPr>
        <w:t>International Journal of Tuberculosis and Lung Disease</w:t>
      </w:r>
      <w:r w:rsidRPr="00171A9D">
        <w:t xml:space="preserve"> 2001; </w:t>
      </w:r>
      <w:r w:rsidRPr="00171A9D">
        <w:rPr>
          <w:b/>
        </w:rPr>
        <w:t>5</w:t>
      </w:r>
      <w:r w:rsidRPr="00171A9D">
        <w:t>(5): 419-25.</w:t>
      </w:r>
      <w:bookmarkEnd w:id="72"/>
    </w:p>
    <w:p w14:paraId="470CE0D0" w14:textId="77777777" w:rsidR="00171A9D" w:rsidRPr="00171A9D" w:rsidRDefault="00171A9D" w:rsidP="00171A9D">
      <w:pPr>
        <w:pStyle w:val="EndNoteBibliography"/>
        <w:spacing w:after="0"/>
      </w:pPr>
      <w:bookmarkStart w:id="73" w:name="_ENREF_73"/>
      <w:r w:rsidRPr="00171A9D">
        <w:t>73.</w:t>
      </w:r>
      <w:r w:rsidRPr="00171A9D">
        <w:tab/>
        <w:t xml:space="preserve">Verver S, Van Soolingen D, Borgdorff MW. Effect of screening of immigrants on tuberculosis transmission. </w:t>
      </w:r>
      <w:r w:rsidRPr="00171A9D">
        <w:rPr>
          <w:i/>
        </w:rPr>
        <w:t>International Journal of Tuberculosis and Lung Disease</w:t>
      </w:r>
      <w:r w:rsidRPr="00171A9D">
        <w:t xml:space="preserve"> 2002; </w:t>
      </w:r>
      <w:r w:rsidRPr="00171A9D">
        <w:rPr>
          <w:b/>
        </w:rPr>
        <w:t>6</w:t>
      </w:r>
      <w:r w:rsidRPr="00171A9D">
        <w:t>(2): 121-9.</w:t>
      </w:r>
      <w:bookmarkEnd w:id="73"/>
    </w:p>
    <w:p w14:paraId="6C1D800E" w14:textId="77777777" w:rsidR="00171A9D" w:rsidRPr="00171A9D" w:rsidRDefault="00171A9D" w:rsidP="00171A9D">
      <w:pPr>
        <w:pStyle w:val="EndNoteBibliography"/>
        <w:spacing w:after="0"/>
      </w:pPr>
      <w:bookmarkStart w:id="74" w:name="_ENREF_74"/>
      <w:r w:rsidRPr="00171A9D">
        <w:t>74.</w:t>
      </w:r>
      <w:r w:rsidRPr="00171A9D">
        <w:tab/>
        <w:t xml:space="preserve">Zuure FR, Bouman J, Martens M, et al. Screening for hepatitis B and C in first-generation Egyptian migrants living in the Netherlands. </w:t>
      </w:r>
      <w:r w:rsidRPr="00171A9D">
        <w:rPr>
          <w:i/>
        </w:rPr>
        <w:t>Liver Int</w:t>
      </w:r>
      <w:r w:rsidRPr="00171A9D">
        <w:t xml:space="preserve"> 2013; </w:t>
      </w:r>
      <w:r w:rsidRPr="00171A9D">
        <w:rPr>
          <w:b/>
        </w:rPr>
        <w:t>33</w:t>
      </w:r>
      <w:r w:rsidRPr="00171A9D">
        <w:t>(5): 727-38.</w:t>
      </w:r>
      <w:bookmarkEnd w:id="74"/>
    </w:p>
    <w:p w14:paraId="3D648CCF" w14:textId="77777777" w:rsidR="00171A9D" w:rsidRPr="00171A9D" w:rsidRDefault="00171A9D" w:rsidP="00171A9D">
      <w:pPr>
        <w:pStyle w:val="EndNoteBibliography"/>
        <w:spacing w:after="0"/>
      </w:pPr>
      <w:bookmarkStart w:id="75" w:name="_ENREF_75"/>
      <w:r w:rsidRPr="00171A9D">
        <w:t>75.</w:t>
      </w:r>
      <w:r w:rsidRPr="00171A9D">
        <w:tab/>
        <w:t xml:space="preserve">Llenas-Garcia J, Rubio R, Hernando A, Arrazola P, Pulido F. Do HIV-positive adult immigrants need to be screened for measles-mumps-rubella and varicella zoster virus immunization? </w:t>
      </w:r>
      <w:r w:rsidRPr="00171A9D">
        <w:rPr>
          <w:i/>
        </w:rPr>
        <w:t>Aids Care-Psychological and Socio-Medical Aspects of Aids/Hiv</w:t>
      </w:r>
      <w:r w:rsidRPr="00171A9D">
        <w:t xml:space="preserve"> 2013; </w:t>
      </w:r>
      <w:r w:rsidRPr="00171A9D">
        <w:rPr>
          <w:b/>
        </w:rPr>
        <w:t>25</w:t>
      </w:r>
      <w:r w:rsidRPr="00171A9D">
        <w:t>(8): 980-9.</w:t>
      </w:r>
      <w:bookmarkEnd w:id="75"/>
    </w:p>
    <w:p w14:paraId="7A96C2F0" w14:textId="2BE32104" w:rsidR="00171A9D" w:rsidRPr="00171A9D" w:rsidRDefault="00171A9D" w:rsidP="00171A9D">
      <w:pPr>
        <w:pStyle w:val="EndNoteBibliography"/>
        <w:spacing w:after="0"/>
      </w:pPr>
      <w:bookmarkStart w:id="76" w:name="_ENREF_76"/>
      <w:r w:rsidRPr="00171A9D">
        <w:t>76.</w:t>
      </w:r>
      <w:r w:rsidRPr="00171A9D">
        <w:tab/>
        <w:t xml:space="preserve">Bothamley GH, Rowan JP, Griffiths CJ, et al. Screening for tuberculosis: the port of arrival scheme compared with screening in general practice and the homeless (Structured abstract). </w:t>
      </w:r>
      <w:r w:rsidRPr="00171A9D">
        <w:rPr>
          <w:i/>
        </w:rPr>
        <w:t>Thorax</w:t>
      </w:r>
      <w:r w:rsidRPr="00171A9D">
        <w:t xml:space="preserve">, 2002. </w:t>
      </w:r>
      <w:hyperlink r:id="rId8" w:history="1">
        <w:r w:rsidRPr="00171A9D">
          <w:rPr>
            <w:rStyle w:val="Hyperlink"/>
          </w:rPr>
          <w:t>http://onlinelibrary.wiley.com/o/cochrane/cleed/articles/NHSEED-22002000221/frame.html</w:t>
        </w:r>
      </w:hyperlink>
      <w:r w:rsidRPr="00171A9D">
        <w:t xml:space="preserve"> (accessed.</w:t>
      </w:r>
      <w:bookmarkEnd w:id="76"/>
    </w:p>
    <w:p w14:paraId="69DB27A4" w14:textId="77777777" w:rsidR="00171A9D" w:rsidRPr="00171A9D" w:rsidRDefault="00171A9D" w:rsidP="00171A9D">
      <w:pPr>
        <w:pStyle w:val="EndNoteBibliography"/>
        <w:spacing w:after="0"/>
      </w:pPr>
      <w:bookmarkStart w:id="77" w:name="_ENREF_77"/>
      <w:r w:rsidRPr="00171A9D">
        <w:t>77.</w:t>
      </w:r>
      <w:r w:rsidRPr="00171A9D">
        <w:tab/>
        <w:t xml:space="preserve">Llenas-Garcia J, Hernando A, Fiorante S, et al. Chagas disease screening among HIV-positive Latin American immigrants: An emerging problem. </w:t>
      </w:r>
      <w:r w:rsidRPr="00171A9D">
        <w:rPr>
          <w:i/>
        </w:rPr>
        <w:t>European Journal of Clinical Microbiology and Infectious Diseases</w:t>
      </w:r>
      <w:r w:rsidRPr="00171A9D">
        <w:t xml:space="preserve"> 2012; </w:t>
      </w:r>
      <w:r w:rsidRPr="00171A9D">
        <w:rPr>
          <w:b/>
        </w:rPr>
        <w:t>31</w:t>
      </w:r>
      <w:r w:rsidRPr="00171A9D">
        <w:t>(8): 1991-7.</w:t>
      </w:r>
      <w:bookmarkEnd w:id="77"/>
    </w:p>
    <w:p w14:paraId="082D4DA2" w14:textId="77777777" w:rsidR="00171A9D" w:rsidRPr="00171A9D" w:rsidRDefault="00171A9D" w:rsidP="00171A9D">
      <w:pPr>
        <w:pStyle w:val="EndNoteBibliography"/>
        <w:spacing w:after="0"/>
      </w:pPr>
      <w:bookmarkStart w:id="78" w:name="_ENREF_78"/>
      <w:r w:rsidRPr="00171A9D">
        <w:lastRenderedPageBreak/>
        <w:t>78.</w:t>
      </w:r>
      <w:r w:rsidRPr="00171A9D">
        <w:tab/>
        <w:t xml:space="preserve">Bothamley GH, Ditiu L, Migliori GB, Lange C, contributors T. Active case finding of tuberculosis in Europe: a Tuberculosis Network European Trials Group (TBNET) survey. </w:t>
      </w:r>
      <w:r w:rsidRPr="00171A9D">
        <w:rPr>
          <w:i/>
        </w:rPr>
        <w:t>European Respiratory Journal</w:t>
      </w:r>
      <w:r w:rsidRPr="00171A9D">
        <w:t xml:space="preserve"> 2008; </w:t>
      </w:r>
      <w:r w:rsidRPr="00171A9D">
        <w:rPr>
          <w:b/>
        </w:rPr>
        <w:t>32</w:t>
      </w:r>
      <w:r w:rsidRPr="00171A9D">
        <w:t>(4): 1023-30.</w:t>
      </w:r>
      <w:bookmarkEnd w:id="78"/>
    </w:p>
    <w:p w14:paraId="322FC314" w14:textId="77777777" w:rsidR="00171A9D" w:rsidRPr="00171A9D" w:rsidRDefault="00171A9D" w:rsidP="00171A9D">
      <w:pPr>
        <w:pStyle w:val="EndNoteBibliography"/>
        <w:spacing w:after="0"/>
      </w:pPr>
      <w:bookmarkStart w:id="79" w:name="_ENREF_79"/>
      <w:r w:rsidRPr="00171A9D">
        <w:t>79.</w:t>
      </w:r>
      <w:r w:rsidRPr="00171A9D">
        <w:tab/>
        <w:t xml:space="preserve">Dasgupta K, Menzies D. Cost-effectiveness of tuberculosis control strategies among immigrants and refugees. </w:t>
      </w:r>
      <w:r w:rsidRPr="00171A9D">
        <w:rPr>
          <w:i/>
        </w:rPr>
        <w:t>European Respiratory Journal</w:t>
      </w:r>
      <w:r w:rsidRPr="00171A9D">
        <w:t xml:space="preserve"> 2005; </w:t>
      </w:r>
      <w:r w:rsidRPr="00171A9D">
        <w:rPr>
          <w:b/>
        </w:rPr>
        <w:t>25</w:t>
      </w:r>
      <w:r w:rsidRPr="00171A9D">
        <w:t>(6): 1107-16.</w:t>
      </w:r>
      <w:bookmarkEnd w:id="79"/>
    </w:p>
    <w:p w14:paraId="28555E56" w14:textId="77777777" w:rsidR="00171A9D" w:rsidRPr="00171A9D" w:rsidRDefault="00171A9D" w:rsidP="00171A9D">
      <w:pPr>
        <w:pStyle w:val="EndNoteBibliography"/>
        <w:spacing w:after="0"/>
      </w:pPr>
      <w:bookmarkStart w:id="80" w:name="_ENREF_80"/>
      <w:r w:rsidRPr="00171A9D">
        <w:t>80.</w:t>
      </w:r>
      <w:r w:rsidRPr="00171A9D">
        <w:tab/>
        <w:t xml:space="preserve">Pareek M, J PW, O MK, Woltmann G, Lalvani A. Prevalence of latent tuberculosis infection in immigrants to the UK: Findings from a multicentre study. </w:t>
      </w:r>
      <w:r w:rsidRPr="00171A9D">
        <w:rPr>
          <w:i/>
        </w:rPr>
        <w:t>Thorax</w:t>
      </w:r>
      <w:r w:rsidRPr="00171A9D">
        <w:t xml:space="preserve"> 2010; </w:t>
      </w:r>
      <w:r w:rsidRPr="00171A9D">
        <w:rPr>
          <w:b/>
        </w:rPr>
        <w:t>65</w:t>
      </w:r>
      <w:r w:rsidRPr="00171A9D">
        <w:t>: A5-A6.</w:t>
      </w:r>
      <w:bookmarkEnd w:id="80"/>
    </w:p>
    <w:p w14:paraId="39B55033" w14:textId="77777777" w:rsidR="00171A9D" w:rsidRPr="00171A9D" w:rsidRDefault="00171A9D" w:rsidP="00171A9D">
      <w:pPr>
        <w:pStyle w:val="EndNoteBibliography"/>
        <w:spacing w:after="0"/>
      </w:pPr>
      <w:bookmarkStart w:id="81" w:name="_ENREF_81"/>
      <w:r w:rsidRPr="00171A9D">
        <w:t>81.</w:t>
      </w:r>
      <w:r w:rsidRPr="00171A9D">
        <w:tab/>
        <w:t xml:space="preserve">Auguste P, Tsertsvadze A, Court R, Pink J. A systematic review of economic models used to assess the cost-effectiveness of strategies for identifying latent tuberculosis in high-risk groups. </w:t>
      </w:r>
      <w:r w:rsidRPr="00171A9D">
        <w:rPr>
          <w:i/>
        </w:rPr>
        <w:t>Tuberculosis</w:t>
      </w:r>
      <w:r w:rsidRPr="00171A9D">
        <w:t xml:space="preserve"> 2016.</w:t>
      </w:r>
      <w:bookmarkEnd w:id="81"/>
    </w:p>
    <w:p w14:paraId="58B2120D" w14:textId="77777777" w:rsidR="00171A9D" w:rsidRPr="00171A9D" w:rsidRDefault="00171A9D" w:rsidP="00171A9D">
      <w:pPr>
        <w:pStyle w:val="EndNoteBibliography"/>
        <w:spacing w:after="0"/>
      </w:pPr>
      <w:bookmarkStart w:id="82" w:name="_ENREF_82"/>
      <w:r w:rsidRPr="00171A9D">
        <w:t>82.</w:t>
      </w:r>
      <w:r w:rsidRPr="00171A9D">
        <w:tab/>
        <w:t xml:space="preserve">Campbell J, Marra F. Screening high-risk populations for Latent Tuberculosis: a systematic review of cost-utility analyses. </w:t>
      </w:r>
      <w:r w:rsidRPr="00171A9D">
        <w:rPr>
          <w:i/>
        </w:rPr>
        <w:t>Value in Health</w:t>
      </w:r>
      <w:r w:rsidRPr="00171A9D">
        <w:t xml:space="preserve"> 2015; </w:t>
      </w:r>
      <w:r w:rsidRPr="00171A9D">
        <w:rPr>
          <w:b/>
        </w:rPr>
        <w:t>18</w:t>
      </w:r>
      <w:r w:rsidRPr="00171A9D">
        <w:t>(3): A46-A7.</w:t>
      </w:r>
      <w:bookmarkEnd w:id="82"/>
    </w:p>
    <w:p w14:paraId="02B553EA" w14:textId="77777777" w:rsidR="00171A9D" w:rsidRPr="00171A9D" w:rsidRDefault="00171A9D" w:rsidP="00171A9D">
      <w:pPr>
        <w:pStyle w:val="EndNoteBibliography"/>
        <w:spacing w:after="0"/>
      </w:pPr>
      <w:bookmarkStart w:id="83" w:name="_ENREF_83"/>
      <w:r w:rsidRPr="00171A9D">
        <w:t>83.</w:t>
      </w:r>
      <w:r w:rsidRPr="00171A9D">
        <w:tab/>
        <w:t xml:space="preserve">Dasgupta K, Schwartzman K, Marchand R, Tennenbaum TN, Brassard P, Menzies D. Comparison of cost-effectiveness of tuberculosis screening of close contacts and foreign-born populations. </w:t>
      </w:r>
      <w:r w:rsidRPr="00171A9D">
        <w:rPr>
          <w:i/>
        </w:rPr>
        <w:t>American Journal of Respiratory and Critical Care Medicine</w:t>
      </w:r>
      <w:r w:rsidRPr="00171A9D">
        <w:t xml:space="preserve"> 2000; </w:t>
      </w:r>
      <w:r w:rsidRPr="00171A9D">
        <w:rPr>
          <w:b/>
        </w:rPr>
        <w:t>162</w:t>
      </w:r>
      <w:r w:rsidRPr="00171A9D">
        <w:t>(6): 2079-86.</w:t>
      </w:r>
      <w:bookmarkEnd w:id="83"/>
    </w:p>
    <w:p w14:paraId="301DAF06" w14:textId="77777777" w:rsidR="00171A9D" w:rsidRPr="00171A9D" w:rsidRDefault="00171A9D" w:rsidP="00171A9D">
      <w:pPr>
        <w:pStyle w:val="EndNoteBibliography"/>
        <w:spacing w:after="0"/>
      </w:pPr>
      <w:bookmarkStart w:id="84" w:name="_ENREF_84"/>
      <w:r w:rsidRPr="00171A9D">
        <w:t>84.</w:t>
      </w:r>
      <w:r w:rsidRPr="00171A9D">
        <w:tab/>
        <w:t xml:space="preserve">Hardy AB, Varma R, Collyns T, Moffitt SJ, Mullarkey C, Watson JP. Cost-effectiveness of the NICE guidelines for screening for latent tuberculosis infection: The QuantiFERON-TB Gold IGRA alone is more cost-effective for immigrants from high burden countries. </w:t>
      </w:r>
      <w:r w:rsidRPr="00171A9D">
        <w:rPr>
          <w:i/>
        </w:rPr>
        <w:t>Thorax</w:t>
      </w:r>
      <w:r w:rsidRPr="00171A9D">
        <w:t xml:space="preserve"> 2010; </w:t>
      </w:r>
      <w:r w:rsidRPr="00171A9D">
        <w:rPr>
          <w:b/>
        </w:rPr>
        <w:t>65</w:t>
      </w:r>
      <w:r w:rsidRPr="00171A9D">
        <w:t>(2): 178-80.</w:t>
      </w:r>
      <w:bookmarkEnd w:id="84"/>
    </w:p>
    <w:p w14:paraId="541D5F02" w14:textId="77777777" w:rsidR="00171A9D" w:rsidRPr="00171A9D" w:rsidRDefault="00171A9D" w:rsidP="00171A9D">
      <w:pPr>
        <w:pStyle w:val="EndNoteBibliography"/>
        <w:spacing w:after="0"/>
      </w:pPr>
      <w:bookmarkStart w:id="85" w:name="_ENREF_85"/>
      <w:r w:rsidRPr="00171A9D">
        <w:t>85.</w:t>
      </w:r>
      <w:r w:rsidRPr="00171A9D">
        <w:tab/>
        <w:t xml:space="preserve">Zammarchi L, Casadei G, Strohmeyer M, et al. A scoping review of cost-effectiveness of screening and treatment for latent tuberculosis infection in migrants from high-incidence countries. </w:t>
      </w:r>
      <w:r w:rsidRPr="00171A9D">
        <w:rPr>
          <w:i/>
        </w:rPr>
        <w:t>BMC health services research</w:t>
      </w:r>
      <w:r w:rsidRPr="00171A9D">
        <w:t xml:space="preserve"> 2015; </w:t>
      </w:r>
      <w:r w:rsidRPr="00171A9D">
        <w:rPr>
          <w:b/>
        </w:rPr>
        <w:t>15</w:t>
      </w:r>
      <w:r w:rsidRPr="00171A9D">
        <w:t>(1): 1.</w:t>
      </w:r>
      <w:bookmarkEnd w:id="85"/>
    </w:p>
    <w:p w14:paraId="086F11A6" w14:textId="77777777" w:rsidR="00171A9D" w:rsidRPr="00171A9D" w:rsidRDefault="00171A9D" w:rsidP="00171A9D">
      <w:pPr>
        <w:pStyle w:val="EndNoteBibliography"/>
        <w:spacing w:after="0"/>
      </w:pPr>
      <w:bookmarkStart w:id="86" w:name="_ENREF_86"/>
      <w:r w:rsidRPr="00171A9D">
        <w:t>86.</w:t>
      </w:r>
      <w:r w:rsidRPr="00171A9D">
        <w:tab/>
        <w:t xml:space="preserve">Brassard P, Steensma C, Cadieux L, Lands LC. Evaluation of a School-Based Tuberculosis-Screening Program and Associate Investigation Targeting Recently Immigrated Children in a Low-Burden Country. </w:t>
      </w:r>
      <w:r w:rsidRPr="00171A9D">
        <w:rPr>
          <w:i/>
        </w:rPr>
        <w:t>Pediatrics</w:t>
      </w:r>
      <w:r w:rsidRPr="00171A9D">
        <w:t xml:space="preserve"> 2006; </w:t>
      </w:r>
      <w:r w:rsidRPr="00171A9D">
        <w:rPr>
          <w:b/>
        </w:rPr>
        <w:t>117</w:t>
      </w:r>
      <w:r w:rsidRPr="00171A9D">
        <w:t>(2): e148-e56.</w:t>
      </w:r>
      <w:bookmarkEnd w:id="86"/>
    </w:p>
    <w:p w14:paraId="009F1D7B" w14:textId="77777777" w:rsidR="00171A9D" w:rsidRPr="00171A9D" w:rsidRDefault="00171A9D" w:rsidP="00171A9D">
      <w:pPr>
        <w:pStyle w:val="EndNoteBibliography"/>
        <w:spacing w:after="0"/>
      </w:pPr>
      <w:bookmarkStart w:id="87" w:name="_ENREF_87"/>
      <w:r w:rsidRPr="00171A9D">
        <w:t>87.</w:t>
      </w:r>
      <w:r w:rsidRPr="00171A9D">
        <w:tab/>
        <w:t xml:space="preserve">Nienhaus A, Schablon A, Costa J, Diel R. Systematic review of cost and cost-effectiveness of different TB-screening strategies. </w:t>
      </w:r>
      <w:r w:rsidRPr="00171A9D">
        <w:rPr>
          <w:i/>
        </w:rPr>
        <w:t>BMC health services research</w:t>
      </w:r>
      <w:r w:rsidRPr="00171A9D">
        <w:t xml:space="preserve"> 2011; </w:t>
      </w:r>
      <w:r w:rsidRPr="00171A9D">
        <w:rPr>
          <w:b/>
        </w:rPr>
        <w:t>11</w:t>
      </w:r>
      <w:r w:rsidRPr="00171A9D">
        <w:t>(1): 1.</w:t>
      </w:r>
      <w:bookmarkEnd w:id="87"/>
    </w:p>
    <w:p w14:paraId="3F214D73" w14:textId="77777777" w:rsidR="00171A9D" w:rsidRPr="00171A9D" w:rsidRDefault="00171A9D" w:rsidP="00171A9D">
      <w:pPr>
        <w:pStyle w:val="EndNoteBibliography"/>
        <w:spacing w:after="0"/>
      </w:pPr>
      <w:bookmarkStart w:id="88" w:name="_ENREF_88"/>
      <w:r w:rsidRPr="00171A9D">
        <w:lastRenderedPageBreak/>
        <w:t>88.</w:t>
      </w:r>
      <w:r w:rsidRPr="00171A9D">
        <w:tab/>
        <w:t xml:space="preserve">Koufopoulou M, Sutton AJ, Breheny K, Diwakar L. Methods Used in Economic Evaluations of Tuberculin Skin Tests and Interferon Gamma Release Assays for the Screening of Latent Tuberculosis Infection: A Systematic Review. </w:t>
      </w:r>
      <w:r w:rsidRPr="00171A9D">
        <w:rPr>
          <w:i/>
        </w:rPr>
        <w:t>Value in Health</w:t>
      </w:r>
      <w:r w:rsidRPr="00171A9D">
        <w:t xml:space="preserve"> 2016.</w:t>
      </w:r>
      <w:bookmarkEnd w:id="88"/>
    </w:p>
    <w:p w14:paraId="16C6B526" w14:textId="77777777" w:rsidR="00171A9D" w:rsidRPr="00171A9D" w:rsidRDefault="00171A9D" w:rsidP="00171A9D">
      <w:pPr>
        <w:pStyle w:val="EndNoteBibliography"/>
        <w:spacing w:after="0"/>
      </w:pPr>
      <w:bookmarkStart w:id="89" w:name="_ENREF_89"/>
      <w:r w:rsidRPr="00171A9D">
        <w:t>89.</w:t>
      </w:r>
      <w:r w:rsidRPr="00171A9D">
        <w:tab/>
        <w:t xml:space="preserve">Urbanus AT, van de Laar TJ, van den Hoek A, et al. Hepatitis C in the general population of various ethnic origins living in the Netherlands: Should non-Western migrants be screened? </w:t>
      </w:r>
      <w:r w:rsidRPr="00171A9D">
        <w:rPr>
          <w:i/>
        </w:rPr>
        <w:t>Journal of hepatology</w:t>
      </w:r>
      <w:r w:rsidRPr="00171A9D">
        <w:t xml:space="preserve"> 2011; </w:t>
      </w:r>
      <w:r w:rsidRPr="00171A9D">
        <w:rPr>
          <w:b/>
        </w:rPr>
        <w:t>55</w:t>
      </w:r>
      <w:r w:rsidRPr="00171A9D">
        <w:t>(6): 1207-14.</w:t>
      </w:r>
      <w:bookmarkEnd w:id="89"/>
    </w:p>
    <w:p w14:paraId="6B6146E3" w14:textId="77777777" w:rsidR="00171A9D" w:rsidRPr="00171A9D" w:rsidRDefault="00171A9D" w:rsidP="00171A9D">
      <w:pPr>
        <w:pStyle w:val="EndNoteBibliography"/>
        <w:spacing w:after="0"/>
      </w:pPr>
      <w:bookmarkStart w:id="90" w:name="_ENREF_90"/>
      <w:r w:rsidRPr="00171A9D">
        <w:t>90.</w:t>
      </w:r>
      <w:r w:rsidRPr="00171A9D">
        <w:tab/>
        <w:t xml:space="preserve">Miners A, Martin N, Ghosh A, Hickman M, Vickerman P. Assessing the cost‐effectiveness of finding cases of hepatitis C infection in UK migrant populations and the value of further research. </w:t>
      </w:r>
      <w:r w:rsidRPr="00171A9D">
        <w:rPr>
          <w:i/>
        </w:rPr>
        <w:t>Journal of viral hepatitis</w:t>
      </w:r>
      <w:r w:rsidRPr="00171A9D">
        <w:t xml:space="preserve"> 2014; </w:t>
      </w:r>
      <w:r w:rsidRPr="00171A9D">
        <w:rPr>
          <w:b/>
        </w:rPr>
        <w:t>21</w:t>
      </w:r>
      <w:r w:rsidRPr="00171A9D">
        <w:t>(9): 616-23.</w:t>
      </w:r>
      <w:bookmarkEnd w:id="90"/>
    </w:p>
    <w:p w14:paraId="455F2861" w14:textId="77777777" w:rsidR="00171A9D" w:rsidRPr="00171A9D" w:rsidRDefault="00171A9D" w:rsidP="00171A9D">
      <w:pPr>
        <w:pStyle w:val="EndNoteBibliography"/>
        <w:spacing w:after="0"/>
      </w:pPr>
      <w:bookmarkStart w:id="91" w:name="_ENREF_91"/>
      <w:r w:rsidRPr="00171A9D">
        <w:t>91.</w:t>
      </w:r>
      <w:r w:rsidRPr="00171A9D">
        <w:tab/>
        <w:t xml:space="preserve">Sagnelli E, Alessio L, Sagnelli C, et al. Clinical Findings of HCV Chronic Infection in Undocumented Immigrants and Low-Income Refugees in Three Areas of Southern Italy. </w:t>
      </w:r>
      <w:r w:rsidRPr="00171A9D">
        <w:rPr>
          <w:i/>
        </w:rPr>
        <w:t>Annals of hepatology</w:t>
      </w:r>
      <w:r w:rsidRPr="00171A9D">
        <w:t xml:space="preserve"> 2017; </w:t>
      </w:r>
      <w:r w:rsidRPr="00171A9D">
        <w:rPr>
          <w:b/>
        </w:rPr>
        <w:t>17</w:t>
      </w:r>
      <w:r w:rsidRPr="00171A9D">
        <w:t>(1): 47-53.</w:t>
      </w:r>
      <w:bookmarkEnd w:id="91"/>
    </w:p>
    <w:p w14:paraId="161862C0" w14:textId="77777777" w:rsidR="00171A9D" w:rsidRPr="00171A9D" w:rsidRDefault="00171A9D" w:rsidP="00171A9D">
      <w:pPr>
        <w:pStyle w:val="EndNoteBibliography"/>
        <w:spacing w:after="0"/>
      </w:pPr>
      <w:bookmarkStart w:id="92" w:name="_ENREF_92"/>
      <w:r w:rsidRPr="00171A9D">
        <w:t>92.</w:t>
      </w:r>
      <w:r w:rsidRPr="00171A9D">
        <w:tab/>
        <w:t xml:space="preserve">Haukaas FS, Arnesen TM, Winje BA, Aas E. Immigrant screening for latent tuberculosis in Norway: a cost-effectiveness analysis. </w:t>
      </w:r>
      <w:r w:rsidRPr="00171A9D">
        <w:rPr>
          <w:i/>
        </w:rPr>
        <w:t>The European Journal of Health Economics</w:t>
      </w:r>
      <w:r w:rsidRPr="00171A9D">
        <w:t xml:space="preserve"> 2017; </w:t>
      </w:r>
      <w:r w:rsidRPr="00171A9D">
        <w:rPr>
          <w:b/>
        </w:rPr>
        <w:t>18</w:t>
      </w:r>
      <w:r w:rsidRPr="00171A9D">
        <w:t>(4): 405-15.</w:t>
      </w:r>
      <w:bookmarkEnd w:id="92"/>
    </w:p>
    <w:p w14:paraId="019B15AB" w14:textId="77777777" w:rsidR="00171A9D" w:rsidRPr="00171A9D" w:rsidRDefault="00171A9D" w:rsidP="00171A9D">
      <w:pPr>
        <w:pStyle w:val="EndNoteBibliography"/>
        <w:spacing w:after="0"/>
      </w:pPr>
      <w:bookmarkStart w:id="93" w:name="_ENREF_93"/>
      <w:r w:rsidRPr="00171A9D">
        <w:t>93.</w:t>
      </w:r>
      <w:r w:rsidRPr="00171A9D">
        <w:tab/>
        <w:t xml:space="preserve">Vanino E, Tadolini M, Attard L, et al. Systematic Tuberculosis Screening in Asylum Seekers in Italy. </w:t>
      </w:r>
      <w:r w:rsidRPr="00171A9D">
        <w:rPr>
          <w:i/>
        </w:rPr>
        <w:t>Clinical Infectious Diseases</w:t>
      </w:r>
      <w:r w:rsidRPr="00171A9D">
        <w:t xml:space="preserve"> 2017; </w:t>
      </w:r>
      <w:r w:rsidRPr="00171A9D">
        <w:rPr>
          <w:b/>
        </w:rPr>
        <w:t>65</w:t>
      </w:r>
      <w:r w:rsidRPr="00171A9D">
        <w:t>(8): 1407-9.</w:t>
      </w:r>
      <w:bookmarkEnd w:id="93"/>
    </w:p>
    <w:p w14:paraId="7F9993AA" w14:textId="77777777" w:rsidR="00171A9D" w:rsidRPr="00171A9D" w:rsidRDefault="00171A9D" w:rsidP="00171A9D">
      <w:pPr>
        <w:pStyle w:val="EndNoteBibliography"/>
        <w:spacing w:after="0"/>
      </w:pPr>
      <w:bookmarkStart w:id="94" w:name="_ENREF_94"/>
      <w:r w:rsidRPr="00171A9D">
        <w:t>94.</w:t>
      </w:r>
      <w:r w:rsidRPr="00171A9D">
        <w:tab/>
        <w:t xml:space="preserve">Bozorgmehr KB, Wahedi K, Noest S, Szecsenyi S, Razum O. Infectious disease screening in asylum-seekers: range, coverage and economic evaluation in GermanyKayvan Bozorgmehr. </w:t>
      </w:r>
      <w:r w:rsidRPr="00171A9D">
        <w:rPr>
          <w:i/>
        </w:rPr>
        <w:t>European Journal of Public Health</w:t>
      </w:r>
      <w:r w:rsidRPr="00171A9D">
        <w:t xml:space="preserve"> 2017; </w:t>
      </w:r>
      <w:r w:rsidRPr="00171A9D">
        <w:rPr>
          <w:b/>
        </w:rPr>
        <w:t>27</w:t>
      </w:r>
      <w:r w:rsidRPr="00171A9D">
        <w:t>(suppl_3).</w:t>
      </w:r>
      <w:bookmarkEnd w:id="94"/>
    </w:p>
    <w:p w14:paraId="251AD76F" w14:textId="77777777" w:rsidR="00171A9D" w:rsidRPr="00171A9D" w:rsidRDefault="00171A9D" w:rsidP="00171A9D">
      <w:pPr>
        <w:pStyle w:val="EndNoteBibliography"/>
        <w:spacing w:after="0"/>
      </w:pPr>
      <w:bookmarkStart w:id="95" w:name="_ENREF_95"/>
      <w:r w:rsidRPr="00171A9D">
        <w:t>95.</w:t>
      </w:r>
      <w:r w:rsidRPr="00171A9D">
        <w:tab/>
        <w:t xml:space="preserve">Eonomopoulou A, Pavli A, Stasinopoulou P, Giannopoulos LA, Tsiodras S. Migrant screening: Lessons learned from the migrant holding level at the Greek–Turkish borders. </w:t>
      </w:r>
      <w:r w:rsidRPr="00171A9D">
        <w:rPr>
          <w:i/>
        </w:rPr>
        <w:t>Journal of infection and public health</w:t>
      </w:r>
      <w:r w:rsidRPr="00171A9D">
        <w:t xml:space="preserve"> 2017; </w:t>
      </w:r>
      <w:r w:rsidRPr="00171A9D">
        <w:rPr>
          <w:b/>
        </w:rPr>
        <w:t>10</w:t>
      </w:r>
      <w:r w:rsidRPr="00171A9D">
        <w:t>(2): 177-84.</w:t>
      </w:r>
      <w:bookmarkEnd w:id="95"/>
    </w:p>
    <w:p w14:paraId="490EB7F6" w14:textId="77777777" w:rsidR="00171A9D" w:rsidRPr="00171A9D" w:rsidRDefault="00171A9D" w:rsidP="00171A9D">
      <w:pPr>
        <w:pStyle w:val="EndNoteBibliography"/>
        <w:spacing w:after="0"/>
      </w:pPr>
      <w:bookmarkStart w:id="96" w:name="_ENREF_96"/>
      <w:r w:rsidRPr="00171A9D">
        <w:t>96.</w:t>
      </w:r>
      <w:r w:rsidRPr="00171A9D">
        <w:tab/>
        <w:t xml:space="preserve">Smit GSA, Apers L, de Onate WA, et al. Cost–effectiveness of screening for active cases of tuberculosis in Flanders, Belgium. </w:t>
      </w:r>
      <w:r w:rsidRPr="00171A9D">
        <w:rPr>
          <w:i/>
        </w:rPr>
        <w:t>Bulletin of the World Health Organization</w:t>
      </w:r>
      <w:r w:rsidRPr="00171A9D">
        <w:t xml:space="preserve"> 2017; </w:t>
      </w:r>
      <w:r w:rsidRPr="00171A9D">
        <w:rPr>
          <w:b/>
        </w:rPr>
        <w:t>95</w:t>
      </w:r>
      <w:r w:rsidRPr="00171A9D">
        <w:t>(1): 27.</w:t>
      </w:r>
      <w:bookmarkEnd w:id="96"/>
    </w:p>
    <w:p w14:paraId="201C4B3F" w14:textId="77777777" w:rsidR="00171A9D" w:rsidRPr="00171A9D" w:rsidRDefault="00171A9D" w:rsidP="00171A9D">
      <w:pPr>
        <w:pStyle w:val="EndNoteBibliography"/>
        <w:spacing w:after="0"/>
      </w:pPr>
      <w:bookmarkStart w:id="97" w:name="_ENREF_97"/>
      <w:r w:rsidRPr="00171A9D">
        <w:lastRenderedPageBreak/>
        <w:t>97.</w:t>
      </w:r>
      <w:r w:rsidRPr="00171A9D">
        <w:tab/>
        <w:t xml:space="preserve">Weinrich JM, Diel R, Sauer M, et al. Yield of chest X-ray tuberculosis screening of immigrants during the European refugee crisis of 2015: a single-centre experience. </w:t>
      </w:r>
      <w:r w:rsidRPr="00171A9D">
        <w:rPr>
          <w:i/>
        </w:rPr>
        <w:t>European radiology</w:t>
      </w:r>
      <w:r w:rsidRPr="00171A9D">
        <w:t xml:space="preserve"> 2017: 1-5.</w:t>
      </w:r>
      <w:bookmarkEnd w:id="97"/>
    </w:p>
    <w:p w14:paraId="76EF8ED6" w14:textId="77777777" w:rsidR="00171A9D" w:rsidRPr="00171A9D" w:rsidRDefault="00171A9D" w:rsidP="00171A9D">
      <w:pPr>
        <w:pStyle w:val="EndNoteBibliography"/>
        <w:spacing w:after="0"/>
      </w:pPr>
      <w:bookmarkStart w:id="98" w:name="_ENREF_98"/>
      <w:r w:rsidRPr="00171A9D">
        <w:t>98.</w:t>
      </w:r>
      <w:r w:rsidRPr="00171A9D">
        <w:tab/>
        <w:t xml:space="preserve">Pareek M, Bond M, Shorey J, Seneviratne S, Lalvani A, Kon OM. Community-based evaluation of immigrant TB screening using interferon gamma release assays and tuberculin skin testing: Yields and cost-effectiveness. </w:t>
      </w:r>
      <w:r w:rsidRPr="00171A9D">
        <w:rPr>
          <w:i/>
        </w:rPr>
        <w:t>Thorax</w:t>
      </w:r>
      <w:r w:rsidRPr="00171A9D">
        <w:t xml:space="preserve"> 2011; </w:t>
      </w:r>
      <w:r w:rsidRPr="00171A9D">
        <w:rPr>
          <w:b/>
        </w:rPr>
        <w:t>66</w:t>
      </w:r>
      <w:r w:rsidRPr="00171A9D">
        <w:t>: A20.</w:t>
      </w:r>
      <w:bookmarkEnd w:id="98"/>
    </w:p>
    <w:p w14:paraId="52CEBEF5" w14:textId="77777777" w:rsidR="00171A9D" w:rsidRPr="00171A9D" w:rsidRDefault="00171A9D" w:rsidP="00171A9D">
      <w:pPr>
        <w:pStyle w:val="EndNoteBibliography"/>
        <w:spacing w:after="0"/>
      </w:pPr>
      <w:bookmarkStart w:id="99" w:name="_ENREF_99"/>
      <w:r w:rsidRPr="00171A9D">
        <w:t>99.</w:t>
      </w:r>
      <w:r w:rsidRPr="00171A9D">
        <w:tab/>
        <w:t xml:space="preserve">Heuvelings CC, de Vries SG, Greve PF, et al. Effectiveness of interventions for diagnosis and treatment of tuberculosis in hard-to-reach populations in countries of low and medium tuberculosis incidence: a systematic review. </w:t>
      </w:r>
      <w:r w:rsidRPr="00171A9D">
        <w:rPr>
          <w:i/>
        </w:rPr>
        <w:t>The Lancet Infectious Diseases</w:t>
      </w:r>
      <w:r w:rsidRPr="00171A9D">
        <w:t xml:space="preserve"> 2017.</w:t>
      </w:r>
      <w:bookmarkEnd w:id="99"/>
    </w:p>
    <w:p w14:paraId="515C76CF" w14:textId="77777777" w:rsidR="00171A9D" w:rsidRPr="00171A9D" w:rsidRDefault="00171A9D" w:rsidP="00171A9D">
      <w:pPr>
        <w:pStyle w:val="EndNoteBibliography"/>
        <w:spacing w:after="0"/>
      </w:pPr>
      <w:bookmarkStart w:id="100" w:name="_ENREF_100"/>
      <w:r w:rsidRPr="00171A9D">
        <w:t>100.</w:t>
      </w:r>
      <w:r w:rsidRPr="00171A9D">
        <w:tab/>
        <w:t xml:space="preserve">Rennert-May E, Hansen E, Zadeh T, Krinke V, Houston S, Cooper R. A Step toward Tuberculosis Elimination in a Low-Incidence Country: Successful Diagnosis and Treatment of Latent Tuberculosis Infection in a Refugee Clinic. </w:t>
      </w:r>
      <w:r w:rsidRPr="00171A9D">
        <w:rPr>
          <w:i/>
        </w:rPr>
        <w:t>Canadian Respiratory Journal</w:t>
      </w:r>
      <w:r w:rsidRPr="00171A9D">
        <w:t xml:space="preserve"> 2016; </w:t>
      </w:r>
      <w:r w:rsidRPr="00171A9D">
        <w:rPr>
          <w:b/>
        </w:rPr>
        <w:t>2016</w:t>
      </w:r>
      <w:r w:rsidRPr="00171A9D">
        <w:t>.</w:t>
      </w:r>
      <w:bookmarkEnd w:id="100"/>
    </w:p>
    <w:p w14:paraId="1AD31267" w14:textId="77777777" w:rsidR="00171A9D" w:rsidRPr="00171A9D" w:rsidRDefault="00171A9D" w:rsidP="00171A9D">
      <w:pPr>
        <w:pStyle w:val="EndNoteBibliography"/>
        <w:spacing w:after="0"/>
      </w:pPr>
      <w:bookmarkStart w:id="101" w:name="_ENREF_101"/>
      <w:r w:rsidRPr="00171A9D">
        <w:t>101.</w:t>
      </w:r>
      <w:r w:rsidRPr="00171A9D">
        <w:tab/>
        <w:t xml:space="preserve">Pareek M, Greenaway C, Noori T, Munoz J, Zenner D. The impact of migration on tuberculosis epidemiology and control in high-income countries: a review. </w:t>
      </w:r>
      <w:r w:rsidRPr="00171A9D">
        <w:rPr>
          <w:i/>
        </w:rPr>
        <w:t>BMC medicine</w:t>
      </w:r>
      <w:r w:rsidRPr="00171A9D">
        <w:t xml:space="preserve"> 2016; </w:t>
      </w:r>
      <w:r w:rsidRPr="00171A9D">
        <w:rPr>
          <w:b/>
        </w:rPr>
        <w:t>14</w:t>
      </w:r>
      <w:r w:rsidRPr="00171A9D">
        <w:t>(1): 1.</w:t>
      </w:r>
      <w:bookmarkEnd w:id="101"/>
    </w:p>
    <w:p w14:paraId="323BD1FF" w14:textId="77777777" w:rsidR="00171A9D" w:rsidRPr="00171A9D" w:rsidRDefault="00171A9D" w:rsidP="00171A9D">
      <w:pPr>
        <w:pStyle w:val="EndNoteBibliography"/>
        <w:spacing w:after="0"/>
      </w:pPr>
      <w:bookmarkStart w:id="102" w:name="_ENREF_102"/>
      <w:r w:rsidRPr="00171A9D">
        <w:t>102.</w:t>
      </w:r>
      <w:r w:rsidRPr="00171A9D">
        <w:tab/>
        <w:t xml:space="preserve">Abubakar I, Lipman M, Anderson C, Davies P, Zumla A. Tuberculosis in the UK—time to regain control. </w:t>
      </w:r>
      <w:r w:rsidRPr="00171A9D">
        <w:rPr>
          <w:i/>
        </w:rPr>
        <w:t>BMJ</w:t>
      </w:r>
      <w:r w:rsidRPr="00171A9D">
        <w:t xml:space="preserve"> 2011; </w:t>
      </w:r>
      <w:r w:rsidRPr="00171A9D">
        <w:rPr>
          <w:b/>
        </w:rPr>
        <w:t>343</w:t>
      </w:r>
      <w:r w:rsidRPr="00171A9D">
        <w:t>: d4281.</w:t>
      </w:r>
      <w:bookmarkEnd w:id="102"/>
    </w:p>
    <w:p w14:paraId="1730E6F3" w14:textId="77777777" w:rsidR="00171A9D" w:rsidRPr="00171A9D" w:rsidRDefault="00171A9D" w:rsidP="00171A9D">
      <w:pPr>
        <w:pStyle w:val="EndNoteBibliography"/>
        <w:spacing w:after="0"/>
      </w:pPr>
      <w:bookmarkStart w:id="103" w:name="_ENREF_103"/>
      <w:r w:rsidRPr="00171A9D">
        <w:t>103.</w:t>
      </w:r>
      <w:r w:rsidRPr="00171A9D">
        <w:tab/>
        <w:t xml:space="preserve">Pareek M, al e. TB screening of migrants to low TB burden nations: insights from evaluation of UK practice. . </w:t>
      </w:r>
      <w:r w:rsidRPr="00171A9D">
        <w:rPr>
          <w:i/>
        </w:rPr>
        <w:t>Eur Resp J</w:t>
      </w:r>
      <w:r w:rsidRPr="00171A9D">
        <w:t xml:space="preserve"> 2011; </w:t>
      </w:r>
      <w:r w:rsidRPr="00171A9D">
        <w:rPr>
          <w:b/>
        </w:rPr>
        <w:t>2011</w:t>
      </w:r>
      <w:r w:rsidRPr="00171A9D">
        <w:t>: 1175-82.</w:t>
      </w:r>
      <w:bookmarkEnd w:id="103"/>
    </w:p>
    <w:p w14:paraId="671874B7" w14:textId="77777777" w:rsidR="00171A9D" w:rsidRPr="00171A9D" w:rsidRDefault="00171A9D" w:rsidP="00171A9D">
      <w:pPr>
        <w:pStyle w:val="EndNoteBibliography"/>
        <w:spacing w:after="0"/>
      </w:pPr>
      <w:bookmarkStart w:id="104" w:name="_ENREF_104"/>
      <w:r w:rsidRPr="00171A9D">
        <w:t>104.</w:t>
      </w:r>
      <w:r w:rsidRPr="00171A9D">
        <w:tab/>
        <w:t>England PH. Collaborative Tuberculosis Strategy for England 2015 to 2020: Public Health England, 2015.</w:t>
      </w:r>
      <w:bookmarkEnd w:id="104"/>
    </w:p>
    <w:p w14:paraId="04733E39" w14:textId="77777777" w:rsidR="00171A9D" w:rsidRPr="00171A9D" w:rsidRDefault="00171A9D" w:rsidP="00171A9D">
      <w:pPr>
        <w:pStyle w:val="EndNoteBibliography"/>
        <w:spacing w:after="0"/>
      </w:pPr>
      <w:bookmarkStart w:id="105" w:name="_ENREF_105"/>
      <w:r w:rsidRPr="00171A9D">
        <w:t>105.</w:t>
      </w:r>
      <w:r w:rsidRPr="00171A9D">
        <w:tab/>
        <w:t>Public Health England. Latent TB Testing and Treatment for Migrants: A practical guide for commissioners and practitioners: Public Health England, 2015.</w:t>
      </w:r>
      <w:bookmarkEnd w:id="105"/>
    </w:p>
    <w:p w14:paraId="0BCF7D16" w14:textId="77777777" w:rsidR="00171A9D" w:rsidRPr="00171A9D" w:rsidRDefault="00171A9D" w:rsidP="00171A9D">
      <w:pPr>
        <w:pStyle w:val="EndNoteBibliography"/>
        <w:spacing w:after="0"/>
      </w:pPr>
      <w:bookmarkStart w:id="106" w:name="_ENREF_106"/>
      <w:r w:rsidRPr="00171A9D">
        <w:t>106.</w:t>
      </w:r>
      <w:r w:rsidRPr="00171A9D">
        <w:tab/>
        <w:t xml:space="preserve">Houben RM, Dodd PJ. The global burden of latent tuberculosis infection: a re-estimation using mathematical modelling. </w:t>
      </w:r>
      <w:r w:rsidRPr="00171A9D">
        <w:rPr>
          <w:i/>
        </w:rPr>
        <w:t>PLoS medicine</w:t>
      </w:r>
      <w:r w:rsidRPr="00171A9D">
        <w:t xml:space="preserve"> 2016; </w:t>
      </w:r>
      <w:r w:rsidRPr="00171A9D">
        <w:rPr>
          <w:b/>
        </w:rPr>
        <w:t>13</w:t>
      </w:r>
      <w:r w:rsidRPr="00171A9D">
        <w:t>(10): e1002152.</w:t>
      </w:r>
      <w:bookmarkEnd w:id="106"/>
    </w:p>
    <w:p w14:paraId="7A238387" w14:textId="77777777" w:rsidR="00171A9D" w:rsidRPr="00171A9D" w:rsidRDefault="00171A9D" w:rsidP="00171A9D">
      <w:pPr>
        <w:pStyle w:val="EndNoteBibliography"/>
        <w:spacing w:after="0"/>
      </w:pPr>
      <w:bookmarkStart w:id="107" w:name="_ENREF_107"/>
      <w:r w:rsidRPr="00171A9D">
        <w:t>107.</w:t>
      </w:r>
      <w:r w:rsidRPr="00171A9D">
        <w:tab/>
        <w:t xml:space="preserve">de Vries SG, Cremers AL, Heuvelings CC, et al. Barriers and facilitators to the uptake of tuberculosis diagnostic and treatment services by hard-to-reach populations in countries of low and </w:t>
      </w:r>
      <w:r w:rsidRPr="00171A9D">
        <w:lastRenderedPageBreak/>
        <w:t xml:space="preserve">medium tuberculosis incidence: a systematic review of qualitative literature. </w:t>
      </w:r>
      <w:r w:rsidRPr="00171A9D">
        <w:rPr>
          <w:i/>
        </w:rPr>
        <w:t>The Lancet Infectious Diseases</w:t>
      </w:r>
      <w:r w:rsidRPr="00171A9D">
        <w:t xml:space="preserve"> 2017.</w:t>
      </w:r>
      <w:bookmarkEnd w:id="107"/>
    </w:p>
    <w:p w14:paraId="5291C079" w14:textId="77777777" w:rsidR="00171A9D" w:rsidRPr="00171A9D" w:rsidRDefault="00171A9D" w:rsidP="00171A9D">
      <w:pPr>
        <w:pStyle w:val="EndNoteBibliography"/>
        <w:spacing w:after="0"/>
      </w:pPr>
      <w:bookmarkStart w:id="108" w:name="_ENREF_108"/>
      <w:r w:rsidRPr="00171A9D">
        <w:t>108.</w:t>
      </w:r>
      <w:r w:rsidRPr="00171A9D">
        <w:tab/>
        <w:t xml:space="preserve">Hargreaves S, Seedat F, Car J, et al. Screening for latent TB, HIV, and hepatitis B/C in new migrants in a high prevalence area of London, UK: a cross-sectional study. </w:t>
      </w:r>
      <w:r w:rsidRPr="00171A9D">
        <w:rPr>
          <w:i/>
        </w:rPr>
        <w:t>BMC infectious diseases</w:t>
      </w:r>
      <w:r w:rsidRPr="00171A9D">
        <w:t xml:space="preserve"> 2014; </w:t>
      </w:r>
      <w:r w:rsidRPr="00171A9D">
        <w:rPr>
          <w:b/>
        </w:rPr>
        <w:t>14</w:t>
      </w:r>
      <w:r w:rsidRPr="00171A9D">
        <w:t>(1): 657.</w:t>
      </w:r>
      <w:bookmarkEnd w:id="108"/>
    </w:p>
    <w:p w14:paraId="7F7420B3" w14:textId="77777777" w:rsidR="00171A9D" w:rsidRPr="00171A9D" w:rsidRDefault="00171A9D" w:rsidP="00171A9D">
      <w:pPr>
        <w:pStyle w:val="EndNoteBibliography"/>
        <w:spacing w:after="0"/>
      </w:pPr>
      <w:bookmarkStart w:id="109" w:name="_ENREF_109"/>
      <w:r w:rsidRPr="00171A9D">
        <w:t>109.</w:t>
      </w:r>
      <w:r w:rsidRPr="00171A9D">
        <w:tab/>
        <w:t xml:space="preserve">Zenner D, Hafezi H, Potter J, Capone S, Matteelli A. Effectiveness and cost-effectiveness of screening migrants for active tuberculosis and latent tuberculous infection. </w:t>
      </w:r>
      <w:r w:rsidRPr="00171A9D">
        <w:rPr>
          <w:i/>
        </w:rPr>
        <w:t>The International Journal of Tuberculosis and Lung Disease</w:t>
      </w:r>
      <w:r w:rsidRPr="00171A9D">
        <w:t xml:space="preserve"> 2017; </w:t>
      </w:r>
      <w:r w:rsidRPr="00171A9D">
        <w:rPr>
          <w:b/>
        </w:rPr>
        <w:t>21</w:t>
      </w:r>
      <w:r w:rsidRPr="00171A9D">
        <w:t>(9): 965-76.</w:t>
      </w:r>
      <w:bookmarkEnd w:id="109"/>
    </w:p>
    <w:p w14:paraId="3478CF2B" w14:textId="77777777" w:rsidR="00171A9D" w:rsidRPr="00171A9D" w:rsidRDefault="00171A9D" w:rsidP="00171A9D">
      <w:pPr>
        <w:pStyle w:val="EndNoteBibliography"/>
        <w:spacing w:after="0"/>
      </w:pPr>
      <w:bookmarkStart w:id="110" w:name="_ENREF_110"/>
      <w:r w:rsidRPr="00171A9D">
        <w:t>110.</w:t>
      </w:r>
      <w:r w:rsidRPr="00171A9D">
        <w:tab/>
        <w:t xml:space="preserve">Shedrawy J, Siroka A, Oxlade O, Matteelli A, Lönnroth K. Methodological considerations for economic modelling of latent tuberculous infection screening in migrants. </w:t>
      </w:r>
      <w:r w:rsidRPr="00171A9D">
        <w:rPr>
          <w:i/>
        </w:rPr>
        <w:t>The International Journal of Tuberculosis and Lung Disease</w:t>
      </w:r>
      <w:r w:rsidRPr="00171A9D">
        <w:t xml:space="preserve"> 2017; </w:t>
      </w:r>
      <w:r w:rsidRPr="00171A9D">
        <w:rPr>
          <w:b/>
        </w:rPr>
        <w:t>21</w:t>
      </w:r>
      <w:r w:rsidRPr="00171A9D">
        <w:t>(9): 977-89.</w:t>
      </w:r>
      <w:bookmarkEnd w:id="110"/>
    </w:p>
    <w:p w14:paraId="21131C02" w14:textId="77777777" w:rsidR="00171A9D" w:rsidRPr="00171A9D" w:rsidRDefault="00171A9D" w:rsidP="00171A9D">
      <w:pPr>
        <w:pStyle w:val="EndNoteBibliography"/>
        <w:spacing w:after="0"/>
      </w:pPr>
      <w:bookmarkStart w:id="111" w:name="_ENREF_111"/>
      <w:r w:rsidRPr="00171A9D">
        <w:t>111.</w:t>
      </w:r>
      <w:r w:rsidRPr="00171A9D">
        <w:tab/>
        <w:t>WHO. The stop TB strategy: Building on and enhancing DOTS to meet the TB-related Millennium Development Goals: World Health Organization, 2006.</w:t>
      </w:r>
      <w:bookmarkEnd w:id="111"/>
    </w:p>
    <w:p w14:paraId="69C15FEE" w14:textId="77777777" w:rsidR="00171A9D" w:rsidRPr="00171A9D" w:rsidRDefault="00171A9D" w:rsidP="00171A9D">
      <w:pPr>
        <w:pStyle w:val="EndNoteBibliography"/>
        <w:spacing w:after="0"/>
      </w:pPr>
      <w:bookmarkStart w:id="112" w:name="_ENREF_112"/>
      <w:r w:rsidRPr="00171A9D">
        <w:t>112.</w:t>
      </w:r>
      <w:r w:rsidRPr="00171A9D">
        <w:tab/>
        <w:t>WHO. Global tuberculosis report 2014. . Geneva: World Health Organization, 2014.</w:t>
      </w:r>
      <w:bookmarkEnd w:id="112"/>
    </w:p>
    <w:p w14:paraId="5D357BE9" w14:textId="77777777" w:rsidR="00171A9D" w:rsidRPr="00171A9D" w:rsidRDefault="00171A9D" w:rsidP="00171A9D">
      <w:pPr>
        <w:pStyle w:val="EndNoteBibliography"/>
        <w:spacing w:after="0"/>
      </w:pPr>
      <w:bookmarkStart w:id="113" w:name="_ENREF_113"/>
      <w:r w:rsidRPr="00171A9D">
        <w:t>113.</w:t>
      </w:r>
      <w:r w:rsidRPr="00171A9D">
        <w:tab/>
        <w:t xml:space="preserve">Sester M, van Crevel R, van Leth F, Lange C. Numbers needed to treat to prevent tuberculosis. </w:t>
      </w:r>
      <w:r w:rsidRPr="00171A9D">
        <w:rPr>
          <w:i/>
        </w:rPr>
        <w:t>European Respiratory Journal</w:t>
      </w:r>
      <w:r w:rsidRPr="00171A9D">
        <w:t xml:space="preserve"> 2015; </w:t>
      </w:r>
      <w:r w:rsidRPr="00171A9D">
        <w:rPr>
          <w:b/>
        </w:rPr>
        <w:t>46</w:t>
      </w:r>
      <w:r w:rsidRPr="00171A9D">
        <w:t>(6): 1836-8.</w:t>
      </w:r>
      <w:bookmarkEnd w:id="113"/>
    </w:p>
    <w:p w14:paraId="623A1330" w14:textId="77777777" w:rsidR="00171A9D" w:rsidRPr="00171A9D" w:rsidRDefault="00171A9D" w:rsidP="00171A9D">
      <w:pPr>
        <w:pStyle w:val="EndNoteBibliography"/>
        <w:spacing w:after="0"/>
      </w:pPr>
      <w:bookmarkStart w:id="114" w:name="_ENREF_114"/>
      <w:r w:rsidRPr="00171A9D">
        <w:t>114.</w:t>
      </w:r>
      <w:r w:rsidRPr="00171A9D">
        <w:tab/>
        <w:t xml:space="preserve">Sarivalasis A, Bodenmann P, Langenskiold E, Lutchmaya-Flick C, Daher O, Zellweger J-P. High rate of completion of preventive therapy for latent tuberculosis infection among asylum seekers in a Swiss Canton. </w:t>
      </w:r>
      <w:r w:rsidRPr="00171A9D">
        <w:rPr>
          <w:i/>
        </w:rPr>
        <w:t>Swiss Med Wkly</w:t>
      </w:r>
      <w:r w:rsidRPr="00171A9D">
        <w:t xml:space="preserve"> 2013; </w:t>
      </w:r>
      <w:r w:rsidRPr="00171A9D">
        <w:rPr>
          <w:b/>
        </w:rPr>
        <w:t>143</w:t>
      </w:r>
      <w:r w:rsidRPr="00171A9D">
        <w:t>: w13860.</w:t>
      </w:r>
      <w:bookmarkEnd w:id="114"/>
    </w:p>
    <w:p w14:paraId="148B12A4" w14:textId="77777777" w:rsidR="00171A9D" w:rsidRPr="00171A9D" w:rsidRDefault="00171A9D" w:rsidP="00171A9D">
      <w:pPr>
        <w:pStyle w:val="EndNoteBibliography"/>
        <w:spacing w:after="0"/>
      </w:pPr>
      <w:bookmarkStart w:id="115" w:name="_ENREF_115"/>
      <w:r w:rsidRPr="00171A9D">
        <w:t>115.</w:t>
      </w:r>
      <w:r w:rsidRPr="00171A9D">
        <w:tab/>
        <w:t xml:space="preserve">Rechel B, Mladovsky P, Ingleby D, Mackenbach JP, McKee M. Migration and health in an increasingly diverse Europe. </w:t>
      </w:r>
      <w:r w:rsidRPr="00171A9D">
        <w:rPr>
          <w:i/>
        </w:rPr>
        <w:t>The Lancet</w:t>
      </w:r>
      <w:r w:rsidRPr="00171A9D">
        <w:t xml:space="preserve"> 2013; </w:t>
      </w:r>
      <w:r w:rsidRPr="00171A9D">
        <w:rPr>
          <w:b/>
        </w:rPr>
        <w:t>381</w:t>
      </w:r>
      <w:r w:rsidRPr="00171A9D">
        <w:t>(9873): 1235-45.</w:t>
      </w:r>
      <w:bookmarkEnd w:id="115"/>
    </w:p>
    <w:p w14:paraId="6D6E8235" w14:textId="77777777" w:rsidR="00171A9D" w:rsidRPr="00171A9D" w:rsidRDefault="00171A9D" w:rsidP="00171A9D">
      <w:pPr>
        <w:pStyle w:val="EndNoteBibliography"/>
        <w:spacing w:after="0"/>
      </w:pPr>
      <w:bookmarkStart w:id="116" w:name="_ENREF_116"/>
      <w:r w:rsidRPr="00171A9D">
        <w:t>116.</w:t>
      </w:r>
      <w:r w:rsidRPr="00171A9D">
        <w:tab/>
        <w:t>ALdridge RWM, A.; Jakubowski, B; Pereira, L.; Fille, F.; Noret, I.; . Falling through the cracks: The failure of universal healthcare coverage in Europe: European Netowrk to Reduce Vulnerabilities in Health, 2017.</w:t>
      </w:r>
      <w:bookmarkEnd w:id="116"/>
    </w:p>
    <w:p w14:paraId="45311825" w14:textId="77777777" w:rsidR="00171A9D" w:rsidRPr="00171A9D" w:rsidRDefault="00171A9D" w:rsidP="00171A9D">
      <w:pPr>
        <w:pStyle w:val="EndNoteBibliography"/>
        <w:spacing w:after="0"/>
      </w:pPr>
      <w:bookmarkStart w:id="117" w:name="_ENREF_117"/>
      <w:r w:rsidRPr="00171A9D">
        <w:t>117.</w:t>
      </w:r>
      <w:r w:rsidRPr="00171A9D">
        <w:tab/>
        <w:t xml:space="preserve">Lin S, Melendez-Torres G. Systematic review of risk factors for nonadherence to TB treatment in immigrant populations. </w:t>
      </w:r>
      <w:r w:rsidRPr="00171A9D">
        <w:rPr>
          <w:i/>
        </w:rPr>
        <w:t>Transactions of The Royal Society of Tropical Medicine and Hygiene</w:t>
      </w:r>
      <w:r w:rsidRPr="00171A9D">
        <w:t xml:space="preserve"> 2016; </w:t>
      </w:r>
      <w:r w:rsidRPr="00171A9D">
        <w:rPr>
          <w:b/>
        </w:rPr>
        <w:t>110</w:t>
      </w:r>
      <w:r w:rsidRPr="00171A9D">
        <w:t>(5): 268-80.</w:t>
      </w:r>
      <w:bookmarkEnd w:id="117"/>
    </w:p>
    <w:p w14:paraId="27895380" w14:textId="77777777" w:rsidR="00171A9D" w:rsidRPr="00171A9D" w:rsidRDefault="00171A9D" w:rsidP="00171A9D">
      <w:pPr>
        <w:pStyle w:val="EndNoteBibliography"/>
        <w:spacing w:after="0"/>
      </w:pPr>
      <w:bookmarkStart w:id="118" w:name="_ENREF_118"/>
      <w:r w:rsidRPr="00171A9D">
        <w:lastRenderedPageBreak/>
        <w:t>118.</w:t>
      </w:r>
      <w:r w:rsidRPr="00171A9D">
        <w:tab/>
        <w:t>Memorandum of Understanding between the Home Office, HS Digital and the Department of Health: Home Office, NHS Digital, Department of Health, 2017.</w:t>
      </w:r>
      <w:bookmarkEnd w:id="118"/>
    </w:p>
    <w:p w14:paraId="125CE9ED" w14:textId="77777777" w:rsidR="00171A9D" w:rsidRPr="00171A9D" w:rsidRDefault="00171A9D" w:rsidP="00171A9D">
      <w:pPr>
        <w:pStyle w:val="EndNoteBibliography"/>
        <w:spacing w:after="0"/>
      </w:pPr>
      <w:bookmarkStart w:id="119" w:name="_ENREF_119"/>
      <w:r w:rsidRPr="00171A9D">
        <w:t>119.</w:t>
      </w:r>
      <w:r w:rsidRPr="00171A9D">
        <w:tab/>
        <w:t>Jayaweera H. Health and access to health care of migrants in the UK: Race Equality Foundation London; 2010.</w:t>
      </w:r>
      <w:bookmarkEnd w:id="119"/>
    </w:p>
    <w:p w14:paraId="019CF8FA" w14:textId="77777777" w:rsidR="00171A9D" w:rsidRPr="00171A9D" w:rsidRDefault="00171A9D" w:rsidP="00171A9D">
      <w:pPr>
        <w:pStyle w:val="EndNoteBibliography"/>
        <w:spacing w:after="0"/>
      </w:pPr>
      <w:bookmarkStart w:id="120" w:name="_ENREF_120"/>
      <w:r w:rsidRPr="00171A9D">
        <w:t>120.</w:t>
      </w:r>
      <w:r w:rsidRPr="00171A9D">
        <w:tab/>
        <w:t xml:space="preserve">Stubbe Østergaard L, Norredam M, Mock-Munoz de Luna C, Blair M, Goldfeld S, Hjern A. Restricted health care entitlements for child migrants in Europe and Australia. </w:t>
      </w:r>
      <w:r w:rsidRPr="00171A9D">
        <w:rPr>
          <w:i/>
        </w:rPr>
        <w:t>European Journal of Public Health</w:t>
      </w:r>
      <w:r w:rsidRPr="00171A9D">
        <w:t xml:space="preserve"> 2017.</w:t>
      </w:r>
      <w:bookmarkEnd w:id="120"/>
    </w:p>
    <w:p w14:paraId="2A4C7427" w14:textId="77777777" w:rsidR="00171A9D" w:rsidRPr="00171A9D" w:rsidRDefault="00171A9D" w:rsidP="00171A9D">
      <w:pPr>
        <w:pStyle w:val="EndNoteBibliography"/>
        <w:spacing w:after="0"/>
      </w:pPr>
      <w:bookmarkStart w:id="121" w:name="_ENREF_121"/>
      <w:r w:rsidRPr="00171A9D">
        <w:t>121.</w:t>
      </w:r>
      <w:r w:rsidRPr="00171A9D">
        <w:tab/>
        <w:t>Network DotWMdmI. Legal report on access to healthcare in 12 countries: Doctors of the World – Médecins du monde International Network, 2015.</w:t>
      </w:r>
      <w:bookmarkEnd w:id="121"/>
    </w:p>
    <w:p w14:paraId="37A788AC" w14:textId="77777777" w:rsidR="00171A9D" w:rsidRPr="00171A9D" w:rsidRDefault="00171A9D" w:rsidP="00171A9D">
      <w:pPr>
        <w:pStyle w:val="EndNoteBibliography"/>
        <w:spacing w:after="0"/>
      </w:pPr>
      <w:bookmarkStart w:id="122" w:name="_ENREF_122"/>
      <w:r w:rsidRPr="00171A9D">
        <w:t>122.</w:t>
      </w:r>
      <w:r w:rsidRPr="00171A9D">
        <w:tab/>
        <w:t xml:space="preserve">Graetz V, Rechel B, Groot W, Norredam M, Pavlova M. Utilization of health care services by migrants in Europe—a systematic literature review. </w:t>
      </w:r>
      <w:r w:rsidRPr="00171A9D">
        <w:rPr>
          <w:i/>
        </w:rPr>
        <w:t>British medical bulletin</w:t>
      </w:r>
      <w:r w:rsidRPr="00171A9D">
        <w:t xml:space="preserve"> 2017; </w:t>
      </w:r>
      <w:r w:rsidRPr="00171A9D">
        <w:rPr>
          <w:b/>
        </w:rPr>
        <w:t>121</w:t>
      </w:r>
      <w:r w:rsidRPr="00171A9D">
        <w:t>(1): 5-18.</w:t>
      </w:r>
      <w:bookmarkEnd w:id="122"/>
    </w:p>
    <w:p w14:paraId="5991332A" w14:textId="77777777" w:rsidR="00171A9D" w:rsidRPr="00171A9D" w:rsidRDefault="00171A9D" w:rsidP="00171A9D">
      <w:pPr>
        <w:pStyle w:val="EndNoteBibliography"/>
        <w:spacing w:after="0"/>
      </w:pPr>
      <w:bookmarkStart w:id="123" w:name="_ENREF_123"/>
      <w:r w:rsidRPr="00171A9D">
        <w:t>123.</w:t>
      </w:r>
      <w:r w:rsidRPr="00171A9D">
        <w:tab/>
        <w:t xml:space="preserve">Dara M, De Colombani P, Petrova-Benedict R, et al. Minimum package for cross-border TB control and care in the WHO European region: A Wolfheze consensus statement. </w:t>
      </w:r>
      <w:r w:rsidRPr="00171A9D">
        <w:rPr>
          <w:i/>
        </w:rPr>
        <w:t>European Respiratory Journal</w:t>
      </w:r>
      <w:r w:rsidRPr="00171A9D">
        <w:t xml:space="preserve"> 2012; </w:t>
      </w:r>
      <w:r w:rsidRPr="00171A9D">
        <w:rPr>
          <w:b/>
        </w:rPr>
        <w:t>40</w:t>
      </w:r>
      <w:r w:rsidRPr="00171A9D">
        <w:t>(5): 1081-90.</w:t>
      </w:r>
      <w:bookmarkEnd w:id="123"/>
    </w:p>
    <w:p w14:paraId="48C2FB15" w14:textId="77777777" w:rsidR="00171A9D" w:rsidRPr="00171A9D" w:rsidRDefault="00171A9D" w:rsidP="00171A9D">
      <w:pPr>
        <w:pStyle w:val="EndNoteBibliography"/>
        <w:spacing w:after="0"/>
      </w:pPr>
      <w:bookmarkStart w:id="124" w:name="_ENREF_124"/>
      <w:r w:rsidRPr="00171A9D">
        <w:t>124.</w:t>
      </w:r>
      <w:r w:rsidRPr="00171A9D">
        <w:tab/>
        <w:t xml:space="preserve">Borgdorff MW, Nagelkerke N, van Soolingen D, de Haas PE, Veen J, van Embden JD. Analysis of tuberculosis transmission between nationalities in the Netherlands in the period 1993-1995 using DNA fingerprinting. </w:t>
      </w:r>
      <w:r w:rsidRPr="00171A9D">
        <w:rPr>
          <w:i/>
        </w:rPr>
        <w:t>Am J Epidemiol</w:t>
      </w:r>
      <w:r w:rsidRPr="00171A9D">
        <w:t xml:space="preserve"> 1998; </w:t>
      </w:r>
      <w:r w:rsidRPr="00171A9D">
        <w:rPr>
          <w:b/>
        </w:rPr>
        <w:t>147</w:t>
      </w:r>
      <w:r w:rsidRPr="00171A9D">
        <w:t>(2): 187-95.</w:t>
      </w:r>
      <w:bookmarkEnd w:id="124"/>
    </w:p>
    <w:p w14:paraId="2BC3A586" w14:textId="77777777" w:rsidR="00171A9D" w:rsidRPr="00171A9D" w:rsidRDefault="00171A9D" w:rsidP="00171A9D">
      <w:pPr>
        <w:pStyle w:val="EndNoteBibliography"/>
        <w:spacing w:after="0"/>
      </w:pPr>
      <w:bookmarkStart w:id="125" w:name="_ENREF_125"/>
      <w:r w:rsidRPr="00171A9D">
        <w:t>125.</w:t>
      </w:r>
      <w:r w:rsidRPr="00171A9D">
        <w:tab/>
        <w:t xml:space="preserve">Maguire H, Dale JW, McHugh TD, et al. Molecular epidemiology of tuberculosis in London 1995-7 showing low rate of active transmission. </w:t>
      </w:r>
      <w:r w:rsidRPr="00171A9D">
        <w:rPr>
          <w:i/>
        </w:rPr>
        <w:t>Thorax</w:t>
      </w:r>
      <w:r w:rsidRPr="00171A9D">
        <w:t xml:space="preserve"> 2002; </w:t>
      </w:r>
      <w:r w:rsidRPr="00171A9D">
        <w:rPr>
          <w:b/>
        </w:rPr>
        <w:t>57</w:t>
      </w:r>
      <w:r w:rsidRPr="00171A9D">
        <w:t>(7): 617-22.</w:t>
      </w:r>
      <w:bookmarkEnd w:id="125"/>
    </w:p>
    <w:p w14:paraId="2E850589" w14:textId="77777777" w:rsidR="00171A9D" w:rsidRPr="00171A9D" w:rsidRDefault="00171A9D" w:rsidP="00171A9D">
      <w:pPr>
        <w:pStyle w:val="EndNoteBibliography"/>
        <w:spacing w:after="0"/>
      </w:pPr>
      <w:bookmarkStart w:id="126" w:name="_ENREF_126"/>
      <w:r w:rsidRPr="00171A9D">
        <w:t>126.</w:t>
      </w:r>
      <w:r w:rsidRPr="00171A9D">
        <w:tab/>
        <w:t xml:space="preserve">Chin JJ, Mantell J, Weiss L, Bhagavan M, Luo X. Chinese and South Asian religious institutions and HIV prevention in New York City. </w:t>
      </w:r>
      <w:r w:rsidRPr="00171A9D">
        <w:rPr>
          <w:i/>
        </w:rPr>
        <w:t>AIDS education and prevention : official publication of the International Society for AIDS Education</w:t>
      </w:r>
      <w:r w:rsidRPr="00171A9D">
        <w:t xml:space="preserve"> 2005; </w:t>
      </w:r>
      <w:r w:rsidRPr="00171A9D">
        <w:rPr>
          <w:b/>
        </w:rPr>
        <w:t>17</w:t>
      </w:r>
      <w:r w:rsidRPr="00171A9D">
        <w:t>(5): 484-502.</w:t>
      </w:r>
      <w:bookmarkEnd w:id="126"/>
    </w:p>
    <w:p w14:paraId="6F936190" w14:textId="77777777" w:rsidR="00171A9D" w:rsidRPr="00171A9D" w:rsidRDefault="00171A9D" w:rsidP="00171A9D">
      <w:pPr>
        <w:pStyle w:val="EndNoteBibliography"/>
      </w:pPr>
      <w:bookmarkStart w:id="127" w:name="_ENREF_127"/>
      <w:r w:rsidRPr="00171A9D">
        <w:t>127.</w:t>
      </w:r>
      <w:r w:rsidRPr="00171A9D">
        <w:tab/>
        <w:t xml:space="preserve">Gany F, Trinh-Shevrin, C, Changrani, J. Drive-by Readings: A Creative Strategy for Tuberculosis Control Among Immigrants. </w:t>
      </w:r>
      <w:r w:rsidRPr="00171A9D">
        <w:rPr>
          <w:i/>
        </w:rPr>
        <w:t>Am J Public Health</w:t>
      </w:r>
      <w:r w:rsidRPr="00171A9D">
        <w:t xml:space="preserve"> 2005 </w:t>
      </w:r>
      <w:r w:rsidRPr="00171A9D">
        <w:rPr>
          <w:b/>
        </w:rPr>
        <w:t>95</w:t>
      </w:r>
      <w:r w:rsidRPr="00171A9D">
        <w:t>(1): 117–9.</w:t>
      </w:r>
      <w:bookmarkEnd w:id="127"/>
    </w:p>
    <w:p w14:paraId="53C750D3" w14:textId="6164B57D" w:rsidR="008F5ECE" w:rsidRDefault="00E1610F" w:rsidP="00E16CE2">
      <w:pPr>
        <w:spacing w:beforeLines="100" w:before="240" w:afterLines="100" w:after="240"/>
        <w:sectPr w:rsidR="008F5ECE" w:rsidSect="008F5ECE">
          <w:footerReference w:type="default" r:id="rId9"/>
          <w:pgSz w:w="11906" w:h="16838"/>
          <w:pgMar w:top="992" w:right="1440" w:bottom="1440" w:left="1440" w:header="709" w:footer="709" w:gutter="0"/>
          <w:cols w:space="708"/>
          <w:docGrid w:linePitch="360"/>
        </w:sectPr>
      </w:pPr>
      <w:r>
        <w:fldChar w:fldCharType="end"/>
      </w:r>
    </w:p>
    <w:p w14:paraId="6D13D465" w14:textId="77777777" w:rsidR="00D86082" w:rsidRDefault="00D86082" w:rsidP="006007C8">
      <w:pPr>
        <w:pStyle w:val="Caption"/>
        <w:pageBreakBefore/>
        <w:widowControl w:val="0"/>
        <w:rPr>
          <w:b/>
          <w:i w:val="0"/>
          <w:color w:val="auto"/>
          <w:sz w:val="24"/>
          <w:szCs w:val="24"/>
        </w:rPr>
      </w:pPr>
    </w:p>
    <w:p w14:paraId="2CC812E4" w14:textId="77777777" w:rsidR="00D86082" w:rsidRDefault="00D86082" w:rsidP="006007C8">
      <w:pPr>
        <w:pStyle w:val="Caption"/>
        <w:pageBreakBefore/>
        <w:widowControl w:val="0"/>
        <w:rPr>
          <w:b/>
          <w:i w:val="0"/>
          <w:color w:val="auto"/>
          <w:sz w:val="24"/>
          <w:szCs w:val="24"/>
        </w:rPr>
      </w:pPr>
    </w:p>
    <w:p w14:paraId="6B933DCD" w14:textId="77777777" w:rsidR="00C03754" w:rsidRPr="00C03754" w:rsidRDefault="00C03754" w:rsidP="00C03754"/>
    <w:p w14:paraId="22A1B839" w14:textId="77777777" w:rsidR="006007C8" w:rsidRPr="00A359AE" w:rsidRDefault="006007C8" w:rsidP="006007C8">
      <w:pPr>
        <w:pStyle w:val="Caption"/>
        <w:pageBreakBefore/>
        <w:widowControl w:val="0"/>
        <w:rPr>
          <w:i w:val="0"/>
          <w:color w:val="auto"/>
          <w:sz w:val="24"/>
          <w:szCs w:val="24"/>
        </w:rPr>
      </w:pPr>
      <w:r w:rsidRPr="00A359AE">
        <w:rPr>
          <w:b/>
          <w:i w:val="0"/>
          <w:color w:val="auto"/>
          <w:sz w:val="24"/>
          <w:szCs w:val="24"/>
        </w:rPr>
        <w:lastRenderedPageBreak/>
        <w:t xml:space="preserve">Table </w:t>
      </w:r>
      <w:r w:rsidRPr="00A359AE">
        <w:rPr>
          <w:b/>
          <w:i w:val="0"/>
          <w:color w:val="auto"/>
          <w:sz w:val="24"/>
          <w:szCs w:val="24"/>
        </w:rPr>
        <w:fldChar w:fldCharType="begin"/>
      </w:r>
      <w:r w:rsidRPr="00A359AE">
        <w:rPr>
          <w:b/>
          <w:i w:val="0"/>
          <w:color w:val="auto"/>
          <w:sz w:val="24"/>
          <w:szCs w:val="24"/>
        </w:rPr>
        <w:instrText xml:space="preserve"> SEQ Supplementary_table \* ARABIC </w:instrText>
      </w:r>
      <w:r w:rsidRPr="00A359AE">
        <w:rPr>
          <w:b/>
          <w:i w:val="0"/>
          <w:color w:val="auto"/>
          <w:sz w:val="24"/>
          <w:szCs w:val="24"/>
        </w:rPr>
        <w:fldChar w:fldCharType="separate"/>
      </w:r>
      <w:r>
        <w:rPr>
          <w:b/>
          <w:i w:val="0"/>
          <w:noProof/>
          <w:color w:val="auto"/>
          <w:sz w:val="24"/>
          <w:szCs w:val="24"/>
        </w:rPr>
        <w:t>1</w:t>
      </w:r>
      <w:r w:rsidRPr="00A359AE">
        <w:rPr>
          <w:b/>
          <w:i w:val="0"/>
          <w:color w:val="auto"/>
          <w:sz w:val="24"/>
          <w:szCs w:val="24"/>
        </w:rPr>
        <w:fldChar w:fldCharType="end"/>
      </w:r>
      <w:r w:rsidRPr="00A359AE">
        <w:rPr>
          <w:i w:val="0"/>
          <w:color w:val="auto"/>
          <w:sz w:val="24"/>
          <w:szCs w:val="24"/>
        </w:rPr>
        <w:t xml:space="preserve"> Definitions of </w:t>
      </w:r>
      <w:r>
        <w:rPr>
          <w:i w:val="0"/>
          <w:color w:val="auto"/>
          <w:sz w:val="24"/>
          <w:szCs w:val="24"/>
        </w:rPr>
        <w:t xml:space="preserve">effectiveness indicators for </w:t>
      </w:r>
      <w:r w:rsidRPr="00A359AE">
        <w:rPr>
          <w:i w:val="0"/>
          <w:color w:val="auto"/>
          <w:sz w:val="24"/>
          <w:szCs w:val="24"/>
        </w:rPr>
        <w:t>screening intervention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085"/>
        <w:gridCol w:w="5431"/>
      </w:tblGrid>
      <w:tr w:rsidR="006007C8" w:rsidRPr="0060492E" w14:paraId="4F44766A" w14:textId="77777777" w:rsidTr="00F356E8">
        <w:tc>
          <w:tcPr>
            <w:tcW w:w="3085" w:type="dxa"/>
            <w:shd w:val="clear" w:color="auto" w:fill="auto"/>
          </w:tcPr>
          <w:p w14:paraId="3125150F" w14:textId="77777777" w:rsidR="006007C8" w:rsidRPr="0060492E" w:rsidRDefault="006007C8" w:rsidP="00F356E8">
            <w:pPr>
              <w:spacing w:after="0" w:line="240" w:lineRule="auto"/>
            </w:pPr>
            <w:r w:rsidRPr="0060492E">
              <w:t>Uptake</w:t>
            </w:r>
          </w:p>
        </w:tc>
        <w:tc>
          <w:tcPr>
            <w:tcW w:w="5431" w:type="dxa"/>
            <w:shd w:val="clear" w:color="auto" w:fill="auto"/>
          </w:tcPr>
          <w:p w14:paraId="76A5BCAF" w14:textId="77777777" w:rsidR="006007C8" w:rsidRPr="0060492E" w:rsidRDefault="006007C8" w:rsidP="00F356E8">
            <w:pPr>
              <w:spacing w:after="0" w:line="240" w:lineRule="auto"/>
            </w:pPr>
            <w:r w:rsidRPr="0060492E">
              <w:t xml:space="preserve">Percentage of persons who agreed to be screened after being </w:t>
            </w:r>
            <w:r>
              <w:t>offered</w:t>
            </w:r>
            <w:r w:rsidRPr="0060492E">
              <w:t xml:space="preserve"> screening</w:t>
            </w:r>
            <w:r>
              <w:t xml:space="preserve"> for a disease</w:t>
            </w:r>
            <w:r w:rsidRPr="0060492E">
              <w:t>.</w:t>
            </w:r>
          </w:p>
        </w:tc>
      </w:tr>
      <w:tr w:rsidR="006007C8" w:rsidRPr="0060492E" w14:paraId="3A7CEAB4" w14:textId="77777777" w:rsidTr="00F356E8">
        <w:tc>
          <w:tcPr>
            <w:tcW w:w="3085" w:type="dxa"/>
            <w:shd w:val="clear" w:color="auto" w:fill="auto"/>
          </w:tcPr>
          <w:p w14:paraId="107FAFA1" w14:textId="77777777" w:rsidR="006007C8" w:rsidRPr="0060492E" w:rsidRDefault="006007C8" w:rsidP="00F356E8">
            <w:pPr>
              <w:spacing w:after="0" w:line="240" w:lineRule="auto"/>
            </w:pPr>
            <w:r w:rsidRPr="0060492E">
              <w:t>Coverage</w:t>
            </w:r>
          </w:p>
        </w:tc>
        <w:tc>
          <w:tcPr>
            <w:tcW w:w="5431" w:type="dxa"/>
            <w:shd w:val="clear" w:color="auto" w:fill="auto"/>
          </w:tcPr>
          <w:p w14:paraId="0D817547" w14:textId="77777777" w:rsidR="006007C8" w:rsidRPr="0060492E" w:rsidRDefault="006007C8" w:rsidP="00F356E8">
            <w:pPr>
              <w:spacing w:after="0" w:line="240" w:lineRule="auto"/>
              <w:rPr>
                <w:sz w:val="20"/>
                <w:szCs w:val="20"/>
              </w:rPr>
            </w:pPr>
            <w:r w:rsidRPr="0060492E">
              <w:t xml:space="preserve">Percentage of eligible persons within the target population who </w:t>
            </w:r>
            <w:r>
              <w:t>had</w:t>
            </w:r>
            <w:r w:rsidRPr="0060492E">
              <w:t xml:space="preserve"> been screened </w:t>
            </w:r>
            <w:r>
              <w:t>for a disease through the intervention during the study period.</w:t>
            </w:r>
          </w:p>
        </w:tc>
      </w:tr>
      <w:tr w:rsidR="006007C8" w:rsidRPr="0060492E" w14:paraId="2BC76ED4" w14:textId="77777777" w:rsidTr="00F356E8">
        <w:tc>
          <w:tcPr>
            <w:tcW w:w="3085" w:type="dxa"/>
            <w:shd w:val="clear" w:color="auto" w:fill="auto"/>
          </w:tcPr>
          <w:p w14:paraId="6544C0EC" w14:textId="77777777" w:rsidR="006007C8" w:rsidRPr="0060492E" w:rsidRDefault="006007C8" w:rsidP="00F356E8">
            <w:pPr>
              <w:spacing w:after="0" w:line="240" w:lineRule="auto"/>
            </w:pPr>
            <w:r w:rsidRPr="0060492E">
              <w:t>Infections detected</w:t>
            </w:r>
          </w:p>
        </w:tc>
        <w:tc>
          <w:tcPr>
            <w:tcW w:w="5431" w:type="dxa"/>
            <w:shd w:val="clear" w:color="auto" w:fill="auto"/>
          </w:tcPr>
          <w:p w14:paraId="19AA0D28" w14:textId="77777777" w:rsidR="006007C8" w:rsidRPr="0060492E" w:rsidRDefault="006007C8" w:rsidP="00F356E8">
            <w:pPr>
              <w:spacing w:after="0" w:line="240" w:lineRule="auto"/>
            </w:pPr>
            <w:r w:rsidRPr="0060492E">
              <w:t>Percentage of disease detected</w:t>
            </w:r>
            <w:r>
              <w:t xml:space="preserve"> for each disease tested</w:t>
            </w:r>
            <w:r w:rsidRPr="0060492E">
              <w:t xml:space="preserve"> </w:t>
            </w:r>
            <w:r>
              <w:t>in</w:t>
            </w:r>
            <w:r w:rsidRPr="0060492E">
              <w:t xml:space="preserve"> </w:t>
            </w:r>
            <w:r>
              <w:t xml:space="preserve">the </w:t>
            </w:r>
            <w:r w:rsidRPr="0060492E">
              <w:t>screening intervention</w:t>
            </w:r>
            <w:r>
              <w:t>.</w:t>
            </w:r>
          </w:p>
        </w:tc>
      </w:tr>
      <w:tr w:rsidR="006007C8" w:rsidRPr="0060492E" w14:paraId="6F85DCFA" w14:textId="77777777" w:rsidTr="00F356E8">
        <w:tc>
          <w:tcPr>
            <w:tcW w:w="3085" w:type="dxa"/>
            <w:shd w:val="clear" w:color="auto" w:fill="auto"/>
          </w:tcPr>
          <w:p w14:paraId="1CF396CE" w14:textId="77777777" w:rsidR="006007C8" w:rsidRPr="0060492E" w:rsidRDefault="006007C8" w:rsidP="00F356E8">
            <w:pPr>
              <w:spacing w:after="0" w:line="240" w:lineRule="auto"/>
            </w:pPr>
            <w:r w:rsidRPr="0060492E">
              <w:t>Patients not diagnosed</w:t>
            </w:r>
          </w:p>
        </w:tc>
        <w:tc>
          <w:tcPr>
            <w:tcW w:w="5431" w:type="dxa"/>
            <w:shd w:val="clear" w:color="auto" w:fill="auto"/>
          </w:tcPr>
          <w:p w14:paraId="47ED23DE" w14:textId="77777777" w:rsidR="006007C8" w:rsidRPr="0060492E" w:rsidRDefault="006007C8" w:rsidP="00F356E8">
            <w:pPr>
              <w:spacing w:after="0" w:line="240" w:lineRule="auto"/>
            </w:pPr>
            <w:r w:rsidRPr="0060492E">
              <w:t>Percentage of population who began screening but who dropped out before diagnosis could be made.</w:t>
            </w:r>
          </w:p>
        </w:tc>
      </w:tr>
      <w:tr w:rsidR="006007C8" w:rsidRPr="0060492E" w14:paraId="2E702323" w14:textId="77777777" w:rsidTr="00F356E8">
        <w:tc>
          <w:tcPr>
            <w:tcW w:w="3085" w:type="dxa"/>
            <w:shd w:val="clear" w:color="auto" w:fill="auto"/>
          </w:tcPr>
          <w:p w14:paraId="7D7B6125" w14:textId="77777777" w:rsidR="006007C8" w:rsidRPr="0060492E" w:rsidRDefault="006007C8" w:rsidP="00F356E8">
            <w:pPr>
              <w:tabs>
                <w:tab w:val="left" w:pos="2840"/>
              </w:tabs>
              <w:spacing w:after="0" w:line="240" w:lineRule="auto"/>
            </w:pPr>
            <w:r w:rsidRPr="0060492E">
              <w:t>Infections treated</w:t>
            </w:r>
          </w:p>
        </w:tc>
        <w:tc>
          <w:tcPr>
            <w:tcW w:w="5431" w:type="dxa"/>
            <w:shd w:val="clear" w:color="auto" w:fill="auto"/>
          </w:tcPr>
          <w:p w14:paraId="014AD23D" w14:textId="77777777" w:rsidR="006007C8" w:rsidRPr="0060492E" w:rsidRDefault="006007C8" w:rsidP="00F356E8">
            <w:pPr>
              <w:spacing w:after="0" w:line="240" w:lineRule="auto"/>
            </w:pPr>
            <w:r w:rsidRPr="0060492E">
              <w:t>Percentage of populat</w:t>
            </w:r>
            <w:r>
              <w:t xml:space="preserve">ion </w:t>
            </w:r>
            <w:r w:rsidRPr="0060492E">
              <w:t xml:space="preserve">who completed treatment </w:t>
            </w:r>
            <w:r>
              <w:t>when offered</w:t>
            </w:r>
            <w:r w:rsidRPr="0060492E">
              <w:t>.</w:t>
            </w:r>
          </w:p>
        </w:tc>
      </w:tr>
      <w:tr w:rsidR="006007C8" w:rsidRPr="0060492E" w14:paraId="79ADBBFC" w14:textId="77777777" w:rsidTr="00F356E8">
        <w:tc>
          <w:tcPr>
            <w:tcW w:w="3085" w:type="dxa"/>
            <w:shd w:val="clear" w:color="auto" w:fill="auto"/>
          </w:tcPr>
          <w:p w14:paraId="1F00B94E" w14:textId="77777777" w:rsidR="006007C8" w:rsidRPr="0060492E" w:rsidRDefault="006007C8" w:rsidP="00F356E8">
            <w:pPr>
              <w:spacing w:after="0" w:line="240" w:lineRule="auto"/>
            </w:pPr>
            <w:r w:rsidRPr="0060492E">
              <w:t>Infections not treated</w:t>
            </w:r>
          </w:p>
        </w:tc>
        <w:tc>
          <w:tcPr>
            <w:tcW w:w="5431" w:type="dxa"/>
            <w:shd w:val="clear" w:color="auto" w:fill="auto"/>
          </w:tcPr>
          <w:p w14:paraId="79D19E2A" w14:textId="77777777" w:rsidR="006007C8" w:rsidRPr="0060492E" w:rsidRDefault="006007C8" w:rsidP="00F356E8">
            <w:pPr>
              <w:spacing w:after="0" w:line="240" w:lineRule="auto"/>
            </w:pPr>
            <w:r w:rsidRPr="0060492E">
              <w:t xml:space="preserve">Percentage of population </w:t>
            </w:r>
            <w:r>
              <w:t xml:space="preserve">who were offered treatment, but did </w:t>
            </w:r>
            <w:r w:rsidRPr="0060492E">
              <w:t xml:space="preserve">not complete </w:t>
            </w:r>
            <w:r>
              <w:t>it.</w:t>
            </w:r>
          </w:p>
        </w:tc>
      </w:tr>
      <w:tr w:rsidR="006007C8" w:rsidRPr="0060492E" w14:paraId="7BFFFC35" w14:textId="77777777" w:rsidTr="00F356E8">
        <w:tc>
          <w:tcPr>
            <w:tcW w:w="3085" w:type="dxa"/>
            <w:shd w:val="clear" w:color="auto" w:fill="auto"/>
          </w:tcPr>
          <w:p w14:paraId="1911AB69" w14:textId="77777777" w:rsidR="006007C8" w:rsidRPr="0060492E" w:rsidRDefault="006007C8" w:rsidP="00F356E8">
            <w:pPr>
              <w:spacing w:after="0" w:line="240" w:lineRule="auto"/>
            </w:pPr>
            <w:r w:rsidRPr="0060492E">
              <w:t>Active diseases missed by screening</w:t>
            </w:r>
          </w:p>
        </w:tc>
        <w:tc>
          <w:tcPr>
            <w:tcW w:w="5431" w:type="dxa"/>
            <w:shd w:val="clear" w:color="auto" w:fill="auto"/>
          </w:tcPr>
          <w:p w14:paraId="55E98E2B" w14:textId="77777777" w:rsidR="006007C8" w:rsidRPr="0060492E" w:rsidRDefault="006007C8" w:rsidP="00F356E8">
            <w:pPr>
              <w:spacing w:after="0" w:line="240" w:lineRule="auto"/>
            </w:pPr>
            <w:r w:rsidRPr="0060492E">
              <w:t>Percentage of active diseases reported in the target populati</w:t>
            </w:r>
            <w:r>
              <w:t xml:space="preserve">on who were passively detected </w:t>
            </w:r>
            <w:r w:rsidRPr="0060492E">
              <w:t xml:space="preserve">and </w:t>
            </w:r>
            <w:r>
              <w:t>therefore</w:t>
            </w:r>
            <w:r w:rsidRPr="0060492E">
              <w:t xml:space="preserve"> missed by the screening intervention</w:t>
            </w:r>
            <w:r>
              <w:t>.</w:t>
            </w:r>
          </w:p>
        </w:tc>
      </w:tr>
    </w:tbl>
    <w:p w14:paraId="5689572F" w14:textId="22BC22A8" w:rsidR="006007C8" w:rsidRDefault="006007C8" w:rsidP="006007C8">
      <w:pPr>
        <w:pStyle w:val="Caption"/>
        <w:pageBreakBefore/>
        <w:widowControl w:val="0"/>
        <w:ind w:left="992"/>
        <w:rPr>
          <w:i w:val="0"/>
          <w:color w:val="auto"/>
          <w:sz w:val="24"/>
          <w:szCs w:val="24"/>
        </w:rPr>
      </w:pPr>
      <w:r w:rsidRPr="00A359AE">
        <w:rPr>
          <w:b/>
          <w:i w:val="0"/>
          <w:color w:val="auto"/>
          <w:sz w:val="24"/>
          <w:szCs w:val="24"/>
        </w:rPr>
        <w:lastRenderedPageBreak/>
        <w:t xml:space="preserve">Table </w:t>
      </w:r>
      <w:r w:rsidR="008E3D44">
        <w:rPr>
          <w:b/>
          <w:i w:val="0"/>
          <w:color w:val="auto"/>
          <w:sz w:val="24"/>
          <w:szCs w:val="24"/>
        </w:rPr>
        <w:t>2</w:t>
      </w:r>
      <w:r w:rsidRPr="00A359AE">
        <w:rPr>
          <w:i w:val="0"/>
          <w:color w:val="auto"/>
          <w:sz w:val="24"/>
          <w:szCs w:val="24"/>
        </w:rPr>
        <w:t xml:space="preserve"> </w:t>
      </w:r>
      <w:r>
        <w:rPr>
          <w:i w:val="0"/>
          <w:color w:val="auto"/>
          <w:sz w:val="24"/>
          <w:szCs w:val="24"/>
        </w:rPr>
        <w:t>E</w:t>
      </w:r>
      <w:r w:rsidRPr="00A359AE">
        <w:rPr>
          <w:i w:val="0"/>
          <w:color w:val="auto"/>
          <w:sz w:val="24"/>
          <w:szCs w:val="24"/>
        </w:rPr>
        <w:t>ffectiveness of infectious disease screening in migrant</w:t>
      </w:r>
      <w:r>
        <w:rPr>
          <w:i w:val="0"/>
          <w:color w:val="auto"/>
          <w:sz w:val="24"/>
          <w:szCs w:val="24"/>
        </w:rPr>
        <w:t>s</w:t>
      </w:r>
      <w:r w:rsidRPr="00A359AE">
        <w:rPr>
          <w:i w:val="0"/>
          <w:color w:val="auto"/>
          <w:sz w:val="24"/>
          <w:szCs w:val="24"/>
        </w:rPr>
        <w:t xml:space="preserve"> </w:t>
      </w:r>
    </w:p>
    <w:tbl>
      <w:tblPr>
        <w:tblpPr w:leftFromText="180" w:rightFromText="180" w:vertAnchor="page" w:horzAnchor="page" w:tblpX="1822" w:tblpY="2093"/>
        <w:tblW w:w="125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92"/>
        <w:gridCol w:w="1418"/>
        <w:gridCol w:w="3355"/>
        <w:gridCol w:w="2268"/>
      </w:tblGrid>
      <w:tr w:rsidR="006007C8" w:rsidRPr="00284034" w14:paraId="17798EAD" w14:textId="77777777" w:rsidTr="00F356E8">
        <w:trPr>
          <w:trHeight w:val="203"/>
        </w:trPr>
        <w:tc>
          <w:tcPr>
            <w:tcW w:w="5492" w:type="dxa"/>
            <w:shd w:val="clear" w:color="auto" w:fill="auto"/>
            <w:noWrap/>
            <w:vAlign w:val="bottom"/>
          </w:tcPr>
          <w:p w14:paraId="6DE2939E" w14:textId="77777777" w:rsidR="006007C8" w:rsidRPr="00284034" w:rsidRDefault="006007C8" w:rsidP="00F356E8">
            <w:pPr>
              <w:keepNext/>
              <w:widowControl w:val="0"/>
              <w:spacing w:after="0" w:line="240" w:lineRule="auto"/>
              <w:rPr>
                <w:b/>
                <w:sz w:val="20"/>
                <w:szCs w:val="20"/>
              </w:rPr>
            </w:pPr>
            <w:r w:rsidRPr="00284034">
              <w:rPr>
                <w:b/>
                <w:sz w:val="20"/>
                <w:szCs w:val="20"/>
              </w:rPr>
              <w:t>Outcome</w:t>
            </w:r>
          </w:p>
        </w:tc>
        <w:tc>
          <w:tcPr>
            <w:tcW w:w="1418" w:type="dxa"/>
            <w:shd w:val="clear" w:color="auto" w:fill="auto"/>
            <w:vAlign w:val="bottom"/>
          </w:tcPr>
          <w:p w14:paraId="284603AB" w14:textId="77777777" w:rsidR="006007C8" w:rsidRPr="00284034" w:rsidRDefault="006007C8" w:rsidP="00F356E8">
            <w:pPr>
              <w:keepNext/>
              <w:widowControl w:val="0"/>
              <w:spacing w:after="0" w:line="240" w:lineRule="auto"/>
              <w:rPr>
                <w:b/>
                <w:sz w:val="20"/>
                <w:szCs w:val="20"/>
              </w:rPr>
            </w:pPr>
            <w:r w:rsidRPr="00284034">
              <w:rPr>
                <w:b/>
                <w:sz w:val="20"/>
                <w:szCs w:val="20"/>
              </w:rPr>
              <w:t xml:space="preserve">Observations </w:t>
            </w:r>
          </w:p>
        </w:tc>
        <w:tc>
          <w:tcPr>
            <w:tcW w:w="3355" w:type="dxa"/>
          </w:tcPr>
          <w:p w14:paraId="210786EC" w14:textId="0CA81C60" w:rsidR="006007C8" w:rsidRPr="00284034" w:rsidRDefault="006007C8" w:rsidP="00152B7B">
            <w:pPr>
              <w:keepNext/>
              <w:widowControl w:val="0"/>
              <w:spacing w:after="0" w:line="240" w:lineRule="auto"/>
              <w:rPr>
                <w:b/>
                <w:sz w:val="20"/>
                <w:szCs w:val="20"/>
              </w:rPr>
            </w:pPr>
            <w:r w:rsidRPr="00284034">
              <w:rPr>
                <w:b/>
                <w:sz w:val="20"/>
                <w:szCs w:val="20"/>
              </w:rPr>
              <w:t xml:space="preserve">Mean </w:t>
            </w:r>
            <w:r w:rsidRPr="00284034">
              <w:rPr>
                <w:b/>
                <w:i/>
                <w:sz w:val="20"/>
                <w:szCs w:val="20"/>
              </w:rPr>
              <w:t>N</w:t>
            </w:r>
            <w:r w:rsidRPr="00284034">
              <w:rPr>
                <w:b/>
                <w:sz w:val="20"/>
                <w:szCs w:val="20"/>
              </w:rPr>
              <w:t xml:space="preserve"> (</w:t>
            </w:r>
            <w:r w:rsidR="00976FF0">
              <w:rPr>
                <w:b/>
                <w:sz w:val="20"/>
                <w:szCs w:val="20"/>
              </w:rPr>
              <w:t>SD</w:t>
            </w:r>
            <w:r w:rsidRPr="00284034">
              <w:rPr>
                <w:b/>
                <w:sz w:val="20"/>
                <w:szCs w:val="20"/>
              </w:rPr>
              <w:t>)</w:t>
            </w:r>
          </w:p>
        </w:tc>
        <w:tc>
          <w:tcPr>
            <w:tcW w:w="2268" w:type="dxa"/>
            <w:shd w:val="clear" w:color="auto" w:fill="auto"/>
            <w:noWrap/>
            <w:vAlign w:val="bottom"/>
          </w:tcPr>
          <w:p w14:paraId="38CFD05F" w14:textId="28553C0F" w:rsidR="006007C8" w:rsidRPr="00284034" w:rsidRDefault="006007C8" w:rsidP="00F356E8">
            <w:pPr>
              <w:keepNext/>
              <w:widowControl w:val="0"/>
              <w:spacing w:after="0" w:line="240" w:lineRule="auto"/>
              <w:rPr>
                <w:b/>
                <w:sz w:val="20"/>
                <w:szCs w:val="20"/>
              </w:rPr>
            </w:pPr>
            <w:r w:rsidRPr="00284034">
              <w:rPr>
                <w:b/>
                <w:sz w:val="20"/>
                <w:szCs w:val="20"/>
              </w:rPr>
              <w:t xml:space="preserve">Median </w:t>
            </w:r>
            <w:r w:rsidR="00152B7B">
              <w:rPr>
                <w:b/>
                <w:i/>
                <w:sz w:val="20"/>
                <w:szCs w:val="20"/>
              </w:rPr>
              <w:t>N</w:t>
            </w:r>
            <w:r w:rsidRPr="00284034">
              <w:rPr>
                <w:b/>
                <w:sz w:val="20"/>
                <w:szCs w:val="20"/>
              </w:rPr>
              <w:t xml:space="preserve"> (range)</w:t>
            </w:r>
          </w:p>
        </w:tc>
      </w:tr>
      <w:tr w:rsidR="006007C8" w:rsidRPr="00B97199" w14:paraId="7C1677E3" w14:textId="77777777" w:rsidTr="00F356E8">
        <w:trPr>
          <w:trHeight w:val="181"/>
        </w:trPr>
        <w:tc>
          <w:tcPr>
            <w:tcW w:w="5492" w:type="dxa"/>
            <w:shd w:val="clear" w:color="auto" w:fill="auto"/>
            <w:noWrap/>
            <w:vAlign w:val="bottom"/>
          </w:tcPr>
          <w:p w14:paraId="2D63453C" w14:textId="77777777" w:rsidR="006007C8" w:rsidRPr="00B97199" w:rsidRDefault="006007C8" w:rsidP="00F356E8">
            <w:pPr>
              <w:keepNext/>
              <w:widowControl w:val="0"/>
              <w:spacing w:after="0" w:line="240" w:lineRule="auto"/>
              <w:rPr>
                <w:sz w:val="20"/>
                <w:szCs w:val="20"/>
              </w:rPr>
            </w:pPr>
            <w:r>
              <w:rPr>
                <w:sz w:val="20"/>
                <w:szCs w:val="20"/>
              </w:rPr>
              <w:t xml:space="preserve">All*** </w:t>
            </w:r>
          </w:p>
        </w:tc>
        <w:tc>
          <w:tcPr>
            <w:tcW w:w="1418" w:type="dxa"/>
            <w:shd w:val="clear" w:color="auto" w:fill="auto"/>
            <w:vAlign w:val="bottom"/>
          </w:tcPr>
          <w:p w14:paraId="5463E616" w14:textId="77777777" w:rsidR="006007C8" w:rsidRPr="00B97199" w:rsidRDefault="006007C8" w:rsidP="00F356E8">
            <w:pPr>
              <w:keepNext/>
              <w:widowControl w:val="0"/>
              <w:spacing w:after="0" w:line="240" w:lineRule="auto"/>
              <w:rPr>
                <w:sz w:val="20"/>
                <w:szCs w:val="20"/>
              </w:rPr>
            </w:pPr>
            <w:r>
              <w:rPr>
                <w:sz w:val="20"/>
                <w:szCs w:val="20"/>
              </w:rPr>
              <w:t>87</w:t>
            </w:r>
          </w:p>
        </w:tc>
        <w:tc>
          <w:tcPr>
            <w:tcW w:w="3355" w:type="dxa"/>
          </w:tcPr>
          <w:p w14:paraId="177ECB49" w14:textId="77777777" w:rsidR="006007C8" w:rsidRPr="00B97199" w:rsidRDefault="006007C8" w:rsidP="00F356E8">
            <w:pPr>
              <w:keepNext/>
              <w:widowControl w:val="0"/>
              <w:spacing w:after="0" w:line="240" w:lineRule="auto"/>
              <w:rPr>
                <w:sz w:val="20"/>
                <w:szCs w:val="20"/>
              </w:rPr>
            </w:pPr>
            <w:r>
              <w:rPr>
                <w:sz w:val="20"/>
                <w:szCs w:val="20"/>
              </w:rPr>
              <w:t>4663.14 (11428.14)</w:t>
            </w:r>
          </w:p>
        </w:tc>
        <w:tc>
          <w:tcPr>
            <w:tcW w:w="2268" w:type="dxa"/>
            <w:shd w:val="clear" w:color="auto" w:fill="auto"/>
            <w:noWrap/>
            <w:vAlign w:val="bottom"/>
          </w:tcPr>
          <w:p w14:paraId="76497B92" w14:textId="77777777" w:rsidR="006007C8" w:rsidRPr="00B97199" w:rsidRDefault="006007C8" w:rsidP="00F356E8">
            <w:pPr>
              <w:keepNext/>
              <w:widowControl w:val="0"/>
              <w:spacing w:after="0" w:line="240" w:lineRule="auto"/>
              <w:rPr>
                <w:sz w:val="20"/>
                <w:szCs w:val="20"/>
              </w:rPr>
            </w:pPr>
            <w:r>
              <w:rPr>
                <w:sz w:val="20"/>
                <w:szCs w:val="20"/>
              </w:rPr>
              <w:t>371.00 (31.00-68122.00)</w:t>
            </w:r>
          </w:p>
        </w:tc>
      </w:tr>
      <w:tr w:rsidR="006007C8" w:rsidRPr="00B97199" w14:paraId="3F0C14C0" w14:textId="77777777" w:rsidTr="00F356E8">
        <w:trPr>
          <w:trHeight w:val="255"/>
        </w:trPr>
        <w:tc>
          <w:tcPr>
            <w:tcW w:w="5492" w:type="dxa"/>
            <w:shd w:val="clear" w:color="auto" w:fill="auto"/>
            <w:vAlign w:val="bottom"/>
          </w:tcPr>
          <w:p w14:paraId="05023661" w14:textId="77777777" w:rsidR="006007C8" w:rsidRPr="00B97199" w:rsidRDefault="006007C8" w:rsidP="00F356E8">
            <w:pPr>
              <w:keepNext/>
              <w:widowControl w:val="0"/>
              <w:spacing w:after="0" w:line="240" w:lineRule="auto"/>
              <w:rPr>
                <w:sz w:val="20"/>
                <w:szCs w:val="20"/>
              </w:rPr>
            </w:pPr>
            <w:r w:rsidRPr="00B97199">
              <w:rPr>
                <w:sz w:val="20"/>
                <w:szCs w:val="20"/>
              </w:rPr>
              <w:t>Uptake</w:t>
            </w:r>
            <w:r>
              <w:rPr>
                <w:sz w:val="20"/>
                <w:szCs w:val="20"/>
              </w:rPr>
              <w:t xml:space="preserve"> </w:t>
            </w:r>
          </w:p>
        </w:tc>
        <w:tc>
          <w:tcPr>
            <w:tcW w:w="1418" w:type="dxa"/>
            <w:shd w:val="clear" w:color="auto" w:fill="auto"/>
            <w:noWrap/>
            <w:vAlign w:val="bottom"/>
          </w:tcPr>
          <w:p w14:paraId="40ECE4E8" w14:textId="77777777" w:rsidR="006007C8" w:rsidRPr="00B97199" w:rsidRDefault="006007C8" w:rsidP="00F356E8">
            <w:pPr>
              <w:keepNext/>
              <w:widowControl w:val="0"/>
              <w:spacing w:after="0" w:line="240" w:lineRule="auto"/>
              <w:rPr>
                <w:sz w:val="20"/>
                <w:szCs w:val="20"/>
              </w:rPr>
            </w:pPr>
            <w:r>
              <w:rPr>
                <w:sz w:val="20"/>
                <w:szCs w:val="20"/>
              </w:rPr>
              <w:t>33</w:t>
            </w:r>
          </w:p>
        </w:tc>
        <w:tc>
          <w:tcPr>
            <w:tcW w:w="3355" w:type="dxa"/>
          </w:tcPr>
          <w:p w14:paraId="5B165E90" w14:textId="77777777" w:rsidR="006007C8" w:rsidRDefault="006007C8" w:rsidP="00F356E8">
            <w:pPr>
              <w:keepNext/>
              <w:widowControl w:val="0"/>
              <w:spacing w:after="0" w:line="240" w:lineRule="auto"/>
              <w:rPr>
                <w:sz w:val="20"/>
                <w:szCs w:val="20"/>
              </w:rPr>
            </w:pPr>
            <w:r>
              <w:rPr>
                <w:sz w:val="20"/>
                <w:szCs w:val="20"/>
              </w:rPr>
              <w:t xml:space="preserve">1082.52 (2113.74) </w:t>
            </w:r>
          </w:p>
        </w:tc>
        <w:tc>
          <w:tcPr>
            <w:tcW w:w="2268" w:type="dxa"/>
            <w:shd w:val="clear" w:color="auto" w:fill="auto"/>
            <w:noWrap/>
            <w:vAlign w:val="bottom"/>
          </w:tcPr>
          <w:p w14:paraId="0436A2B1" w14:textId="77777777" w:rsidR="006007C8" w:rsidRPr="00B97199" w:rsidRDefault="006007C8" w:rsidP="00F356E8">
            <w:pPr>
              <w:keepNext/>
              <w:widowControl w:val="0"/>
              <w:spacing w:after="0" w:line="240" w:lineRule="auto"/>
              <w:rPr>
                <w:sz w:val="20"/>
                <w:szCs w:val="20"/>
              </w:rPr>
            </w:pPr>
            <w:r>
              <w:rPr>
                <w:sz w:val="20"/>
                <w:szCs w:val="20"/>
              </w:rPr>
              <w:t>79.50</w:t>
            </w:r>
            <w:r w:rsidRPr="00B97199">
              <w:rPr>
                <w:sz w:val="20"/>
                <w:szCs w:val="20"/>
              </w:rPr>
              <w:t xml:space="preserve"> (18.62 </w:t>
            </w:r>
            <w:r>
              <w:rPr>
                <w:sz w:val="20"/>
                <w:szCs w:val="20"/>
              </w:rPr>
              <w:t>–</w:t>
            </w:r>
            <w:r w:rsidRPr="00B97199">
              <w:rPr>
                <w:sz w:val="20"/>
                <w:szCs w:val="20"/>
              </w:rPr>
              <w:t xml:space="preserve"> 100</w:t>
            </w:r>
            <w:r>
              <w:rPr>
                <w:sz w:val="20"/>
                <w:szCs w:val="20"/>
              </w:rPr>
              <w:t>.00</w:t>
            </w:r>
            <w:r w:rsidRPr="00B97199">
              <w:rPr>
                <w:sz w:val="20"/>
                <w:szCs w:val="20"/>
              </w:rPr>
              <w:t>)</w:t>
            </w:r>
          </w:p>
        </w:tc>
      </w:tr>
      <w:tr w:rsidR="006007C8" w:rsidRPr="00B97199" w14:paraId="3F86ADE4" w14:textId="77777777" w:rsidTr="00F356E8">
        <w:trPr>
          <w:trHeight w:val="255"/>
        </w:trPr>
        <w:tc>
          <w:tcPr>
            <w:tcW w:w="5492" w:type="dxa"/>
            <w:shd w:val="clear" w:color="auto" w:fill="auto"/>
            <w:vAlign w:val="bottom"/>
          </w:tcPr>
          <w:p w14:paraId="4D84E948" w14:textId="77777777" w:rsidR="006007C8" w:rsidRPr="00B97199" w:rsidRDefault="006007C8" w:rsidP="00F356E8">
            <w:pPr>
              <w:keepNext/>
              <w:widowControl w:val="0"/>
              <w:spacing w:after="0" w:line="240" w:lineRule="auto"/>
              <w:rPr>
                <w:sz w:val="20"/>
                <w:szCs w:val="20"/>
              </w:rPr>
            </w:pPr>
            <w:r w:rsidRPr="00B97199">
              <w:rPr>
                <w:sz w:val="20"/>
                <w:szCs w:val="20"/>
              </w:rPr>
              <w:t>Coverage</w:t>
            </w:r>
          </w:p>
        </w:tc>
        <w:tc>
          <w:tcPr>
            <w:tcW w:w="1418" w:type="dxa"/>
            <w:shd w:val="clear" w:color="auto" w:fill="auto"/>
            <w:noWrap/>
            <w:vAlign w:val="bottom"/>
          </w:tcPr>
          <w:p w14:paraId="7EF65FB2" w14:textId="77777777" w:rsidR="006007C8" w:rsidRPr="00B97199" w:rsidRDefault="006007C8" w:rsidP="00F356E8">
            <w:pPr>
              <w:keepNext/>
              <w:widowControl w:val="0"/>
              <w:spacing w:after="0" w:line="240" w:lineRule="auto"/>
              <w:rPr>
                <w:sz w:val="20"/>
                <w:szCs w:val="20"/>
              </w:rPr>
            </w:pPr>
            <w:r>
              <w:rPr>
                <w:sz w:val="20"/>
                <w:szCs w:val="20"/>
              </w:rPr>
              <w:t>11</w:t>
            </w:r>
          </w:p>
        </w:tc>
        <w:tc>
          <w:tcPr>
            <w:tcW w:w="3355" w:type="dxa"/>
          </w:tcPr>
          <w:p w14:paraId="4CC2291F" w14:textId="77777777" w:rsidR="006007C8" w:rsidRDefault="006007C8" w:rsidP="00F356E8">
            <w:pPr>
              <w:keepNext/>
              <w:widowControl w:val="0"/>
              <w:spacing w:after="0" w:line="240" w:lineRule="auto"/>
              <w:rPr>
                <w:sz w:val="20"/>
                <w:szCs w:val="20"/>
              </w:rPr>
            </w:pPr>
            <w:r>
              <w:rPr>
                <w:sz w:val="20"/>
                <w:szCs w:val="20"/>
              </w:rPr>
              <w:t>19632.90 (15305.80)*</w:t>
            </w:r>
          </w:p>
        </w:tc>
        <w:tc>
          <w:tcPr>
            <w:tcW w:w="2268" w:type="dxa"/>
            <w:shd w:val="clear" w:color="auto" w:fill="auto"/>
            <w:noWrap/>
            <w:vAlign w:val="bottom"/>
          </w:tcPr>
          <w:p w14:paraId="4FB07509" w14:textId="77777777" w:rsidR="006007C8" w:rsidRPr="00B97199" w:rsidRDefault="006007C8" w:rsidP="00F356E8">
            <w:pPr>
              <w:keepNext/>
              <w:widowControl w:val="0"/>
              <w:spacing w:after="0" w:line="240" w:lineRule="auto"/>
              <w:rPr>
                <w:sz w:val="20"/>
                <w:szCs w:val="20"/>
              </w:rPr>
            </w:pPr>
            <w:r>
              <w:rPr>
                <w:sz w:val="20"/>
                <w:szCs w:val="20"/>
              </w:rPr>
              <w:t xml:space="preserve"> 39.29 (14.53- 92</w:t>
            </w:r>
            <w:r w:rsidRPr="00B97199">
              <w:rPr>
                <w:sz w:val="20"/>
                <w:szCs w:val="20"/>
              </w:rPr>
              <w:t>.50)</w:t>
            </w:r>
          </w:p>
        </w:tc>
      </w:tr>
      <w:tr w:rsidR="006007C8" w:rsidRPr="00B97199" w14:paraId="273591B2" w14:textId="77777777" w:rsidTr="00F356E8">
        <w:trPr>
          <w:trHeight w:val="199"/>
        </w:trPr>
        <w:tc>
          <w:tcPr>
            <w:tcW w:w="5492" w:type="dxa"/>
            <w:shd w:val="clear" w:color="auto" w:fill="auto"/>
            <w:vAlign w:val="bottom"/>
          </w:tcPr>
          <w:p w14:paraId="2CC9D294" w14:textId="77777777" w:rsidR="006007C8" w:rsidRPr="00B97199" w:rsidRDefault="006007C8" w:rsidP="00F356E8">
            <w:pPr>
              <w:keepNext/>
              <w:widowControl w:val="0"/>
              <w:spacing w:after="0" w:line="240" w:lineRule="auto"/>
              <w:rPr>
                <w:sz w:val="20"/>
                <w:szCs w:val="20"/>
              </w:rPr>
            </w:pPr>
            <w:r w:rsidRPr="00B97199">
              <w:rPr>
                <w:sz w:val="20"/>
                <w:szCs w:val="20"/>
              </w:rPr>
              <w:t>Infections detected</w:t>
            </w:r>
          </w:p>
        </w:tc>
        <w:tc>
          <w:tcPr>
            <w:tcW w:w="1418" w:type="dxa"/>
            <w:shd w:val="clear" w:color="auto" w:fill="auto"/>
            <w:noWrap/>
            <w:vAlign w:val="bottom"/>
          </w:tcPr>
          <w:p w14:paraId="55A04DEF" w14:textId="77777777" w:rsidR="006007C8" w:rsidRPr="00B97199" w:rsidRDefault="006007C8" w:rsidP="00F356E8">
            <w:pPr>
              <w:keepNext/>
              <w:widowControl w:val="0"/>
              <w:spacing w:after="0" w:line="240" w:lineRule="auto"/>
              <w:rPr>
                <w:sz w:val="20"/>
                <w:szCs w:val="20"/>
              </w:rPr>
            </w:pPr>
            <w:r>
              <w:rPr>
                <w:sz w:val="20"/>
                <w:szCs w:val="20"/>
              </w:rPr>
              <w:t>83</w:t>
            </w:r>
          </w:p>
        </w:tc>
        <w:tc>
          <w:tcPr>
            <w:tcW w:w="3355" w:type="dxa"/>
          </w:tcPr>
          <w:p w14:paraId="01DA9F52" w14:textId="77777777" w:rsidR="006007C8" w:rsidRPr="00B97199" w:rsidRDefault="006007C8" w:rsidP="00F356E8">
            <w:pPr>
              <w:keepNext/>
              <w:widowControl w:val="0"/>
              <w:spacing w:after="0" w:line="240" w:lineRule="auto"/>
              <w:rPr>
                <w:sz w:val="20"/>
                <w:szCs w:val="20"/>
              </w:rPr>
            </w:pPr>
            <w:r>
              <w:rPr>
                <w:sz w:val="20"/>
                <w:szCs w:val="20"/>
              </w:rPr>
              <w:t>3336.30 (9355.02)</w:t>
            </w:r>
          </w:p>
        </w:tc>
        <w:tc>
          <w:tcPr>
            <w:tcW w:w="2268" w:type="dxa"/>
            <w:shd w:val="clear" w:color="auto" w:fill="auto"/>
            <w:noWrap/>
            <w:vAlign w:val="bottom"/>
          </w:tcPr>
          <w:p w14:paraId="3B1EC9EE" w14:textId="77777777" w:rsidR="006007C8" w:rsidRPr="00B97199" w:rsidRDefault="006007C8" w:rsidP="00F356E8">
            <w:pPr>
              <w:keepNext/>
              <w:widowControl w:val="0"/>
              <w:spacing w:after="0" w:line="240" w:lineRule="auto"/>
              <w:rPr>
                <w:sz w:val="20"/>
                <w:szCs w:val="20"/>
              </w:rPr>
            </w:pPr>
            <w:r>
              <w:rPr>
                <w:sz w:val="20"/>
                <w:szCs w:val="20"/>
              </w:rPr>
              <w:t>3.74 (0.00 - 95.16</w:t>
            </w:r>
            <w:r w:rsidRPr="00B97199">
              <w:rPr>
                <w:sz w:val="20"/>
                <w:szCs w:val="20"/>
              </w:rPr>
              <w:t>)</w:t>
            </w:r>
          </w:p>
        </w:tc>
      </w:tr>
      <w:tr w:rsidR="006007C8" w:rsidRPr="00B97199" w14:paraId="79B62917" w14:textId="77777777" w:rsidTr="00F356E8">
        <w:trPr>
          <w:trHeight w:val="123"/>
        </w:trPr>
        <w:tc>
          <w:tcPr>
            <w:tcW w:w="5492" w:type="dxa"/>
            <w:shd w:val="clear" w:color="auto" w:fill="auto"/>
            <w:vAlign w:val="bottom"/>
          </w:tcPr>
          <w:p w14:paraId="4D23292A" w14:textId="77777777" w:rsidR="006007C8" w:rsidRPr="00B97199" w:rsidRDefault="006007C8" w:rsidP="00F356E8">
            <w:pPr>
              <w:keepNext/>
              <w:widowControl w:val="0"/>
              <w:spacing w:after="0" w:line="240" w:lineRule="auto"/>
              <w:rPr>
                <w:sz w:val="20"/>
                <w:szCs w:val="20"/>
              </w:rPr>
            </w:pPr>
            <w:r>
              <w:rPr>
                <w:sz w:val="20"/>
                <w:szCs w:val="20"/>
              </w:rPr>
              <w:t>Patients</w:t>
            </w:r>
            <w:r w:rsidRPr="00B97199">
              <w:rPr>
                <w:sz w:val="20"/>
                <w:szCs w:val="20"/>
              </w:rPr>
              <w:t xml:space="preserve"> not diagnosed</w:t>
            </w:r>
          </w:p>
        </w:tc>
        <w:tc>
          <w:tcPr>
            <w:tcW w:w="1418" w:type="dxa"/>
            <w:shd w:val="clear" w:color="auto" w:fill="auto"/>
            <w:noWrap/>
            <w:vAlign w:val="bottom"/>
          </w:tcPr>
          <w:p w14:paraId="58EEFF62" w14:textId="77777777" w:rsidR="006007C8" w:rsidRPr="00B97199" w:rsidRDefault="006007C8" w:rsidP="00F356E8">
            <w:pPr>
              <w:keepNext/>
              <w:widowControl w:val="0"/>
              <w:spacing w:after="0" w:line="240" w:lineRule="auto"/>
              <w:rPr>
                <w:sz w:val="20"/>
                <w:szCs w:val="20"/>
              </w:rPr>
            </w:pPr>
            <w:r>
              <w:rPr>
                <w:sz w:val="20"/>
                <w:szCs w:val="20"/>
              </w:rPr>
              <w:t>16</w:t>
            </w:r>
          </w:p>
        </w:tc>
        <w:tc>
          <w:tcPr>
            <w:tcW w:w="3355" w:type="dxa"/>
          </w:tcPr>
          <w:p w14:paraId="63C8253F" w14:textId="77777777" w:rsidR="006007C8" w:rsidRPr="00B97199" w:rsidRDefault="006007C8" w:rsidP="00F356E8">
            <w:pPr>
              <w:keepNext/>
              <w:widowControl w:val="0"/>
              <w:spacing w:after="0" w:line="240" w:lineRule="auto"/>
              <w:rPr>
                <w:sz w:val="20"/>
                <w:szCs w:val="20"/>
              </w:rPr>
            </w:pPr>
            <w:r>
              <w:rPr>
                <w:sz w:val="20"/>
                <w:szCs w:val="20"/>
              </w:rPr>
              <w:t>2261.88 (3630.49)</w:t>
            </w:r>
          </w:p>
        </w:tc>
        <w:tc>
          <w:tcPr>
            <w:tcW w:w="2268" w:type="dxa"/>
            <w:shd w:val="clear" w:color="auto" w:fill="auto"/>
            <w:noWrap/>
            <w:vAlign w:val="bottom"/>
          </w:tcPr>
          <w:p w14:paraId="1049C924" w14:textId="77777777" w:rsidR="006007C8" w:rsidRPr="00B97199" w:rsidRDefault="006007C8" w:rsidP="00F356E8">
            <w:pPr>
              <w:keepNext/>
              <w:widowControl w:val="0"/>
              <w:spacing w:after="0" w:line="240" w:lineRule="auto"/>
              <w:rPr>
                <w:sz w:val="20"/>
                <w:szCs w:val="20"/>
              </w:rPr>
            </w:pPr>
            <w:r>
              <w:rPr>
                <w:sz w:val="20"/>
                <w:szCs w:val="20"/>
              </w:rPr>
              <w:t>24.62 (0.12 – 78.99</w:t>
            </w:r>
            <w:r w:rsidRPr="00B97199">
              <w:rPr>
                <w:sz w:val="20"/>
                <w:szCs w:val="20"/>
              </w:rPr>
              <w:t>)</w:t>
            </w:r>
            <w:r>
              <w:rPr>
                <w:sz w:val="20"/>
                <w:szCs w:val="20"/>
              </w:rPr>
              <w:t>**</w:t>
            </w:r>
          </w:p>
        </w:tc>
      </w:tr>
      <w:tr w:rsidR="006007C8" w:rsidRPr="00B97199" w14:paraId="7AB1F00F" w14:textId="77777777" w:rsidTr="00F356E8">
        <w:trPr>
          <w:trHeight w:val="79"/>
        </w:trPr>
        <w:tc>
          <w:tcPr>
            <w:tcW w:w="5492" w:type="dxa"/>
            <w:shd w:val="clear" w:color="auto" w:fill="auto"/>
            <w:vAlign w:val="bottom"/>
          </w:tcPr>
          <w:p w14:paraId="5C534E57" w14:textId="77777777" w:rsidR="006007C8" w:rsidRPr="00B97199" w:rsidRDefault="006007C8" w:rsidP="00F356E8">
            <w:pPr>
              <w:keepNext/>
              <w:widowControl w:val="0"/>
              <w:spacing w:after="0" w:line="240" w:lineRule="auto"/>
              <w:rPr>
                <w:sz w:val="20"/>
                <w:szCs w:val="20"/>
              </w:rPr>
            </w:pPr>
            <w:r w:rsidRPr="00B97199">
              <w:rPr>
                <w:sz w:val="20"/>
                <w:szCs w:val="20"/>
              </w:rPr>
              <w:t>Infections treated</w:t>
            </w:r>
          </w:p>
        </w:tc>
        <w:tc>
          <w:tcPr>
            <w:tcW w:w="1418" w:type="dxa"/>
            <w:shd w:val="clear" w:color="auto" w:fill="auto"/>
            <w:noWrap/>
            <w:vAlign w:val="bottom"/>
          </w:tcPr>
          <w:p w14:paraId="02F14A88" w14:textId="77777777" w:rsidR="006007C8" w:rsidRPr="00B97199" w:rsidRDefault="006007C8" w:rsidP="00F356E8">
            <w:pPr>
              <w:keepNext/>
              <w:widowControl w:val="0"/>
              <w:spacing w:after="0" w:line="240" w:lineRule="auto"/>
              <w:rPr>
                <w:sz w:val="20"/>
                <w:szCs w:val="20"/>
              </w:rPr>
            </w:pPr>
            <w:r>
              <w:rPr>
                <w:sz w:val="20"/>
                <w:szCs w:val="20"/>
              </w:rPr>
              <w:t>20</w:t>
            </w:r>
          </w:p>
        </w:tc>
        <w:tc>
          <w:tcPr>
            <w:tcW w:w="3355" w:type="dxa"/>
          </w:tcPr>
          <w:p w14:paraId="7DC4FE99" w14:textId="77777777" w:rsidR="006007C8" w:rsidRPr="00B97199" w:rsidRDefault="006007C8" w:rsidP="00F356E8">
            <w:pPr>
              <w:keepNext/>
              <w:widowControl w:val="0"/>
              <w:spacing w:after="0" w:line="240" w:lineRule="auto"/>
              <w:rPr>
                <w:sz w:val="20"/>
                <w:szCs w:val="20"/>
              </w:rPr>
            </w:pPr>
            <w:r>
              <w:rPr>
                <w:sz w:val="20"/>
                <w:szCs w:val="20"/>
              </w:rPr>
              <w:t>39.95 (101.28)</w:t>
            </w:r>
          </w:p>
        </w:tc>
        <w:tc>
          <w:tcPr>
            <w:tcW w:w="2268" w:type="dxa"/>
            <w:shd w:val="clear" w:color="auto" w:fill="auto"/>
            <w:noWrap/>
            <w:vAlign w:val="bottom"/>
          </w:tcPr>
          <w:p w14:paraId="09682075" w14:textId="77777777" w:rsidR="006007C8" w:rsidRPr="00B97199" w:rsidRDefault="006007C8" w:rsidP="00F356E8">
            <w:pPr>
              <w:keepNext/>
              <w:widowControl w:val="0"/>
              <w:spacing w:after="0" w:line="240" w:lineRule="auto"/>
              <w:rPr>
                <w:sz w:val="20"/>
                <w:szCs w:val="20"/>
              </w:rPr>
            </w:pPr>
            <w:r>
              <w:rPr>
                <w:sz w:val="20"/>
                <w:szCs w:val="20"/>
              </w:rPr>
              <w:t>83.79 (0.00</w:t>
            </w:r>
            <w:r w:rsidRPr="00B97199">
              <w:rPr>
                <w:sz w:val="20"/>
                <w:szCs w:val="20"/>
              </w:rPr>
              <w:t xml:space="preserve"> </w:t>
            </w:r>
            <w:r>
              <w:rPr>
                <w:sz w:val="20"/>
                <w:szCs w:val="20"/>
              </w:rPr>
              <w:t>–</w:t>
            </w:r>
            <w:r w:rsidRPr="00B97199">
              <w:rPr>
                <w:sz w:val="20"/>
                <w:szCs w:val="20"/>
              </w:rPr>
              <w:t xml:space="preserve"> 100</w:t>
            </w:r>
            <w:r>
              <w:rPr>
                <w:sz w:val="20"/>
                <w:szCs w:val="20"/>
              </w:rPr>
              <w:t>.00</w:t>
            </w:r>
            <w:r w:rsidRPr="00B97199">
              <w:rPr>
                <w:sz w:val="20"/>
                <w:szCs w:val="20"/>
              </w:rPr>
              <w:t>)</w:t>
            </w:r>
          </w:p>
        </w:tc>
      </w:tr>
      <w:tr w:rsidR="006007C8" w:rsidRPr="00B97199" w14:paraId="22D75B73" w14:textId="77777777" w:rsidTr="00F356E8">
        <w:trPr>
          <w:trHeight w:val="88"/>
        </w:trPr>
        <w:tc>
          <w:tcPr>
            <w:tcW w:w="5492" w:type="dxa"/>
            <w:shd w:val="clear" w:color="auto" w:fill="auto"/>
            <w:vAlign w:val="bottom"/>
          </w:tcPr>
          <w:p w14:paraId="17535B33" w14:textId="77777777" w:rsidR="006007C8" w:rsidRPr="00B97199" w:rsidRDefault="006007C8" w:rsidP="00F356E8">
            <w:pPr>
              <w:keepNext/>
              <w:widowControl w:val="0"/>
              <w:spacing w:after="0" w:line="240" w:lineRule="auto"/>
              <w:rPr>
                <w:sz w:val="20"/>
                <w:szCs w:val="20"/>
              </w:rPr>
            </w:pPr>
            <w:r w:rsidRPr="00B97199">
              <w:rPr>
                <w:sz w:val="20"/>
                <w:szCs w:val="20"/>
              </w:rPr>
              <w:t xml:space="preserve">Diagnosed infections missed by screening </w:t>
            </w:r>
          </w:p>
        </w:tc>
        <w:tc>
          <w:tcPr>
            <w:tcW w:w="1418" w:type="dxa"/>
            <w:shd w:val="clear" w:color="auto" w:fill="auto"/>
            <w:noWrap/>
            <w:vAlign w:val="bottom"/>
          </w:tcPr>
          <w:p w14:paraId="73DE6ECB" w14:textId="77777777" w:rsidR="006007C8" w:rsidRPr="00B97199" w:rsidRDefault="006007C8" w:rsidP="00F356E8">
            <w:pPr>
              <w:keepNext/>
              <w:widowControl w:val="0"/>
              <w:spacing w:after="0" w:line="240" w:lineRule="auto"/>
              <w:rPr>
                <w:sz w:val="20"/>
                <w:szCs w:val="20"/>
              </w:rPr>
            </w:pPr>
            <w:r>
              <w:rPr>
                <w:sz w:val="20"/>
                <w:szCs w:val="20"/>
              </w:rPr>
              <w:t>10</w:t>
            </w:r>
          </w:p>
        </w:tc>
        <w:tc>
          <w:tcPr>
            <w:tcW w:w="3355" w:type="dxa"/>
          </w:tcPr>
          <w:p w14:paraId="374D5596" w14:textId="77777777" w:rsidR="006007C8" w:rsidRDefault="006007C8" w:rsidP="00F356E8">
            <w:pPr>
              <w:keepNext/>
              <w:widowControl w:val="0"/>
              <w:spacing w:after="0" w:line="240" w:lineRule="auto"/>
              <w:rPr>
                <w:sz w:val="20"/>
                <w:szCs w:val="20"/>
              </w:rPr>
            </w:pPr>
            <w:r>
              <w:rPr>
                <w:sz w:val="20"/>
                <w:szCs w:val="20"/>
              </w:rPr>
              <w:t>380.90 (652.83)</w:t>
            </w:r>
          </w:p>
        </w:tc>
        <w:tc>
          <w:tcPr>
            <w:tcW w:w="2268" w:type="dxa"/>
            <w:shd w:val="clear" w:color="auto" w:fill="auto"/>
            <w:noWrap/>
            <w:vAlign w:val="bottom"/>
          </w:tcPr>
          <w:p w14:paraId="2CD92E70" w14:textId="77777777" w:rsidR="006007C8" w:rsidRPr="00B97199" w:rsidRDefault="006007C8" w:rsidP="00F356E8">
            <w:pPr>
              <w:keepNext/>
              <w:widowControl w:val="0"/>
              <w:spacing w:after="0" w:line="240" w:lineRule="auto"/>
              <w:rPr>
                <w:sz w:val="20"/>
                <w:szCs w:val="20"/>
              </w:rPr>
            </w:pPr>
            <w:r>
              <w:rPr>
                <w:sz w:val="20"/>
                <w:szCs w:val="20"/>
              </w:rPr>
              <w:t>60.21 (9.09</w:t>
            </w:r>
            <w:r w:rsidRPr="00B97199">
              <w:rPr>
                <w:sz w:val="20"/>
                <w:szCs w:val="20"/>
              </w:rPr>
              <w:t xml:space="preserve"> - 94.44)</w:t>
            </w:r>
          </w:p>
        </w:tc>
      </w:tr>
    </w:tbl>
    <w:p w14:paraId="3ADC1FAC" w14:textId="77777777" w:rsidR="006007C8" w:rsidRDefault="006007C8" w:rsidP="006007C8"/>
    <w:p w14:paraId="29B7DB9C" w14:textId="77777777" w:rsidR="006007C8" w:rsidRPr="00A359AE" w:rsidRDefault="006007C8" w:rsidP="006007C8"/>
    <w:p w14:paraId="0D70A626" w14:textId="77777777" w:rsidR="006007C8" w:rsidRDefault="006007C8" w:rsidP="006007C8"/>
    <w:p w14:paraId="35A2B54E" w14:textId="77777777" w:rsidR="006007C8" w:rsidRDefault="006007C8" w:rsidP="006007C8"/>
    <w:p w14:paraId="5D14A374" w14:textId="77777777" w:rsidR="006007C8" w:rsidRPr="00A359AE" w:rsidRDefault="006007C8" w:rsidP="00E04800">
      <w:pPr>
        <w:spacing w:after="0" w:line="240" w:lineRule="auto"/>
      </w:pPr>
    </w:p>
    <w:p w14:paraId="05B14911" w14:textId="0ED18654" w:rsidR="00152B7B" w:rsidRDefault="00152B7B" w:rsidP="006007C8">
      <w:pPr>
        <w:widowControl w:val="0"/>
        <w:spacing w:after="0" w:line="240" w:lineRule="auto"/>
        <w:ind w:left="851"/>
      </w:pPr>
      <w:r>
        <w:rPr>
          <w:i/>
        </w:rPr>
        <w:t>N</w:t>
      </w:r>
      <w:r w:rsidR="00C8048B">
        <w:t xml:space="preserve"> = </w:t>
      </w:r>
      <w:r w:rsidR="00DB0283">
        <w:t>number of migrants</w:t>
      </w:r>
      <w:r>
        <w:t xml:space="preserve"> in </w:t>
      </w:r>
      <w:r w:rsidR="00DB0283">
        <w:t>the sample/</w:t>
      </w:r>
      <w:r>
        <w:t>analysis</w:t>
      </w:r>
      <w:r w:rsidR="00976FF0">
        <w:t>;</w:t>
      </w:r>
      <w:r>
        <w:t xml:space="preserve"> </w:t>
      </w:r>
      <w:r w:rsidR="00976FF0">
        <w:t>O</w:t>
      </w:r>
      <w:r w:rsidR="004830A0">
        <w:t>bservations</w:t>
      </w:r>
      <w:r w:rsidR="00C8048B">
        <w:t xml:space="preserve"> = </w:t>
      </w:r>
      <w:r w:rsidR="004830A0" w:rsidRPr="004830A0">
        <w:rPr>
          <w:rFonts w:eastAsia="Times New Roman" w:cs="Times New Roman"/>
        </w:rPr>
        <w:t xml:space="preserve">number of times across all 46 </w:t>
      </w:r>
      <w:r w:rsidR="00C8048B">
        <w:rPr>
          <w:rFonts w:eastAsia="Times New Roman" w:cs="Times New Roman"/>
        </w:rPr>
        <w:t xml:space="preserve">included </w:t>
      </w:r>
      <w:r w:rsidR="004830A0" w:rsidRPr="004830A0">
        <w:rPr>
          <w:rFonts w:eastAsia="Times New Roman" w:cs="Times New Roman"/>
        </w:rPr>
        <w:t>papers the outcome was presented</w:t>
      </w:r>
      <w:r w:rsidR="00976FF0">
        <w:rPr>
          <w:rFonts w:eastAsia="Times New Roman" w:cs="Times New Roman"/>
        </w:rPr>
        <w:t>;</w:t>
      </w:r>
      <w:r w:rsidR="004830A0" w:rsidRPr="004830A0">
        <w:t xml:space="preserve"> </w:t>
      </w:r>
      <w:r w:rsidR="00976FF0">
        <w:t>SD</w:t>
      </w:r>
      <w:r w:rsidR="00C8048B">
        <w:t xml:space="preserve"> = </w:t>
      </w:r>
      <w:r>
        <w:t xml:space="preserve">standard deviation </w:t>
      </w:r>
    </w:p>
    <w:p w14:paraId="7BCF717A" w14:textId="7D4CBA3C" w:rsidR="006007C8" w:rsidRDefault="006007C8" w:rsidP="006007C8">
      <w:pPr>
        <w:widowControl w:val="0"/>
        <w:spacing w:after="0" w:line="240" w:lineRule="auto"/>
        <w:ind w:left="851"/>
      </w:pPr>
      <w:r>
        <w:t>*Missing data for one observation</w:t>
      </w:r>
    </w:p>
    <w:p w14:paraId="60415B71" w14:textId="77777777" w:rsidR="006007C8" w:rsidRDefault="006007C8" w:rsidP="006007C8">
      <w:pPr>
        <w:widowControl w:val="0"/>
        <w:spacing w:after="0" w:line="240" w:lineRule="auto"/>
        <w:ind w:left="851"/>
      </w:pPr>
      <w:r>
        <w:t>**Remaining studies did not have cases not diagnosed</w:t>
      </w:r>
    </w:p>
    <w:p w14:paraId="465DDD49" w14:textId="77777777" w:rsidR="006007C8" w:rsidRDefault="006007C8" w:rsidP="006007C8">
      <w:pPr>
        <w:widowControl w:val="0"/>
        <w:spacing w:after="0" w:line="240" w:lineRule="auto"/>
        <w:ind w:left="851"/>
      </w:pPr>
      <w:r>
        <w:t xml:space="preserve">***Includes only numbers in the quantitative analysis. Three studies (mean </w:t>
      </w:r>
      <w:r>
        <w:rPr>
          <w:i/>
        </w:rPr>
        <w:t>N</w:t>
      </w:r>
      <w:r>
        <w:t xml:space="preserve">=54.67 [13.58], median 53.00 [42.00-69.00]) were only on implementation issues and not included in the effectiveness analysis. </w:t>
      </w:r>
    </w:p>
    <w:p w14:paraId="19FF0E31" w14:textId="77777777" w:rsidR="006007C8" w:rsidRDefault="006007C8" w:rsidP="006007C8">
      <w:pPr>
        <w:pStyle w:val="Caption"/>
        <w:keepNext/>
        <w:rPr>
          <w:b/>
          <w:i w:val="0"/>
          <w:color w:val="auto"/>
        </w:rPr>
      </w:pPr>
    </w:p>
    <w:p w14:paraId="68D02B04" w14:textId="77777777" w:rsidR="006007C8" w:rsidRDefault="006007C8" w:rsidP="006007C8">
      <w:pPr>
        <w:pStyle w:val="Caption"/>
        <w:keepNext/>
        <w:rPr>
          <w:b/>
          <w:i w:val="0"/>
          <w:color w:val="auto"/>
        </w:rPr>
      </w:pPr>
    </w:p>
    <w:p w14:paraId="150F21A8" w14:textId="77777777" w:rsidR="006007C8" w:rsidRDefault="006007C8" w:rsidP="006007C8">
      <w:r>
        <w:br w:type="page"/>
      </w:r>
    </w:p>
    <w:p w14:paraId="008ADE69" w14:textId="268A5782" w:rsidR="006007C8" w:rsidRPr="008B4740" w:rsidRDefault="006007C8" w:rsidP="006007C8">
      <w:pPr>
        <w:pageBreakBefore/>
        <w:widowControl w:val="0"/>
        <w:spacing w:beforeLines="100" w:before="240" w:afterLines="100" w:after="240" w:line="240" w:lineRule="auto"/>
        <w:rPr>
          <w:b/>
          <w:sz w:val="24"/>
          <w:szCs w:val="24"/>
        </w:rPr>
      </w:pPr>
      <w:r w:rsidRPr="00A359AE">
        <w:rPr>
          <w:b/>
          <w:sz w:val="24"/>
          <w:szCs w:val="24"/>
        </w:rPr>
        <w:lastRenderedPageBreak/>
        <w:t xml:space="preserve">Table </w:t>
      </w:r>
      <w:r w:rsidR="008E3D44">
        <w:rPr>
          <w:b/>
          <w:sz w:val="24"/>
          <w:szCs w:val="24"/>
        </w:rPr>
        <w:t>3</w:t>
      </w:r>
      <w:r w:rsidRPr="00A359AE">
        <w:rPr>
          <w:b/>
          <w:sz w:val="24"/>
          <w:szCs w:val="24"/>
        </w:rPr>
        <w:t xml:space="preserve">: Effectiveness </w:t>
      </w:r>
      <w:r>
        <w:rPr>
          <w:b/>
          <w:sz w:val="24"/>
          <w:szCs w:val="24"/>
        </w:rPr>
        <w:t>indicators</w:t>
      </w:r>
      <w:r w:rsidRPr="00A359AE">
        <w:rPr>
          <w:b/>
          <w:sz w:val="24"/>
          <w:szCs w:val="24"/>
        </w:rPr>
        <w:t xml:space="preserve"> according to setting</w:t>
      </w:r>
    </w:p>
    <w:tbl>
      <w:tblPr>
        <w:tblpPr w:leftFromText="180" w:rightFromText="180" w:vertAnchor="page" w:horzAnchor="page" w:tblpX="1413" w:tblpY="216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200" w:firstRow="0" w:lastRow="0" w:firstColumn="0" w:lastColumn="0" w:noHBand="1" w:noVBand="0"/>
      </w:tblPr>
      <w:tblGrid>
        <w:gridCol w:w="1887"/>
        <w:gridCol w:w="501"/>
        <w:gridCol w:w="1194"/>
        <w:gridCol w:w="1337"/>
        <w:gridCol w:w="501"/>
        <w:gridCol w:w="1326"/>
        <w:gridCol w:w="1400"/>
        <w:gridCol w:w="501"/>
        <w:gridCol w:w="1194"/>
        <w:gridCol w:w="1677"/>
        <w:gridCol w:w="501"/>
        <w:gridCol w:w="1024"/>
        <w:gridCol w:w="1353"/>
      </w:tblGrid>
      <w:tr w:rsidR="00AD2333" w:rsidRPr="009B3884" w14:paraId="777B3AD1" w14:textId="77777777" w:rsidTr="00F356E8">
        <w:trPr>
          <w:trHeight w:val="95"/>
        </w:trPr>
        <w:tc>
          <w:tcPr>
            <w:tcW w:w="0" w:type="auto"/>
            <w:vMerge w:val="restart"/>
            <w:shd w:val="clear" w:color="auto" w:fill="auto"/>
            <w:vAlign w:val="bottom"/>
          </w:tcPr>
          <w:p w14:paraId="6A831458" w14:textId="77777777" w:rsidR="006007C8" w:rsidRPr="009B3884" w:rsidRDefault="006007C8" w:rsidP="00F356E8">
            <w:pPr>
              <w:keepNext/>
              <w:spacing w:after="0" w:line="240" w:lineRule="auto"/>
              <w:jc w:val="center"/>
              <w:rPr>
                <w:sz w:val="18"/>
                <w:szCs w:val="18"/>
              </w:rPr>
            </w:pPr>
            <w:r w:rsidRPr="009B3884">
              <w:rPr>
                <w:sz w:val="18"/>
                <w:szCs w:val="18"/>
              </w:rPr>
              <w:t>Setting of intervention</w:t>
            </w:r>
          </w:p>
        </w:tc>
        <w:tc>
          <w:tcPr>
            <w:tcW w:w="0" w:type="auto"/>
            <w:gridSpan w:val="3"/>
            <w:vAlign w:val="bottom"/>
          </w:tcPr>
          <w:p w14:paraId="41B068A2" w14:textId="02A28630" w:rsidR="006007C8" w:rsidRPr="009B3884" w:rsidRDefault="006007C8" w:rsidP="00F356E8">
            <w:pPr>
              <w:keepNext/>
              <w:spacing w:after="0" w:line="240" w:lineRule="auto"/>
              <w:jc w:val="center"/>
              <w:rPr>
                <w:b/>
                <w:sz w:val="18"/>
                <w:szCs w:val="18"/>
              </w:rPr>
            </w:pPr>
            <w:r w:rsidRPr="009B3884">
              <w:rPr>
                <w:b/>
                <w:sz w:val="18"/>
                <w:szCs w:val="18"/>
              </w:rPr>
              <w:t xml:space="preserve">Uptake </w:t>
            </w:r>
          </w:p>
        </w:tc>
        <w:tc>
          <w:tcPr>
            <w:tcW w:w="0" w:type="auto"/>
            <w:gridSpan w:val="3"/>
            <w:vAlign w:val="bottom"/>
          </w:tcPr>
          <w:p w14:paraId="27AAED0A" w14:textId="30029610" w:rsidR="006007C8" w:rsidRPr="009B3884" w:rsidRDefault="006007C8" w:rsidP="006045B8">
            <w:pPr>
              <w:keepNext/>
              <w:spacing w:after="0" w:line="240" w:lineRule="auto"/>
              <w:jc w:val="center"/>
              <w:rPr>
                <w:b/>
                <w:sz w:val="18"/>
                <w:szCs w:val="18"/>
              </w:rPr>
            </w:pPr>
            <w:r w:rsidRPr="009B3884">
              <w:rPr>
                <w:b/>
                <w:sz w:val="18"/>
                <w:szCs w:val="18"/>
              </w:rPr>
              <w:t xml:space="preserve">Infections detected </w:t>
            </w:r>
          </w:p>
        </w:tc>
        <w:tc>
          <w:tcPr>
            <w:tcW w:w="0" w:type="auto"/>
            <w:gridSpan w:val="3"/>
            <w:vAlign w:val="bottom"/>
          </w:tcPr>
          <w:p w14:paraId="63545878" w14:textId="6E43A73F" w:rsidR="006007C8" w:rsidRPr="009B3884" w:rsidRDefault="006007C8" w:rsidP="006045B8">
            <w:pPr>
              <w:keepNext/>
              <w:spacing w:after="0" w:line="240" w:lineRule="auto"/>
              <w:jc w:val="center"/>
              <w:rPr>
                <w:b/>
                <w:sz w:val="18"/>
                <w:szCs w:val="18"/>
              </w:rPr>
            </w:pPr>
            <w:r w:rsidRPr="009B3884">
              <w:rPr>
                <w:b/>
                <w:sz w:val="18"/>
                <w:szCs w:val="18"/>
              </w:rPr>
              <w:t xml:space="preserve">Patients not diagnosed </w:t>
            </w:r>
          </w:p>
        </w:tc>
        <w:tc>
          <w:tcPr>
            <w:tcW w:w="0" w:type="auto"/>
            <w:gridSpan w:val="3"/>
            <w:vAlign w:val="bottom"/>
          </w:tcPr>
          <w:p w14:paraId="35D2EA82" w14:textId="34741F03" w:rsidR="006007C8" w:rsidRPr="009B3884" w:rsidRDefault="006007C8" w:rsidP="006045B8">
            <w:pPr>
              <w:keepNext/>
              <w:spacing w:after="0" w:line="240" w:lineRule="auto"/>
              <w:jc w:val="center"/>
              <w:rPr>
                <w:b/>
                <w:sz w:val="18"/>
                <w:szCs w:val="18"/>
              </w:rPr>
            </w:pPr>
            <w:r w:rsidRPr="009B3884">
              <w:rPr>
                <w:b/>
                <w:sz w:val="18"/>
                <w:szCs w:val="18"/>
              </w:rPr>
              <w:t xml:space="preserve">Infections treated </w:t>
            </w:r>
          </w:p>
        </w:tc>
      </w:tr>
      <w:tr w:rsidR="00AD2333" w:rsidRPr="009B3884" w14:paraId="2569D07F" w14:textId="77777777" w:rsidTr="00F356E8">
        <w:trPr>
          <w:trHeight w:val="95"/>
        </w:trPr>
        <w:tc>
          <w:tcPr>
            <w:tcW w:w="0" w:type="auto"/>
            <w:vMerge/>
            <w:shd w:val="clear" w:color="auto" w:fill="auto"/>
            <w:vAlign w:val="bottom"/>
          </w:tcPr>
          <w:p w14:paraId="4D8C499A" w14:textId="77777777" w:rsidR="006007C8" w:rsidRPr="009B3884" w:rsidRDefault="006007C8" w:rsidP="00F356E8">
            <w:pPr>
              <w:keepNext/>
              <w:spacing w:after="0" w:line="240" w:lineRule="auto"/>
              <w:jc w:val="center"/>
              <w:rPr>
                <w:sz w:val="18"/>
                <w:szCs w:val="18"/>
              </w:rPr>
            </w:pPr>
          </w:p>
        </w:tc>
        <w:tc>
          <w:tcPr>
            <w:tcW w:w="0" w:type="auto"/>
            <w:shd w:val="clear" w:color="auto" w:fill="auto"/>
            <w:vAlign w:val="bottom"/>
          </w:tcPr>
          <w:p w14:paraId="19F08585" w14:textId="77777777" w:rsidR="006007C8" w:rsidRPr="009B3884" w:rsidRDefault="006007C8" w:rsidP="00F356E8">
            <w:pPr>
              <w:keepNext/>
              <w:spacing w:after="0" w:line="240" w:lineRule="auto"/>
              <w:jc w:val="center"/>
              <w:rPr>
                <w:sz w:val="18"/>
                <w:szCs w:val="18"/>
              </w:rPr>
            </w:pPr>
            <w:r>
              <w:rPr>
                <w:sz w:val="18"/>
                <w:szCs w:val="18"/>
              </w:rPr>
              <w:t>Obs</w:t>
            </w:r>
          </w:p>
        </w:tc>
        <w:tc>
          <w:tcPr>
            <w:tcW w:w="0" w:type="auto"/>
            <w:vAlign w:val="bottom"/>
          </w:tcPr>
          <w:p w14:paraId="3B3EFA5C" w14:textId="4D2BAC38" w:rsidR="006007C8" w:rsidRPr="009B3884" w:rsidRDefault="006007C8" w:rsidP="00856AB5">
            <w:pPr>
              <w:keepNext/>
              <w:spacing w:after="0" w:line="240" w:lineRule="auto"/>
              <w:jc w:val="center"/>
              <w:rPr>
                <w:sz w:val="18"/>
                <w:szCs w:val="18"/>
              </w:rPr>
            </w:pPr>
            <w:r w:rsidRPr="009B3884">
              <w:rPr>
                <w:sz w:val="18"/>
                <w:szCs w:val="18"/>
              </w:rPr>
              <w:t xml:space="preserve">Mean </w:t>
            </w:r>
            <w:r w:rsidRPr="009B3884">
              <w:rPr>
                <w:i/>
                <w:sz w:val="18"/>
                <w:szCs w:val="18"/>
              </w:rPr>
              <w:t>N</w:t>
            </w:r>
            <w:r w:rsidRPr="009B3884">
              <w:rPr>
                <w:sz w:val="18"/>
                <w:szCs w:val="18"/>
              </w:rPr>
              <w:t xml:space="preserve"> (</w:t>
            </w:r>
            <w:r w:rsidR="00976FF0">
              <w:rPr>
                <w:sz w:val="18"/>
                <w:szCs w:val="18"/>
              </w:rPr>
              <w:t>SD</w:t>
            </w:r>
            <w:r w:rsidRPr="009B3884">
              <w:rPr>
                <w:sz w:val="18"/>
                <w:szCs w:val="18"/>
              </w:rPr>
              <w:t>)</w:t>
            </w:r>
          </w:p>
        </w:tc>
        <w:tc>
          <w:tcPr>
            <w:tcW w:w="0" w:type="auto"/>
            <w:shd w:val="clear" w:color="auto" w:fill="auto"/>
            <w:vAlign w:val="bottom"/>
          </w:tcPr>
          <w:p w14:paraId="7A177A5A" w14:textId="42AA0A38" w:rsidR="006007C8" w:rsidRPr="009B3884" w:rsidRDefault="006007C8" w:rsidP="00F356E8">
            <w:pPr>
              <w:keepNext/>
              <w:spacing w:after="0" w:line="240" w:lineRule="auto"/>
              <w:jc w:val="center"/>
              <w:rPr>
                <w:sz w:val="18"/>
                <w:szCs w:val="18"/>
              </w:rPr>
            </w:pPr>
            <w:r w:rsidRPr="009B3884">
              <w:rPr>
                <w:sz w:val="18"/>
                <w:szCs w:val="18"/>
              </w:rPr>
              <w:t xml:space="preserve">Median </w:t>
            </w:r>
            <w:r w:rsidR="006045B8">
              <w:rPr>
                <w:sz w:val="18"/>
                <w:szCs w:val="18"/>
              </w:rPr>
              <w:t>%</w:t>
            </w:r>
            <w:r w:rsidR="00856AB5">
              <w:rPr>
                <w:sz w:val="18"/>
                <w:szCs w:val="18"/>
              </w:rPr>
              <w:t xml:space="preserve"> uptake </w:t>
            </w:r>
            <w:r w:rsidRPr="009B3884">
              <w:rPr>
                <w:sz w:val="18"/>
                <w:szCs w:val="18"/>
              </w:rPr>
              <w:t>(</w:t>
            </w:r>
            <w:r w:rsidR="00EF2928">
              <w:rPr>
                <w:sz w:val="18"/>
                <w:szCs w:val="18"/>
              </w:rPr>
              <w:t>r</w:t>
            </w:r>
            <w:r w:rsidRPr="009B3884">
              <w:rPr>
                <w:sz w:val="18"/>
                <w:szCs w:val="18"/>
              </w:rPr>
              <w:t>ange)</w:t>
            </w:r>
          </w:p>
        </w:tc>
        <w:tc>
          <w:tcPr>
            <w:tcW w:w="0" w:type="auto"/>
            <w:shd w:val="clear" w:color="auto" w:fill="auto"/>
            <w:vAlign w:val="bottom"/>
          </w:tcPr>
          <w:p w14:paraId="71BDD437" w14:textId="77777777" w:rsidR="006007C8" w:rsidRPr="009B3884" w:rsidRDefault="006007C8" w:rsidP="00F356E8">
            <w:pPr>
              <w:keepNext/>
              <w:spacing w:after="0" w:line="240" w:lineRule="auto"/>
              <w:jc w:val="center"/>
              <w:rPr>
                <w:sz w:val="18"/>
                <w:szCs w:val="18"/>
              </w:rPr>
            </w:pPr>
            <w:r w:rsidRPr="009B3884">
              <w:rPr>
                <w:sz w:val="18"/>
                <w:szCs w:val="18"/>
              </w:rPr>
              <w:t>Obs</w:t>
            </w:r>
          </w:p>
        </w:tc>
        <w:tc>
          <w:tcPr>
            <w:tcW w:w="0" w:type="auto"/>
            <w:vAlign w:val="bottom"/>
          </w:tcPr>
          <w:p w14:paraId="1A833632" w14:textId="785C6BFB" w:rsidR="006007C8" w:rsidRPr="009B3884" w:rsidRDefault="006007C8" w:rsidP="00856AB5">
            <w:pPr>
              <w:keepNext/>
              <w:spacing w:after="0" w:line="240" w:lineRule="auto"/>
              <w:jc w:val="center"/>
              <w:rPr>
                <w:sz w:val="18"/>
                <w:szCs w:val="18"/>
              </w:rPr>
            </w:pPr>
            <w:r w:rsidRPr="009B3884">
              <w:rPr>
                <w:sz w:val="18"/>
                <w:szCs w:val="18"/>
              </w:rPr>
              <w:t xml:space="preserve">Mean </w:t>
            </w:r>
            <w:r w:rsidRPr="009B3884">
              <w:rPr>
                <w:i/>
                <w:sz w:val="18"/>
                <w:szCs w:val="18"/>
              </w:rPr>
              <w:t>N</w:t>
            </w:r>
            <w:r w:rsidR="00856AB5">
              <w:rPr>
                <w:sz w:val="18"/>
                <w:szCs w:val="18"/>
              </w:rPr>
              <w:t xml:space="preserve"> </w:t>
            </w:r>
            <w:r w:rsidRPr="009B3884">
              <w:rPr>
                <w:sz w:val="18"/>
                <w:szCs w:val="18"/>
              </w:rPr>
              <w:t>(</w:t>
            </w:r>
            <w:r w:rsidR="00976FF0">
              <w:rPr>
                <w:sz w:val="18"/>
                <w:szCs w:val="18"/>
              </w:rPr>
              <w:t>SD</w:t>
            </w:r>
            <w:r w:rsidRPr="009B3884">
              <w:rPr>
                <w:sz w:val="18"/>
                <w:szCs w:val="18"/>
              </w:rPr>
              <w:t>)</w:t>
            </w:r>
          </w:p>
        </w:tc>
        <w:tc>
          <w:tcPr>
            <w:tcW w:w="0" w:type="auto"/>
            <w:shd w:val="clear" w:color="auto" w:fill="auto"/>
            <w:vAlign w:val="bottom"/>
          </w:tcPr>
          <w:p w14:paraId="36C2EB84" w14:textId="0DF48F64" w:rsidR="006007C8" w:rsidRPr="009B3884" w:rsidRDefault="006007C8" w:rsidP="00107779">
            <w:pPr>
              <w:keepNext/>
              <w:spacing w:after="0" w:line="240" w:lineRule="auto"/>
              <w:jc w:val="center"/>
              <w:rPr>
                <w:sz w:val="18"/>
                <w:szCs w:val="18"/>
              </w:rPr>
            </w:pPr>
            <w:r w:rsidRPr="009B3884">
              <w:rPr>
                <w:sz w:val="18"/>
                <w:szCs w:val="18"/>
              </w:rPr>
              <w:t>Median</w:t>
            </w:r>
            <w:r w:rsidR="006045B8">
              <w:rPr>
                <w:sz w:val="18"/>
                <w:szCs w:val="18"/>
              </w:rPr>
              <w:t xml:space="preserve"> %</w:t>
            </w:r>
            <w:r w:rsidR="00856AB5">
              <w:rPr>
                <w:sz w:val="18"/>
                <w:szCs w:val="18"/>
              </w:rPr>
              <w:t xml:space="preserve"> </w:t>
            </w:r>
            <w:r w:rsidR="00AD2333">
              <w:rPr>
                <w:sz w:val="18"/>
                <w:szCs w:val="18"/>
              </w:rPr>
              <w:t>infected</w:t>
            </w:r>
            <w:r w:rsidR="00107779">
              <w:rPr>
                <w:sz w:val="18"/>
                <w:szCs w:val="18"/>
              </w:rPr>
              <w:t xml:space="preserve"> </w:t>
            </w:r>
            <w:r w:rsidRPr="009B3884">
              <w:rPr>
                <w:sz w:val="18"/>
                <w:szCs w:val="18"/>
              </w:rPr>
              <w:t>(</w:t>
            </w:r>
            <w:r w:rsidR="00EF2928">
              <w:rPr>
                <w:sz w:val="18"/>
                <w:szCs w:val="18"/>
              </w:rPr>
              <w:t>r</w:t>
            </w:r>
            <w:r w:rsidRPr="009B3884">
              <w:rPr>
                <w:sz w:val="18"/>
                <w:szCs w:val="18"/>
              </w:rPr>
              <w:t>ange)</w:t>
            </w:r>
          </w:p>
        </w:tc>
        <w:tc>
          <w:tcPr>
            <w:tcW w:w="0" w:type="auto"/>
            <w:shd w:val="clear" w:color="auto" w:fill="auto"/>
            <w:vAlign w:val="bottom"/>
          </w:tcPr>
          <w:p w14:paraId="6ED1E823" w14:textId="77777777" w:rsidR="006007C8" w:rsidRPr="009B3884" w:rsidRDefault="006007C8" w:rsidP="00F356E8">
            <w:pPr>
              <w:keepNext/>
              <w:spacing w:after="0" w:line="240" w:lineRule="auto"/>
              <w:jc w:val="center"/>
              <w:rPr>
                <w:sz w:val="18"/>
                <w:szCs w:val="18"/>
              </w:rPr>
            </w:pPr>
            <w:r w:rsidRPr="009B3884">
              <w:rPr>
                <w:sz w:val="18"/>
                <w:szCs w:val="18"/>
              </w:rPr>
              <w:t>Obs</w:t>
            </w:r>
          </w:p>
        </w:tc>
        <w:tc>
          <w:tcPr>
            <w:tcW w:w="0" w:type="auto"/>
            <w:vAlign w:val="bottom"/>
          </w:tcPr>
          <w:p w14:paraId="05C387F8" w14:textId="5401A9A8" w:rsidR="006007C8" w:rsidRPr="009B3884" w:rsidRDefault="006007C8" w:rsidP="00107779">
            <w:pPr>
              <w:keepNext/>
              <w:spacing w:after="0" w:line="240" w:lineRule="auto"/>
              <w:jc w:val="center"/>
              <w:rPr>
                <w:sz w:val="18"/>
                <w:szCs w:val="18"/>
              </w:rPr>
            </w:pPr>
            <w:r w:rsidRPr="009B3884">
              <w:rPr>
                <w:sz w:val="18"/>
                <w:szCs w:val="18"/>
              </w:rPr>
              <w:t xml:space="preserve">Mean </w:t>
            </w:r>
            <w:r w:rsidRPr="009B3884">
              <w:rPr>
                <w:i/>
                <w:sz w:val="18"/>
                <w:szCs w:val="18"/>
              </w:rPr>
              <w:t>N</w:t>
            </w:r>
            <w:r w:rsidR="00107779">
              <w:rPr>
                <w:sz w:val="18"/>
                <w:szCs w:val="18"/>
              </w:rPr>
              <w:t xml:space="preserve"> </w:t>
            </w:r>
            <w:r w:rsidRPr="009B3884">
              <w:rPr>
                <w:sz w:val="18"/>
                <w:szCs w:val="18"/>
              </w:rPr>
              <w:t>(</w:t>
            </w:r>
            <w:r w:rsidR="00976FF0">
              <w:rPr>
                <w:sz w:val="18"/>
                <w:szCs w:val="18"/>
              </w:rPr>
              <w:t>SD</w:t>
            </w:r>
            <w:r w:rsidRPr="009B3884">
              <w:rPr>
                <w:sz w:val="18"/>
                <w:szCs w:val="18"/>
              </w:rPr>
              <w:t>)</w:t>
            </w:r>
          </w:p>
        </w:tc>
        <w:tc>
          <w:tcPr>
            <w:tcW w:w="0" w:type="auto"/>
            <w:shd w:val="clear" w:color="auto" w:fill="auto"/>
            <w:vAlign w:val="bottom"/>
          </w:tcPr>
          <w:p w14:paraId="3943F54F" w14:textId="5ED67157" w:rsidR="006007C8" w:rsidRPr="009B3884" w:rsidRDefault="006007C8" w:rsidP="00107779">
            <w:pPr>
              <w:keepNext/>
              <w:spacing w:after="0" w:line="240" w:lineRule="auto"/>
              <w:jc w:val="center"/>
              <w:rPr>
                <w:sz w:val="18"/>
                <w:szCs w:val="18"/>
              </w:rPr>
            </w:pPr>
            <w:r w:rsidRPr="009B3884">
              <w:rPr>
                <w:sz w:val="18"/>
                <w:szCs w:val="18"/>
              </w:rPr>
              <w:t xml:space="preserve">Median </w:t>
            </w:r>
            <w:r w:rsidR="006045B8">
              <w:rPr>
                <w:sz w:val="18"/>
                <w:szCs w:val="18"/>
              </w:rPr>
              <w:t xml:space="preserve">% </w:t>
            </w:r>
            <w:r w:rsidR="00107779">
              <w:rPr>
                <w:sz w:val="18"/>
                <w:szCs w:val="18"/>
              </w:rPr>
              <w:t>not diagnosed</w:t>
            </w:r>
            <w:r w:rsidR="00856AB5">
              <w:rPr>
                <w:sz w:val="18"/>
                <w:szCs w:val="18"/>
              </w:rPr>
              <w:t xml:space="preserve"> </w:t>
            </w:r>
            <w:r w:rsidRPr="009B3884">
              <w:rPr>
                <w:sz w:val="18"/>
                <w:szCs w:val="18"/>
              </w:rPr>
              <w:t>(</w:t>
            </w:r>
            <w:r w:rsidR="00EF2928">
              <w:rPr>
                <w:sz w:val="18"/>
                <w:szCs w:val="18"/>
              </w:rPr>
              <w:t>r</w:t>
            </w:r>
            <w:r w:rsidRPr="009B3884">
              <w:rPr>
                <w:sz w:val="18"/>
                <w:szCs w:val="18"/>
              </w:rPr>
              <w:t>ange)</w:t>
            </w:r>
          </w:p>
        </w:tc>
        <w:tc>
          <w:tcPr>
            <w:tcW w:w="0" w:type="auto"/>
            <w:shd w:val="clear" w:color="auto" w:fill="auto"/>
            <w:vAlign w:val="bottom"/>
          </w:tcPr>
          <w:p w14:paraId="7F26A4B9" w14:textId="77777777" w:rsidR="006007C8" w:rsidRPr="009B3884" w:rsidRDefault="006007C8" w:rsidP="00F356E8">
            <w:pPr>
              <w:keepNext/>
              <w:spacing w:after="0" w:line="240" w:lineRule="auto"/>
              <w:jc w:val="center"/>
              <w:rPr>
                <w:sz w:val="18"/>
                <w:szCs w:val="18"/>
              </w:rPr>
            </w:pPr>
            <w:r w:rsidRPr="009B3884">
              <w:rPr>
                <w:sz w:val="18"/>
                <w:szCs w:val="18"/>
              </w:rPr>
              <w:t>Obs</w:t>
            </w:r>
          </w:p>
        </w:tc>
        <w:tc>
          <w:tcPr>
            <w:tcW w:w="0" w:type="auto"/>
            <w:vAlign w:val="bottom"/>
          </w:tcPr>
          <w:p w14:paraId="088A42EC" w14:textId="36D0AAA1" w:rsidR="006007C8" w:rsidRPr="009B3884" w:rsidRDefault="006007C8" w:rsidP="00107779">
            <w:pPr>
              <w:keepNext/>
              <w:spacing w:after="0" w:line="240" w:lineRule="auto"/>
              <w:jc w:val="center"/>
              <w:rPr>
                <w:sz w:val="18"/>
                <w:szCs w:val="18"/>
              </w:rPr>
            </w:pPr>
            <w:r w:rsidRPr="009B3884">
              <w:rPr>
                <w:sz w:val="18"/>
                <w:szCs w:val="18"/>
              </w:rPr>
              <w:t xml:space="preserve">Mean </w:t>
            </w:r>
            <w:r w:rsidRPr="009B3884">
              <w:rPr>
                <w:i/>
                <w:sz w:val="18"/>
                <w:szCs w:val="18"/>
              </w:rPr>
              <w:t>N</w:t>
            </w:r>
            <w:r w:rsidRPr="009B3884">
              <w:rPr>
                <w:sz w:val="18"/>
                <w:szCs w:val="18"/>
              </w:rPr>
              <w:t xml:space="preserve"> (</w:t>
            </w:r>
            <w:r w:rsidR="00976FF0">
              <w:rPr>
                <w:sz w:val="18"/>
                <w:szCs w:val="18"/>
              </w:rPr>
              <w:t>SD)</w:t>
            </w:r>
          </w:p>
        </w:tc>
        <w:tc>
          <w:tcPr>
            <w:tcW w:w="0" w:type="auto"/>
            <w:shd w:val="clear" w:color="auto" w:fill="auto"/>
            <w:vAlign w:val="bottom"/>
          </w:tcPr>
          <w:p w14:paraId="3B3618FF" w14:textId="7E2EA34A" w:rsidR="006007C8" w:rsidRPr="009B3884" w:rsidRDefault="006007C8" w:rsidP="00107779">
            <w:pPr>
              <w:keepNext/>
              <w:spacing w:after="0" w:line="240" w:lineRule="auto"/>
              <w:jc w:val="center"/>
              <w:rPr>
                <w:sz w:val="18"/>
                <w:szCs w:val="18"/>
              </w:rPr>
            </w:pPr>
            <w:r w:rsidRPr="009B3884">
              <w:rPr>
                <w:sz w:val="18"/>
                <w:szCs w:val="18"/>
              </w:rPr>
              <w:t xml:space="preserve">Median </w:t>
            </w:r>
            <w:r w:rsidR="006045B8">
              <w:rPr>
                <w:sz w:val="18"/>
                <w:szCs w:val="18"/>
              </w:rPr>
              <w:t xml:space="preserve">% </w:t>
            </w:r>
            <w:r w:rsidR="00107779">
              <w:rPr>
                <w:sz w:val="18"/>
                <w:szCs w:val="18"/>
              </w:rPr>
              <w:t>treated</w:t>
            </w:r>
            <w:r w:rsidR="00856AB5">
              <w:rPr>
                <w:sz w:val="18"/>
                <w:szCs w:val="18"/>
              </w:rPr>
              <w:t xml:space="preserve"> </w:t>
            </w:r>
            <w:r w:rsidRPr="009B3884">
              <w:rPr>
                <w:sz w:val="18"/>
                <w:szCs w:val="18"/>
              </w:rPr>
              <w:t>(</w:t>
            </w:r>
            <w:r w:rsidR="00EF2928">
              <w:rPr>
                <w:sz w:val="18"/>
                <w:szCs w:val="18"/>
              </w:rPr>
              <w:t>r</w:t>
            </w:r>
            <w:r w:rsidRPr="009B3884">
              <w:rPr>
                <w:sz w:val="18"/>
                <w:szCs w:val="18"/>
              </w:rPr>
              <w:t>ange)</w:t>
            </w:r>
          </w:p>
        </w:tc>
      </w:tr>
      <w:tr w:rsidR="00AD2333" w:rsidRPr="009B3884" w14:paraId="2219CC3D" w14:textId="77777777" w:rsidTr="00F356E8">
        <w:trPr>
          <w:trHeight w:val="95"/>
        </w:trPr>
        <w:tc>
          <w:tcPr>
            <w:tcW w:w="0" w:type="auto"/>
            <w:shd w:val="clear" w:color="auto" w:fill="auto"/>
            <w:vAlign w:val="bottom"/>
          </w:tcPr>
          <w:p w14:paraId="67705427" w14:textId="77777777" w:rsidR="006007C8" w:rsidRPr="009B3884" w:rsidRDefault="006007C8" w:rsidP="00F356E8">
            <w:pPr>
              <w:keepNext/>
              <w:spacing w:after="0" w:line="240" w:lineRule="auto"/>
              <w:jc w:val="center"/>
              <w:rPr>
                <w:sz w:val="18"/>
                <w:szCs w:val="18"/>
              </w:rPr>
            </w:pPr>
            <w:r w:rsidRPr="009B3884">
              <w:rPr>
                <w:sz w:val="18"/>
                <w:szCs w:val="18"/>
              </w:rPr>
              <w:t>Migrant centre or place of residence</w:t>
            </w:r>
          </w:p>
        </w:tc>
        <w:tc>
          <w:tcPr>
            <w:tcW w:w="0" w:type="auto"/>
            <w:shd w:val="clear" w:color="auto" w:fill="auto"/>
            <w:vAlign w:val="bottom"/>
          </w:tcPr>
          <w:p w14:paraId="5B5948F6" w14:textId="77777777" w:rsidR="006007C8" w:rsidRPr="009B3884" w:rsidRDefault="006007C8" w:rsidP="00F356E8">
            <w:pPr>
              <w:keepNext/>
              <w:spacing w:after="0" w:line="240" w:lineRule="auto"/>
              <w:jc w:val="center"/>
              <w:rPr>
                <w:sz w:val="18"/>
                <w:szCs w:val="18"/>
              </w:rPr>
            </w:pPr>
            <w:r w:rsidRPr="009B3884">
              <w:rPr>
                <w:sz w:val="18"/>
                <w:szCs w:val="18"/>
              </w:rPr>
              <w:t>11</w:t>
            </w:r>
          </w:p>
        </w:tc>
        <w:tc>
          <w:tcPr>
            <w:tcW w:w="0" w:type="auto"/>
            <w:vAlign w:val="bottom"/>
          </w:tcPr>
          <w:p w14:paraId="0B50FBAF" w14:textId="77777777" w:rsidR="006007C8" w:rsidRPr="009B3884" w:rsidRDefault="006007C8" w:rsidP="00F356E8">
            <w:pPr>
              <w:keepNext/>
              <w:spacing w:after="0" w:line="240" w:lineRule="auto"/>
              <w:jc w:val="center"/>
              <w:rPr>
                <w:sz w:val="18"/>
                <w:szCs w:val="18"/>
              </w:rPr>
            </w:pPr>
          </w:p>
          <w:p w14:paraId="3CD414C8" w14:textId="77777777" w:rsidR="006007C8" w:rsidRPr="009B3884" w:rsidRDefault="006007C8" w:rsidP="00F356E8">
            <w:pPr>
              <w:keepNext/>
              <w:spacing w:after="0" w:line="240" w:lineRule="auto"/>
              <w:jc w:val="center"/>
              <w:rPr>
                <w:sz w:val="18"/>
                <w:szCs w:val="18"/>
              </w:rPr>
            </w:pPr>
            <w:r>
              <w:rPr>
                <w:sz w:val="18"/>
                <w:szCs w:val="18"/>
              </w:rPr>
              <w:t>2316.64</w:t>
            </w:r>
            <w:r w:rsidRPr="009B3884">
              <w:rPr>
                <w:sz w:val="18"/>
                <w:szCs w:val="18"/>
              </w:rPr>
              <w:t xml:space="preserve"> (</w:t>
            </w:r>
            <w:r>
              <w:rPr>
                <w:sz w:val="18"/>
                <w:szCs w:val="18"/>
              </w:rPr>
              <w:t>3339.90</w:t>
            </w:r>
            <w:r w:rsidRPr="009B3884">
              <w:rPr>
                <w:sz w:val="18"/>
                <w:szCs w:val="18"/>
              </w:rPr>
              <w:t>)</w:t>
            </w:r>
          </w:p>
        </w:tc>
        <w:tc>
          <w:tcPr>
            <w:tcW w:w="0" w:type="auto"/>
            <w:shd w:val="clear" w:color="auto" w:fill="auto"/>
            <w:vAlign w:val="bottom"/>
          </w:tcPr>
          <w:p w14:paraId="2F2E1CF1" w14:textId="77777777" w:rsidR="006007C8" w:rsidRPr="009B3884" w:rsidRDefault="006007C8" w:rsidP="00F356E8">
            <w:pPr>
              <w:keepNext/>
              <w:spacing w:after="0" w:line="240" w:lineRule="auto"/>
              <w:jc w:val="center"/>
              <w:rPr>
                <w:sz w:val="18"/>
                <w:szCs w:val="18"/>
              </w:rPr>
            </w:pPr>
            <w:r>
              <w:rPr>
                <w:sz w:val="18"/>
                <w:szCs w:val="18"/>
              </w:rPr>
              <w:t>78.59</w:t>
            </w:r>
            <w:r w:rsidRPr="009B3884">
              <w:rPr>
                <w:sz w:val="18"/>
                <w:szCs w:val="18"/>
              </w:rPr>
              <w:br/>
              <w:t>(53.61-100.00)</w:t>
            </w:r>
          </w:p>
        </w:tc>
        <w:tc>
          <w:tcPr>
            <w:tcW w:w="0" w:type="auto"/>
            <w:shd w:val="clear" w:color="auto" w:fill="auto"/>
            <w:vAlign w:val="bottom"/>
          </w:tcPr>
          <w:p w14:paraId="17190CB0" w14:textId="77777777" w:rsidR="006007C8" w:rsidRPr="009B3884" w:rsidRDefault="006007C8" w:rsidP="00F356E8">
            <w:pPr>
              <w:keepNext/>
              <w:spacing w:after="0" w:line="240" w:lineRule="auto"/>
              <w:jc w:val="center"/>
              <w:rPr>
                <w:sz w:val="18"/>
                <w:szCs w:val="18"/>
              </w:rPr>
            </w:pPr>
            <w:r>
              <w:rPr>
                <w:sz w:val="18"/>
                <w:szCs w:val="18"/>
              </w:rPr>
              <w:t>16</w:t>
            </w:r>
          </w:p>
        </w:tc>
        <w:tc>
          <w:tcPr>
            <w:tcW w:w="0" w:type="auto"/>
            <w:vAlign w:val="bottom"/>
          </w:tcPr>
          <w:p w14:paraId="37088C30" w14:textId="77777777" w:rsidR="006007C8" w:rsidRPr="009B3884" w:rsidRDefault="006007C8" w:rsidP="00F356E8">
            <w:pPr>
              <w:keepNext/>
              <w:spacing w:after="0" w:line="240" w:lineRule="auto"/>
              <w:jc w:val="center"/>
              <w:rPr>
                <w:sz w:val="18"/>
                <w:szCs w:val="18"/>
              </w:rPr>
            </w:pPr>
            <w:r>
              <w:rPr>
                <w:sz w:val="18"/>
                <w:szCs w:val="18"/>
              </w:rPr>
              <w:t>4245.56 (5702.73</w:t>
            </w:r>
            <w:r w:rsidRPr="009B3884">
              <w:rPr>
                <w:sz w:val="18"/>
                <w:szCs w:val="18"/>
              </w:rPr>
              <w:t>)</w:t>
            </w:r>
          </w:p>
        </w:tc>
        <w:tc>
          <w:tcPr>
            <w:tcW w:w="0" w:type="auto"/>
            <w:shd w:val="clear" w:color="auto" w:fill="auto"/>
            <w:vAlign w:val="bottom"/>
          </w:tcPr>
          <w:p w14:paraId="5DF6D584" w14:textId="77777777" w:rsidR="006007C8" w:rsidRPr="009B3884" w:rsidRDefault="006007C8" w:rsidP="00F356E8">
            <w:pPr>
              <w:keepNext/>
              <w:spacing w:after="0" w:line="240" w:lineRule="auto"/>
              <w:jc w:val="center"/>
              <w:rPr>
                <w:sz w:val="18"/>
                <w:szCs w:val="18"/>
              </w:rPr>
            </w:pPr>
            <w:r>
              <w:rPr>
                <w:sz w:val="18"/>
                <w:szCs w:val="18"/>
              </w:rPr>
              <w:t>1.2</w:t>
            </w:r>
            <w:r w:rsidRPr="009B3884">
              <w:rPr>
                <w:sz w:val="18"/>
                <w:szCs w:val="18"/>
              </w:rPr>
              <w:t>5</w:t>
            </w:r>
            <w:r w:rsidRPr="009B3884">
              <w:rPr>
                <w:sz w:val="18"/>
                <w:szCs w:val="18"/>
              </w:rPr>
              <w:br/>
              <w:t>(0.00-60.00)</w:t>
            </w:r>
          </w:p>
        </w:tc>
        <w:tc>
          <w:tcPr>
            <w:tcW w:w="0" w:type="auto"/>
            <w:shd w:val="clear" w:color="auto" w:fill="auto"/>
            <w:vAlign w:val="bottom"/>
          </w:tcPr>
          <w:p w14:paraId="616A1F1D" w14:textId="77777777" w:rsidR="006007C8" w:rsidRPr="009B3884" w:rsidRDefault="006007C8" w:rsidP="00F356E8">
            <w:pPr>
              <w:keepNext/>
              <w:spacing w:after="0" w:line="240" w:lineRule="auto"/>
              <w:jc w:val="center"/>
              <w:rPr>
                <w:sz w:val="18"/>
                <w:szCs w:val="18"/>
              </w:rPr>
            </w:pPr>
            <w:r>
              <w:rPr>
                <w:sz w:val="18"/>
                <w:szCs w:val="18"/>
              </w:rPr>
              <w:t>7</w:t>
            </w:r>
          </w:p>
        </w:tc>
        <w:tc>
          <w:tcPr>
            <w:tcW w:w="0" w:type="auto"/>
            <w:vAlign w:val="bottom"/>
          </w:tcPr>
          <w:p w14:paraId="3F388688" w14:textId="77777777" w:rsidR="006007C8" w:rsidRPr="009B3884" w:rsidRDefault="006007C8" w:rsidP="00F356E8">
            <w:pPr>
              <w:keepNext/>
              <w:spacing w:after="0" w:line="240" w:lineRule="auto"/>
              <w:jc w:val="center"/>
              <w:rPr>
                <w:sz w:val="18"/>
                <w:szCs w:val="18"/>
              </w:rPr>
            </w:pPr>
            <w:r>
              <w:rPr>
                <w:sz w:val="18"/>
                <w:szCs w:val="18"/>
              </w:rPr>
              <w:t>2394</w:t>
            </w:r>
            <w:r w:rsidRPr="009B3884">
              <w:rPr>
                <w:sz w:val="18"/>
                <w:szCs w:val="18"/>
              </w:rPr>
              <w:t>.</w:t>
            </w:r>
            <w:r>
              <w:rPr>
                <w:sz w:val="18"/>
                <w:szCs w:val="18"/>
              </w:rPr>
              <w:t>00</w:t>
            </w:r>
            <w:r w:rsidRPr="009B3884">
              <w:rPr>
                <w:sz w:val="18"/>
                <w:szCs w:val="18"/>
              </w:rPr>
              <w:t xml:space="preserve"> (</w:t>
            </w:r>
            <w:r>
              <w:rPr>
                <w:sz w:val="18"/>
                <w:szCs w:val="18"/>
              </w:rPr>
              <w:t>3076</w:t>
            </w:r>
            <w:r w:rsidRPr="009B3884">
              <w:rPr>
                <w:sz w:val="18"/>
                <w:szCs w:val="18"/>
              </w:rPr>
              <w:t>.</w:t>
            </w:r>
            <w:r>
              <w:rPr>
                <w:sz w:val="18"/>
                <w:szCs w:val="18"/>
              </w:rPr>
              <w:t>09</w:t>
            </w:r>
            <w:r w:rsidRPr="009B3884">
              <w:rPr>
                <w:sz w:val="18"/>
                <w:szCs w:val="18"/>
              </w:rPr>
              <w:t>)</w:t>
            </w:r>
          </w:p>
        </w:tc>
        <w:tc>
          <w:tcPr>
            <w:tcW w:w="0" w:type="auto"/>
            <w:shd w:val="clear" w:color="auto" w:fill="auto"/>
            <w:vAlign w:val="bottom"/>
          </w:tcPr>
          <w:p w14:paraId="768DF7EE" w14:textId="77777777" w:rsidR="006007C8" w:rsidRPr="009B3884" w:rsidRDefault="006007C8" w:rsidP="00F356E8">
            <w:pPr>
              <w:keepNext/>
              <w:spacing w:after="0" w:line="240" w:lineRule="auto"/>
              <w:jc w:val="center"/>
              <w:rPr>
                <w:sz w:val="18"/>
                <w:szCs w:val="18"/>
              </w:rPr>
            </w:pPr>
            <w:r>
              <w:rPr>
                <w:sz w:val="18"/>
                <w:szCs w:val="18"/>
              </w:rPr>
              <w:t>28</w:t>
            </w:r>
            <w:r w:rsidRPr="009B3884">
              <w:rPr>
                <w:sz w:val="18"/>
                <w:szCs w:val="18"/>
              </w:rPr>
              <w:t>.</w:t>
            </w:r>
            <w:r>
              <w:rPr>
                <w:sz w:val="18"/>
                <w:szCs w:val="18"/>
              </w:rPr>
              <w:t>57</w:t>
            </w:r>
            <w:r w:rsidRPr="009B3884">
              <w:rPr>
                <w:sz w:val="18"/>
                <w:szCs w:val="18"/>
              </w:rPr>
              <w:t xml:space="preserve"> (1.54-</w:t>
            </w:r>
            <w:r>
              <w:rPr>
                <w:sz w:val="18"/>
                <w:szCs w:val="18"/>
              </w:rPr>
              <w:t>67</w:t>
            </w:r>
            <w:r w:rsidRPr="009B3884">
              <w:rPr>
                <w:sz w:val="18"/>
                <w:szCs w:val="18"/>
              </w:rPr>
              <w:t>.</w:t>
            </w:r>
            <w:r>
              <w:rPr>
                <w:sz w:val="18"/>
                <w:szCs w:val="18"/>
              </w:rPr>
              <w:t>18</w:t>
            </w:r>
            <w:r w:rsidRPr="009B3884">
              <w:rPr>
                <w:sz w:val="18"/>
                <w:szCs w:val="18"/>
              </w:rPr>
              <w:t>)</w:t>
            </w:r>
          </w:p>
        </w:tc>
        <w:tc>
          <w:tcPr>
            <w:tcW w:w="0" w:type="auto"/>
            <w:shd w:val="clear" w:color="auto" w:fill="auto"/>
            <w:vAlign w:val="bottom"/>
          </w:tcPr>
          <w:p w14:paraId="3F6D4E36" w14:textId="77777777" w:rsidR="006007C8" w:rsidRPr="009B3884" w:rsidRDefault="006007C8" w:rsidP="00F356E8">
            <w:pPr>
              <w:keepNext/>
              <w:spacing w:after="0" w:line="240" w:lineRule="auto"/>
              <w:jc w:val="center"/>
              <w:rPr>
                <w:sz w:val="18"/>
                <w:szCs w:val="18"/>
              </w:rPr>
            </w:pPr>
            <w:r w:rsidRPr="009B3884">
              <w:rPr>
                <w:sz w:val="18"/>
                <w:szCs w:val="18"/>
              </w:rPr>
              <w:t>3</w:t>
            </w:r>
          </w:p>
        </w:tc>
        <w:tc>
          <w:tcPr>
            <w:tcW w:w="0" w:type="auto"/>
            <w:vAlign w:val="bottom"/>
          </w:tcPr>
          <w:p w14:paraId="5F5E450F" w14:textId="77777777" w:rsidR="006007C8" w:rsidRPr="009B3884" w:rsidRDefault="006007C8" w:rsidP="00F356E8">
            <w:pPr>
              <w:keepNext/>
              <w:spacing w:after="0" w:line="240" w:lineRule="auto"/>
              <w:jc w:val="center"/>
              <w:rPr>
                <w:sz w:val="18"/>
                <w:szCs w:val="18"/>
              </w:rPr>
            </w:pPr>
            <w:r w:rsidRPr="009B3884">
              <w:rPr>
                <w:sz w:val="18"/>
                <w:szCs w:val="18"/>
              </w:rPr>
              <w:t>61.67 (54.60)</w:t>
            </w:r>
          </w:p>
        </w:tc>
        <w:tc>
          <w:tcPr>
            <w:tcW w:w="0" w:type="auto"/>
            <w:shd w:val="clear" w:color="auto" w:fill="auto"/>
            <w:vAlign w:val="bottom"/>
          </w:tcPr>
          <w:p w14:paraId="3E8C2951" w14:textId="77777777" w:rsidR="006007C8" w:rsidRPr="009B3884" w:rsidRDefault="006007C8" w:rsidP="00F356E8">
            <w:pPr>
              <w:keepNext/>
              <w:spacing w:after="0" w:line="240" w:lineRule="auto"/>
              <w:jc w:val="center"/>
              <w:rPr>
                <w:sz w:val="18"/>
                <w:szCs w:val="18"/>
              </w:rPr>
            </w:pPr>
            <w:r w:rsidRPr="009B3884">
              <w:rPr>
                <w:sz w:val="18"/>
                <w:szCs w:val="18"/>
              </w:rPr>
              <w:t>83.00</w:t>
            </w:r>
            <w:r w:rsidRPr="009B3884">
              <w:rPr>
                <w:sz w:val="18"/>
                <w:szCs w:val="18"/>
              </w:rPr>
              <w:br/>
              <w:t>(57.66-100.00)</w:t>
            </w:r>
          </w:p>
        </w:tc>
      </w:tr>
      <w:tr w:rsidR="00AD2333" w:rsidRPr="009B3884" w14:paraId="0211BEC1" w14:textId="77777777" w:rsidTr="00F356E8">
        <w:trPr>
          <w:trHeight w:val="105"/>
        </w:trPr>
        <w:tc>
          <w:tcPr>
            <w:tcW w:w="0" w:type="auto"/>
            <w:shd w:val="clear" w:color="auto" w:fill="auto"/>
            <w:vAlign w:val="bottom"/>
          </w:tcPr>
          <w:p w14:paraId="52BD0265" w14:textId="77777777" w:rsidR="006007C8" w:rsidRPr="009B3884" w:rsidRDefault="006007C8" w:rsidP="00F356E8">
            <w:pPr>
              <w:keepNext/>
              <w:spacing w:after="0" w:line="240" w:lineRule="auto"/>
              <w:jc w:val="center"/>
              <w:rPr>
                <w:sz w:val="18"/>
                <w:szCs w:val="18"/>
              </w:rPr>
            </w:pPr>
            <w:r w:rsidRPr="009B3884">
              <w:rPr>
                <w:sz w:val="18"/>
                <w:szCs w:val="18"/>
              </w:rPr>
              <w:t>Specialist healthcare</w:t>
            </w:r>
          </w:p>
        </w:tc>
        <w:tc>
          <w:tcPr>
            <w:tcW w:w="0" w:type="auto"/>
            <w:shd w:val="clear" w:color="auto" w:fill="auto"/>
            <w:vAlign w:val="bottom"/>
          </w:tcPr>
          <w:p w14:paraId="3811CC69" w14:textId="77777777" w:rsidR="006007C8" w:rsidRPr="009B3884" w:rsidRDefault="006007C8" w:rsidP="00F356E8">
            <w:pPr>
              <w:keepNext/>
              <w:spacing w:after="0" w:line="240" w:lineRule="auto"/>
              <w:jc w:val="center"/>
              <w:rPr>
                <w:sz w:val="18"/>
                <w:szCs w:val="18"/>
              </w:rPr>
            </w:pPr>
            <w:r w:rsidRPr="009B3884">
              <w:rPr>
                <w:sz w:val="18"/>
                <w:szCs w:val="18"/>
              </w:rPr>
              <w:t>8</w:t>
            </w:r>
          </w:p>
        </w:tc>
        <w:tc>
          <w:tcPr>
            <w:tcW w:w="0" w:type="auto"/>
            <w:vAlign w:val="bottom"/>
          </w:tcPr>
          <w:p w14:paraId="1DDBAB51" w14:textId="77777777" w:rsidR="006007C8" w:rsidRPr="009B3884" w:rsidRDefault="006007C8" w:rsidP="00F356E8">
            <w:pPr>
              <w:keepNext/>
              <w:spacing w:after="0" w:line="240" w:lineRule="auto"/>
              <w:jc w:val="center"/>
              <w:rPr>
                <w:sz w:val="18"/>
                <w:szCs w:val="18"/>
              </w:rPr>
            </w:pPr>
            <w:r w:rsidRPr="009B3884">
              <w:rPr>
                <w:sz w:val="18"/>
                <w:szCs w:val="18"/>
              </w:rPr>
              <w:t>610.75 (531.00)</w:t>
            </w:r>
          </w:p>
        </w:tc>
        <w:tc>
          <w:tcPr>
            <w:tcW w:w="0" w:type="auto"/>
            <w:shd w:val="clear" w:color="auto" w:fill="auto"/>
            <w:vAlign w:val="bottom"/>
          </w:tcPr>
          <w:p w14:paraId="0F480DBB" w14:textId="77777777" w:rsidR="006007C8" w:rsidRPr="009B3884" w:rsidRDefault="006007C8" w:rsidP="00F356E8">
            <w:pPr>
              <w:keepNext/>
              <w:spacing w:after="0" w:line="240" w:lineRule="auto"/>
              <w:jc w:val="center"/>
              <w:rPr>
                <w:sz w:val="18"/>
                <w:szCs w:val="18"/>
              </w:rPr>
            </w:pPr>
            <w:r w:rsidRPr="009B3884">
              <w:rPr>
                <w:sz w:val="18"/>
                <w:szCs w:val="18"/>
              </w:rPr>
              <w:t xml:space="preserve">68.06 </w:t>
            </w:r>
            <w:r w:rsidRPr="009B3884">
              <w:rPr>
                <w:sz w:val="18"/>
                <w:szCs w:val="18"/>
              </w:rPr>
              <w:br/>
              <w:t>(18.62-99.35)</w:t>
            </w:r>
          </w:p>
        </w:tc>
        <w:tc>
          <w:tcPr>
            <w:tcW w:w="0" w:type="auto"/>
            <w:shd w:val="clear" w:color="auto" w:fill="auto"/>
            <w:vAlign w:val="bottom"/>
          </w:tcPr>
          <w:p w14:paraId="5A438777" w14:textId="77777777" w:rsidR="006007C8" w:rsidRPr="009B3884" w:rsidRDefault="006007C8" w:rsidP="00F356E8">
            <w:pPr>
              <w:keepNext/>
              <w:spacing w:after="0" w:line="240" w:lineRule="auto"/>
              <w:jc w:val="center"/>
              <w:rPr>
                <w:sz w:val="18"/>
                <w:szCs w:val="18"/>
              </w:rPr>
            </w:pPr>
            <w:r>
              <w:rPr>
                <w:sz w:val="18"/>
                <w:szCs w:val="18"/>
              </w:rPr>
              <w:t>24</w:t>
            </w:r>
          </w:p>
        </w:tc>
        <w:tc>
          <w:tcPr>
            <w:tcW w:w="0" w:type="auto"/>
            <w:vAlign w:val="bottom"/>
          </w:tcPr>
          <w:p w14:paraId="6BB0B379" w14:textId="77777777" w:rsidR="006007C8" w:rsidRPr="009B3884" w:rsidRDefault="006007C8" w:rsidP="00F356E8">
            <w:pPr>
              <w:keepNext/>
              <w:spacing w:after="0" w:line="240" w:lineRule="auto"/>
              <w:jc w:val="center"/>
              <w:rPr>
                <w:sz w:val="18"/>
                <w:szCs w:val="18"/>
              </w:rPr>
            </w:pPr>
            <w:r>
              <w:rPr>
                <w:sz w:val="18"/>
                <w:szCs w:val="18"/>
              </w:rPr>
              <w:t>434.29</w:t>
            </w:r>
            <w:r w:rsidRPr="009B3884">
              <w:rPr>
                <w:sz w:val="18"/>
                <w:szCs w:val="18"/>
              </w:rPr>
              <w:t xml:space="preserve"> (</w:t>
            </w:r>
            <w:r>
              <w:rPr>
                <w:sz w:val="18"/>
                <w:szCs w:val="18"/>
              </w:rPr>
              <w:t>673</w:t>
            </w:r>
            <w:r w:rsidRPr="009B3884">
              <w:rPr>
                <w:sz w:val="18"/>
                <w:szCs w:val="18"/>
              </w:rPr>
              <w:t>.</w:t>
            </w:r>
            <w:r>
              <w:rPr>
                <w:sz w:val="18"/>
                <w:szCs w:val="18"/>
              </w:rPr>
              <w:t>32</w:t>
            </w:r>
            <w:r w:rsidRPr="009B3884">
              <w:rPr>
                <w:sz w:val="18"/>
                <w:szCs w:val="18"/>
              </w:rPr>
              <w:t>)</w:t>
            </w:r>
          </w:p>
        </w:tc>
        <w:tc>
          <w:tcPr>
            <w:tcW w:w="0" w:type="auto"/>
            <w:shd w:val="clear" w:color="auto" w:fill="auto"/>
            <w:vAlign w:val="bottom"/>
          </w:tcPr>
          <w:p w14:paraId="74E22197" w14:textId="77777777" w:rsidR="006007C8" w:rsidRPr="009B3884" w:rsidRDefault="006007C8" w:rsidP="00F356E8">
            <w:pPr>
              <w:keepNext/>
              <w:spacing w:after="0" w:line="240" w:lineRule="auto"/>
              <w:jc w:val="center"/>
              <w:rPr>
                <w:sz w:val="18"/>
                <w:szCs w:val="18"/>
              </w:rPr>
            </w:pPr>
            <w:r w:rsidRPr="009B3884">
              <w:rPr>
                <w:sz w:val="18"/>
                <w:szCs w:val="18"/>
              </w:rPr>
              <w:t>10.98 (0.16-95.16)</w:t>
            </w:r>
          </w:p>
        </w:tc>
        <w:tc>
          <w:tcPr>
            <w:tcW w:w="0" w:type="auto"/>
            <w:shd w:val="clear" w:color="auto" w:fill="auto"/>
            <w:vAlign w:val="bottom"/>
          </w:tcPr>
          <w:p w14:paraId="222F88C8" w14:textId="77777777" w:rsidR="006007C8" w:rsidRPr="009B3884" w:rsidRDefault="006007C8" w:rsidP="00F356E8">
            <w:pPr>
              <w:keepNext/>
              <w:spacing w:after="0" w:line="240" w:lineRule="auto"/>
              <w:jc w:val="center"/>
              <w:rPr>
                <w:sz w:val="18"/>
                <w:szCs w:val="18"/>
              </w:rPr>
            </w:pPr>
            <w:r>
              <w:rPr>
                <w:sz w:val="18"/>
                <w:szCs w:val="18"/>
              </w:rPr>
              <w:t>5</w:t>
            </w:r>
          </w:p>
        </w:tc>
        <w:tc>
          <w:tcPr>
            <w:tcW w:w="0" w:type="auto"/>
            <w:vAlign w:val="bottom"/>
          </w:tcPr>
          <w:p w14:paraId="149F1BED" w14:textId="77777777" w:rsidR="006007C8" w:rsidRPr="009B3884" w:rsidRDefault="006007C8" w:rsidP="00F356E8">
            <w:pPr>
              <w:keepNext/>
              <w:spacing w:after="0" w:line="240" w:lineRule="auto"/>
              <w:jc w:val="center"/>
              <w:rPr>
                <w:sz w:val="18"/>
                <w:szCs w:val="18"/>
              </w:rPr>
            </w:pPr>
            <w:r>
              <w:rPr>
                <w:sz w:val="18"/>
                <w:szCs w:val="18"/>
              </w:rPr>
              <w:t>977</w:t>
            </w:r>
            <w:r w:rsidRPr="009B3884">
              <w:rPr>
                <w:sz w:val="18"/>
                <w:szCs w:val="18"/>
              </w:rPr>
              <w:t>.00 (</w:t>
            </w:r>
            <w:r>
              <w:rPr>
                <w:sz w:val="18"/>
                <w:szCs w:val="18"/>
              </w:rPr>
              <w:t>934.55</w:t>
            </w:r>
            <w:r w:rsidRPr="009B3884">
              <w:rPr>
                <w:sz w:val="18"/>
                <w:szCs w:val="18"/>
              </w:rPr>
              <w:t>)</w:t>
            </w:r>
          </w:p>
        </w:tc>
        <w:tc>
          <w:tcPr>
            <w:tcW w:w="0" w:type="auto"/>
            <w:shd w:val="clear" w:color="auto" w:fill="auto"/>
            <w:vAlign w:val="bottom"/>
          </w:tcPr>
          <w:p w14:paraId="36FF2093" w14:textId="77777777" w:rsidR="006007C8" w:rsidRPr="009B3884" w:rsidRDefault="006007C8" w:rsidP="00F356E8">
            <w:pPr>
              <w:keepNext/>
              <w:spacing w:after="0" w:line="240" w:lineRule="auto"/>
              <w:jc w:val="center"/>
              <w:rPr>
                <w:sz w:val="18"/>
                <w:szCs w:val="18"/>
              </w:rPr>
            </w:pPr>
            <w:r>
              <w:rPr>
                <w:sz w:val="18"/>
                <w:szCs w:val="18"/>
              </w:rPr>
              <w:t>29.83</w:t>
            </w:r>
            <w:r w:rsidRPr="009B3884">
              <w:rPr>
                <w:sz w:val="18"/>
                <w:szCs w:val="18"/>
              </w:rPr>
              <w:t xml:space="preserve"> (</w:t>
            </w:r>
            <w:r>
              <w:rPr>
                <w:sz w:val="18"/>
                <w:szCs w:val="18"/>
              </w:rPr>
              <w:t>0.16</w:t>
            </w:r>
            <w:r w:rsidRPr="009B3884">
              <w:rPr>
                <w:sz w:val="18"/>
                <w:szCs w:val="18"/>
              </w:rPr>
              <w:t xml:space="preserve"> -78.99)</w:t>
            </w:r>
          </w:p>
        </w:tc>
        <w:tc>
          <w:tcPr>
            <w:tcW w:w="0" w:type="auto"/>
            <w:shd w:val="clear" w:color="auto" w:fill="auto"/>
            <w:vAlign w:val="bottom"/>
          </w:tcPr>
          <w:p w14:paraId="74917A32" w14:textId="77777777" w:rsidR="006007C8" w:rsidRPr="009B3884" w:rsidRDefault="006007C8" w:rsidP="00F356E8">
            <w:pPr>
              <w:keepNext/>
              <w:spacing w:after="0" w:line="240" w:lineRule="auto"/>
              <w:jc w:val="center"/>
              <w:rPr>
                <w:sz w:val="18"/>
                <w:szCs w:val="18"/>
              </w:rPr>
            </w:pPr>
            <w:r>
              <w:rPr>
                <w:sz w:val="18"/>
                <w:szCs w:val="18"/>
              </w:rPr>
              <w:t>5</w:t>
            </w:r>
          </w:p>
        </w:tc>
        <w:tc>
          <w:tcPr>
            <w:tcW w:w="0" w:type="auto"/>
            <w:vAlign w:val="bottom"/>
          </w:tcPr>
          <w:p w14:paraId="0C09C55B" w14:textId="77777777" w:rsidR="006007C8" w:rsidRPr="009B3884" w:rsidRDefault="006007C8" w:rsidP="00F356E8">
            <w:pPr>
              <w:keepNext/>
              <w:spacing w:after="0" w:line="240" w:lineRule="auto"/>
              <w:jc w:val="center"/>
              <w:rPr>
                <w:sz w:val="18"/>
                <w:szCs w:val="18"/>
              </w:rPr>
            </w:pPr>
            <w:r>
              <w:rPr>
                <w:sz w:val="18"/>
                <w:szCs w:val="18"/>
              </w:rPr>
              <w:t>5.40</w:t>
            </w:r>
            <w:r w:rsidRPr="009B3884">
              <w:rPr>
                <w:sz w:val="18"/>
                <w:szCs w:val="18"/>
              </w:rPr>
              <w:t xml:space="preserve"> (3.</w:t>
            </w:r>
            <w:r>
              <w:rPr>
                <w:sz w:val="18"/>
                <w:szCs w:val="18"/>
              </w:rPr>
              <w:t>58</w:t>
            </w:r>
            <w:r w:rsidRPr="009B3884">
              <w:rPr>
                <w:sz w:val="18"/>
                <w:szCs w:val="18"/>
              </w:rPr>
              <w:t>)</w:t>
            </w:r>
          </w:p>
        </w:tc>
        <w:tc>
          <w:tcPr>
            <w:tcW w:w="0" w:type="auto"/>
            <w:shd w:val="clear" w:color="auto" w:fill="auto"/>
            <w:vAlign w:val="bottom"/>
          </w:tcPr>
          <w:p w14:paraId="6DE4EAD4" w14:textId="77777777" w:rsidR="006007C8" w:rsidRPr="009B3884" w:rsidRDefault="006007C8" w:rsidP="00F356E8">
            <w:pPr>
              <w:keepNext/>
              <w:spacing w:after="0" w:line="240" w:lineRule="auto"/>
              <w:jc w:val="center"/>
              <w:rPr>
                <w:sz w:val="18"/>
                <w:szCs w:val="18"/>
              </w:rPr>
            </w:pPr>
            <w:r w:rsidRPr="009B3884">
              <w:rPr>
                <w:sz w:val="18"/>
                <w:szCs w:val="18"/>
              </w:rPr>
              <w:t>100.00 (33.33-100.00)</w:t>
            </w:r>
          </w:p>
        </w:tc>
      </w:tr>
      <w:tr w:rsidR="00AD2333" w:rsidRPr="009B3884" w14:paraId="6827140E" w14:textId="77777777" w:rsidTr="00107779">
        <w:trPr>
          <w:trHeight w:val="696"/>
        </w:trPr>
        <w:tc>
          <w:tcPr>
            <w:tcW w:w="0" w:type="auto"/>
            <w:shd w:val="clear" w:color="auto" w:fill="auto"/>
            <w:vAlign w:val="bottom"/>
          </w:tcPr>
          <w:p w14:paraId="7DCFAFC7" w14:textId="77777777" w:rsidR="006007C8" w:rsidRPr="009B3884" w:rsidRDefault="006007C8" w:rsidP="00F356E8">
            <w:pPr>
              <w:keepNext/>
              <w:spacing w:after="0" w:line="240" w:lineRule="auto"/>
              <w:jc w:val="center"/>
              <w:rPr>
                <w:sz w:val="18"/>
                <w:szCs w:val="18"/>
              </w:rPr>
            </w:pPr>
            <w:r w:rsidRPr="009B3884">
              <w:rPr>
                <w:sz w:val="18"/>
                <w:szCs w:val="18"/>
              </w:rPr>
              <w:t>Non-clinical community setting</w:t>
            </w:r>
          </w:p>
        </w:tc>
        <w:tc>
          <w:tcPr>
            <w:tcW w:w="0" w:type="auto"/>
            <w:shd w:val="clear" w:color="auto" w:fill="auto"/>
            <w:vAlign w:val="bottom"/>
          </w:tcPr>
          <w:p w14:paraId="239751F2" w14:textId="77777777" w:rsidR="006007C8" w:rsidRPr="009B3884" w:rsidRDefault="006007C8" w:rsidP="00F356E8">
            <w:pPr>
              <w:keepNext/>
              <w:spacing w:after="0" w:line="240" w:lineRule="auto"/>
              <w:jc w:val="center"/>
              <w:rPr>
                <w:sz w:val="18"/>
                <w:szCs w:val="18"/>
              </w:rPr>
            </w:pPr>
            <w:r>
              <w:rPr>
                <w:sz w:val="18"/>
                <w:szCs w:val="18"/>
              </w:rPr>
              <w:t>5</w:t>
            </w:r>
          </w:p>
        </w:tc>
        <w:tc>
          <w:tcPr>
            <w:tcW w:w="0" w:type="auto"/>
            <w:vAlign w:val="bottom"/>
          </w:tcPr>
          <w:p w14:paraId="7F2F63A3" w14:textId="77777777" w:rsidR="006007C8" w:rsidRPr="009B3884" w:rsidRDefault="006007C8" w:rsidP="00F356E8">
            <w:pPr>
              <w:keepNext/>
              <w:spacing w:after="0" w:line="240" w:lineRule="auto"/>
              <w:jc w:val="center"/>
              <w:rPr>
                <w:sz w:val="18"/>
                <w:szCs w:val="18"/>
              </w:rPr>
            </w:pPr>
          </w:p>
          <w:p w14:paraId="580E634B" w14:textId="77777777" w:rsidR="006007C8" w:rsidRPr="009B3884" w:rsidRDefault="006007C8" w:rsidP="00F356E8">
            <w:pPr>
              <w:keepNext/>
              <w:spacing w:after="0" w:line="240" w:lineRule="auto"/>
              <w:jc w:val="center"/>
              <w:rPr>
                <w:sz w:val="18"/>
                <w:szCs w:val="18"/>
              </w:rPr>
            </w:pPr>
            <w:r>
              <w:rPr>
                <w:sz w:val="18"/>
                <w:szCs w:val="18"/>
              </w:rPr>
              <w:t>713.20</w:t>
            </w:r>
            <w:r w:rsidRPr="009B3884">
              <w:rPr>
                <w:sz w:val="18"/>
                <w:szCs w:val="18"/>
              </w:rPr>
              <w:t xml:space="preserve"> (</w:t>
            </w:r>
            <w:r>
              <w:rPr>
                <w:sz w:val="18"/>
                <w:szCs w:val="18"/>
              </w:rPr>
              <w:t>666.99</w:t>
            </w:r>
            <w:r w:rsidRPr="009B3884">
              <w:rPr>
                <w:sz w:val="18"/>
                <w:szCs w:val="18"/>
              </w:rPr>
              <w:t>)</w:t>
            </w:r>
          </w:p>
        </w:tc>
        <w:tc>
          <w:tcPr>
            <w:tcW w:w="0" w:type="auto"/>
            <w:shd w:val="clear" w:color="auto" w:fill="auto"/>
            <w:vAlign w:val="bottom"/>
          </w:tcPr>
          <w:p w14:paraId="3B04107C" w14:textId="77777777" w:rsidR="006007C8" w:rsidRPr="009B3884" w:rsidRDefault="006007C8" w:rsidP="00F356E8">
            <w:pPr>
              <w:keepNext/>
              <w:spacing w:after="0" w:line="240" w:lineRule="auto"/>
              <w:jc w:val="center"/>
              <w:rPr>
                <w:sz w:val="18"/>
                <w:szCs w:val="18"/>
              </w:rPr>
            </w:pPr>
            <w:r>
              <w:rPr>
                <w:sz w:val="18"/>
                <w:szCs w:val="18"/>
              </w:rPr>
              <w:t>78.41</w:t>
            </w:r>
            <w:r w:rsidRPr="009B3884">
              <w:rPr>
                <w:sz w:val="18"/>
                <w:szCs w:val="18"/>
              </w:rPr>
              <w:t xml:space="preserve"> </w:t>
            </w:r>
            <w:r w:rsidRPr="009B3884">
              <w:rPr>
                <w:sz w:val="18"/>
                <w:szCs w:val="18"/>
              </w:rPr>
              <w:br/>
              <w:t>(32.34-100.00)</w:t>
            </w:r>
          </w:p>
        </w:tc>
        <w:tc>
          <w:tcPr>
            <w:tcW w:w="0" w:type="auto"/>
            <w:shd w:val="clear" w:color="auto" w:fill="auto"/>
            <w:vAlign w:val="bottom"/>
          </w:tcPr>
          <w:p w14:paraId="25F92F87" w14:textId="77777777" w:rsidR="006007C8" w:rsidRPr="009B3884" w:rsidRDefault="006007C8" w:rsidP="00F356E8">
            <w:pPr>
              <w:keepNext/>
              <w:spacing w:after="0" w:line="240" w:lineRule="auto"/>
              <w:jc w:val="center"/>
              <w:rPr>
                <w:sz w:val="18"/>
                <w:szCs w:val="18"/>
              </w:rPr>
            </w:pPr>
            <w:r>
              <w:rPr>
                <w:sz w:val="18"/>
                <w:szCs w:val="18"/>
              </w:rPr>
              <w:t>6</w:t>
            </w:r>
          </w:p>
        </w:tc>
        <w:tc>
          <w:tcPr>
            <w:tcW w:w="0" w:type="auto"/>
            <w:vAlign w:val="bottom"/>
          </w:tcPr>
          <w:p w14:paraId="63A116A6" w14:textId="77777777" w:rsidR="006007C8" w:rsidRPr="009B3884" w:rsidRDefault="006007C8" w:rsidP="00F356E8">
            <w:pPr>
              <w:keepNext/>
              <w:spacing w:after="0" w:line="240" w:lineRule="auto"/>
              <w:jc w:val="center"/>
              <w:rPr>
                <w:sz w:val="18"/>
                <w:szCs w:val="18"/>
              </w:rPr>
            </w:pPr>
            <w:r>
              <w:rPr>
                <w:sz w:val="18"/>
                <w:szCs w:val="18"/>
              </w:rPr>
              <w:t>291</w:t>
            </w:r>
            <w:r w:rsidRPr="009B3884">
              <w:rPr>
                <w:sz w:val="18"/>
                <w:szCs w:val="18"/>
              </w:rPr>
              <w:t>.</w:t>
            </w:r>
            <w:r>
              <w:rPr>
                <w:sz w:val="18"/>
                <w:szCs w:val="18"/>
              </w:rPr>
              <w:t>33</w:t>
            </w:r>
            <w:r w:rsidRPr="009B3884">
              <w:rPr>
                <w:sz w:val="18"/>
                <w:szCs w:val="18"/>
              </w:rPr>
              <w:t xml:space="preserve"> (</w:t>
            </w:r>
            <w:r>
              <w:rPr>
                <w:sz w:val="18"/>
                <w:szCs w:val="18"/>
              </w:rPr>
              <w:t>141</w:t>
            </w:r>
            <w:r w:rsidRPr="009B3884">
              <w:rPr>
                <w:sz w:val="18"/>
                <w:szCs w:val="18"/>
              </w:rPr>
              <w:t>.</w:t>
            </w:r>
            <w:r>
              <w:rPr>
                <w:sz w:val="18"/>
                <w:szCs w:val="18"/>
              </w:rPr>
              <w:t>50</w:t>
            </w:r>
            <w:r w:rsidRPr="009B3884">
              <w:rPr>
                <w:sz w:val="18"/>
                <w:szCs w:val="18"/>
              </w:rPr>
              <w:t>)</w:t>
            </w:r>
          </w:p>
        </w:tc>
        <w:tc>
          <w:tcPr>
            <w:tcW w:w="0" w:type="auto"/>
            <w:shd w:val="clear" w:color="auto" w:fill="auto"/>
            <w:vAlign w:val="bottom"/>
          </w:tcPr>
          <w:p w14:paraId="35EEB885" w14:textId="77777777" w:rsidR="006007C8" w:rsidRPr="009B3884" w:rsidRDefault="006007C8" w:rsidP="00F356E8">
            <w:pPr>
              <w:keepNext/>
              <w:spacing w:after="0" w:line="240" w:lineRule="auto"/>
              <w:jc w:val="center"/>
              <w:rPr>
                <w:sz w:val="18"/>
                <w:szCs w:val="18"/>
              </w:rPr>
            </w:pPr>
            <w:r w:rsidRPr="009B3884">
              <w:rPr>
                <w:sz w:val="18"/>
                <w:szCs w:val="18"/>
              </w:rPr>
              <w:t>2.</w:t>
            </w:r>
            <w:r>
              <w:rPr>
                <w:sz w:val="18"/>
                <w:szCs w:val="18"/>
              </w:rPr>
              <w:t>65</w:t>
            </w:r>
            <w:r w:rsidRPr="009B3884">
              <w:rPr>
                <w:sz w:val="18"/>
                <w:szCs w:val="18"/>
              </w:rPr>
              <w:br/>
              <w:t>(0.</w:t>
            </w:r>
            <w:r>
              <w:rPr>
                <w:sz w:val="18"/>
                <w:szCs w:val="18"/>
              </w:rPr>
              <w:t>63</w:t>
            </w:r>
            <w:r w:rsidRPr="009B3884">
              <w:rPr>
                <w:sz w:val="18"/>
                <w:szCs w:val="18"/>
              </w:rPr>
              <w:t>-15.94)</w:t>
            </w:r>
          </w:p>
        </w:tc>
        <w:tc>
          <w:tcPr>
            <w:tcW w:w="0" w:type="auto"/>
            <w:shd w:val="clear" w:color="auto" w:fill="auto"/>
            <w:noWrap/>
            <w:vAlign w:val="bottom"/>
          </w:tcPr>
          <w:p w14:paraId="22299478" w14:textId="77777777" w:rsidR="006007C8" w:rsidRPr="009B3884" w:rsidRDefault="006007C8" w:rsidP="00F356E8">
            <w:pPr>
              <w:keepNext/>
              <w:spacing w:after="0" w:line="240" w:lineRule="auto"/>
              <w:jc w:val="center"/>
              <w:rPr>
                <w:sz w:val="18"/>
                <w:szCs w:val="18"/>
              </w:rPr>
            </w:pPr>
            <w:r>
              <w:rPr>
                <w:sz w:val="18"/>
                <w:szCs w:val="18"/>
              </w:rPr>
              <w:t>0</w:t>
            </w:r>
          </w:p>
        </w:tc>
        <w:tc>
          <w:tcPr>
            <w:tcW w:w="0" w:type="auto"/>
            <w:vAlign w:val="bottom"/>
          </w:tcPr>
          <w:p w14:paraId="30318461" w14:textId="77777777" w:rsidR="006007C8" w:rsidRPr="009B3884" w:rsidRDefault="006007C8" w:rsidP="00F356E8">
            <w:pPr>
              <w:keepNext/>
              <w:spacing w:after="0" w:line="240" w:lineRule="auto"/>
              <w:jc w:val="center"/>
              <w:rPr>
                <w:sz w:val="18"/>
                <w:szCs w:val="18"/>
              </w:rPr>
            </w:pPr>
            <w:r>
              <w:rPr>
                <w:sz w:val="18"/>
                <w:szCs w:val="18"/>
              </w:rPr>
              <w:t>.</w:t>
            </w:r>
          </w:p>
        </w:tc>
        <w:tc>
          <w:tcPr>
            <w:tcW w:w="0" w:type="auto"/>
            <w:shd w:val="clear" w:color="auto" w:fill="auto"/>
            <w:vAlign w:val="bottom"/>
          </w:tcPr>
          <w:p w14:paraId="76B04D55" w14:textId="77777777" w:rsidR="006007C8" w:rsidRPr="009B3884" w:rsidRDefault="006007C8" w:rsidP="00F356E8">
            <w:pPr>
              <w:keepNext/>
              <w:spacing w:after="0" w:line="240" w:lineRule="auto"/>
              <w:jc w:val="center"/>
              <w:rPr>
                <w:sz w:val="18"/>
                <w:szCs w:val="18"/>
              </w:rPr>
            </w:pPr>
            <w:r>
              <w:rPr>
                <w:sz w:val="18"/>
                <w:szCs w:val="18"/>
              </w:rPr>
              <w:t>.</w:t>
            </w:r>
          </w:p>
        </w:tc>
        <w:tc>
          <w:tcPr>
            <w:tcW w:w="0" w:type="auto"/>
            <w:shd w:val="clear" w:color="auto" w:fill="auto"/>
            <w:vAlign w:val="bottom"/>
          </w:tcPr>
          <w:p w14:paraId="6493BCBF" w14:textId="77777777" w:rsidR="006007C8" w:rsidRPr="009B3884" w:rsidRDefault="006007C8" w:rsidP="00F356E8">
            <w:pPr>
              <w:keepNext/>
              <w:spacing w:after="0" w:line="240" w:lineRule="auto"/>
              <w:jc w:val="center"/>
              <w:rPr>
                <w:sz w:val="18"/>
                <w:szCs w:val="18"/>
              </w:rPr>
            </w:pPr>
            <w:r w:rsidRPr="009B3884">
              <w:rPr>
                <w:sz w:val="18"/>
                <w:szCs w:val="18"/>
              </w:rPr>
              <w:t>2</w:t>
            </w:r>
          </w:p>
        </w:tc>
        <w:tc>
          <w:tcPr>
            <w:tcW w:w="0" w:type="auto"/>
            <w:vAlign w:val="bottom"/>
          </w:tcPr>
          <w:p w14:paraId="12BCE9CB" w14:textId="77777777" w:rsidR="006007C8" w:rsidRPr="009B3884" w:rsidRDefault="006007C8" w:rsidP="00F356E8">
            <w:pPr>
              <w:keepNext/>
              <w:spacing w:after="0" w:line="240" w:lineRule="auto"/>
              <w:jc w:val="center"/>
              <w:rPr>
                <w:sz w:val="18"/>
                <w:szCs w:val="18"/>
              </w:rPr>
            </w:pPr>
            <w:r w:rsidRPr="009B3884">
              <w:rPr>
                <w:sz w:val="18"/>
                <w:szCs w:val="18"/>
              </w:rPr>
              <w:t>7.50 (3.54)</w:t>
            </w:r>
          </w:p>
        </w:tc>
        <w:tc>
          <w:tcPr>
            <w:tcW w:w="0" w:type="auto"/>
            <w:shd w:val="clear" w:color="auto" w:fill="auto"/>
            <w:vAlign w:val="bottom"/>
          </w:tcPr>
          <w:p w14:paraId="7461D4A1" w14:textId="77777777" w:rsidR="006007C8" w:rsidRPr="009B3884" w:rsidRDefault="006007C8" w:rsidP="00F356E8">
            <w:pPr>
              <w:keepNext/>
              <w:spacing w:after="0" w:line="240" w:lineRule="auto"/>
              <w:jc w:val="center"/>
              <w:rPr>
                <w:sz w:val="18"/>
                <w:szCs w:val="18"/>
              </w:rPr>
            </w:pPr>
            <w:r w:rsidRPr="009B3884">
              <w:rPr>
                <w:sz w:val="18"/>
                <w:szCs w:val="18"/>
              </w:rPr>
              <w:t>5.00 (0.00-10.00)</w:t>
            </w:r>
          </w:p>
        </w:tc>
      </w:tr>
      <w:tr w:rsidR="00AD2333" w:rsidRPr="009B3884" w14:paraId="43D8CEA1" w14:textId="77777777" w:rsidTr="00F356E8">
        <w:trPr>
          <w:trHeight w:val="105"/>
        </w:trPr>
        <w:tc>
          <w:tcPr>
            <w:tcW w:w="0" w:type="auto"/>
            <w:shd w:val="clear" w:color="auto" w:fill="auto"/>
            <w:vAlign w:val="bottom"/>
          </w:tcPr>
          <w:p w14:paraId="3E3948C2" w14:textId="77777777" w:rsidR="006007C8" w:rsidRPr="009B3884" w:rsidRDefault="006007C8" w:rsidP="00F356E8">
            <w:pPr>
              <w:keepNext/>
              <w:spacing w:after="0" w:line="240" w:lineRule="auto"/>
              <w:jc w:val="center"/>
              <w:rPr>
                <w:sz w:val="18"/>
                <w:szCs w:val="18"/>
              </w:rPr>
            </w:pPr>
            <w:r w:rsidRPr="009B3884">
              <w:rPr>
                <w:sz w:val="18"/>
                <w:szCs w:val="18"/>
              </w:rPr>
              <w:t>Primary healthcare</w:t>
            </w:r>
          </w:p>
        </w:tc>
        <w:tc>
          <w:tcPr>
            <w:tcW w:w="0" w:type="auto"/>
            <w:shd w:val="clear" w:color="auto" w:fill="auto"/>
            <w:vAlign w:val="bottom"/>
          </w:tcPr>
          <w:p w14:paraId="36A914FE" w14:textId="77777777" w:rsidR="006007C8" w:rsidRPr="009B3884" w:rsidRDefault="006007C8" w:rsidP="00F356E8">
            <w:pPr>
              <w:keepNext/>
              <w:spacing w:after="0" w:line="240" w:lineRule="auto"/>
              <w:jc w:val="center"/>
              <w:rPr>
                <w:sz w:val="18"/>
                <w:szCs w:val="18"/>
              </w:rPr>
            </w:pPr>
            <w:r w:rsidRPr="009B3884">
              <w:rPr>
                <w:sz w:val="18"/>
                <w:szCs w:val="18"/>
              </w:rPr>
              <w:t>7</w:t>
            </w:r>
          </w:p>
        </w:tc>
        <w:tc>
          <w:tcPr>
            <w:tcW w:w="0" w:type="auto"/>
            <w:vAlign w:val="bottom"/>
          </w:tcPr>
          <w:p w14:paraId="0F9717F0" w14:textId="77777777" w:rsidR="006007C8" w:rsidRPr="009B3884" w:rsidRDefault="006007C8" w:rsidP="00F356E8">
            <w:pPr>
              <w:keepNext/>
              <w:spacing w:after="0" w:line="240" w:lineRule="auto"/>
              <w:jc w:val="center"/>
              <w:rPr>
                <w:sz w:val="18"/>
                <w:szCs w:val="18"/>
              </w:rPr>
            </w:pPr>
            <w:r w:rsidRPr="009B3884">
              <w:rPr>
                <w:sz w:val="18"/>
                <w:szCs w:val="18"/>
              </w:rPr>
              <w:t>44.14 (17.70)</w:t>
            </w:r>
          </w:p>
        </w:tc>
        <w:tc>
          <w:tcPr>
            <w:tcW w:w="0" w:type="auto"/>
            <w:shd w:val="clear" w:color="auto" w:fill="auto"/>
            <w:vAlign w:val="bottom"/>
          </w:tcPr>
          <w:p w14:paraId="327E067D" w14:textId="77777777" w:rsidR="006007C8" w:rsidRPr="009B3884" w:rsidRDefault="006007C8" w:rsidP="00F356E8">
            <w:pPr>
              <w:keepNext/>
              <w:spacing w:after="0" w:line="240" w:lineRule="auto"/>
              <w:jc w:val="center"/>
              <w:rPr>
                <w:sz w:val="18"/>
                <w:szCs w:val="18"/>
              </w:rPr>
            </w:pPr>
            <w:r w:rsidRPr="009B3884">
              <w:rPr>
                <w:sz w:val="18"/>
                <w:szCs w:val="18"/>
              </w:rPr>
              <w:t>96.77 (76.00-100.00)</w:t>
            </w:r>
          </w:p>
        </w:tc>
        <w:tc>
          <w:tcPr>
            <w:tcW w:w="0" w:type="auto"/>
            <w:shd w:val="clear" w:color="auto" w:fill="auto"/>
            <w:vAlign w:val="bottom"/>
          </w:tcPr>
          <w:p w14:paraId="27CBBB02" w14:textId="77777777" w:rsidR="006007C8" w:rsidRPr="009B3884" w:rsidRDefault="006007C8" w:rsidP="00F356E8">
            <w:pPr>
              <w:keepNext/>
              <w:spacing w:after="0" w:line="240" w:lineRule="auto"/>
              <w:jc w:val="center"/>
              <w:rPr>
                <w:sz w:val="18"/>
                <w:szCs w:val="18"/>
              </w:rPr>
            </w:pPr>
            <w:r w:rsidRPr="009B3884">
              <w:rPr>
                <w:sz w:val="18"/>
                <w:szCs w:val="18"/>
              </w:rPr>
              <w:t>16</w:t>
            </w:r>
          </w:p>
        </w:tc>
        <w:tc>
          <w:tcPr>
            <w:tcW w:w="0" w:type="auto"/>
            <w:vAlign w:val="bottom"/>
          </w:tcPr>
          <w:p w14:paraId="4DD20E26" w14:textId="77777777" w:rsidR="006007C8" w:rsidRPr="009B3884" w:rsidRDefault="006007C8" w:rsidP="00F356E8">
            <w:pPr>
              <w:keepNext/>
              <w:spacing w:after="0" w:line="240" w:lineRule="auto"/>
              <w:jc w:val="center"/>
              <w:rPr>
                <w:sz w:val="18"/>
                <w:szCs w:val="18"/>
              </w:rPr>
            </w:pPr>
            <w:r w:rsidRPr="009B3884">
              <w:rPr>
                <w:sz w:val="18"/>
                <w:szCs w:val="18"/>
              </w:rPr>
              <w:t>4596.31 (16947.41)</w:t>
            </w:r>
          </w:p>
        </w:tc>
        <w:tc>
          <w:tcPr>
            <w:tcW w:w="0" w:type="auto"/>
            <w:shd w:val="clear" w:color="auto" w:fill="auto"/>
            <w:vAlign w:val="bottom"/>
          </w:tcPr>
          <w:p w14:paraId="0E759A27" w14:textId="77777777" w:rsidR="006007C8" w:rsidRPr="009B3884" w:rsidRDefault="006007C8" w:rsidP="00F356E8">
            <w:pPr>
              <w:keepNext/>
              <w:spacing w:after="0" w:line="240" w:lineRule="auto"/>
              <w:jc w:val="center"/>
              <w:rPr>
                <w:sz w:val="18"/>
                <w:szCs w:val="18"/>
              </w:rPr>
            </w:pPr>
            <w:r w:rsidRPr="009B3884">
              <w:rPr>
                <w:sz w:val="18"/>
                <w:szCs w:val="18"/>
              </w:rPr>
              <w:t>3.31</w:t>
            </w:r>
            <w:r w:rsidRPr="009B3884">
              <w:rPr>
                <w:sz w:val="18"/>
                <w:szCs w:val="18"/>
              </w:rPr>
              <w:br/>
              <w:t>(0.00-40.00)</w:t>
            </w:r>
          </w:p>
        </w:tc>
        <w:tc>
          <w:tcPr>
            <w:tcW w:w="0" w:type="auto"/>
            <w:shd w:val="clear" w:color="auto" w:fill="auto"/>
            <w:vAlign w:val="bottom"/>
          </w:tcPr>
          <w:p w14:paraId="50A7958C" w14:textId="77777777" w:rsidR="006007C8" w:rsidRPr="009B3884" w:rsidRDefault="006007C8" w:rsidP="00F356E8">
            <w:pPr>
              <w:keepNext/>
              <w:spacing w:after="0" w:line="240" w:lineRule="auto"/>
              <w:jc w:val="center"/>
              <w:rPr>
                <w:sz w:val="18"/>
                <w:szCs w:val="18"/>
              </w:rPr>
            </w:pPr>
            <w:r w:rsidRPr="009B3884">
              <w:rPr>
                <w:sz w:val="18"/>
                <w:szCs w:val="18"/>
              </w:rPr>
              <w:t>1</w:t>
            </w:r>
          </w:p>
        </w:tc>
        <w:tc>
          <w:tcPr>
            <w:tcW w:w="0" w:type="auto"/>
            <w:vAlign w:val="bottom"/>
          </w:tcPr>
          <w:p w14:paraId="4820EB5C" w14:textId="77777777" w:rsidR="006007C8" w:rsidRPr="009B3884" w:rsidRDefault="006007C8" w:rsidP="00F356E8">
            <w:pPr>
              <w:keepNext/>
              <w:spacing w:after="0" w:line="240" w:lineRule="auto"/>
              <w:jc w:val="center"/>
              <w:rPr>
                <w:sz w:val="18"/>
                <w:szCs w:val="18"/>
              </w:rPr>
            </w:pPr>
            <w:r w:rsidRPr="009B3884">
              <w:rPr>
                <w:sz w:val="18"/>
                <w:szCs w:val="18"/>
              </w:rPr>
              <w:t>39.00</w:t>
            </w:r>
          </w:p>
        </w:tc>
        <w:tc>
          <w:tcPr>
            <w:tcW w:w="0" w:type="auto"/>
            <w:shd w:val="clear" w:color="auto" w:fill="auto"/>
            <w:vAlign w:val="bottom"/>
          </w:tcPr>
          <w:p w14:paraId="31F1F78C" w14:textId="77777777" w:rsidR="006007C8" w:rsidRPr="009B3884" w:rsidRDefault="006007C8" w:rsidP="00F356E8">
            <w:pPr>
              <w:keepNext/>
              <w:spacing w:after="0" w:line="240" w:lineRule="auto"/>
              <w:jc w:val="center"/>
              <w:rPr>
                <w:sz w:val="18"/>
                <w:szCs w:val="18"/>
              </w:rPr>
            </w:pPr>
            <w:r w:rsidRPr="009B3884">
              <w:rPr>
                <w:sz w:val="18"/>
                <w:szCs w:val="18"/>
              </w:rPr>
              <w:t>23.08</w:t>
            </w:r>
          </w:p>
        </w:tc>
        <w:tc>
          <w:tcPr>
            <w:tcW w:w="0" w:type="auto"/>
            <w:shd w:val="clear" w:color="auto" w:fill="auto"/>
            <w:vAlign w:val="bottom"/>
          </w:tcPr>
          <w:p w14:paraId="2AB28882" w14:textId="77777777" w:rsidR="006007C8" w:rsidRPr="009B3884" w:rsidRDefault="006007C8" w:rsidP="00F356E8">
            <w:pPr>
              <w:keepNext/>
              <w:spacing w:after="0" w:line="240" w:lineRule="auto"/>
              <w:jc w:val="center"/>
              <w:rPr>
                <w:sz w:val="18"/>
                <w:szCs w:val="18"/>
              </w:rPr>
            </w:pPr>
            <w:r w:rsidRPr="009B3884">
              <w:rPr>
                <w:sz w:val="18"/>
                <w:szCs w:val="18"/>
              </w:rPr>
              <w:t>5</w:t>
            </w:r>
          </w:p>
        </w:tc>
        <w:tc>
          <w:tcPr>
            <w:tcW w:w="0" w:type="auto"/>
            <w:vAlign w:val="bottom"/>
          </w:tcPr>
          <w:p w14:paraId="1E2BA41E" w14:textId="77777777" w:rsidR="006007C8" w:rsidRPr="009B3884" w:rsidRDefault="006007C8" w:rsidP="00F356E8">
            <w:pPr>
              <w:keepNext/>
              <w:spacing w:after="0" w:line="240" w:lineRule="auto"/>
              <w:jc w:val="center"/>
              <w:rPr>
                <w:sz w:val="18"/>
                <w:szCs w:val="18"/>
              </w:rPr>
            </w:pPr>
            <w:r w:rsidRPr="009B3884">
              <w:rPr>
                <w:sz w:val="18"/>
                <w:szCs w:val="18"/>
              </w:rPr>
              <w:t>97.60 (199.39)</w:t>
            </w:r>
          </w:p>
        </w:tc>
        <w:tc>
          <w:tcPr>
            <w:tcW w:w="0" w:type="auto"/>
            <w:shd w:val="clear" w:color="auto" w:fill="auto"/>
            <w:vAlign w:val="bottom"/>
          </w:tcPr>
          <w:p w14:paraId="0B43D1EB" w14:textId="77777777" w:rsidR="006007C8" w:rsidRPr="009B3884" w:rsidRDefault="006007C8" w:rsidP="00F356E8">
            <w:pPr>
              <w:keepNext/>
              <w:spacing w:after="0" w:line="240" w:lineRule="auto"/>
              <w:jc w:val="center"/>
              <w:rPr>
                <w:sz w:val="18"/>
                <w:szCs w:val="18"/>
              </w:rPr>
            </w:pPr>
            <w:r w:rsidRPr="009B3884">
              <w:rPr>
                <w:sz w:val="18"/>
                <w:szCs w:val="18"/>
              </w:rPr>
              <w:t>100</w:t>
            </w:r>
            <w:r w:rsidRPr="009B3884">
              <w:rPr>
                <w:sz w:val="18"/>
                <w:szCs w:val="18"/>
              </w:rPr>
              <w:br/>
              <w:t>(84.58-100.00)</w:t>
            </w:r>
          </w:p>
        </w:tc>
      </w:tr>
      <w:tr w:rsidR="00AD2333" w:rsidRPr="009B3884" w14:paraId="250734F7" w14:textId="77777777" w:rsidTr="00F356E8">
        <w:trPr>
          <w:trHeight w:val="105"/>
        </w:trPr>
        <w:tc>
          <w:tcPr>
            <w:tcW w:w="0" w:type="auto"/>
            <w:shd w:val="clear" w:color="auto" w:fill="auto"/>
            <w:vAlign w:val="bottom"/>
          </w:tcPr>
          <w:p w14:paraId="6F7BE169" w14:textId="77777777" w:rsidR="006007C8" w:rsidRPr="009B3884" w:rsidRDefault="006007C8" w:rsidP="00F356E8">
            <w:pPr>
              <w:keepNext/>
              <w:spacing w:after="0" w:line="240" w:lineRule="auto"/>
              <w:jc w:val="center"/>
              <w:rPr>
                <w:sz w:val="18"/>
                <w:szCs w:val="18"/>
              </w:rPr>
            </w:pPr>
            <w:r w:rsidRPr="009B3884">
              <w:rPr>
                <w:sz w:val="18"/>
                <w:szCs w:val="18"/>
              </w:rPr>
              <w:t>Border</w:t>
            </w:r>
          </w:p>
        </w:tc>
        <w:tc>
          <w:tcPr>
            <w:tcW w:w="0" w:type="auto"/>
            <w:shd w:val="clear" w:color="auto" w:fill="auto"/>
            <w:noWrap/>
            <w:vAlign w:val="bottom"/>
          </w:tcPr>
          <w:p w14:paraId="7E835AB3" w14:textId="77777777" w:rsidR="006007C8" w:rsidRPr="009B3884" w:rsidRDefault="006007C8" w:rsidP="00F356E8">
            <w:pPr>
              <w:keepNext/>
              <w:spacing w:after="0" w:line="240" w:lineRule="auto"/>
              <w:jc w:val="center"/>
              <w:rPr>
                <w:sz w:val="18"/>
                <w:szCs w:val="18"/>
              </w:rPr>
            </w:pPr>
            <w:r w:rsidRPr="009B3884">
              <w:rPr>
                <w:sz w:val="18"/>
                <w:szCs w:val="18"/>
              </w:rPr>
              <w:t>0</w:t>
            </w:r>
          </w:p>
        </w:tc>
        <w:tc>
          <w:tcPr>
            <w:tcW w:w="0" w:type="auto"/>
            <w:vAlign w:val="bottom"/>
          </w:tcPr>
          <w:p w14:paraId="103B720D" w14:textId="77777777" w:rsidR="006007C8" w:rsidRDefault="006007C8" w:rsidP="00F356E8">
            <w:pPr>
              <w:keepNext/>
              <w:spacing w:after="0" w:line="240" w:lineRule="auto"/>
              <w:jc w:val="center"/>
              <w:rPr>
                <w:sz w:val="18"/>
                <w:szCs w:val="18"/>
              </w:rPr>
            </w:pPr>
          </w:p>
          <w:p w14:paraId="53931B49" w14:textId="77777777" w:rsidR="006007C8" w:rsidRPr="009B3884" w:rsidRDefault="006007C8" w:rsidP="00F356E8">
            <w:pPr>
              <w:keepNext/>
              <w:spacing w:after="0" w:line="240" w:lineRule="auto"/>
              <w:rPr>
                <w:sz w:val="18"/>
                <w:szCs w:val="18"/>
              </w:rPr>
            </w:pPr>
          </w:p>
          <w:p w14:paraId="4D8AB30F" w14:textId="77777777" w:rsidR="006007C8" w:rsidRPr="009B3884" w:rsidRDefault="006007C8" w:rsidP="00F356E8">
            <w:pPr>
              <w:keepNext/>
              <w:spacing w:after="0" w:line="240" w:lineRule="auto"/>
              <w:jc w:val="center"/>
              <w:rPr>
                <w:sz w:val="18"/>
                <w:szCs w:val="18"/>
              </w:rPr>
            </w:pPr>
            <w:r w:rsidRPr="009B3884">
              <w:rPr>
                <w:sz w:val="18"/>
                <w:szCs w:val="18"/>
              </w:rPr>
              <w:t>.</w:t>
            </w:r>
          </w:p>
        </w:tc>
        <w:tc>
          <w:tcPr>
            <w:tcW w:w="0" w:type="auto"/>
            <w:shd w:val="clear" w:color="auto" w:fill="auto"/>
            <w:vAlign w:val="bottom"/>
          </w:tcPr>
          <w:p w14:paraId="5D0423BC" w14:textId="77777777" w:rsidR="006007C8" w:rsidRPr="009B3884" w:rsidRDefault="006007C8" w:rsidP="00F356E8">
            <w:pPr>
              <w:keepNext/>
              <w:spacing w:after="0" w:line="240" w:lineRule="auto"/>
              <w:jc w:val="center"/>
              <w:rPr>
                <w:sz w:val="18"/>
                <w:szCs w:val="18"/>
              </w:rPr>
            </w:pPr>
            <w:r w:rsidRPr="009B3884">
              <w:rPr>
                <w:sz w:val="18"/>
                <w:szCs w:val="18"/>
              </w:rPr>
              <w:t>.</w:t>
            </w:r>
          </w:p>
        </w:tc>
        <w:tc>
          <w:tcPr>
            <w:tcW w:w="0" w:type="auto"/>
            <w:shd w:val="clear" w:color="auto" w:fill="auto"/>
            <w:vAlign w:val="bottom"/>
          </w:tcPr>
          <w:p w14:paraId="02DBC29C" w14:textId="77777777" w:rsidR="006007C8" w:rsidRPr="009B3884" w:rsidRDefault="006007C8" w:rsidP="00F356E8">
            <w:pPr>
              <w:keepNext/>
              <w:spacing w:after="0" w:line="240" w:lineRule="auto"/>
              <w:jc w:val="center"/>
              <w:rPr>
                <w:sz w:val="18"/>
                <w:szCs w:val="18"/>
              </w:rPr>
            </w:pPr>
            <w:r w:rsidRPr="009B3884">
              <w:rPr>
                <w:sz w:val="18"/>
                <w:szCs w:val="18"/>
              </w:rPr>
              <w:t>3</w:t>
            </w:r>
          </w:p>
        </w:tc>
        <w:tc>
          <w:tcPr>
            <w:tcW w:w="0" w:type="auto"/>
            <w:vAlign w:val="bottom"/>
          </w:tcPr>
          <w:p w14:paraId="43C58FF2" w14:textId="77777777" w:rsidR="006007C8" w:rsidRPr="009B3884" w:rsidRDefault="006007C8" w:rsidP="00F356E8">
            <w:pPr>
              <w:keepNext/>
              <w:spacing w:after="0" w:line="240" w:lineRule="auto"/>
              <w:jc w:val="center"/>
              <w:rPr>
                <w:sz w:val="18"/>
                <w:szCs w:val="18"/>
              </w:rPr>
            </w:pPr>
            <w:r w:rsidRPr="009B3884">
              <w:rPr>
                <w:sz w:val="18"/>
                <w:szCs w:val="18"/>
              </w:rPr>
              <w:t>14741.33 (25168.39)</w:t>
            </w:r>
          </w:p>
        </w:tc>
        <w:tc>
          <w:tcPr>
            <w:tcW w:w="0" w:type="auto"/>
            <w:shd w:val="clear" w:color="auto" w:fill="auto"/>
            <w:vAlign w:val="bottom"/>
          </w:tcPr>
          <w:p w14:paraId="0D301661" w14:textId="77777777" w:rsidR="006007C8" w:rsidRPr="009B3884" w:rsidRDefault="006007C8" w:rsidP="00F356E8">
            <w:pPr>
              <w:keepNext/>
              <w:spacing w:after="0" w:line="240" w:lineRule="auto"/>
              <w:jc w:val="center"/>
              <w:rPr>
                <w:sz w:val="18"/>
                <w:szCs w:val="18"/>
              </w:rPr>
            </w:pPr>
            <w:r w:rsidRPr="009B3884">
              <w:rPr>
                <w:sz w:val="18"/>
                <w:szCs w:val="18"/>
              </w:rPr>
              <w:t>0.36</w:t>
            </w:r>
            <w:r w:rsidRPr="009B3884">
              <w:rPr>
                <w:sz w:val="18"/>
                <w:szCs w:val="18"/>
              </w:rPr>
              <w:br/>
              <w:t>(0.00-1.01)</w:t>
            </w:r>
          </w:p>
        </w:tc>
        <w:tc>
          <w:tcPr>
            <w:tcW w:w="0" w:type="auto"/>
            <w:shd w:val="clear" w:color="auto" w:fill="auto"/>
            <w:vAlign w:val="bottom"/>
          </w:tcPr>
          <w:p w14:paraId="08D73B18" w14:textId="77777777" w:rsidR="006007C8" w:rsidRPr="009B3884" w:rsidRDefault="006007C8" w:rsidP="00F356E8">
            <w:pPr>
              <w:keepNext/>
              <w:spacing w:after="0" w:line="240" w:lineRule="auto"/>
              <w:jc w:val="center"/>
              <w:rPr>
                <w:sz w:val="18"/>
                <w:szCs w:val="18"/>
              </w:rPr>
            </w:pPr>
            <w:r w:rsidRPr="009B3884">
              <w:rPr>
                <w:sz w:val="18"/>
                <w:szCs w:val="18"/>
              </w:rPr>
              <w:t>0</w:t>
            </w:r>
          </w:p>
        </w:tc>
        <w:tc>
          <w:tcPr>
            <w:tcW w:w="0" w:type="auto"/>
            <w:vAlign w:val="bottom"/>
          </w:tcPr>
          <w:p w14:paraId="4402AF81" w14:textId="77777777" w:rsidR="006007C8" w:rsidRPr="009B3884" w:rsidRDefault="006007C8" w:rsidP="00F356E8">
            <w:pPr>
              <w:keepNext/>
              <w:spacing w:after="0" w:line="240" w:lineRule="auto"/>
              <w:jc w:val="center"/>
              <w:rPr>
                <w:sz w:val="18"/>
                <w:szCs w:val="18"/>
              </w:rPr>
            </w:pPr>
            <w:r w:rsidRPr="009B3884">
              <w:rPr>
                <w:sz w:val="18"/>
                <w:szCs w:val="18"/>
              </w:rPr>
              <w:t>.</w:t>
            </w:r>
          </w:p>
        </w:tc>
        <w:tc>
          <w:tcPr>
            <w:tcW w:w="0" w:type="auto"/>
            <w:shd w:val="clear" w:color="auto" w:fill="auto"/>
            <w:vAlign w:val="bottom"/>
          </w:tcPr>
          <w:p w14:paraId="3613D303" w14:textId="77777777" w:rsidR="006007C8" w:rsidRPr="009B3884" w:rsidRDefault="006007C8" w:rsidP="00F356E8">
            <w:pPr>
              <w:keepNext/>
              <w:spacing w:after="0" w:line="240" w:lineRule="auto"/>
              <w:jc w:val="center"/>
              <w:rPr>
                <w:sz w:val="18"/>
                <w:szCs w:val="18"/>
              </w:rPr>
            </w:pPr>
            <w:r w:rsidRPr="009B3884">
              <w:rPr>
                <w:sz w:val="18"/>
                <w:szCs w:val="18"/>
              </w:rPr>
              <w:t>.</w:t>
            </w:r>
          </w:p>
        </w:tc>
        <w:tc>
          <w:tcPr>
            <w:tcW w:w="0" w:type="auto"/>
            <w:shd w:val="clear" w:color="auto" w:fill="auto"/>
            <w:vAlign w:val="bottom"/>
          </w:tcPr>
          <w:p w14:paraId="3192EA30" w14:textId="77777777" w:rsidR="006007C8" w:rsidRPr="009B3884" w:rsidRDefault="006007C8" w:rsidP="00F356E8">
            <w:pPr>
              <w:keepNext/>
              <w:spacing w:after="0" w:line="240" w:lineRule="auto"/>
              <w:jc w:val="center"/>
              <w:rPr>
                <w:sz w:val="18"/>
                <w:szCs w:val="18"/>
              </w:rPr>
            </w:pPr>
            <w:r>
              <w:rPr>
                <w:sz w:val="18"/>
                <w:szCs w:val="18"/>
              </w:rPr>
              <w:t>1</w:t>
            </w:r>
          </w:p>
        </w:tc>
        <w:tc>
          <w:tcPr>
            <w:tcW w:w="0" w:type="auto"/>
            <w:vAlign w:val="bottom"/>
          </w:tcPr>
          <w:p w14:paraId="6C2F13F1" w14:textId="77777777" w:rsidR="006007C8" w:rsidRPr="009B3884" w:rsidRDefault="006007C8" w:rsidP="00F356E8">
            <w:pPr>
              <w:keepNext/>
              <w:spacing w:after="0" w:line="240" w:lineRule="auto"/>
              <w:jc w:val="center"/>
              <w:rPr>
                <w:sz w:val="18"/>
                <w:szCs w:val="18"/>
              </w:rPr>
            </w:pPr>
            <w:r>
              <w:rPr>
                <w:sz w:val="18"/>
                <w:szCs w:val="18"/>
              </w:rPr>
              <w:t>44.00</w:t>
            </w:r>
          </w:p>
        </w:tc>
        <w:tc>
          <w:tcPr>
            <w:tcW w:w="0" w:type="auto"/>
            <w:shd w:val="clear" w:color="auto" w:fill="auto"/>
            <w:vAlign w:val="bottom"/>
          </w:tcPr>
          <w:p w14:paraId="651D02F4" w14:textId="77777777" w:rsidR="006007C8" w:rsidRPr="009B3884" w:rsidRDefault="006007C8" w:rsidP="00F356E8">
            <w:pPr>
              <w:keepNext/>
              <w:spacing w:after="0" w:line="240" w:lineRule="auto"/>
              <w:jc w:val="center"/>
              <w:rPr>
                <w:sz w:val="18"/>
                <w:szCs w:val="18"/>
              </w:rPr>
            </w:pPr>
            <w:r>
              <w:rPr>
                <w:sz w:val="18"/>
                <w:szCs w:val="18"/>
              </w:rPr>
              <w:t>72.27</w:t>
            </w:r>
          </w:p>
        </w:tc>
      </w:tr>
      <w:tr w:rsidR="00AD2333" w:rsidRPr="009B3884" w14:paraId="556312F1" w14:textId="77777777" w:rsidTr="00F356E8">
        <w:trPr>
          <w:trHeight w:val="105"/>
        </w:trPr>
        <w:tc>
          <w:tcPr>
            <w:tcW w:w="0" w:type="auto"/>
            <w:shd w:val="clear" w:color="auto" w:fill="auto"/>
            <w:vAlign w:val="bottom"/>
          </w:tcPr>
          <w:p w14:paraId="2087B7E8" w14:textId="77777777" w:rsidR="006007C8" w:rsidRPr="009B3884" w:rsidRDefault="006007C8" w:rsidP="00F356E8">
            <w:pPr>
              <w:keepNext/>
              <w:spacing w:after="0" w:line="240" w:lineRule="auto"/>
              <w:jc w:val="center"/>
              <w:rPr>
                <w:sz w:val="18"/>
                <w:szCs w:val="18"/>
              </w:rPr>
            </w:pPr>
            <w:r w:rsidRPr="009B3884">
              <w:rPr>
                <w:sz w:val="18"/>
                <w:szCs w:val="18"/>
              </w:rPr>
              <w:t>Mixed</w:t>
            </w:r>
          </w:p>
        </w:tc>
        <w:tc>
          <w:tcPr>
            <w:tcW w:w="0" w:type="auto"/>
            <w:shd w:val="clear" w:color="auto" w:fill="auto"/>
            <w:noWrap/>
            <w:vAlign w:val="bottom"/>
          </w:tcPr>
          <w:p w14:paraId="11A70066" w14:textId="77777777" w:rsidR="006007C8" w:rsidRPr="009B3884" w:rsidRDefault="006007C8" w:rsidP="00F356E8">
            <w:pPr>
              <w:keepNext/>
              <w:spacing w:after="0" w:line="240" w:lineRule="auto"/>
              <w:jc w:val="center"/>
              <w:rPr>
                <w:sz w:val="18"/>
                <w:szCs w:val="18"/>
              </w:rPr>
            </w:pPr>
            <w:r w:rsidRPr="009B3884">
              <w:rPr>
                <w:sz w:val="18"/>
                <w:szCs w:val="18"/>
              </w:rPr>
              <w:t>2</w:t>
            </w:r>
          </w:p>
        </w:tc>
        <w:tc>
          <w:tcPr>
            <w:tcW w:w="0" w:type="auto"/>
            <w:vAlign w:val="bottom"/>
          </w:tcPr>
          <w:p w14:paraId="4EC6F69C" w14:textId="77777777" w:rsidR="006007C8" w:rsidRPr="009B3884" w:rsidRDefault="006007C8" w:rsidP="00F356E8">
            <w:pPr>
              <w:keepNext/>
              <w:spacing w:after="0" w:line="240" w:lineRule="auto"/>
              <w:jc w:val="center"/>
              <w:rPr>
                <w:sz w:val="18"/>
                <w:szCs w:val="18"/>
              </w:rPr>
            </w:pPr>
            <w:r w:rsidRPr="009B3884">
              <w:rPr>
                <w:sz w:val="18"/>
                <w:szCs w:val="18"/>
              </w:rPr>
              <w:t>739.50 (818.12)</w:t>
            </w:r>
          </w:p>
        </w:tc>
        <w:tc>
          <w:tcPr>
            <w:tcW w:w="0" w:type="auto"/>
            <w:shd w:val="clear" w:color="auto" w:fill="auto"/>
            <w:vAlign w:val="bottom"/>
          </w:tcPr>
          <w:p w14:paraId="41EFA94C" w14:textId="77777777" w:rsidR="006007C8" w:rsidRPr="009B3884" w:rsidRDefault="006007C8" w:rsidP="00F356E8">
            <w:pPr>
              <w:keepNext/>
              <w:spacing w:after="0" w:line="240" w:lineRule="auto"/>
              <w:jc w:val="center"/>
              <w:rPr>
                <w:sz w:val="18"/>
                <w:szCs w:val="18"/>
              </w:rPr>
            </w:pPr>
            <w:r w:rsidRPr="009B3884">
              <w:rPr>
                <w:sz w:val="18"/>
                <w:szCs w:val="18"/>
              </w:rPr>
              <w:t>86.49 (79.50-93.47)</w:t>
            </w:r>
          </w:p>
        </w:tc>
        <w:tc>
          <w:tcPr>
            <w:tcW w:w="0" w:type="auto"/>
            <w:shd w:val="clear" w:color="auto" w:fill="auto"/>
            <w:vAlign w:val="bottom"/>
          </w:tcPr>
          <w:p w14:paraId="223E8E4B" w14:textId="77777777" w:rsidR="006007C8" w:rsidRPr="009B3884" w:rsidRDefault="006007C8" w:rsidP="00F356E8">
            <w:pPr>
              <w:keepNext/>
              <w:spacing w:after="0" w:line="240" w:lineRule="auto"/>
              <w:jc w:val="center"/>
              <w:rPr>
                <w:sz w:val="18"/>
                <w:szCs w:val="18"/>
              </w:rPr>
            </w:pPr>
            <w:r>
              <w:rPr>
                <w:sz w:val="18"/>
                <w:szCs w:val="18"/>
              </w:rPr>
              <w:t>14</w:t>
            </w:r>
          </w:p>
        </w:tc>
        <w:tc>
          <w:tcPr>
            <w:tcW w:w="0" w:type="auto"/>
            <w:vAlign w:val="bottom"/>
          </w:tcPr>
          <w:p w14:paraId="54E5AA3D" w14:textId="77777777" w:rsidR="006007C8" w:rsidRPr="009B3884" w:rsidRDefault="006007C8" w:rsidP="00F356E8">
            <w:pPr>
              <w:keepNext/>
              <w:spacing w:after="0" w:line="240" w:lineRule="auto"/>
              <w:jc w:val="center"/>
              <w:rPr>
                <w:sz w:val="18"/>
                <w:szCs w:val="18"/>
              </w:rPr>
            </w:pPr>
            <w:r>
              <w:rPr>
                <w:sz w:val="18"/>
                <w:szCs w:val="18"/>
              </w:rPr>
              <w:t>5251</w:t>
            </w:r>
            <w:r w:rsidRPr="009B3884">
              <w:rPr>
                <w:sz w:val="18"/>
                <w:szCs w:val="18"/>
              </w:rPr>
              <w:t>.</w:t>
            </w:r>
            <w:r>
              <w:rPr>
                <w:sz w:val="18"/>
                <w:szCs w:val="18"/>
              </w:rPr>
              <w:t>86</w:t>
            </w:r>
            <w:r w:rsidRPr="009B3884">
              <w:rPr>
                <w:sz w:val="18"/>
                <w:szCs w:val="18"/>
              </w:rPr>
              <w:t xml:space="preserve"> (</w:t>
            </w:r>
            <w:r>
              <w:rPr>
                <w:sz w:val="18"/>
                <w:szCs w:val="18"/>
              </w:rPr>
              <w:t>5069</w:t>
            </w:r>
            <w:r w:rsidRPr="009B3884">
              <w:rPr>
                <w:sz w:val="18"/>
                <w:szCs w:val="18"/>
              </w:rPr>
              <w:t>.</w:t>
            </w:r>
            <w:r>
              <w:rPr>
                <w:sz w:val="18"/>
                <w:szCs w:val="18"/>
              </w:rPr>
              <w:t>12</w:t>
            </w:r>
            <w:r w:rsidRPr="009B3884">
              <w:rPr>
                <w:sz w:val="18"/>
                <w:szCs w:val="18"/>
              </w:rPr>
              <w:t>)</w:t>
            </w:r>
          </w:p>
        </w:tc>
        <w:tc>
          <w:tcPr>
            <w:tcW w:w="0" w:type="auto"/>
            <w:shd w:val="clear" w:color="auto" w:fill="auto"/>
            <w:vAlign w:val="bottom"/>
          </w:tcPr>
          <w:p w14:paraId="09C0BB95" w14:textId="77777777" w:rsidR="006007C8" w:rsidRPr="009B3884" w:rsidRDefault="006007C8" w:rsidP="00F356E8">
            <w:pPr>
              <w:keepNext/>
              <w:spacing w:after="0" w:line="240" w:lineRule="auto"/>
              <w:jc w:val="center"/>
              <w:rPr>
                <w:sz w:val="18"/>
                <w:szCs w:val="18"/>
              </w:rPr>
            </w:pPr>
            <w:r>
              <w:rPr>
                <w:sz w:val="18"/>
                <w:szCs w:val="18"/>
              </w:rPr>
              <w:t>3.97</w:t>
            </w:r>
            <w:r w:rsidRPr="009B3884">
              <w:rPr>
                <w:sz w:val="18"/>
                <w:szCs w:val="18"/>
              </w:rPr>
              <w:t xml:space="preserve"> (0.22-</w:t>
            </w:r>
            <w:r>
              <w:rPr>
                <w:sz w:val="18"/>
                <w:szCs w:val="18"/>
              </w:rPr>
              <w:t>31.81</w:t>
            </w:r>
            <w:r w:rsidRPr="009B3884">
              <w:rPr>
                <w:sz w:val="18"/>
                <w:szCs w:val="18"/>
              </w:rPr>
              <w:t>)</w:t>
            </w:r>
          </w:p>
        </w:tc>
        <w:tc>
          <w:tcPr>
            <w:tcW w:w="0" w:type="auto"/>
            <w:shd w:val="clear" w:color="auto" w:fill="auto"/>
            <w:vAlign w:val="bottom"/>
          </w:tcPr>
          <w:p w14:paraId="41E8F94D" w14:textId="77777777" w:rsidR="006007C8" w:rsidRPr="009B3884" w:rsidRDefault="006007C8" w:rsidP="00F356E8">
            <w:pPr>
              <w:keepNext/>
              <w:spacing w:after="0" w:line="240" w:lineRule="auto"/>
              <w:jc w:val="center"/>
              <w:rPr>
                <w:sz w:val="18"/>
                <w:szCs w:val="18"/>
              </w:rPr>
            </w:pPr>
            <w:r>
              <w:rPr>
                <w:sz w:val="18"/>
                <w:szCs w:val="18"/>
              </w:rPr>
              <w:t>3</w:t>
            </w:r>
          </w:p>
        </w:tc>
        <w:tc>
          <w:tcPr>
            <w:tcW w:w="0" w:type="auto"/>
            <w:vAlign w:val="bottom"/>
          </w:tcPr>
          <w:p w14:paraId="21B0E554" w14:textId="77777777" w:rsidR="006007C8" w:rsidRPr="009B3884" w:rsidRDefault="006007C8" w:rsidP="00F356E8">
            <w:pPr>
              <w:keepNext/>
              <w:spacing w:after="0" w:line="240" w:lineRule="auto"/>
              <w:jc w:val="center"/>
              <w:rPr>
                <w:sz w:val="18"/>
                <w:szCs w:val="18"/>
              </w:rPr>
            </w:pPr>
            <w:r>
              <w:rPr>
                <w:sz w:val="18"/>
                <w:szCs w:val="18"/>
              </w:rPr>
              <w:t>4836</w:t>
            </w:r>
            <w:r w:rsidRPr="009B3884">
              <w:rPr>
                <w:sz w:val="18"/>
                <w:szCs w:val="18"/>
              </w:rPr>
              <w:t>.00 (</w:t>
            </w:r>
            <w:r>
              <w:rPr>
                <w:sz w:val="18"/>
                <w:szCs w:val="18"/>
              </w:rPr>
              <w:t>7219.54</w:t>
            </w:r>
            <w:r w:rsidRPr="009B3884">
              <w:rPr>
                <w:sz w:val="18"/>
                <w:szCs w:val="18"/>
              </w:rPr>
              <w:t>)</w:t>
            </w:r>
          </w:p>
        </w:tc>
        <w:tc>
          <w:tcPr>
            <w:tcW w:w="0" w:type="auto"/>
            <w:shd w:val="clear" w:color="auto" w:fill="auto"/>
            <w:vAlign w:val="bottom"/>
          </w:tcPr>
          <w:p w14:paraId="1A5A7FA4" w14:textId="77777777" w:rsidR="006007C8" w:rsidRPr="009B3884" w:rsidRDefault="006007C8" w:rsidP="00F356E8">
            <w:pPr>
              <w:keepNext/>
              <w:spacing w:after="0" w:line="240" w:lineRule="auto"/>
              <w:jc w:val="center"/>
              <w:rPr>
                <w:sz w:val="18"/>
                <w:szCs w:val="18"/>
              </w:rPr>
            </w:pPr>
            <w:r>
              <w:rPr>
                <w:sz w:val="18"/>
                <w:szCs w:val="18"/>
              </w:rPr>
              <w:t>5.47 (0.12-19.40</w:t>
            </w:r>
            <w:r w:rsidRPr="009B3884">
              <w:rPr>
                <w:sz w:val="18"/>
                <w:szCs w:val="18"/>
              </w:rPr>
              <w:t>)</w:t>
            </w:r>
          </w:p>
        </w:tc>
        <w:tc>
          <w:tcPr>
            <w:tcW w:w="0" w:type="auto"/>
            <w:shd w:val="clear" w:color="auto" w:fill="auto"/>
            <w:vAlign w:val="bottom"/>
          </w:tcPr>
          <w:p w14:paraId="1CDF6BEE" w14:textId="77777777" w:rsidR="006007C8" w:rsidRPr="009B3884" w:rsidRDefault="006007C8" w:rsidP="00F356E8">
            <w:pPr>
              <w:keepNext/>
              <w:spacing w:after="0" w:line="240" w:lineRule="auto"/>
              <w:jc w:val="center"/>
              <w:rPr>
                <w:sz w:val="18"/>
                <w:szCs w:val="18"/>
              </w:rPr>
            </w:pPr>
            <w:r w:rsidRPr="009B3884">
              <w:rPr>
                <w:sz w:val="18"/>
                <w:szCs w:val="18"/>
              </w:rPr>
              <w:t>2</w:t>
            </w:r>
          </w:p>
        </w:tc>
        <w:tc>
          <w:tcPr>
            <w:tcW w:w="0" w:type="auto"/>
            <w:vAlign w:val="bottom"/>
          </w:tcPr>
          <w:p w14:paraId="423C4986" w14:textId="77777777" w:rsidR="006007C8" w:rsidRPr="009B3884" w:rsidRDefault="006007C8" w:rsidP="00F356E8">
            <w:pPr>
              <w:keepNext/>
              <w:spacing w:after="0" w:line="240" w:lineRule="auto"/>
              <w:jc w:val="center"/>
              <w:rPr>
                <w:sz w:val="18"/>
                <w:szCs w:val="18"/>
              </w:rPr>
            </w:pPr>
            <w:r w:rsidRPr="009B3884">
              <w:rPr>
                <w:sz w:val="18"/>
                <w:szCs w:val="18"/>
              </w:rPr>
              <w:t>5.50 (4.95)</w:t>
            </w:r>
          </w:p>
        </w:tc>
        <w:tc>
          <w:tcPr>
            <w:tcW w:w="0" w:type="auto"/>
            <w:shd w:val="clear" w:color="auto" w:fill="auto"/>
            <w:vAlign w:val="bottom"/>
          </w:tcPr>
          <w:p w14:paraId="1DDD7F23" w14:textId="77777777" w:rsidR="006007C8" w:rsidRPr="009B3884" w:rsidRDefault="006007C8" w:rsidP="00F356E8">
            <w:pPr>
              <w:keepNext/>
              <w:spacing w:after="0" w:line="240" w:lineRule="auto"/>
              <w:jc w:val="center"/>
              <w:rPr>
                <w:sz w:val="18"/>
                <w:szCs w:val="18"/>
              </w:rPr>
            </w:pPr>
            <w:r>
              <w:rPr>
                <w:sz w:val="18"/>
                <w:szCs w:val="18"/>
              </w:rPr>
              <w:t>83</w:t>
            </w:r>
            <w:r w:rsidRPr="009B3884">
              <w:rPr>
                <w:sz w:val="18"/>
                <w:szCs w:val="18"/>
              </w:rPr>
              <w:t>.</w:t>
            </w:r>
            <w:r>
              <w:rPr>
                <w:sz w:val="18"/>
                <w:szCs w:val="18"/>
              </w:rPr>
              <w:t>34</w:t>
            </w:r>
            <w:r w:rsidRPr="009B3884">
              <w:rPr>
                <w:sz w:val="18"/>
                <w:szCs w:val="18"/>
              </w:rPr>
              <w:t xml:space="preserve"> (66.67-100.00)</w:t>
            </w:r>
          </w:p>
        </w:tc>
      </w:tr>
    </w:tbl>
    <w:p w14:paraId="54DA8E5A" w14:textId="0ED8250A" w:rsidR="006007C8" w:rsidRDefault="00976FF0" w:rsidP="00976FF0">
      <w:pPr>
        <w:spacing w:beforeLines="100" w:before="240" w:afterLines="100" w:after="240"/>
      </w:pPr>
      <w:r>
        <w:rPr>
          <w:i/>
        </w:rPr>
        <w:t>N</w:t>
      </w:r>
      <w:r>
        <w:t xml:space="preserve"> </w:t>
      </w:r>
      <w:r w:rsidR="00C8048B">
        <w:t xml:space="preserve">= </w:t>
      </w:r>
      <w:r>
        <w:t xml:space="preserve">number of migrants in the sample/analysis; </w:t>
      </w:r>
      <w:r w:rsidR="00C8048B">
        <w:t>Obs =</w:t>
      </w:r>
      <w:r>
        <w:t xml:space="preserve"> </w:t>
      </w:r>
      <w:r w:rsidRPr="004830A0">
        <w:rPr>
          <w:rFonts w:eastAsia="Times New Roman" w:cs="Times New Roman"/>
        </w:rPr>
        <w:t xml:space="preserve">number of times across all 46 </w:t>
      </w:r>
      <w:r w:rsidR="00C8048B">
        <w:rPr>
          <w:rFonts w:eastAsia="Times New Roman" w:cs="Times New Roman"/>
        </w:rPr>
        <w:t xml:space="preserve">included </w:t>
      </w:r>
      <w:r w:rsidRPr="004830A0">
        <w:rPr>
          <w:rFonts w:eastAsia="Times New Roman" w:cs="Times New Roman"/>
        </w:rPr>
        <w:t xml:space="preserve">papers the </w:t>
      </w:r>
      <w:r w:rsidR="003C68FC">
        <w:rPr>
          <w:rFonts w:eastAsia="Times New Roman" w:cs="Times New Roman"/>
        </w:rPr>
        <w:t>data</w:t>
      </w:r>
      <w:r w:rsidRPr="004830A0">
        <w:rPr>
          <w:rFonts w:eastAsia="Times New Roman" w:cs="Times New Roman"/>
        </w:rPr>
        <w:t xml:space="preserve"> </w:t>
      </w:r>
      <w:r w:rsidR="003C68FC">
        <w:rPr>
          <w:rFonts w:eastAsia="Times New Roman" w:cs="Times New Roman"/>
        </w:rPr>
        <w:t>were</w:t>
      </w:r>
      <w:r w:rsidRPr="004830A0">
        <w:rPr>
          <w:rFonts w:eastAsia="Times New Roman" w:cs="Times New Roman"/>
        </w:rPr>
        <w:t xml:space="preserve"> presented</w:t>
      </w:r>
      <w:r>
        <w:rPr>
          <w:rFonts w:eastAsia="Times New Roman" w:cs="Times New Roman"/>
        </w:rPr>
        <w:t xml:space="preserve">; </w:t>
      </w:r>
      <w:r>
        <w:t>SD</w:t>
      </w:r>
      <w:r w:rsidR="00C8048B">
        <w:t xml:space="preserve">= </w:t>
      </w:r>
      <w:r>
        <w:t>standard deviation</w:t>
      </w:r>
    </w:p>
    <w:p w14:paraId="5F93F4A0" w14:textId="77777777" w:rsidR="006007C8" w:rsidRDefault="006007C8" w:rsidP="006007C8">
      <w:pPr>
        <w:rPr>
          <w:b/>
          <w:iCs/>
          <w:sz w:val="24"/>
          <w:szCs w:val="24"/>
        </w:rPr>
      </w:pPr>
      <w:r>
        <w:rPr>
          <w:b/>
          <w:i/>
          <w:sz w:val="24"/>
          <w:szCs w:val="24"/>
        </w:rPr>
        <w:br w:type="page"/>
      </w:r>
    </w:p>
    <w:p w14:paraId="4A1C8779" w14:textId="244BCCDA" w:rsidR="006007C8" w:rsidRPr="00A359AE" w:rsidRDefault="006007C8" w:rsidP="006007C8">
      <w:pPr>
        <w:pStyle w:val="Caption"/>
        <w:keepNext/>
        <w:rPr>
          <w:b/>
          <w:i w:val="0"/>
          <w:color w:val="auto"/>
          <w:sz w:val="24"/>
          <w:szCs w:val="24"/>
        </w:rPr>
      </w:pPr>
      <w:r w:rsidRPr="00A359AE">
        <w:rPr>
          <w:b/>
          <w:i w:val="0"/>
          <w:color w:val="auto"/>
          <w:sz w:val="24"/>
          <w:szCs w:val="24"/>
        </w:rPr>
        <w:lastRenderedPageBreak/>
        <w:t xml:space="preserve">Table </w:t>
      </w:r>
      <w:r w:rsidR="008E3D44">
        <w:rPr>
          <w:b/>
          <w:i w:val="0"/>
          <w:color w:val="auto"/>
          <w:sz w:val="24"/>
          <w:szCs w:val="24"/>
        </w:rPr>
        <w:t>4</w:t>
      </w:r>
      <w:r w:rsidRPr="00A359AE">
        <w:rPr>
          <w:b/>
          <w:i w:val="0"/>
          <w:color w:val="auto"/>
          <w:sz w:val="24"/>
          <w:szCs w:val="24"/>
        </w:rPr>
        <w:t xml:space="preserve"> Effectiveness </w:t>
      </w:r>
      <w:r>
        <w:rPr>
          <w:b/>
          <w:i w:val="0"/>
          <w:color w:val="auto"/>
          <w:sz w:val="24"/>
          <w:szCs w:val="24"/>
        </w:rPr>
        <w:t>indicators</w:t>
      </w:r>
      <w:r w:rsidRPr="00A359AE">
        <w:rPr>
          <w:b/>
          <w:i w:val="0"/>
          <w:color w:val="auto"/>
          <w:sz w:val="24"/>
          <w:szCs w:val="24"/>
        </w:rPr>
        <w:t xml:space="preserve"> according to target migrant population</w:t>
      </w:r>
    </w:p>
    <w:tbl>
      <w:tblPr>
        <w:tblpPr w:leftFromText="180" w:rightFromText="180" w:vertAnchor="page" w:horzAnchor="page" w:tblpX="1414" w:tblpY="198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9"/>
        <w:gridCol w:w="705"/>
        <w:gridCol w:w="1411"/>
        <w:gridCol w:w="1057"/>
        <w:gridCol w:w="705"/>
        <w:gridCol w:w="1411"/>
        <w:gridCol w:w="976"/>
        <w:gridCol w:w="711"/>
        <w:gridCol w:w="1425"/>
        <w:gridCol w:w="1071"/>
        <w:gridCol w:w="711"/>
        <w:gridCol w:w="1411"/>
        <w:gridCol w:w="1083"/>
      </w:tblGrid>
      <w:tr w:rsidR="006007C8" w:rsidRPr="00934698" w14:paraId="372DCF57" w14:textId="77777777" w:rsidTr="00F356E8">
        <w:trPr>
          <w:trHeight w:val="89"/>
        </w:trPr>
        <w:tc>
          <w:tcPr>
            <w:tcW w:w="597" w:type="pct"/>
            <w:vMerge w:val="restart"/>
            <w:shd w:val="clear" w:color="auto" w:fill="auto"/>
            <w:vAlign w:val="bottom"/>
          </w:tcPr>
          <w:p w14:paraId="438615A2" w14:textId="77777777" w:rsidR="006007C8" w:rsidRPr="00934698" w:rsidRDefault="006007C8" w:rsidP="00F356E8">
            <w:pPr>
              <w:spacing w:after="0" w:line="240" w:lineRule="auto"/>
              <w:jc w:val="center"/>
              <w:rPr>
                <w:sz w:val="18"/>
                <w:szCs w:val="18"/>
              </w:rPr>
            </w:pPr>
            <w:r w:rsidRPr="00934698">
              <w:rPr>
                <w:sz w:val="18"/>
                <w:szCs w:val="18"/>
              </w:rPr>
              <w:t>Target population</w:t>
            </w:r>
          </w:p>
        </w:tc>
        <w:tc>
          <w:tcPr>
            <w:tcW w:w="1102" w:type="pct"/>
            <w:gridSpan w:val="3"/>
            <w:vAlign w:val="bottom"/>
          </w:tcPr>
          <w:p w14:paraId="09F8B82E" w14:textId="15119AE5" w:rsidR="006007C8" w:rsidRPr="004A6E98" w:rsidRDefault="006007C8" w:rsidP="00F356E8">
            <w:pPr>
              <w:spacing w:after="0" w:line="240" w:lineRule="auto"/>
              <w:jc w:val="center"/>
              <w:rPr>
                <w:b/>
                <w:sz w:val="18"/>
                <w:szCs w:val="18"/>
              </w:rPr>
            </w:pPr>
            <w:r w:rsidRPr="004A6E98">
              <w:rPr>
                <w:b/>
                <w:sz w:val="18"/>
                <w:szCs w:val="18"/>
              </w:rPr>
              <w:t xml:space="preserve">Uptake </w:t>
            </w:r>
          </w:p>
        </w:tc>
        <w:tc>
          <w:tcPr>
            <w:tcW w:w="1074" w:type="pct"/>
            <w:gridSpan w:val="3"/>
            <w:vAlign w:val="bottom"/>
          </w:tcPr>
          <w:p w14:paraId="25BE6566" w14:textId="5F7007C0" w:rsidR="006007C8" w:rsidRPr="004A6E98" w:rsidRDefault="006007C8" w:rsidP="00F356E8">
            <w:pPr>
              <w:spacing w:after="0" w:line="240" w:lineRule="auto"/>
              <w:jc w:val="center"/>
              <w:rPr>
                <w:b/>
                <w:sz w:val="18"/>
                <w:szCs w:val="18"/>
              </w:rPr>
            </w:pPr>
            <w:r w:rsidRPr="004A6E98">
              <w:rPr>
                <w:b/>
                <w:sz w:val="18"/>
                <w:szCs w:val="18"/>
              </w:rPr>
              <w:t xml:space="preserve">Infections detected </w:t>
            </w:r>
          </w:p>
        </w:tc>
        <w:tc>
          <w:tcPr>
            <w:tcW w:w="1114" w:type="pct"/>
            <w:gridSpan w:val="3"/>
            <w:vAlign w:val="bottom"/>
          </w:tcPr>
          <w:p w14:paraId="1444C5BC" w14:textId="67E6324E" w:rsidR="006007C8" w:rsidRPr="004A6E98" w:rsidRDefault="006007C8" w:rsidP="00F356E8">
            <w:pPr>
              <w:spacing w:after="0" w:line="240" w:lineRule="auto"/>
              <w:jc w:val="center"/>
              <w:rPr>
                <w:b/>
                <w:sz w:val="18"/>
                <w:szCs w:val="18"/>
              </w:rPr>
            </w:pPr>
            <w:r w:rsidRPr="004A6E98">
              <w:rPr>
                <w:b/>
                <w:sz w:val="18"/>
                <w:szCs w:val="18"/>
              </w:rPr>
              <w:t xml:space="preserve">Patients not diagnosed </w:t>
            </w:r>
          </w:p>
        </w:tc>
        <w:tc>
          <w:tcPr>
            <w:tcW w:w="1113" w:type="pct"/>
            <w:gridSpan w:val="3"/>
            <w:vAlign w:val="bottom"/>
          </w:tcPr>
          <w:p w14:paraId="2D62824F" w14:textId="0524C736" w:rsidR="006007C8" w:rsidRPr="004A6E98" w:rsidRDefault="006007C8" w:rsidP="00F356E8">
            <w:pPr>
              <w:spacing w:after="0" w:line="240" w:lineRule="auto"/>
              <w:jc w:val="center"/>
              <w:rPr>
                <w:b/>
                <w:sz w:val="18"/>
                <w:szCs w:val="18"/>
              </w:rPr>
            </w:pPr>
            <w:r w:rsidRPr="004A6E98">
              <w:rPr>
                <w:b/>
                <w:sz w:val="18"/>
                <w:szCs w:val="18"/>
              </w:rPr>
              <w:t xml:space="preserve">Infections treated </w:t>
            </w:r>
          </w:p>
        </w:tc>
      </w:tr>
      <w:tr w:rsidR="00AD2333" w:rsidRPr="00934698" w14:paraId="3291B0FD" w14:textId="77777777" w:rsidTr="00F356E8">
        <w:trPr>
          <w:trHeight w:val="89"/>
        </w:trPr>
        <w:tc>
          <w:tcPr>
            <w:tcW w:w="597" w:type="pct"/>
            <w:vMerge/>
            <w:shd w:val="clear" w:color="auto" w:fill="auto"/>
            <w:vAlign w:val="bottom"/>
          </w:tcPr>
          <w:p w14:paraId="737810BF" w14:textId="77777777" w:rsidR="006007C8" w:rsidRPr="00934698" w:rsidRDefault="006007C8" w:rsidP="00F356E8">
            <w:pPr>
              <w:spacing w:after="0" w:line="240" w:lineRule="auto"/>
              <w:jc w:val="center"/>
              <w:rPr>
                <w:sz w:val="18"/>
                <w:szCs w:val="18"/>
              </w:rPr>
            </w:pPr>
          </w:p>
        </w:tc>
        <w:tc>
          <w:tcPr>
            <w:tcW w:w="245" w:type="pct"/>
            <w:shd w:val="clear" w:color="auto" w:fill="auto"/>
            <w:vAlign w:val="bottom"/>
          </w:tcPr>
          <w:p w14:paraId="60276EEA" w14:textId="77777777" w:rsidR="006007C8" w:rsidRPr="009B3884" w:rsidRDefault="006007C8" w:rsidP="00F356E8">
            <w:pPr>
              <w:spacing w:after="0" w:line="240" w:lineRule="auto"/>
              <w:jc w:val="center"/>
              <w:rPr>
                <w:sz w:val="18"/>
                <w:szCs w:val="18"/>
              </w:rPr>
            </w:pPr>
            <w:r>
              <w:rPr>
                <w:sz w:val="18"/>
                <w:szCs w:val="18"/>
              </w:rPr>
              <w:t>Obs</w:t>
            </w:r>
          </w:p>
        </w:tc>
        <w:tc>
          <w:tcPr>
            <w:tcW w:w="490" w:type="pct"/>
            <w:vAlign w:val="bottom"/>
          </w:tcPr>
          <w:p w14:paraId="63D6E6D7" w14:textId="3BFA9AF1" w:rsidR="006007C8" w:rsidRPr="009B3884" w:rsidRDefault="006007C8" w:rsidP="003C68FC">
            <w:pPr>
              <w:spacing w:after="0" w:line="240" w:lineRule="auto"/>
              <w:jc w:val="center"/>
              <w:rPr>
                <w:sz w:val="18"/>
                <w:szCs w:val="18"/>
              </w:rPr>
            </w:pPr>
            <w:r w:rsidRPr="009B3884">
              <w:rPr>
                <w:sz w:val="18"/>
                <w:szCs w:val="18"/>
              </w:rPr>
              <w:t xml:space="preserve">Mean </w:t>
            </w:r>
            <w:r w:rsidRPr="009B3884">
              <w:rPr>
                <w:i/>
                <w:sz w:val="18"/>
                <w:szCs w:val="18"/>
              </w:rPr>
              <w:t>N</w:t>
            </w:r>
            <w:r w:rsidRPr="009B3884">
              <w:rPr>
                <w:sz w:val="18"/>
                <w:szCs w:val="18"/>
              </w:rPr>
              <w:t xml:space="preserve"> (</w:t>
            </w:r>
            <w:r w:rsidR="00DC1736">
              <w:rPr>
                <w:sz w:val="18"/>
                <w:szCs w:val="18"/>
              </w:rPr>
              <w:t>SD</w:t>
            </w:r>
            <w:r w:rsidRPr="009B3884">
              <w:rPr>
                <w:sz w:val="18"/>
                <w:szCs w:val="18"/>
              </w:rPr>
              <w:t>)</w:t>
            </w:r>
          </w:p>
        </w:tc>
        <w:tc>
          <w:tcPr>
            <w:tcW w:w="367" w:type="pct"/>
            <w:shd w:val="clear" w:color="auto" w:fill="auto"/>
            <w:vAlign w:val="bottom"/>
          </w:tcPr>
          <w:p w14:paraId="4662AC28" w14:textId="1816E7E5" w:rsidR="006007C8" w:rsidRPr="009B3884" w:rsidRDefault="006007C8" w:rsidP="00F356E8">
            <w:pPr>
              <w:spacing w:after="0" w:line="240" w:lineRule="auto"/>
              <w:jc w:val="center"/>
              <w:rPr>
                <w:sz w:val="18"/>
                <w:szCs w:val="18"/>
              </w:rPr>
            </w:pPr>
            <w:r w:rsidRPr="009B3884">
              <w:rPr>
                <w:sz w:val="18"/>
                <w:szCs w:val="18"/>
              </w:rPr>
              <w:t xml:space="preserve">Median </w:t>
            </w:r>
            <w:r w:rsidR="006045B8">
              <w:rPr>
                <w:sz w:val="18"/>
                <w:szCs w:val="18"/>
              </w:rPr>
              <w:t>%</w:t>
            </w:r>
            <w:r w:rsidR="003C68FC">
              <w:rPr>
                <w:sz w:val="18"/>
                <w:szCs w:val="18"/>
              </w:rPr>
              <w:t xml:space="preserve"> uptake</w:t>
            </w:r>
            <w:r w:rsidR="006045B8">
              <w:rPr>
                <w:sz w:val="18"/>
                <w:szCs w:val="18"/>
              </w:rPr>
              <w:t xml:space="preserve"> </w:t>
            </w:r>
            <w:r w:rsidRPr="009B3884">
              <w:rPr>
                <w:sz w:val="18"/>
                <w:szCs w:val="18"/>
              </w:rPr>
              <w:t>(</w:t>
            </w:r>
            <w:r w:rsidR="003C68FC">
              <w:rPr>
                <w:sz w:val="18"/>
                <w:szCs w:val="18"/>
              </w:rPr>
              <w:t>r</w:t>
            </w:r>
            <w:r w:rsidRPr="009B3884">
              <w:rPr>
                <w:sz w:val="18"/>
                <w:szCs w:val="18"/>
              </w:rPr>
              <w:t>ange)</w:t>
            </w:r>
          </w:p>
        </w:tc>
        <w:tc>
          <w:tcPr>
            <w:tcW w:w="245" w:type="pct"/>
            <w:shd w:val="clear" w:color="auto" w:fill="auto"/>
            <w:vAlign w:val="bottom"/>
          </w:tcPr>
          <w:p w14:paraId="52736381" w14:textId="77777777" w:rsidR="006007C8" w:rsidRPr="009B3884" w:rsidRDefault="006007C8" w:rsidP="00F356E8">
            <w:pPr>
              <w:spacing w:after="0" w:line="240" w:lineRule="auto"/>
              <w:jc w:val="center"/>
              <w:rPr>
                <w:sz w:val="18"/>
                <w:szCs w:val="18"/>
              </w:rPr>
            </w:pPr>
            <w:r w:rsidRPr="009B3884">
              <w:rPr>
                <w:sz w:val="18"/>
                <w:szCs w:val="18"/>
              </w:rPr>
              <w:t>Obs</w:t>
            </w:r>
          </w:p>
        </w:tc>
        <w:tc>
          <w:tcPr>
            <w:tcW w:w="490" w:type="pct"/>
            <w:vAlign w:val="bottom"/>
          </w:tcPr>
          <w:p w14:paraId="2FBD3810" w14:textId="77061B62" w:rsidR="006007C8" w:rsidRPr="009B3884" w:rsidRDefault="006007C8" w:rsidP="00AD2333">
            <w:pPr>
              <w:spacing w:after="0" w:line="240" w:lineRule="auto"/>
              <w:jc w:val="center"/>
              <w:rPr>
                <w:sz w:val="18"/>
                <w:szCs w:val="18"/>
              </w:rPr>
            </w:pPr>
            <w:r w:rsidRPr="009B3884">
              <w:rPr>
                <w:sz w:val="18"/>
                <w:szCs w:val="18"/>
              </w:rPr>
              <w:t xml:space="preserve">Mean </w:t>
            </w:r>
            <w:r w:rsidRPr="009B3884">
              <w:rPr>
                <w:i/>
                <w:sz w:val="18"/>
                <w:szCs w:val="18"/>
              </w:rPr>
              <w:t>N</w:t>
            </w:r>
            <w:r w:rsidR="003C68FC">
              <w:rPr>
                <w:sz w:val="18"/>
                <w:szCs w:val="18"/>
              </w:rPr>
              <w:t xml:space="preserve"> </w:t>
            </w:r>
            <w:r w:rsidRPr="009B3884">
              <w:rPr>
                <w:sz w:val="18"/>
                <w:szCs w:val="18"/>
              </w:rPr>
              <w:t>(</w:t>
            </w:r>
            <w:r w:rsidR="00DC1736">
              <w:rPr>
                <w:sz w:val="18"/>
                <w:szCs w:val="18"/>
              </w:rPr>
              <w:t>SD</w:t>
            </w:r>
            <w:r w:rsidRPr="009B3884">
              <w:rPr>
                <w:sz w:val="18"/>
                <w:szCs w:val="18"/>
              </w:rPr>
              <w:t>)</w:t>
            </w:r>
          </w:p>
        </w:tc>
        <w:tc>
          <w:tcPr>
            <w:tcW w:w="339" w:type="pct"/>
            <w:shd w:val="clear" w:color="auto" w:fill="auto"/>
            <w:vAlign w:val="bottom"/>
          </w:tcPr>
          <w:p w14:paraId="091C7C62" w14:textId="4055785C" w:rsidR="006007C8" w:rsidRPr="009B3884" w:rsidRDefault="006007C8" w:rsidP="00F356E8">
            <w:pPr>
              <w:spacing w:after="0" w:line="240" w:lineRule="auto"/>
              <w:jc w:val="center"/>
              <w:rPr>
                <w:sz w:val="18"/>
                <w:szCs w:val="18"/>
              </w:rPr>
            </w:pPr>
            <w:r w:rsidRPr="009B3884">
              <w:rPr>
                <w:sz w:val="18"/>
                <w:szCs w:val="18"/>
              </w:rPr>
              <w:t xml:space="preserve">Median </w:t>
            </w:r>
            <w:r w:rsidR="006045B8">
              <w:rPr>
                <w:sz w:val="18"/>
                <w:szCs w:val="18"/>
              </w:rPr>
              <w:t>%</w:t>
            </w:r>
            <w:r w:rsidR="00AD2333">
              <w:rPr>
                <w:sz w:val="18"/>
                <w:szCs w:val="18"/>
              </w:rPr>
              <w:t xml:space="preserve"> infected</w:t>
            </w:r>
            <w:r w:rsidR="006045B8">
              <w:rPr>
                <w:sz w:val="18"/>
                <w:szCs w:val="18"/>
              </w:rPr>
              <w:t xml:space="preserve"> </w:t>
            </w:r>
            <w:r w:rsidRPr="009B3884">
              <w:rPr>
                <w:sz w:val="18"/>
                <w:szCs w:val="18"/>
              </w:rPr>
              <w:t>(</w:t>
            </w:r>
            <w:r w:rsidR="003C68FC">
              <w:rPr>
                <w:sz w:val="18"/>
                <w:szCs w:val="18"/>
              </w:rPr>
              <w:t>r</w:t>
            </w:r>
            <w:r w:rsidRPr="009B3884">
              <w:rPr>
                <w:sz w:val="18"/>
                <w:szCs w:val="18"/>
              </w:rPr>
              <w:t>ange)</w:t>
            </w:r>
          </w:p>
        </w:tc>
        <w:tc>
          <w:tcPr>
            <w:tcW w:w="247" w:type="pct"/>
            <w:shd w:val="clear" w:color="auto" w:fill="auto"/>
            <w:vAlign w:val="bottom"/>
          </w:tcPr>
          <w:p w14:paraId="24DC626B" w14:textId="77777777" w:rsidR="006007C8" w:rsidRPr="009B3884" w:rsidRDefault="006007C8" w:rsidP="00F356E8">
            <w:pPr>
              <w:spacing w:after="0" w:line="240" w:lineRule="auto"/>
              <w:jc w:val="center"/>
              <w:rPr>
                <w:sz w:val="18"/>
                <w:szCs w:val="18"/>
              </w:rPr>
            </w:pPr>
            <w:r w:rsidRPr="009B3884">
              <w:rPr>
                <w:sz w:val="18"/>
                <w:szCs w:val="18"/>
              </w:rPr>
              <w:t>Obs</w:t>
            </w:r>
          </w:p>
        </w:tc>
        <w:tc>
          <w:tcPr>
            <w:tcW w:w="495" w:type="pct"/>
            <w:vAlign w:val="bottom"/>
          </w:tcPr>
          <w:p w14:paraId="35B859CB" w14:textId="67EBFF21" w:rsidR="006007C8" w:rsidRPr="009B3884" w:rsidRDefault="006007C8" w:rsidP="003C68FC">
            <w:pPr>
              <w:spacing w:after="0" w:line="240" w:lineRule="auto"/>
              <w:jc w:val="center"/>
              <w:rPr>
                <w:sz w:val="18"/>
                <w:szCs w:val="18"/>
              </w:rPr>
            </w:pPr>
            <w:r w:rsidRPr="009B3884">
              <w:rPr>
                <w:sz w:val="18"/>
                <w:szCs w:val="18"/>
              </w:rPr>
              <w:t xml:space="preserve">Mean </w:t>
            </w:r>
            <w:r w:rsidRPr="009B3884">
              <w:rPr>
                <w:i/>
                <w:sz w:val="18"/>
                <w:szCs w:val="18"/>
              </w:rPr>
              <w:t>N</w:t>
            </w:r>
            <w:r w:rsidRPr="009B3884">
              <w:rPr>
                <w:sz w:val="18"/>
                <w:szCs w:val="18"/>
              </w:rPr>
              <w:t xml:space="preserve"> (</w:t>
            </w:r>
            <w:r w:rsidR="00DC1736">
              <w:rPr>
                <w:sz w:val="18"/>
                <w:szCs w:val="18"/>
              </w:rPr>
              <w:t>SD</w:t>
            </w:r>
            <w:r w:rsidRPr="009B3884">
              <w:rPr>
                <w:sz w:val="18"/>
                <w:szCs w:val="18"/>
              </w:rPr>
              <w:t>)</w:t>
            </w:r>
          </w:p>
        </w:tc>
        <w:tc>
          <w:tcPr>
            <w:tcW w:w="372" w:type="pct"/>
            <w:shd w:val="clear" w:color="auto" w:fill="auto"/>
            <w:vAlign w:val="bottom"/>
          </w:tcPr>
          <w:p w14:paraId="7C59A00D" w14:textId="63A77FFC" w:rsidR="006007C8" w:rsidRPr="009B3884" w:rsidRDefault="006007C8" w:rsidP="00F356E8">
            <w:pPr>
              <w:spacing w:after="0" w:line="240" w:lineRule="auto"/>
              <w:jc w:val="center"/>
              <w:rPr>
                <w:sz w:val="18"/>
                <w:szCs w:val="18"/>
              </w:rPr>
            </w:pPr>
            <w:r w:rsidRPr="009B3884">
              <w:rPr>
                <w:sz w:val="18"/>
                <w:szCs w:val="18"/>
              </w:rPr>
              <w:t>Median</w:t>
            </w:r>
            <w:r w:rsidR="006045B8">
              <w:rPr>
                <w:sz w:val="18"/>
                <w:szCs w:val="18"/>
              </w:rPr>
              <w:t xml:space="preserve"> %</w:t>
            </w:r>
            <w:r w:rsidRPr="009B3884">
              <w:rPr>
                <w:sz w:val="18"/>
                <w:szCs w:val="18"/>
              </w:rPr>
              <w:t xml:space="preserve"> </w:t>
            </w:r>
            <w:r w:rsidR="00AD2333">
              <w:rPr>
                <w:sz w:val="18"/>
                <w:szCs w:val="18"/>
              </w:rPr>
              <w:t xml:space="preserve">not diagnosed </w:t>
            </w:r>
            <w:r w:rsidRPr="009B3884">
              <w:rPr>
                <w:sz w:val="18"/>
                <w:szCs w:val="18"/>
              </w:rPr>
              <w:t>(</w:t>
            </w:r>
            <w:r w:rsidR="003C68FC">
              <w:rPr>
                <w:sz w:val="18"/>
                <w:szCs w:val="18"/>
              </w:rPr>
              <w:t>r</w:t>
            </w:r>
            <w:r w:rsidRPr="009B3884">
              <w:rPr>
                <w:sz w:val="18"/>
                <w:szCs w:val="18"/>
              </w:rPr>
              <w:t>ange)</w:t>
            </w:r>
          </w:p>
        </w:tc>
        <w:tc>
          <w:tcPr>
            <w:tcW w:w="247" w:type="pct"/>
            <w:shd w:val="clear" w:color="auto" w:fill="auto"/>
            <w:vAlign w:val="bottom"/>
          </w:tcPr>
          <w:p w14:paraId="155E14BA" w14:textId="77777777" w:rsidR="006007C8" w:rsidRPr="009B3884" w:rsidRDefault="006007C8" w:rsidP="00F356E8">
            <w:pPr>
              <w:spacing w:after="0" w:line="240" w:lineRule="auto"/>
              <w:jc w:val="center"/>
              <w:rPr>
                <w:sz w:val="18"/>
                <w:szCs w:val="18"/>
              </w:rPr>
            </w:pPr>
            <w:r w:rsidRPr="009B3884">
              <w:rPr>
                <w:sz w:val="18"/>
                <w:szCs w:val="18"/>
              </w:rPr>
              <w:t>Obs</w:t>
            </w:r>
          </w:p>
        </w:tc>
        <w:tc>
          <w:tcPr>
            <w:tcW w:w="490" w:type="pct"/>
            <w:vAlign w:val="bottom"/>
          </w:tcPr>
          <w:p w14:paraId="554DDCBD" w14:textId="005318D9" w:rsidR="006007C8" w:rsidRPr="009B3884" w:rsidRDefault="006007C8" w:rsidP="003C68FC">
            <w:pPr>
              <w:spacing w:after="0" w:line="240" w:lineRule="auto"/>
              <w:jc w:val="center"/>
              <w:rPr>
                <w:sz w:val="18"/>
                <w:szCs w:val="18"/>
              </w:rPr>
            </w:pPr>
            <w:r w:rsidRPr="009B3884">
              <w:rPr>
                <w:sz w:val="18"/>
                <w:szCs w:val="18"/>
              </w:rPr>
              <w:t xml:space="preserve">Mean </w:t>
            </w:r>
            <w:r w:rsidRPr="009B3884">
              <w:rPr>
                <w:i/>
                <w:sz w:val="18"/>
                <w:szCs w:val="18"/>
              </w:rPr>
              <w:t>N</w:t>
            </w:r>
            <w:r w:rsidRPr="009B3884">
              <w:rPr>
                <w:sz w:val="18"/>
                <w:szCs w:val="18"/>
              </w:rPr>
              <w:t xml:space="preserve"> (</w:t>
            </w:r>
            <w:r w:rsidR="00DC1736">
              <w:rPr>
                <w:sz w:val="18"/>
                <w:szCs w:val="18"/>
              </w:rPr>
              <w:t>SD</w:t>
            </w:r>
            <w:r w:rsidRPr="009B3884">
              <w:rPr>
                <w:sz w:val="18"/>
                <w:szCs w:val="18"/>
              </w:rPr>
              <w:t>)</w:t>
            </w:r>
          </w:p>
        </w:tc>
        <w:tc>
          <w:tcPr>
            <w:tcW w:w="376" w:type="pct"/>
            <w:shd w:val="clear" w:color="auto" w:fill="auto"/>
            <w:vAlign w:val="bottom"/>
          </w:tcPr>
          <w:p w14:paraId="271A2F34" w14:textId="0EECFE66" w:rsidR="006007C8" w:rsidRPr="009B3884" w:rsidRDefault="006007C8" w:rsidP="00F356E8">
            <w:pPr>
              <w:spacing w:after="0" w:line="240" w:lineRule="auto"/>
              <w:jc w:val="center"/>
              <w:rPr>
                <w:sz w:val="18"/>
                <w:szCs w:val="18"/>
              </w:rPr>
            </w:pPr>
            <w:r w:rsidRPr="009B3884">
              <w:rPr>
                <w:sz w:val="18"/>
                <w:szCs w:val="18"/>
              </w:rPr>
              <w:t xml:space="preserve">Median </w:t>
            </w:r>
            <w:r w:rsidR="006045B8">
              <w:rPr>
                <w:sz w:val="18"/>
                <w:szCs w:val="18"/>
              </w:rPr>
              <w:t xml:space="preserve">% </w:t>
            </w:r>
            <w:r w:rsidR="00AD2333">
              <w:rPr>
                <w:sz w:val="18"/>
                <w:szCs w:val="18"/>
              </w:rPr>
              <w:t xml:space="preserve">treated </w:t>
            </w:r>
            <w:r w:rsidRPr="009B3884">
              <w:rPr>
                <w:sz w:val="18"/>
                <w:szCs w:val="18"/>
              </w:rPr>
              <w:t>(</w:t>
            </w:r>
            <w:r w:rsidR="003C68FC">
              <w:rPr>
                <w:sz w:val="18"/>
                <w:szCs w:val="18"/>
              </w:rPr>
              <w:t>r</w:t>
            </w:r>
            <w:r w:rsidRPr="009B3884">
              <w:rPr>
                <w:sz w:val="18"/>
                <w:szCs w:val="18"/>
              </w:rPr>
              <w:t>ange)</w:t>
            </w:r>
          </w:p>
        </w:tc>
      </w:tr>
      <w:tr w:rsidR="00AD2333" w:rsidRPr="00934698" w14:paraId="7C438DD4" w14:textId="77777777" w:rsidTr="00F356E8">
        <w:trPr>
          <w:trHeight w:val="89"/>
        </w:trPr>
        <w:tc>
          <w:tcPr>
            <w:tcW w:w="597" w:type="pct"/>
            <w:shd w:val="clear" w:color="auto" w:fill="auto"/>
            <w:vAlign w:val="bottom"/>
          </w:tcPr>
          <w:p w14:paraId="1A3F9E3F" w14:textId="77777777" w:rsidR="006007C8" w:rsidRPr="00934698" w:rsidRDefault="006007C8" w:rsidP="00F356E8">
            <w:pPr>
              <w:spacing w:after="0" w:line="240" w:lineRule="auto"/>
              <w:jc w:val="center"/>
              <w:rPr>
                <w:sz w:val="18"/>
                <w:szCs w:val="18"/>
              </w:rPr>
            </w:pPr>
            <w:r w:rsidRPr="00934698">
              <w:rPr>
                <w:sz w:val="18"/>
                <w:szCs w:val="18"/>
              </w:rPr>
              <w:t>All immigrants</w:t>
            </w:r>
          </w:p>
        </w:tc>
        <w:tc>
          <w:tcPr>
            <w:tcW w:w="245" w:type="pct"/>
            <w:shd w:val="clear" w:color="auto" w:fill="auto"/>
            <w:vAlign w:val="bottom"/>
          </w:tcPr>
          <w:p w14:paraId="15A6A38B" w14:textId="77777777" w:rsidR="006007C8" w:rsidRPr="00934698" w:rsidRDefault="006007C8" w:rsidP="00F356E8">
            <w:pPr>
              <w:spacing w:after="0" w:line="240" w:lineRule="auto"/>
              <w:jc w:val="center"/>
              <w:rPr>
                <w:sz w:val="18"/>
                <w:szCs w:val="18"/>
              </w:rPr>
            </w:pPr>
            <w:r w:rsidRPr="00934698">
              <w:rPr>
                <w:sz w:val="18"/>
                <w:szCs w:val="18"/>
              </w:rPr>
              <w:t>1</w:t>
            </w:r>
            <w:r>
              <w:rPr>
                <w:sz w:val="18"/>
                <w:szCs w:val="18"/>
              </w:rPr>
              <w:t>3</w:t>
            </w:r>
          </w:p>
        </w:tc>
        <w:tc>
          <w:tcPr>
            <w:tcW w:w="490" w:type="pct"/>
            <w:vAlign w:val="bottom"/>
          </w:tcPr>
          <w:p w14:paraId="34DCB801" w14:textId="77777777" w:rsidR="006007C8" w:rsidRPr="00934698" w:rsidRDefault="006007C8" w:rsidP="00F356E8">
            <w:pPr>
              <w:spacing w:after="0" w:line="240" w:lineRule="auto"/>
              <w:jc w:val="center"/>
              <w:rPr>
                <w:sz w:val="18"/>
                <w:szCs w:val="18"/>
              </w:rPr>
            </w:pPr>
            <w:r>
              <w:rPr>
                <w:sz w:val="18"/>
                <w:szCs w:val="18"/>
              </w:rPr>
              <w:t>362</w:t>
            </w:r>
            <w:r w:rsidRPr="00934698">
              <w:rPr>
                <w:sz w:val="18"/>
                <w:szCs w:val="18"/>
              </w:rPr>
              <w:t>.</w:t>
            </w:r>
            <w:r>
              <w:rPr>
                <w:sz w:val="18"/>
                <w:szCs w:val="18"/>
              </w:rPr>
              <w:t>31</w:t>
            </w:r>
            <w:r w:rsidRPr="00934698">
              <w:rPr>
                <w:sz w:val="18"/>
                <w:szCs w:val="18"/>
              </w:rPr>
              <w:t xml:space="preserve"> (</w:t>
            </w:r>
            <w:r>
              <w:rPr>
                <w:sz w:val="18"/>
                <w:szCs w:val="18"/>
              </w:rPr>
              <w:t>504.59</w:t>
            </w:r>
            <w:r w:rsidRPr="00934698">
              <w:rPr>
                <w:sz w:val="18"/>
                <w:szCs w:val="18"/>
              </w:rPr>
              <w:t>)</w:t>
            </w:r>
          </w:p>
        </w:tc>
        <w:tc>
          <w:tcPr>
            <w:tcW w:w="367" w:type="pct"/>
            <w:shd w:val="clear" w:color="auto" w:fill="auto"/>
            <w:vAlign w:val="bottom"/>
          </w:tcPr>
          <w:p w14:paraId="128BD429" w14:textId="77777777" w:rsidR="006007C8" w:rsidRPr="00934698" w:rsidRDefault="006007C8" w:rsidP="00F356E8">
            <w:pPr>
              <w:spacing w:after="0" w:line="240" w:lineRule="auto"/>
              <w:jc w:val="center"/>
              <w:rPr>
                <w:sz w:val="18"/>
                <w:szCs w:val="18"/>
              </w:rPr>
            </w:pPr>
            <w:r>
              <w:rPr>
                <w:sz w:val="18"/>
                <w:szCs w:val="18"/>
              </w:rPr>
              <w:t>78</w:t>
            </w:r>
            <w:r w:rsidRPr="00934698">
              <w:rPr>
                <w:sz w:val="18"/>
                <w:szCs w:val="18"/>
              </w:rPr>
              <w:t>.</w:t>
            </w:r>
            <w:r>
              <w:rPr>
                <w:sz w:val="18"/>
                <w:szCs w:val="18"/>
              </w:rPr>
              <w:t>59</w:t>
            </w:r>
            <w:r w:rsidRPr="00934698">
              <w:rPr>
                <w:sz w:val="18"/>
                <w:szCs w:val="18"/>
              </w:rPr>
              <w:t xml:space="preserve"> (18.62-100.00)</w:t>
            </w:r>
          </w:p>
        </w:tc>
        <w:tc>
          <w:tcPr>
            <w:tcW w:w="245" w:type="pct"/>
            <w:shd w:val="clear" w:color="auto" w:fill="auto"/>
            <w:vAlign w:val="bottom"/>
          </w:tcPr>
          <w:p w14:paraId="1956DB8C" w14:textId="77777777" w:rsidR="006007C8" w:rsidRPr="00934698" w:rsidRDefault="006007C8" w:rsidP="00F356E8">
            <w:pPr>
              <w:spacing w:after="0" w:line="240" w:lineRule="auto"/>
              <w:jc w:val="center"/>
              <w:rPr>
                <w:sz w:val="18"/>
                <w:szCs w:val="18"/>
              </w:rPr>
            </w:pPr>
            <w:r w:rsidRPr="00934698">
              <w:rPr>
                <w:sz w:val="18"/>
                <w:szCs w:val="18"/>
              </w:rPr>
              <w:t>29</w:t>
            </w:r>
          </w:p>
        </w:tc>
        <w:tc>
          <w:tcPr>
            <w:tcW w:w="490" w:type="pct"/>
            <w:vAlign w:val="bottom"/>
          </w:tcPr>
          <w:p w14:paraId="34315B9B" w14:textId="77777777" w:rsidR="006007C8" w:rsidRPr="00934698" w:rsidRDefault="006007C8" w:rsidP="00F356E8">
            <w:pPr>
              <w:spacing w:after="0" w:line="240" w:lineRule="auto"/>
              <w:jc w:val="center"/>
              <w:rPr>
                <w:sz w:val="18"/>
                <w:szCs w:val="18"/>
              </w:rPr>
            </w:pPr>
            <w:r>
              <w:rPr>
                <w:sz w:val="18"/>
                <w:szCs w:val="18"/>
              </w:rPr>
              <w:t>3378</w:t>
            </w:r>
            <w:r w:rsidRPr="00934698">
              <w:rPr>
                <w:sz w:val="18"/>
                <w:szCs w:val="18"/>
              </w:rPr>
              <w:t>.</w:t>
            </w:r>
            <w:r>
              <w:rPr>
                <w:sz w:val="18"/>
                <w:szCs w:val="18"/>
              </w:rPr>
              <w:t>72 (12573</w:t>
            </w:r>
            <w:r w:rsidRPr="00934698">
              <w:rPr>
                <w:sz w:val="18"/>
                <w:szCs w:val="18"/>
              </w:rPr>
              <w:t>.</w:t>
            </w:r>
            <w:r>
              <w:rPr>
                <w:sz w:val="18"/>
                <w:szCs w:val="18"/>
              </w:rPr>
              <w:t>30</w:t>
            </w:r>
            <w:r w:rsidRPr="00934698">
              <w:rPr>
                <w:sz w:val="18"/>
                <w:szCs w:val="18"/>
              </w:rPr>
              <w:t>)</w:t>
            </w:r>
          </w:p>
        </w:tc>
        <w:tc>
          <w:tcPr>
            <w:tcW w:w="339" w:type="pct"/>
            <w:shd w:val="clear" w:color="auto" w:fill="auto"/>
            <w:vAlign w:val="bottom"/>
          </w:tcPr>
          <w:p w14:paraId="649429AA" w14:textId="77777777" w:rsidR="006007C8" w:rsidRPr="00934698" w:rsidRDefault="006007C8" w:rsidP="00F356E8">
            <w:pPr>
              <w:spacing w:after="0" w:line="240" w:lineRule="auto"/>
              <w:jc w:val="center"/>
              <w:rPr>
                <w:sz w:val="18"/>
                <w:szCs w:val="18"/>
              </w:rPr>
            </w:pPr>
            <w:r w:rsidRPr="00934698">
              <w:rPr>
                <w:sz w:val="18"/>
                <w:szCs w:val="18"/>
              </w:rPr>
              <w:t>3.</w:t>
            </w:r>
            <w:r>
              <w:rPr>
                <w:sz w:val="18"/>
                <w:szCs w:val="18"/>
              </w:rPr>
              <w:t xml:space="preserve">20 </w:t>
            </w:r>
            <w:r w:rsidRPr="00934698">
              <w:rPr>
                <w:sz w:val="18"/>
                <w:szCs w:val="18"/>
              </w:rPr>
              <w:t>(0.00-23.33)</w:t>
            </w:r>
          </w:p>
        </w:tc>
        <w:tc>
          <w:tcPr>
            <w:tcW w:w="247" w:type="pct"/>
            <w:shd w:val="clear" w:color="auto" w:fill="auto"/>
            <w:vAlign w:val="bottom"/>
          </w:tcPr>
          <w:p w14:paraId="230F4F3A" w14:textId="77777777" w:rsidR="006007C8" w:rsidRPr="00934698" w:rsidRDefault="006007C8" w:rsidP="00F356E8">
            <w:pPr>
              <w:spacing w:after="0" w:line="240" w:lineRule="auto"/>
              <w:jc w:val="center"/>
              <w:rPr>
                <w:sz w:val="18"/>
                <w:szCs w:val="18"/>
              </w:rPr>
            </w:pPr>
            <w:r w:rsidRPr="00934698">
              <w:rPr>
                <w:sz w:val="18"/>
                <w:szCs w:val="18"/>
              </w:rPr>
              <w:t>5</w:t>
            </w:r>
          </w:p>
        </w:tc>
        <w:tc>
          <w:tcPr>
            <w:tcW w:w="495" w:type="pct"/>
            <w:vAlign w:val="bottom"/>
          </w:tcPr>
          <w:p w14:paraId="1D5F3033" w14:textId="77777777" w:rsidR="006007C8" w:rsidRPr="00934698" w:rsidRDefault="006007C8" w:rsidP="00F356E8">
            <w:pPr>
              <w:spacing w:after="0" w:line="240" w:lineRule="auto"/>
              <w:jc w:val="center"/>
              <w:rPr>
                <w:sz w:val="18"/>
                <w:szCs w:val="18"/>
              </w:rPr>
            </w:pPr>
            <w:r>
              <w:rPr>
                <w:sz w:val="18"/>
                <w:szCs w:val="18"/>
              </w:rPr>
              <w:t>375</w:t>
            </w:r>
            <w:r w:rsidRPr="00934698">
              <w:rPr>
                <w:sz w:val="18"/>
                <w:szCs w:val="18"/>
              </w:rPr>
              <w:t>.</w:t>
            </w:r>
            <w:r>
              <w:rPr>
                <w:sz w:val="18"/>
                <w:szCs w:val="18"/>
              </w:rPr>
              <w:t>60</w:t>
            </w:r>
            <w:r w:rsidRPr="00934698">
              <w:rPr>
                <w:sz w:val="18"/>
                <w:szCs w:val="18"/>
              </w:rPr>
              <w:t xml:space="preserve"> (</w:t>
            </w:r>
            <w:r>
              <w:rPr>
                <w:sz w:val="18"/>
                <w:szCs w:val="18"/>
              </w:rPr>
              <w:t>483</w:t>
            </w:r>
            <w:r w:rsidRPr="00934698">
              <w:rPr>
                <w:sz w:val="18"/>
                <w:szCs w:val="18"/>
              </w:rPr>
              <w:t>.</w:t>
            </w:r>
            <w:r>
              <w:rPr>
                <w:sz w:val="18"/>
                <w:szCs w:val="18"/>
              </w:rPr>
              <w:t>47</w:t>
            </w:r>
            <w:r w:rsidRPr="00934698">
              <w:rPr>
                <w:sz w:val="18"/>
                <w:szCs w:val="18"/>
              </w:rPr>
              <w:t>)</w:t>
            </w:r>
          </w:p>
        </w:tc>
        <w:tc>
          <w:tcPr>
            <w:tcW w:w="372" w:type="pct"/>
            <w:shd w:val="clear" w:color="auto" w:fill="auto"/>
            <w:vAlign w:val="bottom"/>
          </w:tcPr>
          <w:p w14:paraId="67C8DCFB" w14:textId="77777777" w:rsidR="006007C8" w:rsidRPr="00934698" w:rsidRDefault="006007C8" w:rsidP="00F356E8">
            <w:pPr>
              <w:spacing w:after="0" w:line="240" w:lineRule="auto"/>
              <w:jc w:val="center"/>
              <w:rPr>
                <w:sz w:val="18"/>
                <w:szCs w:val="18"/>
              </w:rPr>
            </w:pPr>
            <w:r w:rsidRPr="00934698">
              <w:rPr>
                <w:sz w:val="18"/>
                <w:szCs w:val="18"/>
              </w:rPr>
              <w:t>26.16 (</w:t>
            </w:r>
            <w:r>
              <w:rPr>
                <w:sz w:val="18"/>
                <w:szCs w:val="18"/>
              </w:rPr>
              <w:t>0</w:t>
            </w:r>
            <w:r w:rsidRPr="00934698">
              <w:rPr>
                <w:sz w:val="18"/>
                <w:szCs w:val="18"/>
              </w:rPr>
              <w:t>.</w:t>
            </w:r>
            <w:r>
              <w:rPr>
                <w:sz w:val="18"/>
                <w:szCs w:val="18"/>
              </w:rPr>
              <w:t>16</w:t>
            </w:r>
            <w:r w:rsidRPr="00934698">
              <w:rPr>
                <w:sz w:val="18"/>
                <w:szCs w:val="18"/>
              </w:rPr>
              <w:t>-78.99)</w:t>
            </w:r>
          </w:p>
        </w:tc>
        <w:tc>
          <w:tcPr>
            <w:tcW w:w="247" w:type="pct"/>
            <w:shd w:val="clear" w:color="auto" w:fill="auto"/>
            <w:vAlign w:val="bottom"/>
          </w:tcPr>
          <w:p w14:paraId="1FD27BD3" w14:textId="77777777" w:rsidR="006007C8" w:rsidRPr="00934698" w:rsidRDefault="006007C8" w:rsidP="00F356E8">
            <w:pPr>
              <w:spacing w:after="0" w:line="240" w:lineRule="auto"/>
              <w:jc w:val="center"/>
              <w:rPr>
                <w:sz w:val="18"/>
                <w:szCs w:val="18"/>
              </w:rPr>
            </w:pPr>
            <w:r>
              <w:rPr>
                <w:sz w:val="18"/>
                <w:szCs w:val="18"/>
              </w:rPr>
              <w:t>7</w:t>
            </w:r>
          </w:p>
        </w:tc>
        <w:tc>
          <w:tcPr>
            <w:tcW w:w="490" w:type="pct"/>
            <w:vAlign w:val="bottom"/>
          </w:tcPr>
          <w:p w14:paraId="68E5240B" w14:textId="77777777" w:rsidR="006007C8" w:rsidRPr="00934698" w:rsidRDefault="006007C8" w:rsidP="00F356E8">
            <w:pPr>
              <w:spacing w:after="0" w:line="240" w:lineRule="auto"/>
              <w:jc w:val="center"/>
              <w:rPr>
                <w:sz w:val="18"/>
                <w:szCs w:val="18"/>
              </w:rPr>
            </w:pPr>
            <w:r>
              <w:rPr>
                <w:sz w:val="18"/>
                <w:szCs w:val="18"/>
              </w:rPr>
              <w:t>69</w:t>
            </w:r>
            <w:r w:rsidRPr="00934698">
              <w:rPr>
                <w:sz w:val="18"/>
                <w:szCs w:val="18"/>
              </w:rPr>
              <w:t>.</w:t>
            </w:r>
            <w:r>
              <w:rPr>
                <w:sz w:val="18"/>
                <w:szCs w:val="18"/>
              </w:rPr>
              <w:t>57</w:t>
            </w:r>
            <w:r w:rsidRPr="00934698">
              <w:rPr>
                <w:sz w:val="18"/>
                <w:szCs w:val="18"/>
              </w:rPr>
              <w:t xml:space="preserve"> (</w:t>
            </w:r>
            <w:r>
              <w:rPr>
                <w:sz w:val="18"/>
                <w:szCs w:val="18"/>
              </w:rPr>
              <w:t>169</w:t>
            </w:r>
            <w:r w:rsidRPr="00934698">
              <w:rPr>
                <w:sz w:val="18"/>
                <w:szCs w:val="18"/>
              </w:rPr>
              <w:t>.</w:t>
            </w:r>
            <w:r>
              <w:rPr>
                <w:sz w:val="18"/>
                <w:szCs w:val="18"/>
              </w:rPr>
              <w:t>54</w:t>
            </w:r>
            <w:r w:rsidRPr="00934698">
              <w:rPr>
                <w:sz w:val="18"/>
                <w:szCs w:val="18"/>
              </w:rPr>
              <w:t>)</w:t>
            </w:r>
          </w:p>
        </w:tc>
        <w:tc>
          <w:tcPr>
            <w:tcW w:w="376" w:type="pct"/>
            <w:shd w:val="clear" w:color="auto" w:fill="auto"/>
            <w:vAlign w:val="bottom"/>
          </w:tcPr>
          <w:p w14:paraId="39A4A465" w14:textId="77777777" w:rsidR="006007C8" w:rsidRPr="00934698" w:rsidRDefault="006007C8" w:rsidP="00F356E8">
            <w:pPr>
              <w:spacing w:after="0" w:line="240" w:lineRule="auto"/>
              <w:jc w:val="center"/>
              <w:rPr>
                <w:sz w:val="18"/>
                <w:szCs w:val="18"/>
              </w:rPr>
            </w:pPr>
            <w:r w:rsidRPr="00934698">
              <w:rPr>
                <w:sz w:val="18"/>
                <w:szCs w:val="18"/>
              </w:rPr>
              <w:t>100.00 (</w:t>
            </w:r>
            <w:r>
              <w:rPr>
                <w:sz w:val="18"/>
                <w:szCs w:val="18"/>
              </w:rPr>
              <w:t>55.56</w:t>
            </w:r>
            <w:r w:rsidRPr="00934698">
              <w:rPr>
                <w:sz w:val="18"/>
                <w:szCs w:val="18"/>
              </w:rPr>
              <w:t>-100.00)</w:t>
            </w:r>
          </w:p>
        </w:tc>
      </w:tr>
      <w:tr w:rsidR="00AD2333" w:rsidRPr="00934698" w14:paraId="3E806DED" w14:textId="77777777" w:rsidTr="00F356E8">
        <w:trPr>
          <w:trHeight w:val="99"/>
        </w:trPr>
        <w:tc>
          <w:tcPr>
            <w:tcW w:w="597" w:type="pct"/>
            <w:shd w:val="clear" w:color="auto" w:fill="auto"/>
            <w:vAlign w:val="bottom"/>
          </w:tcPr>
          <w:p w14:paraId="46A507BC" w14:textId="77777777" w:rsidR="006007C8" w:rsidRPr="00934698" w:rsidRDefault="006007C8" w:rsidP="00F356E8">
            <w:pPr>
              <w:spacing w:after="0" w:line="240" w:lineRule="auto"/>
              <w:jc w:val="center"/>
              <w:rPr>
                <w:sz w:val="18"/>
                <w:szCs w:val="18"/>
              </w:rPr>
            </w:pPr>
            <w:r w:rsidRPr="00934698">
              <w:rPr>
                <w:sz w:val="18"/>
                <w:szCs w:val="18"/>
              </w:rPr>
              <w:t>Asylum seekers and refugees</w:t>
            </w:r>
          </w:p>
        </w:tc>
        <w:tc>
          <w:tcPr>
            <w:tcW w:w="245" w:type="pct"/>
            <w:shd w:val="clear" w:color="auto" w:fill="auto"/>
            <w:vAlign w:val="bottom"/>
          </w:tcPr>
          <w:p w14:paraId="44268BBE" w14:textId="77777777" w:rsidR="006007C8" w:rsidRPr="00934698" w:rsidRDefault="006007C8" w:rsidP="00F356E8">
            <w:pPr>
              <w:spacing w:after="0" w:line="240" w:lineRule="auto"/>
              <w:jc w:val="center"/>
              <w:rPr>
                <w:sz w:val="18"/>
                <w:szCs w:val="18"/>
              </w:rPr>
            </w:pPr>
            <w:r w:rsidRPr="00934698">
              <w:rPr>
                <w:sz w:val="18"/>
                <w:szCs w:val="18"/>
              </w:rPr>
              <w:t>6</w:t>
            </w:r>
          </w:p>
        </w:tc>
        <w:tc>
          <w:tcPr>
            <w:tcW w:w="490" w:type="pct"/>
            <w:vAlign w:val="bottom"/>
          </w:tcPr>
          <w:p w14:paraId="15CBC6B3" w14:textId="77777777" w:rsidR="006007C8" w:rsidRPr="00934698" w:rsidRDefault="006007C8" w:rsidP="00F356E8">
            <w:pPr>
              <w:spacing w:after="0" w:line="240" w:lineRule="auto"/>
              <w:jc w:val="center"/>
              <w:rPr>
                <w:sz w:val="18"/>
                <w:szCs w:val="18"/>
              </w:rPr>
            </w:pPr>
            <w:r w:rsidRPr="00934698">
              <w:rPr>
                <w:sz w:val="18"/>
                <w:szCs w:val="18"/>
              </w:rPr>
              <w:t>3869.83 (3986.62)</w:t>
            </w:r>
          </w:p>
        </w:tc>
        <w:tc>
          <w:tcPr>
            <w:tcW w:w="367" w:type="pct"/>
            <w:shd w:val="clear" w:color="auto" w:fill="auto"/>
            <w:vAlign w:val="bottom"/>
          </w:tcPr>
          <w:p w14:paraId="4592903A" w14:textId="77777777" w:rsidR="006007C8" w:rsidRPr="00934698" w:rsidRDefault="006007C8" w:rsidP="00F356E8">
            <w:pPr>
              <w:spacing w:after="0" w:line="240" w:lineRule="auto"/>
              <w:jc w:val="center"/>
              <w:rPr>
                <w:sz w:val="18"/>
                <w:szCs w:val="18"/>
              </w:rPr>
            </w:pPr>
            <w:r w:rsidRPr="00934698">
              <w:rPr>
                <w:sz w:val="18"/>
                <w:szCs w:val="18"/>
              </w:rPr>
              <w:t>89.81 (57.81-100.00)</w:t>
            </w:r>
          </w:p>
        </w:tc>
        <w:tc>
          <w:tcPr>
            <w:tcW w:w="245" w:type="pct"/>
            <w:shd w:val="clear" w:color="auto" w:fill="auto"/>
            <w:vAlign w:val="bottom"/>
          </w:tcPr>
          <w:p w14:paraId="22B3DAB0" w14:textId="77777777" w:rsidR="006007C8" w:rsidRPr="00934698" w:rsidRDefault="006007C8" w:rsidP="00F356E8">
            <w:pPr>
              <w:spacing w:after="0" w:line="240" w:lineRule="auto"/>
              <w:jc w:val="center"/>
              <w:rPr>
                <w:sz w:val="18"/>
                <w:szCs w:val="18"/>
              </w:rPr>
            </w:pPr>
            <w:r w:rsidRPr="00934698">
              <w:rPr>
                <w:sz w:val="18"/>
                <w:szCs w:val="18"/>
              </w:rPr>
              <w:t>19</w:t>
            </w:r>
          </w:p>
        </w:tc>
        <w:tc>
          <w:tcPr>
            <w:tcW w:w="490" w:type="pct"/>
            <w:vAlign w:val="bottom"/>
          </w:tcPr>
          <w:p w14:paraId="68D94EB4" w14:textId="77777777" w:rsidR="006007C8" w:rsidRPr="00934698" w:rsidRDefault="006007C8" w:rsidP="00F356E8">
            <w:pPr>
              <w:spacing w:after="0" w:line="240" w:lineRule="auto"/>
              <w:jc w:val="center"/>
              <w:rPr>
                <w:sz w:val="18"/>
                <w:szCs w:val="18"/>
              </w:rPr>
            </w:pPr>
            <w:r w:rsidRPr="00934698">
              <w:rPr>
                <w:sz w:val="18"/>
                <w:szCs w:val="18"/>
              </w:rPr>
              <w:t>6261.05 (5990.31)</w:t>
            </w:r>
          </w:p>
        </w:tc>
        <w:tc>
          <w:tcPr>
            <w:tcW w:w="339" w:type="pct"/>
            <w:shd w:val="clear" w:color="auto" w:fill="auto"/>
            <w:vAlign w:val="bottom"/>
          </w:tcPr>
          <w:p w14:paraId="73AD3524" w14:textId="77777777" w:rsidR="006007C8" w:rsidRPr="00934698" w:rsidRDefault="006007C8" w:rsidP="00F356E8">
            <w:pPr>
              <w:spacing w:after="0" w:line="240" w:lineRule="auto"/>
              <w:jc w:val="center"/>
              <w:rPr>
                <w:sz w:val="18"/>
                <w:szCs w:val="18"/>
              </w:rPr>
            </w:pPr>
            <w:r w:rsidRPr="00934698">
              <w:rPr>
                <w:sz w:val="18"/>
                <w:szCs w:val="18"/>
              </w:rPr>
              <w:t>3,11 (0.11-60.00</w:t>
            </w:r>
          </w:p>
        </w:tc>
        <w:tc>
          <w:tcPr>
            <w:tcW w:w="247" w:type="pct"/>
            <w:shd w:val="clear" w:color="auto" w:fill="auto"/>
            <w:vAlign w:val="bottom"/>
          </w:tcPr>
          <w:p w14:paraId="56DC998B" w14:textId="77777777" w:rsidR="006007C8" w:rsidRPr="00934698" w:rsidRDefault="006007C8" w:rsidP="00F356E8">
            <w:pPr>
              <w:spacing w:after="0" w:line="240" w:lineRule="auto"/>
              <w:jc w:val="center"/>
              <w:rPr>
                <w:sz w:val="18"/>
                <w:szCs w:val="18"/>
              </w:rPr>
            </w:pPr>
            <w:r w:rsidRPr="00934698">
              <w:rPr>
                <w:sz w:val="18"/>
                <w:szCs w:val="18"/>
              </w:rPr>
              <w:t>5</w:t>
            </w:r>
          </w:p>
        </w:tc>
        <w:tc>
          <w:tcPr>
            <w:tcW w:w="495" w:type="pct"/>
            <w:vAlign w:val="bottom"/>
          </w:tcPr>
          <w:p w14:paraId="67FB3FE3" w14:textId="77777777" w:rsidR="006007C8" w:rsidRPr="00934698" w:rsidRDefault="006007C8" w:rsidP="00F356E8">
            <w:pPr>
              <w:spacing w:after="0" w:line="240" w:lineRule="auto"/>
              <w:jc w:val="center"/>
              <w:rPr>
                <w:sz w:val="18"/>
                <w:szCs w:val="18"/>
              </w:rPr>
            </w:pPr>
            <w:r w:rsidRPr="00934698">
              <w:rPr>
                <w:sz w:val="18"/>
                <w:szCs w:val="18"/>
              </w:rPr>
              <w:t>6181.20 (4585.60)</w:t>
            </w:r>
          </w:p>
        </w:tc>
        <w:tc>
          <w:tcPr>
            <w:tcW w:w="372" w:type="pct"/>
            <w:shd w:val="clear" w:color="auto" w:fill="auto"/>
            <w:vAlign w:val="bottom"/>
          </w:tcPr>
          <w:p w14:paraId="2CCED1DD" w14:textId="77777777" w:rsidR="006007C8" w:rsidRPr="00934698" w:rsidRDefault="006007C8" w:rsidP="00F356E8">
            <w:pPr>
              <w:spacing w:after="0" w:line="240" w:lineRule="auto"/>
              <w:jc w:val="center"/>
              <w:rPr>
                <w:sz w:val="18"/>
                <w:szCs w:val="18"/>
              </w:rPr>
            </w:pPr>
            <w:r w:rsidRPr="00934698">
              <w:rPr>
                <w:sz w:val="18"/>
                <w:szCs w:val="18"/>
              </w:rPr>
              <w:t>5.28 (0.12-64.51)</w:t>
            </w:r>
          </w:p>
        </w:tc>
        <w:tc>
          <w:tcPr>
            <w:tcW w:w="247" w:type="pct"/>
            <w:shd w:val="clear" w:color="auto" w:fill="auto"/>
            <w:vAlign w:val="bottom"/>
          </w:tcPr>
          <w:p w14:paraId="1555E26E" w14:textId="77777777" w:rsidR="006007C8" w:rsidRPr="00934698" w:rsidRDefault="006007C8" w:rsidP="00F356E8">
            <w:pPr>
              <w:spacing w:after="0" w:line="240" w:lineRule="auto"/>
              <w:jc w:val="center"/>
              <w:rPr>
                <w:sz w:val="18"/>
                <w:szCs w:val="18"/>
              </w:rPr>
            </w:pPr>
            <w:r>
              <w:rPr>
                <w:sz w:val="18"/>
                <w:szCs w:val="18"/>
              </w:rPr>
              <w:t>5</w:t>
            </w:r>
          </w:p>
        </w:tc>
        <w:tc>
          <w:tcPr>
            <w:tcW w:w="490" w:type="pct"/>
            <w:vAlign w:val="bottom"/>
          </w:tcPr>
          <w:p w14:paraId="1ADC52F5" w14:textId="77777777" w:rsidR="006007C8" w:rsidRPr="00934698" w:rsidRDefault="006007C8" w:rsidP="00F356E8">
            <w:pPr>
              <w:spacing w:after="0" w:line="240" w:lineRule="auto"/>
              <w:jc w:val="center"/>
              <w:rPr>
                <w:sz w:val="18"/>
                <w:szCs w:val="18"/>
              </w:rPr>
            </w:pPr>
            <w:r>
              <w:rPr>
                <w:sz w:val="18"/>
                <w:szCs w:val="18"/>
              </w:rPr>
              <w:t>51</w:t>
            </w:r>
            <w:r w:rsidRPr="00934698">
              <w:rPr>
                <w:sz w:val="18"/>
                <w:szCs w:val="18"/>
              </w:rPr>
              <w:t>.</w:t>
            </w:r>
            <w:r>
              <w:rPr>
                <w:sz w:val="18"/>
                <w:szCs w:val="18"/>
              </w:rPr>
              <w:t>40</w:t>
            </w:r>
            <w:r w:rsidRPr="00934698">
              <w:rPr>
                <w:sz w:val="18"/>
                <w:szCs w:val="18"/>
              </w:rPr>
              <w:t xml:space="preserve"> (</w:t>
            </w:r>
            <w:r>
              <w:rPr>
                <w:sz w:val="18"/>
                <w:szCs w:val="18"/>
              </w:rPr>
              <w:t>40</w:t>
            </w:r>
            <w:r w:rsidRPr="00934698">
              <w:rPr>
                <w:sz w:val="18"/>
                <w:szCs w:val="18"/>
              </w:rPr>
              <w:t>.</w:t>
            </w:r>
            <w:r>
              <w:rPr>
                <w:sz w:val="18"/>
                <w:szCs w:val="18"/>
              </w:rPr>
              <w:t>78</w:t>
            </w:r>
            <w:r w:rsidRPr="00934698">
              <w:rPr>
                <w:sz w:val="18"/>
                <w:szCs w:val="18"/>
              </w:rPr>
              <w:t>)</w:t>
            </w:r>
          </w:p>
        </w:tc>
        <w:tc>
          <w:tcPr>
            <w:tcW w:w="376" w:type="pct"/>
            <w:shd w:val="clear" w:color="auto" w:fill="auto"/>
            <w:vAlign w:val="bottom"/>
          </w:tcPr>
          <w:p w14:paraId="11672EF0" w14:textId="77777777" w:rsidR="006007C8" w:rsidRPr="00934698" w:rsidRDefault="006007C8" w:rsidP="00F356E8">
            <w:pPr>
              <w:spacing w:after="0" w:line="240" w:lineRule="auto"/>
              <w:jc w:val="center"/>
              <w:rPr>
                <w:sz w:val="18"/>
                <w:szCs w:val="18"/>
              </w:rPr>
            </w:pPr>
            <w:r>
              <w:rPr>
                <w:sz w:val="18"/>
                <w:szCs w:val="18"/>
              </w:rPr>
              <w:t>72</w:t>
            </w:r>
            <w:r w:rsidRPr="00934698">
              <w:rPr>
                <w:sz w:val="18"/>
                <w:szCs w:val="18"/>
              </w:rPr>
              <w:t>.</w:t>
            </w:r>
            <w:r>
              <w:rPr>
                <w:sz w:val="18"/>
                <w:szCs w:val="18"/>
              </w:rPr>
              <w:t>27</w:t>
            </w:r>
            <w:r w:rsidRPr="00934698">
              <w:rPr>
                <w:sz w:val="18"/>
                <w:szCs w:val="18"/>
              </w:rPr>
              <w:t xml:space="preserve"> (57.66-100.00)</w:t>
            </w:r>
          </w:p>
        </w:tc>
      </w:tr>
      <w:tr w:rsidR="00AD2333" w:rsidRPr="00934698" w14:paraId="00284600" w14:textId="77777777" w:rsidTr="00F356E8">
        <w:trPr>
          <w:trHeight w:val="99"/>
        </w:trPr>
        <w:tc>
          <w:tcPr>
            <w:tcW w:w="597" w:type="pct"/>
            <w:shd w:val="clear" w:color="auto" w:fill="auto"/>
            <w:vAlign w:val="bottom"/>
          </w:tcPr>
          <w:p w14:paraId="6005F48A" w14:textId="77777777" w:rsidR="006007C8" w:rsidRPr="00934698" w:rsidRDefault="006007C8" w:rsidP="00F356E8">
            <w:pPr>
              <w:spacing w:after="0" w:line="240" w:lineRule="auto"/>
              <w:jc w:val="center"/>
              <w:rPr>
                <w:sz w:val="18"/>
                <w:szCs w:val="18"/>
              </w:rPr>
            </w:pPr>
            <w:r w:rsidRPr="00934698">
              <w:rPr>
                <w:sz w:val="18"/>
                <w:szCs w:val="18"/>
              </w:rPr>
              <w:t>HIV migrants</w:t>
            </w:r>
          </w:p>
        </w:tc>
        <w:tc>
          <w:tcPr>
            <w:tcW w:w="245" w:type="pct"/>
            <w:shd w:val="clear" w:color="auto" w:fill="auto"/>
            <w:vAlign w:val="bottom"/>
          </w:tcPr>
          <w:p w14:paraId="5F832AFF" w14:textId="77777777" w:rsidR="006007C8" w:rsidRPr="00934698" w:rsidRDefault="006007C8" w:rsidP="00F356E8">
            <w:pPr>
              <w:spacing w:after="0" w:line="240" w:lineRule="auto"/>
              <w:jc w:val="center"/>
              <w:rPr>
                <w:sz w:val="18"/>
                <w:szCs w:val="18"/>
              </w:rPr>
            </w:pPr>
            <w:r w:rsidRPr="00934698">
              <w:rPr>
                <w:sz w:val="18"/>
                <w:szCs w:val="18"/>
              </w:rPr>
              <w:t>5</w:t>
            </w:r>
          </w:p>
        </w:tc>
        <w:tc>
          <w:tcPr>
            <w:tcW w:w="490" w:type="pct"/>
            <w:vAlign w:val="bottom"/>
          </w:tcPr>
          <w:p w14:paraId="461562CF" w14:textId="77777777" w:rsidR="006007C8" w:rsidRPr="00934698" w:rsidRDefault="006007C8" w:rsidP="00F356E8">
            <w:pPr>
              <w:spacing w:after="0" w:line="240" w:lineRule="auto"/>
              <w:jc w:val="center"/>
              <w:rPr>
                <w:sz w:val="18"/>
                <w:szCs w:val="18"/>
              </w:rPr>
            </w:pPr>
            <w:r w:rsidRPr="00934698">
              <w:rPr>
                <w:sz w:val="18"/>
                <w:szCs w:val="18"/>
              </w:rPr>
              <w:t>327.80 (96.60)</w:t>
            </w:r>
          </w:p>
        </w:tc>
        <w:tc>
          <w:tcPr>
            <w:tcW w:w="367" w:type="pct"/>
            <w:shd w:val="clear" w:color="auto" w:fill="auto"/>
            <w:vAlign w:val="bottom"/>
          </w:tcPr>
          <w:p w14:paraId="3D7C87CD" w14:textId="77777777" w:rsidR="006007C8" w:rsidRPr="00934698" w:rsidRDefault="006007C8" w:rsidP="00F356E8">
            <w:pPr>
              <w:spacing w:after="0" w:line="240" w:lineRule="auto"/>
              <w:jc w:val="center"/>
              <w:rPr>
                <w:sz w:val="18"/>
                <w:szCs w:val="18"/>
              </w:rPr>
            </w:pPr>
            <w:r w:rsidRPr="00500DE2">
              <w:rPr>
                <w:sz w:val="18"/>
                <w:szCs w:val="18"/>
              </w:rPr>
              <w:t>70.62</w:t>
            </w:r>
            <w:r w:rsidRPr="00934698">
              <w:rPr>
                <w:sz w:val="18"/>
                <w:szCs w:val="18"/>
              </w:rPr>
              <w:t xml:space="preserve"> (64.42-99.35)</w:t>
            </w:r>
          </w:p>
        </w:tc>
        <w:tc>
          <w:tcPr>
            <w:tcW w:w="245" w:type="pct"/>
            <w:shd w:val="clear" w:color="auto" w:fill="auto"/>
            <w:vAlign w:val="bottom"/>
          </w:tcPr>
          <w:p w14:paraId="6D728CD3" w14:textId="77777777" w:rsidR="006007C8" w:rsidRPr="00934698" w:rsidRDefault="006007C8" w:rsidP="00F356E8">
            <w:pPr>
              <w:spacing w:after="0" w:line="240" w:lineRule="auto"/>
              <w:jc w:val="center"/>
              <w:rPr>
                <w:sz w:val="18"/>
                <w:szCs w:val="18"/>
              </w:rPr>
            </w:pPr>
            <w:r w:rsidRPr="00934698">
              <w:rPr>
                <w:sz w:val="18"/>
                <w:szCs w:val="18"/>
              </w:rPr>
              <w:t>1</w:t>
            </w:r>
            <w:r>
              <w:rPr>
                <w:sz w:val="18"/>
                <w:szCs w:val="18"/>
              </w:rPr>
              <w:t>6</w:t>
            </w:r>
          </w:p>
        </w:tc>
        <w:tc>
          <w:tcPr>
            <w:tcW w:w="490" w:type="pct"/>
            <w:vAlign w:val="bottom"/>
          </w:tcPr>
          <w:p w14:paraId="5E91742F" w14:textId="77777777" w:rsidR="006007C8" w:rsidRPr="00934698" w:rsidRDefault="006007C8" w:rsidP="00F356E8">
            <w:pPr>
              <w:spacing w:after="0" w:line="240" w:lineRule="auto"/>
              <w:jc w:val="center"/>
              <w:rPr>
                <w:sz w:val="18"/>
                <w:szCs w:val="18"/>
              </w:rPr>
            </w:pPr>
            <w:r w:rsidRPr="00934698">
              <w:rPr>
                <w:sz w:val="18"/>
                <w:szCs w:val="18"/>
              </w:rPr>
              <w:t>179.</w:t>
            </w:r>
            <w:r>
              <w:rPr>
                <w:sz w:val="18"/>
                <w:szCs w:val="18"/>
              </w:rPr>
              <w:t>69</w:t>
            </w:r>
            <w:r w:rsidRPr="00934698">
              <w:rPr>
                <w:sz w:val="18"/>
                <w:szCs w:val="18"/>
              </w:rPr>
              <w:t xml:space="preserve"> (</w:t>
            </w:r>
            <w:r>
              <w:rPr>
                <w:sz w:val="18"/>
                <w:szCs w:val="18"/>
              </w:rPr>
              <w:t>64</w:t>
            </w:r>
            <w:r w:rsidRPr="00934698">
              <w:rPr>
                <w:sz w:val="18"/>
                <w:szCs w:val="18"/>
              </w:rPr>
              <w:t>.</w:t>
            </w:r>
            <w:r>
              <w:rPr>
                <w:sz w:val="18"/>
                <w:szCs w:val="18"/>
              </w:rPr>
              <w:t>25</w:t>
            </w:r>
            <w:r w:rsidRPr="00934698">
              <w:rPr>
                <w:sz w:val="18"/>
                <w:szCs w:val="18"/>
              </w:rPr>
              <w:t>)</w:t>
            </w:r>
          </w:p>
        </w:tc>
        <w:tc>
          <w:tcPr>
            <w:tcW w:w="339" w:type="pct"/>
            <w:shd w:val="clear" w:color="auto" w:fill="auto"/>
            <w:vAlign w:val="bottom"/>
          </w:tcPr>
          <w:p w14:paraId="0D2320E5" w14:textId="77777777" w:rsidR="006007C8" w:rsidRPr="00934698" w:rsidRDefault="006007C8" w:rsidP="00F356E8">
            <w:pPr>
              <w:spacing w:after="0" w:line="240" w:lineRule="auto"/>
              <w:jc w:val="center"/>
              <w:rPr>
                <w:sz w:val="18"/>
                <w:szCs w:val="18"/>
              </w:rPr>
            </w:pPr>
            <w:r>
              <w:rPr>
                <w:sz w:val="18"/>
                <w:szCs w:val="18"/>
              </w:rPr>
              <w:t>16.84</w:t>
            </w:r>
            <w:r w:rsidRPr="00934698">
              <w:rPr>
                <w:sz w:val="18"/>
                <w:szCs w:val="18"/>
              </w:rPr>
              <w:t xml:space="preserve"> (1.61-95.16)</w:t>
            </w:r>
          </w:p>
        </w:tc>
        <w:tc>
          <w:tcPr>
            <w:tcW w:w="247" w:type="pct"/>
            <w:shd w:val="clear" w:color="auto" w:fill="auto"/>
            <w:noWrap/>
            <w:vAlign w:val="bottom"/>
          </w:tcPr>
          <w:p w14:paraId="17B1A14C" w14:textId="77777777" w:rsidR="006007C8" w:rsidRPr="00934698" w:rsidRDefault="006007C8" w:rsidP="00F356E8">
            <w:pPr>
              <w:spacing w:after="0" w:line="240" w:lineRule="auto"/>
              <w:jc w:val="center"/>
              <w:rPr>
                <w:sz w:val="18"/>
                <w:szCs w:val="18"/>
              </w:rPr>
            </w:pPr>
            <w:r w:rsidRPr="00934698">
              <w:rPr>
                <w:sz w:val="18"/>
                <w:szCs w:val="18"/>
              </w:rPr>
              <w:t>0</w:t>
            </w:r>
          </w:p>
        </w:tc>
        <w:tc>
          <w:tcPr>
            <w:tcW w:w="495" w:type="pct"/>
            <w:vAlign w:val="bottom"/>
          </w:tcPr>
          <w:p w14:paraId="1485AB9E" w14:textId="77777777" w:rsidR="006007C8" w:rsidRPr="00934698" w:rsidRDefault="006007C8" w:rsidP="00F356E8">
            <w:pPr>
              <w:spacing w:after="0" w:line="240" w:lineRule="auto"/>
              <w:jc w:val="center"/>
              <w:rPr>
                <w:sz w:val="18"/>
                <w:szCs w:val="18"/>
              </w:rPr>
            </w:pPr>
            <w:r w:rsidRPr="00934698">
              <w:rPr>
                <w:sz w:val="18"/>
                <w:szCs w:val="18"/>
              </w:rPr>
              <w:t>.</w:t>
            </w:r>
          </w:p>
        </w:tc>
        <w:tc>
          <w:tcPr>
            <w:tcW w:w="372" w:type="pct"/>
            <w:shd w:val="clear" w:color="auto" w:fill="auto"/>
            <w:vAlign w:val="bottom"/>
          </w:tcPr>
          <w:p w14:paraId="6715790E" w14:textId="77777777" w:rsidR="006007C8" w:rsidRPr="00934698" w:rsidRDefault="006007C8" w:rsidP="00F356E8">
            <w:pPr>
              <w:spacing w:after="0" w:line="240" w:lineRule="auto"/>
              <w:jc w:val="center"/>
              <w:rPr>
                <w:sz w:val="18"/>
                <w:szCs w:val="18"/>
              </w:rPr>
            </w:pPr>
            <w:r w:rsidRPr="00934698">
              <w:rPr>
                <w:sz w:val="18"/>
                <w:szCs w:val="18"/>
              </w:rPr>
              <w:t>.</w:t>
            </w:r>
          </w:p>
        </w:tc>
        <w:tc>
          <w:tcPr>
            <w:tcW w:w="247" w:type="pct"/>
            <w:shd w:val="clear" w:color="auto" w:fill="auto"/>
            <w:vAlign w:val="bottom"/>
          </w:tcPr>
          <w:p w14:paraId="3DD1F1D1" w14:textId="77777777" w:rsidR="006007C8" w:rsidRPr="00934698" w:rsidRDefault="006007C8" w:rsidP="00F356E8">
            <w:pPr>
              <w:spacing w:after="0" w:line="240" w:lineRule="auto"/>
              <w:jc w:val="center"/>
              <w:rPr>
                <w:sz w:val="18"/>
                <w:szCs w:val="18"/>
              </w:rPr>
            </w:pPr>
            <w:r w:rsidRPr="00934698">
              <w:rPr>
                <w:sz w:val="18"/>
                <w:szCs w:val="18"/>
              </w:rPr>
              <w:t>3</w:t>
            </w:r>
          </w:p>
        </w:tc>
        <w:tc>
          <w:tcPr>
            <w:tcW w:w="490" w:type="pct"/>
            <w:vAlign w:val="bottom"/>
          </w:tcPr>
          <w:p w14:paraId="3A36AFB3" w14:textId="77777777" w:rsidR="006007C8" w:rsidRPr="00934698" w:rsidRDefault="006007C8" w:rsidP="00F356E8">
            <w:pPr>
              <w:spacing w:after="0" w:line="240" w:lineRule="auto"/>
              <w:jc w:val="center"/>
              <w:rPr>
                <w:sz w:val="18"/>
                <w:szCs w:val="18"/>
              </w:rPr>
            </w:pPr>
            <w:r w:rsidRPr="00934698">
              <w:rPr>
                <w:sz w:val="18"/>
                <w:szCs w:val="18"/>
              </w:rPr>
              <w:t>3.00 (2.00)</w:t>
            </w:r>
          </w:p>
        </w:tc>
        <w:tc>
          <w:tcPr>
            <w:tcW w:w="376" w:type="pct"/>
            <w:shd w:val="clear" w:color="auto" w:fill="auto"/>
            <w:vAlign w:val="bottom"/>
          </w:tcPr>
          <w:p w14:paraId="5EFF3886" w14:textId="77777777" w:rsidR="006007C8" w:rsidRPr="00934698" w:rsidRDefault="006007C8" w:rsidP="00F356E8">
            <w:pPr>
              <w:spacing w:after="0" w:line="240" w:lineRule="auto"/>
              <w:jc w:val="center"/>
              <w:rPr>
                <w:sz w:val="18"/>
                <w:szCs w:val="18"/>
              </w:rPr>
            </w:pPr>
            <w:r w:rsidRPr="00934698">
              <w:rPr>
                <w:sz w:val="18"/>
                <w:szCs w:val="18"/>
              </w:rPr>
              <w:t>100.00 (33.33-100.00)</w:t>
            </w:r>
          </w:p>
        </w:tc>
      </w:tr>
      <w:tr w:rsidR="00AD2333" w:rsidRPr="00934698" w14:paraId="3C020790" w14:textId="77777777" w:rsidTr="00F356E8">
        <w:trPr>
          <w:trHeight w:val="99"/>
        </w:trPr>
        <w:tc>
          <w:tcPr>
            <w:tcW w:w="597" w:type="pct"/>
            <w:shd w:val="clear" w:color="auto" w:fill="auto"/>
            <w:vAlign w:val="bottom"/>
          </w:tcPr>
          <w:p w14:paraId="24120EE5" w14:textId="77777777" w:rsidR="006007C8" w:rsidRPr="00934698" w:rsidRDefault="006007C8" w:rsidP="00F356E8">
            <w:pPr>
              <w:spacing w:after="0" w:line="240" w:lineRule="auto"/>
              <w:jc w:val="center"/>
              <w:rPr>
                <w:sz w:val="18"/>
                <w:szCs w:val="18"/>
              </w:rPr>
            </w:pPr>
            <w:r w:rsidRPr="00934698">
              <w:rPr>
                <w:sz w:val="18"/>
                <w:szCs w:val="18"/>
              </w:rPr>
              <w:t>Place-specific migrants</w:t>
            </w:r>
          </w:p>
        </w:tc>
        <w:tc>
          <w:tcPr>
            <w:tcW w:w="245" w:type="pct"/>
            <w:shd w:val="clear" w:color="auto" w:fill="auto"/>
            <w:vAlign w:val="bottom"/>
          </w:tcPr>
          <w:p w14:paraId="63D23711" w14:textId="77777777" w:rsidR="006007C8" w:rsidRPr="00934698" w:rsidRDefault="006007C8" w:rsidP="00F356E8">
            <w:pPr>
              <w:spacing w:after="0" w:line="240" w:lineRule="auto"/>
              <w:jc w:val="center"/>
              <w:rPr>
                <w:sz w:val="18"/>
                <w:szCs w:val="18"/>
              </w:rPr>
            </w:pPr>
            <w:r w:rsidRPr="00934698">
              <w:rPr>
                <w:sz w:val="18"/>
                <w:szCs w:val="18"/>
              </w:rPr>
              <w:t>5</w:t>
            </w:r>
          </w:p>
        </w:tc>
        <w:tc>
          <w:tcPr>
            <w:tcW w:w="490" w:type="pct"/>
            <w:vAlign w:val="bottom"/>
          </w:tcPr>
          <w:p w14:paraId="1297612B" w14:textId="77777777" w:rsidR="006007C8" w:rsidRPr="00934698" w:rsidRDefault="006007C8" w:rsidP="00F356E8">
            <w:pPr>
              <w:spacing w:after="0" w:line="240" w:lineRule="auto"/>
              <w:jc w:val="center"/>
              <w:rPr>
                <w:sz w:val="18"/>
                <w:szCs w:val="18"/>
              </w:rPr>
            </w:pPr>
            <w:r w:rsidRPr="00934698">
              <w:rPr>
                <w:sz w:val="18"/>
                <w:szCs w:val="18"/>
              </w:rPr>
              <w:t>713.20 (666.99)</w:t>
            </w:r>
          </w:p>
        </w:tc>
        <w:tc>
          <w:tcPr>
            <w:tcW w:w="367" w:type="pct"/>
            <w:shd w:val="clear" w:color="auto" w:fill="auto"/>
            <w:vAlign w:val="bottom"/>
          </w:tcPr>
          <w:p w14:paraId="547767DE" w14:textId="77777777" w:rsidR="006007C8" w:rsidRPr="00934698" w:rsidRDefault="006007C8" w:rsidP="00F356E8">
            <w:pPr>
              <w:spacing w:after="0" w:line="240" w:lineRule="auto"/>
              <w:jc w:val="center"/>
              <w:rPr>
                <w:sz w:val="18"/>
                <w:szCs w:val="18"/>
              </w:rPr>
            </w:pPr>
            <w:r w:rsidRPr="00934698">
              <w:rPr>
                <w:sz w:val="18"/>
                <w:szCs w:val="18"/>
              </w:rPr>
              <w:t>78.41 (32.34-100.00)</w:t>
            </w:r>
          </w:p>
        </w:tc>
        <w:tc>
          <w:tcPr>
            <w:tcW w:w="245" w:type="pct"/>
            <w:shd w:val="clear" w:color="auto" w:fill="auto"/>
            <w:vAlign w:val="bottom"/>
          </w:tcPr>
          <w:p w14:paraId="03D880CD" w14:textId="77777777" w:rsidR="006007C8" w:rsidRPr="00934698" w:rsidRDefault="006007C8" w:rsidP="00F356E8">
            <w:pPr>
              <w:spacing w:after="0" w:line="240" w:lineRule="auto"/>
              <w:jc w:val="center"/>
              <w:rPr>
                <w:sz w:val="18"/>
                <w:szCs w:val="18"/>
              </w:rPr>
            </w:pPr>
            <w:r w:rsidRPr="00934698">
              <w:rPr>
                <w:sz w:val="18"/>
                <w:szCs w:val="18"/>
              </w:rPr>
              <w:t>7</w:t>
            </w:r>
          </w:p>
        </w:tc>
        <w:tc>
          <w:tcPr>
            <w:tcW w:w="490" w:type="pct"/>
            <w:vAlign w:val="bottom"/>
          </w:tcPr>
          <w:p w14:paraId="23D1E116" w14:textId="77777777" w:rsidR="006007C8" w:rsidRPr="00934698" w:rsidRDefault="006007C8" w:rsidP="00F356E8">
            <w:pPr>
              <w:spacing w:after="0" w:line="240" w:lineRule="auto"/>
              <w:jc w:val="center"/>
              <w:rPr>
                <w:sz w:val="18"/>
                <w:szCs w:val="18"/>
              </w:rPr>
            </w:pPr>
            <w:r w:rsidRPr="00934698">
              <w:rPr>
                <w:sz w:val="18"/>
                <w:szCs w:val="18"/>
              </w:rPr>
              <w:t>268.71 (142.36)</w:t>
            </w:r>
          </w:p>
        </w:tc>
        <w:tc>
          <w:tcPr>
            <w:tcW w:w="339" w:type="pct"/>
            <w:shd w:val="clear" w:color="auto" w:fill="auto"/>
            <w:vAlign w:val="bottom"/>
          </w:tcPr>
          <w:p w14:paraId="45B4CDB4" w14:textId="77777777" w:rsidR="006007C8" w:rsidRPr="00934698" w:rsidRDefault="006007C8" w:rsidP="00F356E8">
            <w:pPr>
              <w:spacing w:after="0" w:line="240" w:lineRule="auto"/>
              <w:jc w:val="center"/>
              <w:rPr>
                <w:sz w:val="18"/>
                <w:szCs w:val="18"/>
              </w:rPr>
            </w:pPr>
            <w:r w:rsidRPr="00934698">
              <w:rPr>
                <w:sz w:val="18"/>
                <w:szCs w:val="18"/>
              </w:rPr>
              <w:t>3.01 (0.63-15.94)</w:t>
            </w:r>
          </w:p>
        </w:tc>
        <w:tc>
          <w:tcPr>
            <w:tcW w:w="247" w:type="pct"/>
            <w:shd w:val="clear" w:color="auto" w:fill="auto"/>
            <w:vAlign w:val="bottom"/>
          </w:tcPr>
          <w:p w14:paraId="44443B85" w14:textId="77777777" w:rsidR="006007C8" w:rsidRPr="00934698" w:rsidRDefault="006007C8" w:rsidP="00F356E8">
            <w:pPr>
              <w:spacing w:after="0" w:line="240" w:lineRule="auto"/>
              <w:jc w:val="center"/>
              <w:rPr>
                <w:sz w:val="18"/>
                <w:szCs w:val="18"/>
              </w:rPr>
            </w:pPr>
            <w:r w:rsidRPr="00934698">
              <w:rPr>
                <w:sz w:val="18"/>
                <w:szCs w:val="18"/>
              </w:rPr>
              <w:t>0</w:t>
            </w:r>
          </w:p>
        </w:tc>
        <w:tc>
          <w:tcPr>
            <w:tcW w:w="495" w:type="pct"/>
            <w:vAlign w:val="bottom"/>
          </w:tcPr>
          <w:p w14:paraId="08AC41F3" w14:textId="77777777" w:rsidR="006007C8" w:rsidRPr="00934698" w:rsidRDefault="006007C8" w:rsidP="00F356E8">
            <w:pPr>
              <w:spacing w:after="0" w:line="240" w:lineRule="auto"/>
              <w:jc w:val="center"/>
              <w:rPr>
                <w:sz w:val="18"/>
                <w:szCs w:val="18"/>
              </w:rPr>
            </w:pPr>
            <w:r w:rsidRPr="00934698">
              <w:rPr>
                <w:sz w:val="18"/>
                <w:szCs w:val="18"/>
              </w:rPr>
              <w:t>.</w:t>
            </w:r>
          </w:p>
        </w:tc>
        <w:tc>
          <w:tcPr>
            <w:tcW w:w="372" w:type="pct"/>
            <w:shd w:val="clear" w:color="auto" w:fill="auto"/>
            <w:vAlign w:val="bottom"/>
          </w:tcPr>
          <w:p w14:paraId="536AB894" w14:textId="77777777" w:rsidR="006007C8" w:rsidRPr="00934698" w:rsidRDefault="006007C8" w:rsidP="00F356E8">
            <w:pPr>
              <w:spacing w:after="0" w:line="240" w:lineRule="auto"/>
              <w:jc w:val="center"/>
              <w:rPr>
                <w:sz w:val="18"/>
                <w:szCs w:val="18"/>
              </w:rPr>
            </w:pPr>
            <w:r w:rsidRPr="00934698">
              <w:rPr>
                <w:sz w:val="18"/>
                <w:szCs w:val="18"/>
              </w:rPr>
              <w:t>.</w:t>
            </w:r>
          </w:p>
        </w:tc>
        <w:tc>
          <w:tcPr>
            <w:tcW w:w="247" w:type="pct"/>
            <w:shd w:val="clear" w:color="auto" w:fill="auto"/>
            <w:vAlign w:val="bottom"/>
          </w:tcPr>
          <w:p w14:paraId="4037F389" w14:textId="77777777" w:rsidR="006007C8" w:rsidRPr="00934698" w:rsidRDefault="006007C8" w:rsidP="00F356E8">
            <w:pPr>
              <w:spacing w:after="0" w:line="240" w:lineRule="auto"/>
              <w:jc w:val="center"/>
              <w:rPr>
                <w:sz w:val="18"/>
                <w:szCs w:val="18"/>
              </w:rPr>
            </w:pPr>
            <w:r w:rsidRPr="00934698">
              <w:rPr>
                <w:sz w:val="18"/>
                <w:szCs w:val="18"/>
              </w:rPr>
              <w:t>2</w:t>
            </w:r>
          </w:p>
        </w:tc>
        <w:tc>
          <w:tcPr>
            <w:tcW w:w="490" w:type="pct"/>
            <w:vAlign w:val="bottom"/>
          </w:tcPr>
          <w:p w14:paraId="3D86AC95" w14:textId="77777777" w:rsidR="006007C8" w:rsidRPr="00934698" w:rsidRDefault="006007C8" w:rsidP="00F356E8">
            <w:pPr>
              <w:spacing w:after="0" w:line="240" w:lineRule="auto"/>
              <w:jc w:val="center"/>
              <w:rPr>
                <w:sz w:val="18"/>
                <w:szCs w:val="18"/>
              </w:rPr>
            </w:pPr>
            <w:r w:rsidRPr="00934698">
              <w:rPr>
                <w:sz w:val="18"/>
                <w:szCs w:val="18"/>
              </w:rPr>
              <w:t>7.5</w:t>
            </w:r>
            <w:r>
              <w:rPr>
                <w:sz w:val="18"/>
                <w:szCs w:val="18"/>
              </w:rPr>
              <w:t>0</w:t>
            </w:r>
            <w:r w:rsidRPr="00934698">
              <w:rPr>
                <w:sz w:val="18"/>
                <w:szCs w:val="18"/>
              </w:rPr>
              <w:t xml:space="preserve"> (3.54)</w:t>
            </w:r>
          </w:p>
        </w:tc>
        <w:tc>
          <w:tcPr>
            <w:tcW w:w="376" w:type="pct"/>
            <w:shd w:val="clear" w:color="auto" w:fill="auto"/>
            <w:vAlign w:val="bottom"/>
          </w:tcPr>
          <w:p w14:paraId="7297937D" w14:textId="77777777" w:rsidR="006007C8" w:rsidRPr="00934698" w:rsidRDefault="006007C8" w:rsidP="00F356E8">
            <w:pPr>
              <w:spacing w:after="0" w:line="240" w:lineRule="auto"/>
              <w:jc w:val="center"/>
              <w:rPr>
                <w:sz w:val="18"/>
                <w:szCs w:val="18"/>
              </w:rPr>
            </w:pPr>
            <w:r w:rsidRPr="00934698">
              <w:rPr>
                <w:sz w:val="18"/>
                <w:szCs w:val="18"/>
              </w:rPr>
              <w:t>5.00 (0.00-10.00)</w:t>
            </w:r>
          </w:p>
        </w:tc>
      </w:tr>
      <w:tr w:rsidR="00AD2333" w:rsidRPr="00934698" w14:paraId="6C9DC7E9" w14:textId="77777777" w:rsidTr="00F356E8">
        <w:trPr>
          <w:trHeight w:val="99"/>
        </w:trPr>
        <w:tc>
          <w:tcPr>
            <w:tcW w:w="597" w:type="pct"/>
            <w:shd w:val="clear" w:color="auto" w:fill="auto"/>
            <w:vAlign w:val="bottom"/>
          </w:tcPr>
          <w:p w14:paraId="34E9018B" w14:textId="77777777" w:rsidR="006007C8" w:rsidRPr="00934698" w:rsidRDefault="006007C8" w:rsidP="00F356E8">
            <w:pPr>
              <w:spacing w:after="0" w:line="240" w:lineRule="auto"/>
              <w:jc w:val="center"/>
              <w:rPr>
                <w:sz w:val="18"/>
                <w:szCs w:val="18"/>
              </w:rPr>
            </w:pPr>
            <w:r>
              <w:rPr>
                <w:sz w:val="18"/>
                <w:szCs w:val="18"/>
              </w:rPr>
              <w:t>Undocumente</w:t>
            </w:r>
            <w:r w:rsidRPr="00934698">
              <w:rPr>
                <w:sz w:val="18"/>
                <w:szCs w:val="18"/>
              </w:rPr>
              <w:t>d migrants</w:t>
            </w:r>
          </w:p>
        </w:tc>
        <w:tc>
          <w:tcPr>
            <w:tcW w:w="245" w:type="pct"/>
            <w:shd w:val="clear" w:color="auto" w:fill="auto"/>
            <w:noWrap/>
            <w:vAlign w:val="bottom"/>
          </w:tcPr>
          <w:p w14:paraId="69ED105A" w14:textId="77777777" w:rsidR="006007C8" w:rsidRPr="00934698" w:rsidRDefault="006007C8" w:rsidP="00F356E8">
            <w:pPr>
              <w:spacing w:after="0" w:line="240" w:lineRule="auto"/>
              <w:jc w:val="center"/>
              <w:rPr>
                <w:sz w:val="18"/>
                <w:szCs w:val="18"/>
              </w:rPr>
            </w:pPr>
            <w:r w:rsidRPr="00934698">
              <w:rPr>
                <w:sz w:val="18"/>
                <w:szCs w:val="18"/>
              </w:rPr>
              <w:t>4</w:t>
            </w:r>
          </w:p>
        </w:tc>
        <w:tc>
          <w:tcPr>
            <w:tcW w:w="490" w:type="pct"/>
            <w:vAlign w:val="bottom"/>
          </w:tcPr>
          <w:p w14:paraId="46994B40" w14:textId="77777777" w:rsidR="006007C8" w:rsidRPr="00934698" w:rsidRDefault="006007C8" w:rsidP="00F356E8">
            <w:pPr>
              <w:spacing w:after="0" w:line="240" w:lineRule="auto"/>
              <w:jc w:val="center"/>
              <w:rPr>
                <w:sz w:val="18"/>
                <w:szCs w:val="18"/>
              </w:rPr>
            </w:pPr>
            <w:r w:rsidRPr="00934698">
              <w:rPr>
                <w:sz w:val="18"/>
                <w:szCs w:val="18"/>
              </w:rPr>
              <w:t>647.25 (574.20)</w:t>
            </w:r>
          </w:p>
        </w:tc>
        <w:tc>
          <w:tcPr>
            <w:tcW w:w="367" w:type="pct"/>
            <w:shd w:val="clear" w:color="auto" w:fill="auto"/>
            <w:vAlign w:val="bottom"/>
          </w:tcPr>
          <w:p w14:paraId="01E8A813" w14:textId="77777777" w:rsidR="006007C8" w:rsidRPr="00934698" w:rsidRDefault="006007C8" w:rsidP="00F356E8">
            <w:pPr>
              <w:spacing w:after="0" w:line="240" w:lineRule="auto"/>
              <w:jc w:val="center"/>
              <w:rPr>
                <w:sz w:val="18"/>
                <w:szCs w:val="18"/>
              </w:rPr>
            </w:pPr>
            <w:r w:rsidRPr="00934698">
              <w:rPr>
                <w:sz w:val="18"/>
                <w:szCs w:val="18"/>
              </w:rPr>
              <w:t>86.36 (66.13-93.47)</w:t>
            </w:r>
          </w:p>
        </w:tc>
        <w:tc>
          <w:tcPr>
            <w:tcW w:w="245" w:type="pct"/>
            <w:shd w:val="clear" w:color="auto" w:fill="auto"/>
            <w:vAlign w:val="bottom"/>
          </w:tcPr>
          <w:p w14:paraId="5584A1DD" w14:textId="77777777" w:rsidR="006007C8" w:rsidRPr="00934698" w:rsidRDefault="006007C8" w:rsidP="00F356E8">
            <w:pPr>
              <w:spacing w:after="0" w:line="240" w:lineRule="auto"/>
              <w:jc w:val="center"/>
              <w:rPr>
                <w:sz w:val="18"/>
                <w:szCs w:val="18"/>
              </w:rPr>
            </w:pPr>
            <w:r>
              <w:rPr>
                <w:sz w:val="18"/>
                <w:szCs w:val="18"/>
              </w:rPr>
              <w:t>5</w:t>
            </w:r>
          </w:p>
        </w:tc>
        <w:tc>
          <w:tcPr>
            <w:tcW w:w="490" w:type="pct"/>
            <w:vAlign w:val="bottom"/>
          </w:tcPr>
          <w:p w14:paraId="5C4287A2" w14:textId="77777777" w:rsidR="006007C8" w:rsidRPr="00934698" w:rsidRDefault="006007C8" w:rsidP="00F356E8">
            <w:pPr>
              <w:spacing w:after="0" w:line="240" w:lineRule="auto"/>
              <w:jc w:val="center"/>
              <w:rPr>
                <w:sz w:val="18"/>
                <w:szCs w:val="18"/>
              </w:rPr>
            </w:pPr>
            <w:r>
              <w:rPr>
                <w:sz w:val="18"/>
                <w:szCs w:val="18"/>
              </w:rPr>
              <w:t>648</w:t>
            </w:r>
            <w:r w:rsidRPr="00934698">
              <w:rPr>
                <w:sz w:val="18"/>
                <w:szCs w:val="18"/>
              </w:rPr>
              <w:t>.</w:t>
            </w:r>
            <w:r>
              <w:rPr>
                <w:sz w:val="18"/>
                <w:szCs w:val="18"/>
              </w:rPr>
              <w:t>20</w:t>
            </w:r>
            <w:r w:rsidRPr="00934698">
              <w:rPr>
                <w:sz w:val="18"/>
                <w:szCs w:val="18"/>
              </w:rPr>
              <w:t xml:space="preserve"> (</w:t>
            </w:r>
            <w:r>
              <w:rPr>
                <w:sz w:val="18"/>
                <w:szCs w:val="18"/>
              </w:rPr>
              <w:t>402</w:t>
            </w:r>
            <w:r w:rsidRPr="00934698">
              <w:rPr>
                <w:sz w:val="18"/>
                <w:szCs w:val="18"/>
              </w:rPr>
              <w:t>.</w:t>
            </w:r>
            <w:r>
              <w:rPr>
                <w:sz w:val="18"/>
                <w:szCs w:val="18"/>
              </w:rPr>
              <w:t>77</w:t>
            </w:r>
            <w:r w:rsidRPr="00934698">
              <w:rPr>
                <w:sz w:val="18"/>
                <w:szCs w:val="18"/>
              </w:rPr>
              <w:t>)</w:t>
            </w:r>
          </w:p>
        </w:tc>
        <w:tc>
          <w:tcPr>
            <w:tcW w:w="339" w:type="pct"/>
            <w:shd w:val="clear" w:color="auto" w:fill="auto"/>
            <w:vAlign w:val="bottom"/>
          </w:tcPr>
          <w:p w14:paraId="7F5A355A" w14:textId="77777777" w:rsidR="006007C8" w:rsidRPr="00934698" w:rsidRDefault="006007C8" w:rsidP="00F356E8">
            <w:pPr>
              <w:spacing w:after="0" w:line="240" w:lineRule="auto"/>
              <w:jc w:val="center"/>
              <w:rPr>
                <w:sz w:val="18"/>
                <w:szCs w:val="18"/>
              </w:rPr>
            </w:pPr>
            <w:r>
              <w:rPr>
                <w:sz w:val="18"/>
                <w:szCs w:val="18"/>
              </w:rPr>
              <w:t xml:space="preserve">1.56 </w:t>
            </w:r>
            <w:r w:rsidRPr="00934698">
              <w:rPr>
                <w:sz w:val="18"/>
                <w:szCs w:val="18"/>
              </w:rPr>
              <w:t>(0.62-</w:t>
            </w:r>
            <w:r>
              <w:rPr>
                <w:sz w:val="18"/>
                <w:szCs w:val="18"/>
              </w:rPr>
              <w:t>3</w:t>
            </w:r>
            <w:r w:rsidRPr="00934698">
              <w:rPr>
                <w:sz w:val="18"/>
                <w:szCs w:val="18"/>
              </w:rPr>
              <w:t>1.</w:t>
            </w:r>
            <w:r>
              <w:rPr>
                <w:sz w:val="18"/>
                <w:szCs w:val="18"/>
              </w:rPr>
              <w:t>81</w:t>
            </w:r>
            <w:r w:rsidRPr="00934698">
              <w:rPr>
                <w:sz w:val="18"/>
                <w:szCs w:val="18"/>
              </w:rPr>
              <w:t>)</w:t>
            </w:r>
          </w:p>
        </w:tc>
        <w:tc>
          <w:tcPr>
            <w:tcW w:w="247" w:type="pct"/>
            <w:shd w:val="clear" w:color="auto" w:fill="auto"/>
            <w:vAlign w:val="bottom"/>
          </w:tcPr>
          <w:p w14:paraId="42BDC64A" w14:textId="77777777" w:rsidR="006007C8" w:rsidRPr="00934698" w:rsidRDefault="006007C8" w:rsidP="00F356E8">
            <w:pPr>
              <w:spacing w:after="0" w:line="240" w:lineRule="auto"/>
              <w:jc w:val="center"/>
              <w:rPr>
                <w:sz w:val="18"/>
                <w:szCs w:val="18"/>
              </w:rPr>
            </w:pPr>
            <w:r>
              <w:rPr>
                <w:sz w:val="18"/>
                <w:szCs w:val="18"/>
              </w:rPr>
              <w:t>6</w:t>
            </w:r>
          </w:p>
        </w:tc>
        <w:tc>
          <w:tcPr>
            <w:tcW w:w="495" w:type="pct"/>
            <w:vAlign w:val="bottom"/>
          </w:tcPr>
          <w:p w14:paraId="056CE3D2" w14:textId="77777777" w:rsidR="006007C8" w:rsidRPr="00934698" w:rsidRDefault="006007C8" w:rsidP="00F356E8">
            <w:pPr>
              <w:spacing w:after="0" w:line="240" w:lineRule="auto"/>
              <w:jc w:val="center"/>
              <w:rPr>
                <w:sz w:val="18"/>
                <w:szCs w:val="18"/>
              </w:rPr>
            </w:pPr>
            <w:r>
              <w:rPr>
                <w:sz w:val="18"/>
                <w:szCs w:val="18"/>
              </w:rPr>
              <w:t>567</w:t>
            </w:r>
            <w:r w:rsidRPr="00934698">
              <w:rPr>
                <w:sz w:val="18"/>
                <w:szCs w:val="18"/>
              </w:rPr>
              <w:t>.</w:t>
            </w:r>
            <w:r>
              <w:rPr>
                <w:sz w:val="18"/>
                <w:szCs w:val="18"/>
              </w:rPr>
              <w:t>67</w:t>
            </w:r>
            <w:r w:rsidRPr="00934698">
              <w:rPr>
                <w:sz w:val="18"/>
                <w:szCs w:val="18"/>
              </w:rPr>
              <w:t xml:space="preserve"> (</w:t>
            </w:r>
            <w:r>
              <w:rPr>
                <w:sz w:val="18"/>
                <w:szCs w:val="18"/>
              </w:rPr>
              <w:t>410</w:t>
            </w:r>
            <w:r w:rsidRPr="00934698">
              <w:rPr>
                <w:sz w:val="18"/>
                <w:szCs w:val="18"/>
              </w:rPr>
              <w:t>.</w:t>
            </w:r>
            <w:r>
              <w:rPr>
                <w:sz w:val="18"/>
                <w:szCs w:val="18"/>
              </w:rPr>
              <w:t>72</w:t>
            </w:r>
            <w:r w:rsidRPr="00934698">
              <w:rPr>
                <w:sz w:val="18"/>
                <w:szCs w:val="18"/>
              </w:rPr>
              <w:t>)</w:t>
            </w:r>
          </w:p>
        </w:tc>
        <w:tc>
          <w:tcPr>
            <w:tcW w:w="372" w:type="pct"/>
            <w:shd w:val="clear" w:color="auto" w:fill="auto"/>
            <w:vAlign w:val="bottom"/>
          </w:tcPr>
          <w:p w14:paraId="3D6CA816" w14:textId="77777777" w:rsidR="006007C8" w:rsidRPr="00934698" w:rsidRDefault="006007C8" w:rsidP="00F356E8">
            <w:pPr>
              <w:spacing w:after="0" w:line="240" w:lineRule="auto"/>
              <w:jc w:val="center"/>
              <w:rPr>
                <w:sz w:val="18"/>
                <w:szCs w:val="18"/>
              </w:rPr>
            </w:pPr>
            <w:r>
              <w:rPr>
                <w:sz w:val="18"/>
                <w:szCs w:val="18"/>
              </w:rPr>
              <w:t>23</w:t>
            </w:r>
            <w:r w:rsidRPr="00934698">
              <w:rPr>
                <w:sz w:val="18"/>
                <w:szCs w:val="18"/>
              </w:rPr>
              <w:t>.</w:t>
            </w:r>
            <w:r>
              <w:rPr>
                <w:sz w:val="18"/>
                <w:szCs w:val="18"/>
              </w:rPr>
              <w:t>99</w:t>
            </w:r>
            <w:r w:rsidRPr="00934698">
              <w:rPr>
                <w:sz w:val="18"/>
                <w:szCs w:val="18"/>
              </w:rPr>
              <w:t xml:space="preserve"> (5.47-</w:t>
            </w:r>
            <w:r>
              <w:rPr>
                <w:sz w:val="18"/>
                <w:szCs w:val="18"/>
              </w:rPr>
              <w:t>67</w:t>
            </w:r>
            <w:r w:rsidRPr="00934698">
              <w:rPr>
                <w:sz w:val="18"/>
                <w:szCs w:val="18"/>
              </w:rPr>
              <w:t>.</w:t>
            </w:r>
            <w:r>
              <w:rPr>
                <w:sz w:val="18"/>
                <w:szCs w:val="18"/>
              </w:rPr>
              <w:t>18</w:t>
            </w:r>
            <w:r w:rsidRPr="00934698">
              <w:rPr>
                <w:sz w:val="18"/>
                <w:szCs w:val="18"/>
              </w:rPr>
              <w:t>)</w:t>
            </w:r>
          </w:p>
        </w:tc>
        <w:tc>
          <w:tcPr>
            <w:tcW w:w="247" w:type="pct"/>
            <w:shd w:val="clear" w:color="auto" w:fill="auto"/>
            <w:vAlign w:val="bottom"/>
          </w:tcPr>
          <w:p w14:paraId="0C7921B2" w14:textId="77777777" w:rsidR="006007C8" w:rsidRPr="00934698" w:rsidRDefault="006007C8" w:rsidP="00F356E8">
            <w:pPr>
              <w:spacing w:after="0" w:line="240" w:lineRule="auto"/>
              <w:jc w:val="center"/>
              <w:rPr>
                <w:sz w:val="18"/>
                <w:szCs w:val="18"/>
              </w:rPr>
            </w:pPr>
            <w:r w:rsidRPr="00934698">
              <w:rPr>
                <w:sz w:val="18"/>
                <w:szCs w:val="18"/>
              </w:rPr>
              <w:t>1</w:t>
            </w:r>
          </w:p>
        </w:tc>
        <w:tc>
          <w:tcPr>
            <w:tcW w:w="490" w:type="pct"/>
            <w:vAlign w:val="bottom"/>
          </w:tcPr>
          <w:p w14:paraId="1E0E6B01" w14:textId="77777777" w:rsidR="006007C8" w:rsidRPr="00934698" w:rsidRDefault="006007C8" w:rsidP="00F356E8">
            <w:pPr>
              <w:spacing w:after="0" w:line="240" w:lineRule="auto"/>
              <w:jc w:val="center"/>
              <w:rPr>
                <w:sz w:val="18"/>
                <w:szCs w:val="18"/>
              </w:rPr>
            </w:pPr>
            <w:r w:rsidRPr="00934698">
              <w:rPr>
                <w:sz w:val="18"/>
                <w:szCs w:val="18"/>
              </w:rPr>
              <w:t>2</w:t>
            </w:r>
            <w:r>
              <w:rPr>
                <w:sz w:val="18"/>
                <w:szCs w:val="18"/>
              </w:rPr>
              <w:t>.00</w:t>
            </w:r>
          </w:p>
        </w:tc>
        <w:tc>
          <w:tcPr>
            <w:tcW w:w="376" w:type="pct"/>
            <w:shd w:val="clear" w:color="auto" w:fill="auto"/>
            <w:vAlign w:val="bottom"/>
          </w:tcPr>
          <w:p w14:paraId="2A2BC7D4" w14:textId="77777777" w:rsidR="006007C8" w:rsidRPr="00934698" w:rsidRDefault="006007C8" w:rsidP="00F356E8">
            <w:pPr>
              <w:spacing w:after="0" w:line="240" w:lineRule="auto"/>
              <w:jc w:val="center"/>
              <w:rPr>
                <w:sz w:val="18"/>
                <w:szCs w:val="18"/>
              </w:rPr>
            </w:pPr>
            <w:r w:rsidRPr="00934698">
              <w:rPr>
                <w:sz w:val="18"/>
                <w:szCs w:val="18"/>
              </w:rPr>
              <w:t>100.00</w:t>
            </w:r>
          </w:p>
        </w:tc>
      </w:tr>
      <w:tr w:rsidR="00AD2333" w:rsidRPr="00934698" w14:paraId="0A4B64C2" w14:textId="77777777" w:rsidTr="00F356E8">
        <w:trPr>
          <w:trHeight w:val="99"/>
        </w:trPr>
        <w:tc>
          <w:tcPr>
            <w:tcW w:w="597" w:type="pct"/>
            <w:shd w:val="clear" w:color="auto" w:fill="auto"/>
            <w:vAlign w:val="bottom"/>
          </w:tcPr>
          <w:p w14:paraId="7C0B22D0" w14:textId="77777777" w:rsidR="006007C8" w:rsidRPr="00934698" w:rsidRDefault="006007C8" w:rsidP="00F356E8">
            <w:pPr>
              <w:spacing w:after="0" w:line="240" w:lineRule="auto"/>
              <w:jc w:val="center"/>
              <w:rPr>
                <w:sz w:val="18"/>
                <w:szCs w:val="18"/>
              </w:rPr>
            </w:pPr>
            <w:r w:rsidRPr="00934698">
              <w:rPr>
                <w:sz w:val="18"/>
                <w:szCs w:val="18"/>
              </w:rPr>
              <w:t>Pregnant migrants</w:t>
            </w:r>
          </w:p>
        </w:tc>
        <w:tc>
          <w:tcPr>
            <w:tcW w:w="245" w:type="pct"/>
            <w:shd w:val="clear" w:color="auto" w:fill="auto"/>
            <w:noWrap/>
            <w:vAlign w:val="bottom"/>
          </w:tcPr>
          <w:p w14:paraId="5243786D" w14:textId="77777777" w:rsidR="006007C8" w:rsidRPr="00934698" w:rsidRDefault="006007C8" w:rsidP="00F356E8">
            <w:pPr>
              <w:spacing w:after="0" w:line="240" w:lineRule="auto"/>
              <w:jc w:val="center"/>
              <w:rPr>
                <w:sz w:val="18"/>
                <w:szCs w:val="18"/>
              </w:rPr>
            </w:pPr>
            <w:r w:rsidRPr="00934698">
              <w:rPr>
                <w:sz w:val="18"/>
                <w:szCs w:val="18"/>
              </w:rPr>
              <w:t>0</w:t>
            </w:r>
          </w:p>
        </w:tc>
        <w:tc>
          <w:tcPr>
            <w:tcW w:w="490" w:type="pct"/>
            <w:vAlign w:val="bottom"/>
          </w:tcPr>
          <w:p w14:paraId="016FD8F9" w14:textId="77777777" w:rsidR="006007C8" w:rsidRPr="00934698" w:rsidRDefault="006007C8" w:rsidP="00F356E8">
            <w:pPr>
              <w:spacing w:after="0" w:line="240" w:lineRule="auto"/>
              <w:jc w:val="center"/>
              <w:rPr>
                <w:sz w:val="18"/>
                <w:szCs w:val="18"/>
              </w:rPr>
            </w:pPr>
            <w:r w:rsidRPr="00934698">
              <w:rPr>
                <w:sz w:val="18"/>
                <w:szCs w:val="18"/>
              </w:rPr>
              <w:t>.</w:t>
            </w:r>
          </w:p>
        </w:tc>
        <w:tc>
          <w:tcPr>
            <w:tcW w:w="367" w:type="pct"/>
            <w:shd w:val="clear" w:color="auto" w:fill="auto"/>
            <w:vAlign w:val="bottom"/>
          </w:tcPr>
          <w:p w14:paraId="3AE38719" w14:textId="77777777" w:rsidR="006007C8" w:rsidRPr="00934698" w:rsidRDefault="006007C8" w:rsidP="00F356E8">
            <w:pPr>
              <w:spacing w:after="0" w:line="240" w:lineRule="auto"/>
              <w:jc w:val="center"/>
              <w:rPr>
                <w:sz w:val="18"/>
                <w:szCs w:val="18"/>
              </w:rPr>
            </w:pPr>
            <w:r w:rsidRPr="00934698">
              <w:rPr>
                <w:sz w:val="18"/>
                <w:szCs w:val="18"/>
              </w:rPr>
              <w:t>.</w:t>
            </w:r>
          </w:p>
        </w:tc>
        <w:tc>
          <w:tcPr>
            <w:tcW w:w="245" w:type="pct"/>
            <w:shd w:val="clear" w:color="auto" w:fill="auto"/>
            <w:vAlign w:val="bottom"/>
          </w:tcPr>
          <w:p w14:paraId="45C29E3A" w14:textId="77777777" w:rsidR="006007C8" w:rsidRPr="00934698" w:rsidRDefault="006007C8" w:rsidP="00F356E8">
            <w:pPr>
              <w:spacing w:after="0" w:line="240" w:lineRule="auto"/>
              <w:jc w:val="center"/>
              <w:rPr>
                <w:sz w:val="18"/>
                <w:szCs w:val="18"/>
              </w:rPr>
            </w:pPr>
            <w:r w:rsidRPr="00934698">
              <w:rPr>
                <w:sz w:val="18"/>
                <w:szCs w:val="18"/>
              </w:rPr>
              <w:t>1</w:t>
            </w:r>
          </w:p>
        </w:tc>
        <w:tc>
          <w:tcPr>
            <w:tcW w:w="490" w:type="pct"/>
            <w:vAlign w:val="bottom"/>
          </w:tcPr>
          <w:p w14:paraId="563CFBB3" w14:textId="77777777" w:rsidR="006007C8" w:rsidRPr="00934698" w:rsidRDefault="006007C8" w:rsidP="00F356E8">
            <w:pPr>
              <w:spacing w:after="0" w:line="240" w:lineRule="auto"/>
              <w:jc w:val="center"/>
              <w:rPr>
                <w:sz w:val="18"/>
                <w:szCs w:val="18"/>
              </w:rPr>
            </w:pPr>
            <w:r w:rsidRPr="00934698">
              <w:rPr>
                <w:sz w:val="18"/>
                <w:szCs w:val="18"/>
              </w:rPr>
              <w:t>179</w:t>
            </w:r>
            <w:r>
              <w:rPr>
                <w:sz w:val="18"/>
                <w:szCs w:val="18"/>
              </w:rPr>
              <w:t>.00</w:t>
            </w:r>
          </w:p>
        </w:tc>
        <w:tc>
          <w:tcPr>
            <w:tcW w:w="339" w:type="pct"/>
            <w:shd w:val="clear" w:color="auto" w:fill="auto"/>
            <w:vAlign w:val="bottom"/>
          </w:tcPr>
          <w:p w14:paraId="7C90D9B1" w14:textId="77777777" w:rsidR="006007C8" w:rsidRPr="00934698" w:rsidRDefault="006007C8" w:rsidP="00F356E8">
            <w:pPr>
              <w:spacing w:after="0" w:line="240" w:lineRule="auto"/>
              <w:jc w:val="center"/>
              <w:rPr>
                <w:sz w:val="18"/>
                <w:szCs w:val="18"/>
              </w:rPr>
            </w:pPr>
            <w:r w:rsidRPr="00934698">
              <w:rPr>
                <w:sz w:val="18"/>
                <w:szCs w:val="18"/>
              </w:rPr>
              <w:t>42.20</w:t>
            </w:r>
          </w:p>
        </w:tc>
        <w:tc>
          <w:tcPr>
            <w:tcW w:w="247" w:type="pct"/>
            <w:shd w:val="clear" w:color="auto" w:fill="auto"/>
            <w:vAlign w:val="bottom"/>
          </w:tcPr>
          <w:p w14:paraId="5BFC4912" w14:textId="77777777" w:rsidR="006007C8" w:rsidRPr="00934698" w:rsidRDefault="006007C8" w:rsidP="00F356E8">
            <w:pPr>
              <w:spacing w:after="0" w:line="240" w:lineRule="auto"/>
              <w:jc w:val="center"/>
              <w:rPr>
                <w:sz w:val="18"/>
                <w:szCs w:val="18"/>
              </w:rPr>
            </w:pPr>
            <w:r w:rsidRPr="00934698">
              <w:rPr>
                <w:sz w:val="18"/>
                <w:szCs w:val="18"/>
              </w:rPr>
              <w:t>0</w:t>
            </w:r>
          </w:p>
        </w:tc>
        <w:tc>
          <w:tcPr>
            <w:tcW w:w="495" w:type="pct"/>
            <w:vAlign w:val="bottom"/>
          </w:tcPr>
          <w:p w14:paraId="788C156C" w14:textId="77777777" w:rsidR="006007C8" w:rsidRPr="00934698" w:rsidRDefault="006007C8" w:rsidP="00F356E8">
            <w:pPr>
              <w:spacing w:after="0" w:line="240" w:lineRule="auto"/>
              <w:jc w:val="center"/>
              <w:rPr>
                <w:sz w:val="18"/>
                <w:szCs w:val="18"/>
              </w:rPr>
            </w:pPr>
            <w:r w:rsidRPr="00934698">
              <w:rPr>
                <w:sz w:val="18"/>
                <w:szCs w:val="18"/>
              </w:rPr>
              <w:t>.</w:t>
            </w:r>
          </w:p>
        </w:tc>
        <w:tc>
          <w:tcPr>
            <w:tcW w:w="372" w:type="pct"/>
            <w:shd w:val="clear" w:color="auto" w:fill="auto"/>
            <w:vAlign w:val="bottom"/>
          </w:tcPr>
          <w:p w14:paraId="311EC0EE" w14:textId="77777777" w:rsidR="006007C8" w:rsidRPr="00934698" w:rsidRDefault="006007C8" w:rsidP="00F356E8">
            <w:pPr>
              <w:spacing w:after="0" w:line="240" w:lineRule="auto"/>
              <w:jc w:val="center"/>
              <w:rPr>
                <w:sz w:val="18"/>
                <w:szCs w:val="18"/>
              </w:rPr>
            </w:pPr>
            <w:r w:rsidRPr="00934698">
              <w:rPr>
                <w:sz w:val="18"/>
                <w:szCs w:val="18"/>
              </w:rPr>
              <w:t>.</w:t>
            </w:r>
          </w:p>
        </w:tc>
        <w:tc>
          <w:tcPr>
            <w:tcW w:w="247" w:type="pct"/>
            <w:shd w:val="clear" w:color="auto" w:fill="auto"/>
            <w:vAlign w:val="bottom"/>
          </w:tcPr>
          <w:p w14:paraId="03DC2522" w14:textId="77777777" w:rsidR="006007C8" w:rsidRPr="00934698" w:rsidRDefault="006007C8" w:rsidP="00F356E8">
            <w:pPr>
              <w:spacing w:after="0" w:line="240" w:lineRule="auto"/>
              <w:jc w:val="center"/>
              <w:rPr>
                <w:sz w:val="18"/>
                <w:szCs w:val="18"/>
              </w:rPr>
            </w:pPr>
            <w:r w:rsidRPr="00934698">
              <w:rPr>
                <w:sz w:val="18"/>
                <w:szCs w:val="18"/>
              </w:rPr>
              <w:t>0</w:t>
            </w:r>
          </w:p>
        </w:tc>
        <w:tc>
          <w:tcPr>
            <w:tcW w:w="490" w:type="pct"/>
            <w:vAlign w:val="bottom"/>
          </w:tcPr>
          <w:p w14:paraId="2F894572" w14:textId="77777777" w:rsidR="006007C8" w:rsidRPr="00934698" w:rsidRDefault="006007C8" w:rsidP="00F356E8">
            <w:pPr>
              <w:spacing w:after="0" w:line="240" w:lineRule="auto"/>
              <w:jc w:val="center"/>
              <w:rPr>
                <w:sz w:val="18"/>
                <w:szCs w:val="18"/>
              </w:rPr>
            </w:pPr>
            <w:r w:rsidRPr="00934698">
              <w:rPr>
                <w:sz w:val="18"/>
                <w:szCs w:val="18"/>
              </w:rPr>
              <w:t>.</w:t>
            </w:r>
          </w:p>
        </w:tc>
        <w:tc>
          <w:tcPr>
            <w:tcW w:w="376" w:type="pct"/>
            <w:shd w:val="clear" w:color="auto" w:fill="auto"/>
            <w:vAlign w:val="bottom"/>
          </w:tcPr>
          <w:p w14:paraId="4039F3D1" w14:textId="77777777" w:rsidR="006007C8" w:rsidRPr="00934698" w:rsidRDefault="006007C8" w:rsidP="00F356E8">
            <w:pPr>
              <w:spacing w:after="0" w:line="240" w:lineRule="auto"/>
              <w:jc w:val="center"/>
              <w:rPr>
                <w:sz w:val="18"/>
                <w:szCs w:val="18"/>
              </w:rPr>
            </w:pPr>
            <w:r w:rsidRPr="00934698">
              <w:rPr>
                <w:sz w:val="18"/>
                <w:szCs w:val="18"/>
              </w:rPr>
              <w:t>.</w:t>
            </w:r>
          </w:p>
        </w:tc>
      </w:tr>
      <w:tr w:rsidR="00AD2333" w:rsidRPr="00934698" w14:paraId="719F548A" w14:textId="77777777" w:rsidTr="00F356E8">
        <w:trPr>
          <w:trHeight w:val="99"/>
        </w:trPr>
        <w:tc>
          <w:tcPr>
            <w:tcW w:w="597" w:type="pct"/>
            <w:shd w:val="clear" w:color="auto" w:fill="auto"/>
            <w:vAlign w:val="bottom"/>
          </w:tcPr>
          <w:p w14:paraId="09651310" w14:textId="77777777" w:rsidR="006007C8" w:rsidRPr="00934698" w:rsidRDefault="006007C8" w:rsidP="00F356E8">
            <w:pPr>
              <w:spacing w:after="0" w:line="240" w:lineRule="auto"/>
              <w:jc w:val="center"/>
              <w:rPr>
                <w:sz w:val="18"/>
                <w:szCs w:val="18"/>
              </w:rPr>
            </w:pPr>
            <w:r w:rsidRPr="00934698">
              <w:rPr>
                <w:sz w:val="18"/>
                <w:szCs w:val="18"/>
              </w:rPr>
              <w:t>Foreign workers</w:t>
            </w:r>
          </w:p>
        </w:tc>
        <w:tc>
          <w:tcPr>
            <w:tcW w:w="245" w:type="pct"/>
            <w:shd w:val="clear" w:color="auto" w:fill="auto"/>
            <w:noWrap/>
            <w:vAlign w:val="bottom"/>
          </w:tcPr>
          <w:p w14:paraId="05990337" w14:textId="77777777" w:rsidR="006007C8" w:rsidRPr="00934698" w:rsidRDefault="006007C8" w:rsidP="00F356E8">
            <w:pPr>
              <w:spacing w:after="0" w:line="240" w:lineRule="auto"/>
              <w:jc w:val="center"/>
              <w:rPr>
                <w:sz w:val="18"/>
                <w:szCs w:val="18"/>
              </w:rPr>
            </w:pPr>
            <w:r w:rsidRPr="00934698">
              <w:rPr>
                <w:sz w:val="18"/>
                <w:szCs w:val="18"/>
              </w:rPr>
              <w:t>0</w:t>
            </w:r>
          </w:p>
        </w:tc>
        <w:tc>
          <w:tcPr>
            <w:tcW w:w="490" w:type="pct"/>
            <w:vAlign w:val="bottom"/>
          </w:tcPr>
          <w:p w14:paraId="5A1D0382" w14:textId="77777777" w:rsidR="006007C8" w:rsidRPr="00934698" w:rsidRDefault="006007C8" w:rsidP="00F356E8">
            <w:pPr>
              <w:spacing w:after="0" w:line="240" w:lineRule="auto"/>
              <w:jc w:val="center"/>
              <w:rPr>
                <w:sz w:val="18"/>
                <w:szCs w:val="18"/>
              </w:rPr>
            </w:pPr>
            <w:r w:rsidRPr="00934698">
              <w:rPr>
                <w:sz w:val="18"/>
                <w:szCs w:val="18"/>
              </w:rPr>
              <w:t>.</w:t>
            </w:r>
          </w:p>
        </w:tc>
        <w:tc>
          <w:tcPr>
            <w:tcW w:w="367" w:type="pct"/>
            <w:shd w:val="clear" w:color="auto" w:fill="auto"/>
            <w:vAlign w:val="bottom"/>
          </w:tcPr>
          <w:p w14:paraId="261C8AB7" w14:textId="77777777" w:rsidR="006007C8" w:rsidRPr="00934698" w:rsidRDefault="006007C8" w:rsidP="00F356E8">
            <w:pPr>
              <w:spacing w:after="0" w:line="240" w:lineRule="auto"/>
              <w:jc w:val="center"/>
              <w:rPr>
                <w:sz w:val="18"/>
                <w:szCs w:val="18"/>
              </w:rPr>
            </w:pPr>
            <w:r w:rsidRPr="00934698">
              <w:rPr>
                <w:sz w:val="18"/>
                <w:szCs w:val="18"/>
              </w:rPr>
              <w:t>.</w:t>
            </w:r>
          </w:p>
        </w:tc>
        <w:tc>
          <w:tcPr>
            <w:tcW w:w="245" w:type="pct"/>
            <w:shd w:val="clear" w:color="auto" w:fill="auto"/>
            <w:vAlign w:val="bottom"/>
          </w:tcPr>
          <w:p w14:paraId="300244F4" w14:textId="77777777" w:rsidR="006007C8" w:rsidRPr="00934698" w:rsidRDefault="006007C8" w:rsidP="00F356E8">
            <w:pPr>
              <w:spacing w:after="0" w:line="240" w:lineRule="auto"/>
              <w:jc w:val="center"/>
              <w:rPr>
                <w:sz w:val="18"/>
                <w:szCs w:val="18"/>
              </w:rPr>
            </w:pPr>
            <w:r w:rsidRPr="00934698">
              <w:rPr>
                <w:sz w:val="18"/>
                <w:szCs w:val="18"/>
              </w:rPr>
              <w:t>1</w:t>
            </w:r>
          </w:p>
        </w:tc>
        <w:tc>
          <w:tcPr>
            <w:tcW w:w="490" w:type="pct"/>
            <w:vAlign w:val="bottom"/>
          </w:tcPr>
          <w:p w14:paraId="621C2080" w14:textId="77777777" w:rsidR="006007C8" w:rsidRPr="00934698" w:rsidRDefault="006007C8" w:rsidP="00F356E8">
            <w:pPr>
              <w:spacing w:after="0" w:line="240" w:lineRule="auto"/>
              <w:jc w:val="center"/>
              <w:rPr>
                <w:sz w:val="18"/>
                <w:szCs w:val="18"/>
              </w:rPr>
            </w:pPr>
            <w:r w:rsidRPr="00934698">
              <w:rPr>
                <w:sz w:val="18"/>
                <w:szCs w:val="18"/>
              </w:rPr>
              <w:t>43803</w:t>
            </w:r>
            <w:r>
              <w:rPr>
                <w:sz w:val="18"/>
                <w:szCs w:val="18"/>
              </w:rPr>
              <w:t>.00</w:t>
            </w:r>
          </w:p>
        </w:tc>
        <w:tc>
          <w:tcPr>
            <w:tcW w:w="339" w:type="pct"/>
            <w:shd w:val="clear" w:color="auto" w:fill="auto"/>
            <w:vAlign w:val="bottom"/>
          </w:tcPr>
          <w:p w14:paraId="6C17C2DC" w14:textId="77777777" w:rsidR="006007C8" w:rsidRPr="00934698" w:rsidRDefault="006007C8" w:rsidP="00F356E8">
            <w:pPr>
              <w:spacing w:after="0" w:line="240" w:lineRule="auto"/>
              <w:jc w:val="center"/>
              <w:rPr>
                <w:sz w:val="18"/>
                <w:szCs w:val="18"/>
              </w:rPr>
            </w:pPr>
            <w:r w:rsidRPr="00934698">
              <w:rPr>
                <w:sz w:val="18"/>
                <w:szCs w:val="18"/>
              </w:rPr>
              <w:t>0.36</w:t>
            </w:r>
          </w:p>
        </w:tc>
        <w:tc>
          <w:tcPr>
            <w:tcW w:w="247" w:type="pct"/>
            <w:shd w:val="clear" w:color="auto" w:fill="auto"/>
            <w:vAlign w:val="bottom"/>
          </w:tcPr>
          <w:p w14:paraId="669B757E" w14:textId="77777777" w:rsidR="006007C8" w:rsidRPr="00934698" w:rsidRDefault="006007C8" w:rsidP="00F356E8">
            <w:pPr>
              <w:spacing w:after="0" w:line="240" w:lineRule="auto"/>
              <w:jc w:val="center"/>
              <w:rPr>
                <w:sz w:val="18"/>
                <w:szCs w:val="18"/>
              </w:rPr>
            </w:pPr>
            <w:r w:rsidRPr="00934698">
              <w:rPr>
                <w:sz w:val="18"/>
                <w:szCs w:val="18"/>
              </w:rPr>
              <w:t>0</w:t>
            </w:r>
          </w:p>
        </w:tc>
        <w:tc>
          <w:tcPr>
            <w:tcW w:w="495" w:type="pct"/>
            <w:vAlign w:val="bottom"/>
          </w:tcPr>
          <w:p w14:paraId="74F76179" w14:textId="77777777" w:rsidR="006007C8" w:rsidRPr="00934698" w:rsidRDefault="006007C8" w:rsidP="00F356E8">
            <w:pPr>
              <w:spacing w:after="0" w:line="240" w:lineRule="auto"/>
              <w:jc w:val="center"/>
              <w:rPr>
                <w:sz w:val="18"/>
                <w:szCs w:val="18"/>
              </w:rPr>
            </w:pPr>
            <w:r w:rsidRPr="00934698">
              <w:rPr>
                <w:sz w:val="18"/>
                <w:szCs w:val="18"/>
              </w:rPr>
              <w:t>.</w:t>
            </w:r>
          </w:p>
        </w:tc>
        <w:tc>
          <w:tcPr>
            <w:tcW w:w="372" w:type="pct"/>
            <w:shd w:val="clear" w:color="auto" w:fill="auto"/>
            <w:vAlign w:val="bottom"/>
          </w:tcPr>
          <w:p w14:paraId="51636514" w14:textId="77777777" w:rsidR="006007C8" w:rsidRPr="00934698" w:rsidRDefault="006007C8" w:rsidP="00F356E8">
            <w:pPr>
              <w:spacing w:after="0" w:line="240" w:lineRule="auto"/>
              <w:jc w:val="center"/>
              <w:rPr>
                <w:sz w:val="18"/>
                <w:szCs w:val="18"/>
              </w:rPr>
            </w:pPr>
            <w:r w:rsidRPr="00934698">
              <w:rPr>
                <w:sz w:val="18"/>
                <w:szCs w:val="18"/>
              </w:rPr>
              <w:t>.</w:t>
            </w:r>
          </w:p>
        </w:tc>
        <w:tc>
          <w:tcPr>
            <w:tcW w:w="247" w:type="pct"/>
            <w:shd w:val="clear" w:color="auto" w:fill="auto"/>
            <w:vAlign w:val="bottom"/>
          </w:tcPr>
          <w:p w14:paraId="6D298F7F" w14:textId="77777777" w:rsidR="006007C8" w:rsidRPr="00934698" w:rsidRDefault="006007C8" w:rsidP="00F356E8">
            <w:pPr>
              <w:spacing w:after="0" w:line="240" w:lineRule="auto"/>
              <w:jc w:val="center"/>
              <w:rPr>
                <w:sz w:val="18"/>
                <w:szCs w:val="18"/>
              </w:rPr>
            </w:pPr>
            <w:r w:rsidRPr="00934698">
              <w:rPr>
                <w:sz w:val="18"/>
                <w:szCs w:val="18"/>
              </w:rPr>
              <w:t>0</w:t>
            </w:r>
          </w:p>
        </w:tc>
        <w:tc>
          <w:tcPr>
            <w:tcW w:w="490" w:type="pct"/>
            <w:vAlign w:val="bottom"/>
          </w:tcPr>
          <w:p w14:paraId="6E72F62B" w14:textId="77777777" w:rsidR="006007C8" w:rsidRPr="00934698" w:rsidRDefault="006007C8" w:rsidP="00F356E8">
            <w:pPr>
              <w:spacing w:after="0" w:line="240" w:lineRule="auto"/>
              <w:jc w:val="center"/>
              <w:rPr>
                <w:sz w:val="18"/>
                <w:szCs w:val="18"/>
              </w:rPr>
            </w:pPr>
            <w:r w:rsidRPr="00934698">
              <w:rPr>
                <w:sz w:val="18"/>
                <w:szCs w:val="18"/>
              </w:rPr>
              <w:t>.</w:t>
            </w:r>
          </w:p>
        </w:tc>
        <w:tc>
          <w:tcPr>
            <w:tcW w:w="376" w:type="pct"/>
            <w:shd w:val="clear" w:color="auto" w:fill="auto"/>
            <w:vAlign w:val="bottom"/>
          </w:tcPr>
          <w:p w14:paraId="4B5AB35A" w14:textId="77777777" w:rsidR="006007C8" w:rsidRPr="00934698" w:rsidRDefault="006007C8" w:rsidP="00F356E8">
            <w:pPr>
              <w:spacing w:after="0" w:line="240" w:lineRule="auto"/>
              <w:jc w:val="center"/>
              <w:rPr>
                <w:sz w:val="18"/>
                <w:szCs w:val="18"/>
              </w:rPr>
            </w:pPr>
            <w:r w:rsidRPr="00934698">
              <w:rPr>
                <w:sz w:val="18"/>
                <w:szCs w:val="18"/>
              </w:rPr>
              <w:t>.</w:t>
            </w:r>
          </w:p>
        </w:tc>
      </w:tr>
      <w:tr w:rsidR="00AD2333" w:rsidRPr="00934698" w14:paraId="330D637D" w14:textId="77777777" w:rsidTr="00F356E8">
        <w:trPr>
          <w:trHeight w:val="99"/>
        </w:trPr>
        <w:tc>
          <w:tcPr>
            <w:tcW w:w="597" w:type="pct"/>
            <w:shd w:val="clear" w:color="auto" w:fill="auto"/>
            <w:vAlign w:val="bottom"/>
          </w:tcPr>
          <w:p w14:paraId="087B31F7" w14:textId="77777777" w:rsidR="006007C8" w:rsidRPr="00934698" w:rsidRDefault="006007C8" w:rsidP="00F356E8">
            <w:pPr>
              <w:spacing w:after="0" w:line="240" w:lineRule="auto"/>
              <w:jc w:val="center"/>
              <w:rPr>
                <w:sz w:val="18"/>
                <w:szCs w:val="18"/>
              </w:rPr>
            </w:pPr>
            <w:r w:rsidRPr="00934698">
              <w:rPr>
                <w:sz w:val="18"/>
                <w:szCs w:val="18"/>
              </w:rPr>
              <w:t xml:space="preserve">Foreign </w:t>
            </w:r>
            <w:r>
              <w:rPr>
                <w:sz w:val="18"/>
                <w:szCs w:val="18"/>
              </w:rPr>
              <w:t>students</w:t>
            </w:r>
          </w:p>
        </w:tc>
        <w:tc>
          <w:tcPr>
            <w:tcW w:w="245" w:type="pct"/>
            <w:shd w:val="clear" w:color="auto" w:fill="auto"/>
            <w:noWrap/>
            <w:vAlign w:val="bottom"/>
          </w:tcPr>
          <w:p w14:paraId="79387FB5" w14:textId="77777777" w:rsidR="006007C8" w:rsidRPr="00934698" w:rsidRDefault="006007C8" w:rsidP="00F356E8">
            <w:pPr>
              <w:spacing w:after="0" w:line="240" w:lineRule="auto"/>
              <w:jc w:val="center"/>
              <w:rPr>
                <w:sz w:val="18"/>
                <w:szCs w:val="18"/>
              </w:rPr>
            </w:pPr>
            <w:r w:rsidRPr="00934698">
              <w:rPr>
                <w:sz w:val="18"/>
                <w:szCs w:val="18"/>
              </w:rPr>
              <w:t>0</w:t>
            </w:r>
          </w:p>
        </w:tc>
        <w:tc>
          <w:tcPr>
            <w:tcW w:w="490" w:type="pct"/>
            <w:vAlign w:val="bottom"/>
          </w:tcPr>
          <w:p w14:paraId="07883EB0" w14:textId="77777777" w:rsidR="006007C8" w:rsidRPr="00934698" w:rsidRDefault="006007C8" w:rsidP="00F356E8">
            <w:pPr>
              <w:spacing w:after="0" w:line="240" w:lineRule="auto"/>
              <w:jc w:val="center"/>
              <w:rPr>
                <w:sz w:val="18"/>
                <w:szCs w:val="18"/>
              </w:rPr>
            </w:pPr>
            <w:r w:rsidRPr="00934698">
              <w:rPr>
                <w:sz w:val="18"/>
                <w:szCs w:val="18"/>
              </w:rPr>
              <w:t>.</w:t>
            </w:r>
          </w:p>
        </w:tc>
        <w:tc>
          <w:tcPr>
            <w:tcW w:w="367" w:type="pct"/>
            <w:shd w:val="clear" w:color="auto" w:fill="auto"/>
            <w:vAlign w:val="bottom"/>
          </w:tcPr>
          <w:p w14:paraId="10D9AA33" w14:textId="77777777" w:rsidR="006007C8" w:rsidRPr="00934698" w:rsidRDefault="006007C8" w:rsidP="00F356E8">
            <w:pPr>
              <w:spacing w:after="0" w:line="240" w:lineRule="auto"/>
              <w:jc w:val="center"/>
              <w:rPr>
                <w:sz w:val="18"/>
                <w:szCs w:val="18"/>
              </w:rPr>
            </w:pPr>
            <w:r w:rsidRPr="00934698">
              <w:rPr>
                <w:sz w:val="18"/>
                <w:szCs w:val="18"/>
              </w:rPr>
              <w:t>.</w:t>
            </w:r>
          </w:p>
        </w:tc>
        <w:tc>
          <w:tcPr>
            <w:tcW w:w="245" w:type="pct"/>
            <w:shd w:val="clear" w:color="auto" w:fill="auto"/>
            <w:vAlign w:val="bottom"/>
          </w:tcPr>
          <w:p w14:paraId="09632C37" w14:textId="77777777" w:rsidR="006007C8" w:rsidRPr="00934698" w:rsidRDefault="006007C8" w:rsidP="00F356E8">
            <w:pPr>
              <w:spacing w:after="0" w:line="240" w:lineRule="auto"/>
              <w:jc w:val="center"/>
              <w:rPr>
                <w:sz w:val="18"/>
                <w:szCs w:val="18"/>
              </w:rPr>
            </w:pPr>
            <w:r w:rsidRPr="00934698">
              <w:rPr>
                <w:sz w:val="18"/>
                <w:szCs w:val="18"/>
              </w:rPr>
              <w:t>1</w:t>
            </w:r>
          </w:p>
        </w:tc>
        <w:tc>
          <w:tcPr>
            <w:tcW w:w="490" w:type="pct"/>
            <w:vAlign w:val="bottom"/>
          </w:tcPr>
          <w:p w14:paraId="3CA3EA9C" w14:textId="77777777" w:rsidR="006007C8" w:rsidRPr="00934698" w:rsidRDefault="006007C8" w:rsidP="00F356E8">
            <w:pPr>
              <w:spacing w:after="0" w:line="240" w:lineRule="auto"/>
              <w:jc w:val="center"/>
              <w:rPr>
                <w:sz w:val="18"/>
                <w:szCs w:val="18"/>
              </w:rPr>
            </w:pPr>
            <w:r w:rsidRPr="00934698">
              <w:rPr>
                <w:sz w:val="18"/>
                <w:szCs w:val="18"/>
              </w:rPr>
              <w:t>2469</w:t>
            </w:r>
            <w:r>
              <w:rPr>
                <w:sz w:val="18"/>
                <w:szCs w:val="18"/>
              </w:rPr>
              <w:t>.00</w:t>
            </w:r>
          </w:p>
        </w:tc>
        <w:tc>
          <w:tcPr>
            <w:tcW w:w="339" w:type="pct"/>
            <w:shd w:val="clear" w:color="auto" w:fill="auto"/>
            <w:vAlign w:val="bottom"/>
          </w:tcPr>
          <w:p w14:paraId="776C3816" w14:textId="77777777" w:rsidR="006007C8" w:rsidRPr="00934698" w:rsidRDefault="006007C8" w:rsidP="00F356E8">
            <w:pPr>
              <w:spacing w:after="0" w:line="240" w:lineRule="auto"/>
              <w:jc w:val="center"/>
              <w:rPr>
                <w:sz w:val="18"/>
                <w:szCs w:val="18"/>
              </w:rPr>
            </w:pPr>
            <w:r w:rsidRPr="00934698">
              <w:rPr>
                <w:sz w:val="18"/>
                <w:szCs w:val="18"/>
              </w:rPr>
              <w:t>0.16</w:t>
            </w:r>
          </w:p>
        </w:tc>
        <w:tc>
          <w:tcPr>
            <w:tcW w:w="247" w:type="pct"/>
            <w:shd w:val="clear" w:color="auto" w:fill="auto"/>
            <w:vAlign w:val="bottom"/>
          </w:tcPr>
          <w:p w14:paraId="0DB0A6E5" w14:textId="77777777" w:rsidR="006007C8" w:rsidRPr="00934698" w:rsidRDefault="006007C8" w:rsidP="00F356E8">
            <w:pPr>
              <w:spacing w:after="0" w:line="240" w:lineRule="auto"/>
              <w:jc w:val="center"/>
              <w:rPr>
                <w:sz w:val="18"/>
                <w:szCs w:val="18"/>
              </w:rPr>
            </w:pPr>
            <w:r w:rsidRPr="00934698">
              <w:rPr>
                <w:sz w:val="18"/>
                <w:szCs w:val="18"/>
              </w:rPr>
              <w:t>0</w:t>
            </w:r>
          </w:p>
        </w:tc>
        <w:tc>
          <w:tcPr>
            <w:tcW w:w="495" w:type="pct"/>
            <w:vAlign w:val="bottom"/>
          </w:tcPr>
          <w:p w14:paraId="4CFF5F41" w14:textId="77777777" w:rsidR="006007C8" w:rsidRPr="00934698" w:rsidRDefault="006007C8" w:rsidP="00F356E8">
            <w:pPr>
              <w:spacing w:after="0" w:line="240" w:lineRule="auto"/>
              <w:jc w:val="center"/>
              <w:rPr>
                <w:sz w:val="18"/>
                <w:szCs w:val="18"/>
              </w:rPr>
            </w:pPr>
            <w:r w:rsidRPr="00934698">
              <w:rPr>
                <w:sz w:val="18"/>
                <w:szCs w:val="18"/>
              </w:rPr>
              <w:t>.</w:t>
            </w:r>
          </w:p>
        </w:tc>
        <w:tc>
          <w:tcPr>
            <w:tcW w:w="372" w:type="pct"/>
            <w:shd w:val="clear" w:color="auto" w:fill="auto"/>
            <w:vAlign w:val="bottom"/>
          </w:tcPr>
          <w:p w14:paraId="7BF62610" w14:textId="77777777" w:rsidR="006007C8" w:rsidRPr="00934698" w:rsidRDefault="006007C8" w:rsidP="00F356E8">
            <w:pPr>
              <w:spacing w:after="0" w:line="240" w:lineRule="auto"/>
              <w:jc w:val="center"/>
              <w:rPr>
                <w:sz w:val="18"/>
                <w:szCs w:val="18"/>
              </w:rPr>
            </w:pPr>
            <w:r w:rsidRPr="00934698">
              <w:rPr>
                <w:sz w:val="18"/>
                <w:szCs w:val="18"/>
              </w:rPr>
              <w:t>.</w:t>
            </w:r>
          </w:p>
        </w:tc>
        <w:tc>
          <w:tcPr>
            <w:tcW w:w="247" w:type="pct"/>
            <w:shd w:val="clear" w:color="auto" w:fill="auto"/>
            <w:vAlign w:val="bottom"/>
          </w:tcPr>
          <w:p w14:paraId="2D1F31C5" w14:textId="77777777" w:rsidR="006007C8" w:rsidRPr="00934698" w:rsidRDefault="006007C8" w:rsidP="00F356E8">
            <w:pPr>
              <w:spacing w:after="0" w:line="240" w:lineRule="auto"/>
              <w:jc w:val="center"/>
              <w:rPr>
                <w:sz w:val="18"/>
                <w:szCs w:val="18"/>
              </w:rPr>
            </w:pPr>
            <w:r w:rsidRPr="00934698">
              <w:rPr>
                <w:sz w:val="18"/>
                <w:szCs w:val="18"/>
              </w:rPr>
              <w:t>0</w:t>
            </w:r>
          </w:p>
        </w:tc>
        <w:tc>
          <w:tcPr>
            <w:tcW w:w="490" w:type="pct"/>
            <w:vAlign w:val="bottom"/>
          </w:tcPr>
          <w:p w14:paraId="20C51315" w14:textId="77777777" w:rsidR="006007C8" w:rsidRPr="00934698" w:rsidRDefault="006007C8" w:rsidP="00F356E8">
            <w:pPr>
              <w:spacing w:after="0" w:line="240" w:lineRule="auto"/>
              <w:jc w:val="center"/>
              <w:rPr>
                <w:sz w:val="18"/>
                <w:szCs w:val="18"/>
              </w:rPr>
            </w:pPr>
            <w:r w:rsidRPr="00934698">
              <w:rPr>
                <w:sz w:val="18"/>
                <w:szCs w:val="18"/>
              </w:rPr>
              <w:t>.</w:t>
            </w:r>
          </w:p>
        </w:tc>
        <w:tc>
          <w:tcPr>
            <w:tcW w:w="376" w:type="pct"/>
            <w:shd w:val="clear" w:color="auto" w:fill="auto"/>
            <w:vAlign w:val="bottom"/>
          </w:tcPr>
          <w:p w14:paraId="4379CF2A" w14:textId="77777777" w:rsidR="006007C8" w:rsidRPr="00934698" w:rsidRDefault="006007C8" w:rsidP="00F356E8">
            <w:pPr>
              <w:spacing w:after="0" w:line="240" w:lineRule="auto"/>
              <w:jc w:val="center"/>
              <w:rPr>
                <w:sz w:val="18"/>
                <w:szCs w:val="18"/>
              </w:rPr>
            </w:pPr>
            <w:r w:rsidRPr="00934698">
              <w:rPr>
                <w:sz w:val="18"/>
                <w:szCs w:val="18"/>
              </w:rPr>
              <w:t>.</w:t>
            </w:r>
          </w:p>
        </w:tc>
      </w:tr>
    </w:tbl>
    <w:p w14:paraId="0E532283" w14:textId="6FDABA7B" w:rsidR="008C1295" w:rsidRDefault="008C1295" w:rsidP="008C1295">
      <w:pPr>
        <w:spacing w:beforeLines="100" w:before="240" w:afterLines="100" w:after="240"/>
      </w:pPr>
      <w:r>
        <w:rPr>
          <w:i/>
        </w:rPr>
        <w:t>N</w:t>
      </w:r>
      <w:r w:rsidR="00C8048B">
        <w:t xml:space="preserve"> = </w:t>
      </w:r>
      <w:r>
        <w:t>number of migrants in the sample/analysis; Obs</w:t>
      </w:r>
      <w:r w:rsidR="00C8048B">
        <w:t xml:space="preserve"> = </w:t>
      </w:r>
      <w:r w:rsidRPr="004830A0">
        <w:rPr>
          <w:rFonts w:eastAsia="Times New Roman" w:cs="Times New Roman"/>
        </w:rPr>
        <w:t xml:space="preserve">number of times across all 46 papers the </w:t>
      </w:r>
      <w:r w:rsidR="003C68FC">
        <w:rPr>
          <w:rFonts w:eastAsia="Times New Roman" w:cs="Times New Roman"/>
        </w:rPr>
        <w:t>data</w:t>
      </w:r>
      <w:r w:rsidRPr="004830A0">
        <w:rPr>
          <w:rFonts w:eastAsia="Times New Roman" w:cs="Times New Roman"/>
        </w:rPr>
        <w:t xml:space="preserve"> </w:t>
      </w:r>
      <w:r w:rsidR="003C68FC">
        <w:rPr>
          <w:rFonts w:eastAsia="Times New Roman" w:cs="Times New Roman"/>
        </w:rPr>
        <w:t>were</w:t>
      </w:r>
      <w:r w:rsidRPr="004830A0">
        <w:rPr>
          <w:rFonts w:eastAsia="Times New Roman" w:cs="Times New Roman"/>
        </w:rPr>
        <w:t xml:space="preserve"> presented</w:t>
      </w:r>
      <w:r>
        <w:rPr>
          <w:rFonts w:eastAsia="Times New Roman" w:cs="Times New Roman"/>
        </w:rPr>
        <w:t xml:space="preserve">; </w:t>
      </w:r>
      <w:r>
        <w:t>SD</w:t>
      </w:r>
      <w:r w:rsidR="00C8048B">
        <w:t xml:space="preserve"> = </w:t>
      </w:r>
      <w:r>
        <w:t>standard deviation</w:t>
      </w:r>
    </w:p>
    <w:p w14:paraId="23AE7519" w14:textId="77777777" w:rsidR="006007C8" w:rsidRDefault="006007C8" w:rsidP="006007C8">
      <w:pPr>
        <w:spacing w:beforeLines="100" w:before="240" w:afterLines="100" w:after="240"/>
        <w:ind w:hanging="1134"/>
      </w:pPr>
    </w:p>
    <w:p w14:paraId="76CF0CE1" w14:textId="77777777" w:rsidR="006007C8" w:rsidRDefault="006007C8" w:rsidP="006007C8">
      <w:pPr>
        <w:rPr>
          <w:b/>
          <w:iCs/>
          <w:sz w:val="24"/>
          <w:szCs w:val="24"/>
        </w:rPr>
      </w:pPr>
      <w:r>
        <w:rPr>
          <w:b/>
          <w:i/>
          <w:sz w:val="24"/>
          <w:szCs w:val="24"/>
        </w:rPr>
        <w:br w:type="page"/>
      </w:r>
    </w:p>
    <w:p w14:paraId="0B4D1B98" w14:textId="0AFE8AA2" w:rsidR="006C63AC" w:rsidRDefault="006007C8" w:rsidP="006C63AC">
      <w:pPr>
        <w:spacing w:beforeLines="100" w:before="240" w:afterLines="100" w:after="240"/>
        <w:rPr>
          <w:i/>
        </w:rPr>
      </w:pPr>
      <w:r w:rsidRPr="00A359AE">
        <w:rPr>
          <w:b/>
          <w:i/>
          <w:sz w:val="24"/>
          <w:szCs w:val="24"/>
        </w:rPr>
        <w:lastRenderedPageBreak/>
        <w:t xml:space="preserve">Table </w:t>
      </w:r>
      <w:r w:rsidR="008E3D44">
        <w:rPr>
          <w:b/>
          <w:i/>
          <w:sz w:val="24"/>
          <w:szCs w:val="24"/>
        </w:rPr>
        <w:t>5</w:t>
      </w:r>
      <w:r w:rsidRPr="00A359AE">
        <w:rPr>
          <w:b/>
          <w:i/>
          <w:sz w:val="24"/>
          <w:szCs w:val="24"/>
        </w:rPr>
        <w:t xml:space="preserve"> Effectiveness outcomes by </w:t>
      </w:r>
      <w:r>
        <w:rPr>
          <w:b/>
          <w:i/>
          <w:sz w:val="24"/>
          <w:szCs w:val="24"/>
        </w:rPr>
        <w:t>infection</w:t>
      </w:r>
      <w:r w:rsidR="006C63AC" w:rsidRPr="006C63AC">
        <w:rPr>
          <w:i/>
        </w:rPr>
        <w:t xml:space="preserve"> </w:t>
      </w:r>
    </w:p>
    <w:tbl>
      <w:tblPr>
        <w:tblpPr w:leftFromText="180" w:rightFromText="180" w:vertAnchor="text" w:horzAnchor="page" w:tblpX="1450" w:tblpY="440"/>
        <w:tblW w:w="12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57"/>
        <w:gridCol w:w="622"/>
        <w:gridCol w:w="1247"/>
        <w:gridCol w:w="857"/>
        <w:gridCol w:w="699"/>
        <w:gridCol w:w="1247"/>
        <w:gridCol w:w="889"/>
        <w:gridCol w:w="668"/>
        <w:gridCol w:w="1175"/>
        <w:gridCol w:w="1008"/>
        <w:gridCol w:w="19"/>
        <w:gridCol w:w="603"/>
        <w:gridCol w:w="1247"/>
        <w:gridCol w:w="859"/>
      </w:tblGrid>
      <w:tr w:rsidR="006C63AC" w:rsidRPr="000510B4" w14:paraId="62C0A131" w14:textId="77777777" w:rsidTr="006C63AC">
        <w:trPr>
          <w:trHeight w:val="92"/>
        </w:trPr>
        <w:tc>
          <w:tcPr>
            <w:tcW w:w="1357" w:type="dxa"/>
            <w:vMerge w:val="restart"/>
            <w:shd w:val="clear" w:color="auto" w:fill="auto"/>
            <w:vAlign w:val="bottom"/>
          </w:tcPr>
          <w:p w14:paraId="4B436595" w14:textId="77777777" w:rsidR="006C63AC" w:rsidRPr="000510B4" w:rsidRDefault="006C63AC" w:rsidP="006C63AC">
            <w:pPr>
              <w:spacing w:after="0" w:line="240" w:lineRule="auto"/>
              <w:jc w:val="center"/>
              <w:rPr>
                <w:b/>
                <w:sz w:val="18"/>
                <w:szCs w:val="18"/>
              </w:rPr>
            </w:pPr>
            <w:r>
              <w:rPr>
                <w:b/>
                <w:sz w:val="18"/>
                <w:szCs w:val="18"/>
              </w:rPr>
              <w:t>infection</w:t>
            </w:r>
          </w:p>
        </w:tc>
        <w:tc>
          <w:tcPr>
            <w:tcW w:w="2726" w:type="dxa"/>
            <w:gridSpan w:val="3"/>
            <w:vAlign w:val="bottom"/>
          </w:tcPr>
          <w:p w14:paraId="739CD5AD" w14:textId="77777777" w:rsidR="006C63AC" w:rsidRPr="000510B4" w:rsidRDefault="006C63AC" w:rsidP="006C63AC">
            <w:pPr>
              <w:spacing w:after="0" w:line="240" w:lineRule="auto"/>
              <w:jc w:val="center"/>
              <w:rPr>
                <w:b/>
                <w:sz w:val="18"/>
                <w:szCs w:val="18"/>
              </w:rPr>
            </w:pPr>
            <w:r w:rsidRPr="000510B4">
              <w:rPr>
                <w:b/>
                <w:sz w:val="18"/>
                <w:szCs w:val="18"/>
              </w:rPr>
              <w:t xml:space="preserve">Uptake </w:t>
            </w:r>
          </w:p>
        </w:tc>
        <w:tc>
          <w:tcPr>
            <w:tcW w:w="2835" w:type="dxa"/>
            <w:gridSpan w:val="3"/>
            <w:vAlign w:val="bottom"/>
          </w:tcPr>
          <w:p w14:paraId="62BE31CD" w14:textId="77777777" w:rsidR="006C63AC" w:rsidRPr="000510B4" w:rsidRDefault="006C63AC" w:rsidP="006C63AC">
            <w:pPr>
              <w:spacing w:after="0" w:line="240" w:lineRule="auto"/>
              <w:jc w:val="center"/>
              <w:rPr>
                <w:b/>
                <w:sz w:val="18"/>
                <w:szCs w:val="18"/>
              </w:rPr>
            </w:pPr>
            <w:r w:rsidRPr="000510B4">
              <w:rPr>
                <w:b/>
                <w:sz w:val="18"/>
                <w:szCs w:val="18"/>
              </w:rPr>
              <w:t xml:space="preserve">Infections detected </w:t>
            </w:r>
          </w:p>
        </w:tc>
        <w:tc>
          <w:tcPr>
            <w:tcW w:w="2870" w:type="dxa"/>
            <w:gridSpan w:val="4"/>
            <w:vAlign w:val="bottom"/>
          </w:tcPr>
          <w:p w14:paraId="35896B4D" w14:textId="77777777" w:rsidR="006C63AC" w:rsidRPr="000510B4" w:rsidRDefault="006C63AC" w:rsidP="006C63AC">
            <w:pPr>
              <w:spacing w:after="0" w:line="240" w:lineRule="auto"/>
              <w:jc w:val="center"/>
              <w:rPr>
                <w:b/>
                <w:sz w:val="18"/>
                <w:szCs w:val="18"/>
              </w:rPr>
            </w:pPr>
            <w:r w:rsidRPr="000510B4">
              <w:rPr>
                <w:b/>
                <w:sz w:val="18"/>
                <w:szCs w:val="18"/>
              </w:rPr>
              <w:t xml:space="preserve">Patients not diagnosed </w:t>
            </w:r>
          </w:p>
        </w:tc>
        <w:tc>
          <w:tcPr>
            <w:tcW w:w="2709" w:type="dxa"/>
            <w:gridSpan w:val="3"/>
            <w:vAlign w:val="bottom"/>
          </w:tcPr>
          <w:p w14:paraId="73E63D0A" w14:textId="77777777" w:rsidR="006C63AC" w:rsidRPr="000510B4" w:rsidRDefault="006C63AC" w:rsidP="006C63AC">
            <w:pPr>
              <w:spacing w:after="0" w:line="240" w:lineRule="auto"/>
              <w:jc w:val="center"/>
              <w:rPr>
                <w:b/>
                <w:sz w:val="18"/>
                <w:szCs w:val="18"/>
              </w:rPr>
            </w:pPr>
            <w:r w:rsidRPr="000510B4">
              <w:rPr>
                <w:b/>
                <w:sz w:val="18"/>
                <w:szCs w:val="18"/>
              </w:rPr>
              <w:t xml:space="preserve">Infections treated </w:t>
            </w:r>
          </w:p>
        </w:tc>
      </w:tr>
      <w:tr w:rsidR="006C63AC" w:rsidRPr="000510B4" w14:paraId="2427A5A6" w14:textId="77777777" w:rsidTr="006C63AC">
        <w:trPr>
          <w:trHeight w:val="92"/>
        </w:trPr>
        <w:tc>
          <w:tcPr>
            <w:tcW w:w="1357" w:type="dxa"/>
            <w:vMerge/>
            <w:shd w:val="clear" w:color="auto" w:fill="auto"/>
            <w:vAlign w:val="bottom"/>
          </w:tcPr>
          <w:p w14:paraId="12F4B8AF" w14:textId="77777777" w:rsidR="006C63AC" w:rsidRPr="000510B4" w:rsidRDefault="006C63AC" w:rsidP="006C63AC">
            <w:pPr>
              <w:spacing w:after="0" w:line="240" w:lineRule="auto"/>
              <w:jc w:val="center"/>
              <w:rPr>
                <w:sz w:val="18"/>
                <w:szCs w:val="18"/>
              </w:rPr>
            </w:pPr>
          </w:p>
        </w:tc>
        <w:tc>
          <w:tcPr>
            <w:tcW w:w="622" w:type="dxa"/>
            <w:shd w:val="clear" w:color="auto" w:fill="auto"/>
            <w:vAlign w:val="bottom"/>
          </w:tcPr>
          <w:p w14:paraId="515DC9EB" w14:textId="77777777" w:rsidR="006C63AC" w:rsidRPr="000510B4" w:rsidRDefault="006C63AC" w:rsidP="006C63AC">
            <w:pPr>
              <w:spacing w:after="0" w:line="240" w:lineRule="auto"/>
              <w:jc w:val="center"/>
              <w:rPr>
                <w:sz w:val="18"/>
                <w:szCs w:val="18"/>
              </w:rPr>
            </w:pPr>
            <w:r w:rsidRPr="000510B4">
              <w:rPr>
                <w:sz w:val="18"/>
                <w:szCs w:val="18"/>
              </w:rPr>
              <w:t>Obs</w:t>
            </w:r>
          </w:p>
        </w:tc>
        <w:tc>
          <w:tcPr>
            <w:tcW w:w="1247" w:type="dxa"/>
            <w:vAlign w:val="bottom"/>
          </w:tcPr>
          <w:p w14:paraId="16182CFE" w14:textId="77777777" w:rsidR="006C63AC" w:rsidRPr="000510B4" w:rsidRDefault="006C63AC" w:rsidP="006C63AC">
            <w:pPr>
              <w:spacing w:after="0" w:line="240" w:lineRule="auto"/>
              <w:jc w:val="center"/>
              <w:rPr>
                <w:sz w:val="18"/>
                <w:szCs w:val="18"/>
              </w:rPr>
            </w:pPr>
            <w:r w:rsidRPr="009B3884">
              <w:rPr>
                <w:sz w:val="18"/>
                <w:szCs w:val="18"/>
              </w:rPr>
              <w:t xml:space="preserve">Mean </w:t>
            </w:r>
            <w:r w:rsidRPr="009B3884">
              <w:rPr>
                <w:i/>
                <w:sz w:val="18"/>
                <w:szCs w:val="18"/>
              </w:rPr>
              <w:t>N</w:t>
            </w:r>
            <w:r w:rsidRPr="009B3884">
              <w:rPr>
                <w:sz w:val="18"/>
                <w:szCs w:val="18"/>
              </w:rPr>
              <w:t xml:space="preserve"> (</w:t>
            </w:r>
            <w:r>
              <w:rPr>
                <w:sz w:val="18"/>
                <w:szCs w:val="18"/>
              </w:rPr>
              <w:t>SD</w:t>
            </w:r>
            <w:r w:rsidRPr="009B3884">
              <w:rPr>
                <w:sz w:val="18"/>
                <w:szCs w:val="18"/>
              </w:rPr>
              <w:t>)</w:t>
            </w:r>
          </w:p>
        </w:tc>
        <w:tc>
          <w:tcPr>
            <w:tcW w:w="857" w:type="dxa"/>
            <w:shd w:val="clear" w:color="auto" w:fill="auto"/>
            <w:vAlign w:val="bottom"/>
          </w:tcPr>
          <w:p w14:paraId="3882BFFA" w14:textId="77777777" w:rsidR="006C63AC" w:rsidRPr="000510B4" w:rsidRDefault="006C63AC" w:rsidP="006C63AC">
            <w:pPr>
              <w:spacing w:after="0" w:line="240" w:lineRule="auto"/>
              <w:jc w:val="center"/>
              <w:rPr>
                <w:sz w:val="18"/>
                <w:szCs w:val="18"/>
              </w:rPr>
            </w:pPr>
            <w:r w:rsidRPr="000510B4">
              <w:rPr>
                <w:sz w:val="18"/>
                <w:szCs w:val="18"/>
              </w:rPr>
              <w:t>Median</w:t>
            </w:r>
            <w:r>
              <w:rPr>
                <w:sz w:val="18"/>
                <w:szCs w:val="18"/>
              </w:rPr>
              <w:t xml:space="preserve"> %</w:t>
            </w:r>
            <w:r w:rsidRPr="000510B4">
              <w:rPr>
                <w:sz w:val="18"/>
                <w:szCs w:val="18"/>
              </w:rPr>
              <w:t xml:space="preserve"> </w:t>
            </w:r>
            <w:r>
              <w:rPr>
                <w:sz w:val="18"/>
                <w:szCs w:val="18"/>
              </w:rPr>
              <w:t xml:space="preserve">uptake </w:t>
            </w:r>
            <w:r w:rsidRPr="000510B4">
              <w:rPr>
                <w:sz w:val="18"/>
                <w:szCs w:val="18"/>
              </w:rPr>
              <w:t>(</w:t>
            </w:r>
            <w:r>
              <w:rPr>
                <w:sz w:val="18"/>
                <w:szCs w:val="18"/>
              </w:rPr>
              <w:t>r</w:t>
            </w:r>
            <w:r w:rsidRPr="000510B4">
              <w:rPr>
                <w:sz w:val="18"/>
                <w:szCs w:val="18"/>
              </w:rPr>
              <w:t>ange)</w:t>
            </w:r>
          </w:p>
        </w:tc>
        <w:tc>
          <w:tcPr>
            <w:tcW w:w="699" w:type="dxa"/>
            <w:shd w:val="clear" w:color="auto" w:fill="auto"/>
            <w:vAlign w:val="bottom"/>
          </w:tcPr>
          <w:p w14:paraId="0B0B9A0A" w14:textId="77777777" w:rsidR="006C63AC" w:rsidRPr="000510B4" w:rsidRDefault="006C63AC" w:rsidP="006C63AC">
            <w:pPr>
              <w:spacing w:after="0" w:line="240" w:lineRule="auto"/>
              <w:jc w:val="center"/>
              <w:rPr>
                <w:sz w:val="18"/>
                <w:szCs w:val="18"/>
              </w:rPr>
            </w:pPr>
            <w:r w:rsidRPr="000510B4">
              <w:rPr>
                <w:sz w:val="18"/>
                <w:szCs w:val="18"/>
              </w:rPr>
              <w:t>Obs</w:t>
            </w:r>
          </w:p>
        </w:tc>
        <w:tc>
          <w:tcPr>
            <w:tcW w:w="1247" w:type="dxa"/>
            <w:vAlign w:val="bottom"/>
          </w:tcPr>
          <w:p w14:paraId="5721184B" w14:textId="77777777" w:rsidR="006C63AC" w:rsidRPr="000510B4" w:rsidRDefault="006C63AC" w:rsidP="006C63AC">
            <w:pPr>
              <w:spacing w:after="0" w:line="240" w:lineRule="auto"/>
              <w:jc w:val="center"/>
              <w:rPr>
                <w:sz w:val="18"/>
                <w:szCs w:val="18"/>
              </w:rPr>
            </w:pPr>
            <w:r w:rsidRPr="009B3884">
              <w:rPr>
                <w:sz w:val="18"/>
                <w:szCs w:val="18"/>
              </w:rPr>
              <w:t xml:space="preserve">Mean </w:t>
            </w:r>
            <w:r w:rsidRPr="009B3884">
              <w:rPr>
                <w:i/>
                <w:sz w:val="18"/>
                <w:szCs w:val="18"/>
              </w:rPr>
              <w:t>N</w:t>
            </w:r>
            <w:r w:rsidRPr="009B3884">
              <w:rPr>
                <w:sz w:val="18"/>
                <w:szCs w:val="18"/>
              </w:rPr>
              <w:t xml:space="preserve"> (</w:t>
            </w:r>
            <w:r>
              <w:rPr>
                <w:sz w:val="18"/>
                <w:szCs w:val="18"/>
              </w:rPr>
              <w:t>SD</w:t>
            </w:r>
            <w:r w:rsidRPr="009B3884">
              <w:rPr>
                <w:sz w:val="18"/>
                <w:szCs w:val="18"/>
              </w:rPr>
              <w:t>)</w:t>
            </w:r>
          </w:p>
        </w:tc>
        <w:tc>
          <w:tcPr>
            <w:tcW w:w="889" w:type="dxa"/>
            <w:shd w:val="clear" w:color="auto" w:fill="auto"/>
            <w:vAlign w:val="bottom"/>
          </w:tcPr>
          <w:p w14:paraId="2BADEAF6" w14:textId="77777777" w:rsidR="006C63AC" w:rsidRPr="000510B4" w:rsidRDefault="006C63AC" w:rsidP="006C63AC">
            <w:pPr>
              <w:spacing w:after="0" w:line="240" w:lineRule="auto"/>
              <w:jc w:val="center"/>
              <w:rPr>
                <w:sz w:val="18"/>
                <w:szCs w:val="18"/>
              </w:rPr>
            </w:pPr>
            <w:r w:rsidRPr="000510B4">
              <w:rPr>
                <w:sz w:val="18"/>
                <w:szCs w:val="18"/>
              </w:rPr>
              <w:t>Median</w:t>
            </w:r>
            <w:r>
              <w:rPr>
                <w:sz w:val="18"/>
                <w:szCs w:val="18"/>
              </w:rPr>
              <w:t xml:space="preserve"> % infected</w:t>
            </w:r>
            <w:r w:rsidRPr="000510B4">
              <w:rPr>
                <w:sz w:val="18"/>
                <w:szCs w:val="18"/>
              </w:rPr>
              <w:t xml:space="preserve"> (</w:t>
            </w:r>
            <w:r>
              <w:rPr>
                <w:sz w:val="18"/>
                <w:szCs w:val="18"/>
              </w:rPr>
              <w:t>r</w:t>
            </w:r>
            <w:r w:rsidRPr="000510B4">
              <w:rPr>
                <w:sz w:val="18"/>
                <w:szCs w:val="18"/>
              </w:rPr>
              <w:t>ange)</w:t>
            </w:r>
          </w:p>
        </w:tc>
        <w:tc>
          <w:tcPr>
            <w:tcW w:w="668" w:type="dxa"/>
            <w:shd w:val="clear" w:color="auto" w:fill="auto"/>
            <w:vAlign w:val="bottom"/>
          </w:tcPr>
          <w:p w14:paraId="4A1BA08E" w14:textId="77777777" w:rsidR="006C63AC" w:rsidRPr="000510B4" w:rsidRDefault="006C63AC" w:rsidP="006C63AC">
            <w:pPr>
              <w:spacing w:after="0" w:line="240" w:lineRule="auto"/>
              <w:jc w:val="center"/>
              <w:rPr>
                <w:sz w:val="18"/>
                <w:szCs w:val="18"/>
              </w:rPr>
            </w:pPr>
            <w:r w:rsidRPr="000510B4">
              <w:rPr>
                <w:sz w:val="18"/>
                <w:szCs w:val="18"/>
              </w:rPr>
              <w:t>Obs</w:t>
            </w:r>
          </w:p>
        </w:tc>
        <w:tc>
          <w:tcPr>
            <w:tcW w:w="1175" w:type="dxa"/>
            <w:vAlign w:val="bottom"/>
          </w:tcPr>
          <w:p w14:paraId="20EB427A" w14:textId="77777777" w:rsidR="006C63AC" w:rsidRPr="000510B4" w:rsidRDefault="006C63AC" w:rsidP="006C63AC">
            <w:pPr>
              <w:spacing w:after="0" w:line="240" w:lineRule="auto"/>
              <w:jc w:val="center"/>
              <w:rPr>
                <w:sz w:val="18"/>
                <w:szCs w:val="18"/>
              </w:rPr>
            </w:pPr>
            <w:r w:rsidRPr="009B3884">
              <w:rPr>
                <w:sz w:val="18"/>
                <w:szCs w:val="18"/>
              </w:rPr>
              <w:t xml:space="preserve">Mean </w:t>
            </w:r>
            <w:r w:rsidRPr="009B3884">
              <w:rPr>
                <w:i/>
                <w:sz w:val="18"/>
                <w:szCs w:val="18"/>
              </w:rPr>
              <w:t>N</w:t>
            </w:r>
            <w:r w:rsidRPr="009B3884">
              <w:rPr>
                <w:sz w:val="18"/>
                <w:szCs w:val="18"/>
              </w:rPr>
              <w:t xml:space="preserve"> (</w:t>
            </w:r>
            <w:r>
              <w:rPr>
                <w:sz w:val="18"/>
                <w:szCs w:val="18"/>
              </w:rPr>
              <w:t>SD</w:t>
            </w:r>
            <w:r w:rsidRPr="009B3884">
              <w:rPr>
                <w:sz w:val="18"/>
                <w:szCs w:val="18"/>
              </w:rPr>
              <w:t>)</w:t>
            </w:r>
          </w:p>
        </w:tc>
        <w:tc>
          <w:tcPr>
            <w:tcW w:w="1008" w:type="dxa"/>
            <w:shd w:val="clear" w:color="auto" w:fill="auto"/>
            <w:vAlign w:val="bottom"/>
          </w:tcPr>
          <w:p w14:paraId="7C620275" w14:textId="77777777" w:rsidR="006C63AC" w:rsidRPr="000510B4" w:rsidRDefault="006C63AC" w:rsidP="006C63AC">
            <w:pPr>
              <w:spacing w:after="0" w:line="240" w:lineRule="auto"/>
              <w:jc w:val="center"/>
              <w:rPr>
                <w:sz w:val="18"/>
                <w:szCs w:val="18"/>
              </w:rPr>
            </w:pPr>
            <w:r w:rsidRPr="000510B4">
              <w:rPr>
                <w:sz w:val="18"/>
                <w:szCs w:val="18"/>
              </w:rPr>
              <w:t xml:space="preserve">Median </w:t>
            </w:r>
            <w:r>
              <w:rPr>
                <w:sz w:val="18"/>
                <w:szCs w:val="18"/>
              </w:rPr>
              <w:t xml:space="preserve">% not diagnosed </w:t>
            </w:r>
            <w:r w:rsidRPr="000510B4">
              <w:rPr>
                <w:sz w:val="18"/>
                <w:szCs w:val="18"/>
              </w:rPr>
              <w:t>(</w:t>
            </w:r>
            <w:r>
              <w:rPr>
                <w:sz w:val="18"/>
                <w:szCs w:val="18"/>
              </w:rPr>
              <w:t>r</w:t>
            </w:r>
            <w:r w:rsidRPr="000510B4">
              <w:rPr>
                <w:sz w:val="18"/>
                <w:szCs w:val="18"/>
              </w:rPr>
              <w:t>ange)</w:t>
            </w:r>
          </w:p>
        </w:tc>
        <w:tc>
          <w:tcPr>
            <w:tcW w:w="622" w:type="dxa"/>
            <w:gridSpan w:val="2"/>
            <w:shd w:val="clear" w:color="auto" w:fill="auto"/>
            <w:vAlign w:val="bottom"/>
          </w:tcPr>
          <w:p w14:paraId="57052EED" w14:textId="77777777" w:rsidR="006C63AC" w:rsidRPr="000510B4" w:rsidRDefault="006C63AC" w:rsidP="006C63AC">
            <w:pPr>
              <w:spacing w:after="0" w:line="240" w:lineRule="auto"/>
              <w:jc w:val="center"/>
              <w:rPr>
                <w:sz w:val="18"/>
                <w:szCs w:val="18"/>
              </w:rPr>
            </w:pPr>
            <w:r w:rsidRPr="000510B4">
              <w:rPr>
                <w:sz w:val="18"/>
                <w:szCs w:val="18"/>
              </w:rPr>
              <w:t>Obs</w:t>
            </w:r>
          </w:p>
        </w:tc>
        <w:tc>
          <w:tcPr>
            <w:tcW w:w="1247" w:type="dxa"/>
            <w:vAlign w:val="bottom"/>
          </w:tcPr>
          <w:p w14:paraId="7CE60DA4" w14:textId="77777777" w:rsidR="006C63AC" w:rsidRPr="000510B4" w:rsidRDefault="006C63AC" w:rsidP="006C63AC">
            <w:pPr>
              <w:spacing w:after="0" w:line="240" w:lineRule="auto"/>
              <w:jc w:val="center"/>
              <w:rPr>
                <w:sz w:val="18"/>
                <w:szCs w:val="18"/>
              </w:rPr>
            </w:pPr>
            <w:r w:rsidRPr="009B3884">
              <w:rPr>
                <w:sz w:val="18"/>
                <w:szCs w:val="18"/>
              </w:rPr>
              <w:t xml:space="preserve">Mean </w:t>
            </w:r>
            <w:r w:rsidRPr="009B3884">
              <w:rPr>
                <w:i/>
                <w:sz w:val="18"/>
                <w:szCs w:val="18"/>
              </w:rPr>
              <w:t>N</w:t>
            </w:r>
            <w:r w:rsidRPr="009B3884">
              <w:rPr>
                <w:sz w:val="18"/>
                <w:szCs w:val="18"/>
              </w:rPr>
              <w:t xml:space="preserve"> (</w:t>
            </w:r>
            <w:r>
              <w:rPr>
                <w:sz w:val="18"/>
                <w:szCs w:val="18"/>
              </w:rPr>
              <w:t>SD</w:t>
            </w:r>
            <w:r w:rsidRPr="009B3884">
              <w:rPr>
                <w:sz w:val="18"/>
                <w:szCs w:val="18"/>
              </w:rPr>
              <w:t>)</w:t>
            </w:r>
          </w:p>
        </w:tc>
        <w:tc>
          <w:tcPr>
            <w:tcW w:w="859" w:type="dxa"/>
            <w:shd w:val="clear" w:color="auto" w:fill="auto"/>
            <w:vAlign w:val="bottom"/>
          </w:tcPr>
          <w:p w14:paraId="20A63ABA" w14:textId="77777777" w:rsidR="006C63AC" w:rsidRPr="000510B4" w:rsidRDefault="006C63AC" w:rsidP="006C63AC">
            <w:pPr>
              <w:spacing w:after="0" w:line="240" w:lineRule="auto"/>
              <w:jc w:val="center"/>
              <w:rPr>
                <w:sz w:val="18"/>
                <w:szCs w:val="18"/>
              </w:rPr>
            </w:pPr>
            <w:r w:rsidRPr="000510B4">
              <w:rPr>
                <w:sz w:val="18"/>
                <w:szCs w:val="18"/>
              </w:rPr>
              <w:t xml:space="preserve">Median </w:t>
            </w:r>
            <w:r>
              <w:rPr>
                <w:sz w:val="18"/>
                <w:szCs w:val="18"/>
              </w:rPr>
              <w:t xml:space="preserve">% treated </w:t>
            </w:r>
            <w:r w:rsidRPr="000510B4">
              <w:rPr>
                <w:sz w:val="18"/>
                <w:szCs w:val="18"/>
              </w:rPr>
              <w:t>(</w:t>
            </w:r>
            <w:r>
              <w:rPr>
                <w:sz w:val="18"/>
                <w:szCs w:val="18"/>
              </w:rPr>
              <w:t>r</w:t>
            </w:r>
            <w:r w:rsidRPr="000510B4">
              <w:rPr>
                <w:sz w:val="18"/>
                <w:szCs w:val="18"/>
              </w:rPr>
              <w:t>ange)</w:t>
            </w:r>
          </w:p>
        </w:tc>
      </w:tr>
      <w:tr w:rsidR="006C63AC" w:rsidRPr="000510B4" w14:paraId="4232CFF1" w14:textId="77777777" w:rsidTr="006C63AC">
        <w:trPr>
          <w:trHeight w:val="92"/>
        </w:trPr>
        <w:tc>
          <w:tcPr>
            <w:tcW w:w="1357" w:type="dxa"/>
            <w:shd w:val="clear" w:color="auto" w:fill="auto"/>
            <w:vAlign w:val="bottom"/>
          </w:tcPr>
          <w:p w14:paraId="200A8E00" w14:textId="77777777" w:rsidR="006C63AC" w:rsidRPr="000510B4" w:rsidRDefault="006C63AC" w:rsidP="006C63AC">
            <w:pPr>
              <w:spacing w:after="0" w:line="240" w:lineRule="auto"/>
              <w:rPr>
                <w:sz w:val="18"/>
                <w:szCs w:val="18"/>
              </w:rPr>
            </w:pPr>
            <w:r w:rsidRPr="000510B4">
              <w:rPr>
                <w:sz w:val="18"/>
                <w:szCs w:val="18"/>
              </w:rPr>
              <w:t>Tuberculosis</w:t>
            </w:r>
            <w:r>
              <w:rPr>
                <w:sz w:val="18"/>
                <w:szCs w:val="18"/>
              </w:rPr>
              <w:t xml:space="preserve"> (combined) </w:t>
            </w:r>
          </w:p>
        </w:tc>
        <w:tc>
          <w:tcPr>
            <w:tcW w:w="622" w:type="dxa"/>
            <w:shd w:val="clear" w:color="auto" w:fill="auto"/>
            <w:vAlign w:val="bottom"/>
          </w:tcPr>
          <w:p w14:paraId="4FF64E6C" w14:textId="77777777" w:rsidR="006C63AC" w:rsidRPr="000510B4" w:rsidRDefault="006C63AC" w:rsidP="006C63AC">
            <w:pPr>
              <w:spacing w:after="0" w:line="240" w:lineRule="auto"/>
              <w:jc w:val="center"/>
              <w:rPr>
                <w:sz w:val="18"/>
                <w:szCs w:val="18"/>
              </w:rPr>
            </w:pPr>
            <w:r>
              <w:rPr>
                <w:sz w:val="18"/>
                <w:szCs w:val="18"/>
              </w:rPr>
              <w:t>8</w:t>
            </w:r>
          </w:p>
        </w:tc>
        <w:tc>
          <w:tcPr>
            <w:tcW w:w="1247" w:type="dxa"/>
            <w:vAlign w:val="bottom"/>
          </w:tcPr>
          <w:p w14:paraId="372B5675" w14:textId="77777777" w:rsidR="006C63AC" w:rsidRPr="000510B4" w:rsidRDefault="006C63AC" w:rsidP="006C63AC">
            <w:pPr>
              <w:spacing w:after="0" w:line="240" w:lineRule="auto"/>
              <w:jc w:val="center"/>
              <w:rPr>
                <w:sz w:val="18"/>
                <w:szCs w:val="18"/>
              </w:rPr>
            </w:pPr>
            <w:r>
              <w:rPr>
                <w:sz w:val="18"/>
                <w:szCs w:val="18"/>
              </w:rPr>
              <w:t>2551</w:t>
            </w:r>
            <w:r w:rsidRPr="000510B4">
              <w:rPr>
                <w:sz w:val="18"/>
                <w:szCs w:val="18"/>
              </w:rPr>
              <w:t>.</w:t>
            </w:r>
            <w:r>
              <w:rPr>
                <w:sz w:val="18"/>
                <w:szCs w:val="18"/>
              </w:rPr>
              <w:t>50</w:t>
            </w:r>
            <w:r w:rsidRPr="000510B4">
              <w:rPr>
                <w:sz w:val="18"/>
                <w:szCs w:val="18"/>
              </w:rPr>
              <w:t xml:space="preserve"> (</w:t>
            </w:r>
            <w:r>
              <w:rPr>
                <w:sz w:val="18"/>
                <w:szCs w:val="18"/>
              </w:rPr>
              <w:t>3734</w:t>
            </w:r>
            <w:r w:rsidRPr="000510B4">
              <w:rPr>
                <w:sz w:val="18"/>
                <w:szCs w:val="18"/>
              </w:rPr>
              <w:t>.</w:t>
            </w:r>
            <w:r>
              <w:rPr>
                <w:sz w:val="18"/>
                <w:szCs w:val="18"/>
              </w:rPr>
              <w:t>53</w:t>
            </w:r>
            <w:r w:rsidRPr="000510B4">
              <w:rPr>
                <w:sz w:val="18"/>
                <w:szCs w:val="18"/>
              </w:rPr>
              <w:t>)</w:t>
            </w:r>
          </w:p>
        </w:tc>
        <w:tc>
          <w:tcPr>
            <w:tcW w:w="857" w:type="dxa"/>
            <w:shd w:val="clear" w:color="auto" w:fill="auto"/>
            <w:vAlign w:val="bottom"/>
          </w:tcPr>
          <w:p w14:paraId="14A09C73" w14:textId="77777777" w:rsidR="006C63AC" w:rsidRPr="000510B4" w:rsidRDefault="006C63AC" w:rsidP="006C63AC">
            <w:pPr>
              <w:spacing w:after="0" w:line="240" w:lineRule="auto"/>
              <w:jc w:val="center"/>
              <w:rPr>
                <w:sz w:val="18"/>
                <w:szCs w:val="18"/>
              </w:rPr>
            </w:pPr>
            <w:r>
              <w:rPr>
                <w:sz w:val="18"/>
                <w:szCs w:val="18"/>
              </w:rPr>
              <w:t>86</w:t>
            </w:r>
            <w:r w:rsidRPr="000510B4">
              <w:rPr>
                <w:sz w:val="18"/>
                <w:szCs w:val="18"/>
              </w:rPr>
              <w:t>.</w:t>
            </w:r>
            <w:r>
              <w:rPr>
                <w:sz w:val="18"/>
                <w:szCs w:val="18"/>
              </w:rPr>
              <w:t>49</w:t>
            </w:r>
            <w:r w:rsidRPr="000510B4">
              <w:rPr>
                <w:sz w:val="18"/>
                <w:szCs w:val="18"/>
              </w:rPr>
              <w:t xml:space="preserve"> (18.62-100.00)</w:t>
            </w:r>
          </w:p>
        </w:tc>
        <w:tc>
          <w:tcPr>
            <w:tcW w:w="699" w:type="dxa"/>
            <w:shd w:val="clear" w:color="auto" w:fill="auto"/>
            <w:vAlign w:val="bottom"/>
          </w:tcPr>
          <w:p w14:paraId="709EA85D" w14:textId="77777777" w:rsidR="006C63AC" w:rsidRPr="000510B4" w:rsidRDefault="006C63AC" w:rsidP="006C63AC">
            <w:pPr>
              <w:spacing w:after="0" w:line="240" w:lineRule="auto"/>
              <w:jc w:val="center"/>
              <w:rPr>
                <w:sz w:val="18"/>
                <w:szCs w:val="18"/>
              </w:rPr>
            </w:pPr>
            <w:r>
              <w:rPr>
                <w:sz w:val="18"/>
                <w:szCs w:val="18"/>
              </w:rPr>
              <w:t>26</w:t>
            </w:r>
          </w:p>
        </w:tc>
        <w:tc>
          <w:tcPr>
            <w:tcW w:w="1247" w:type="dxa"/>
            <w:vAlign w:val="bottom"/>
          </w:tcPr>
          <w:p w14:paraId="11ADE7A8" w14:textId="77777777" w:rsidR="006C63AC" w:rsidRPr="000510B4" w:rsidRDefault="006C63AC" w:rsidP="006C63AC">
            <w:pPr>
              <w:spacing w:after="0" w:line="240" w:lineRule="auto"/>
              <w:jc w:val="center"/>
              <w:rPr>
                <w:sz w:val="18"/>
                <w:szCs w:val="18"/>
              </w:rPr>
            </w:pPr>
            <w:r>
              <w:rPr>
                <w:sz w:val="18"/>
                <w:szCs w:val="18"/>
              </w:rPr>
              <w:t>7261</w:t>
            </w:r>
            <w:r w:rsidRPr="000510B4">
              <w:rPr>
                <w:sz w:val="18"/>
                <w:szCs w:val="18"/>
              </w:rPr>
              <w:t>.</w:t>
            </w:r>
            <w:r>
              <w:rPr>
                <w:sz w:val="18"/>
                <w:szCs w:val="18"/>
              </w:rPr>
              <w:t>62</w:t>
            </w:r>
            <w:r w:rsidRPr="000510B4">
              <w:rPr>
                <w:sz w:val="18"/>
                <w:szCs w:val="18"/>
              </w:rPr>
              <w:t xml:space="preserve"> (</w:t>
            </w:r>
            <w:r>
              <w:rPr>
                <w:sz w:val="18"/>
                <w:szCs w:val="18"/>
              </w:rPr>
              <w:t>15573</w:t>
            </w:r>
            <w:r w:rsidRPr="000510B4">
              <w:rPr>
                <w:sz w:val="18"/>
                <w:szCs w:val="18"/>
              </w:rPr>
              <w:t>.</w:t>
            </w:r>
            <w:r>
              <w:rPr>
                <w:sz w:val="18"/>
                <w:szCs w:val="18"/>
              </w:rPr>
              <w:t>07</w:t>
            </w:r>
            <w:r w:rsidRPr="000510B4">
              <w:rPr>
                <w:sz w:val="18"/>
                <w:szCs w:val="18"/>
              </w:rPr>
              <w:t>)</w:t>
            </w:r>
          </w:p>
        </w:tc>
        <w:tc>
          <w:tcPr>
            <w:tcW w:w="889" w:type="dxa"/>
            <w:shd w:val="clear" w:color="auto" w:fill="auto"/>
            <w:vAlign w:val="bottom"/>
          </w:tcPr>
          <w:p w14:paraId="579CD2D9" w14:textId="77777777" w:rsidR="006C63AC" w:rsidRPr="000510B4" w:rsidRDefault="006C63AC" w:rsidP="006C63AC">
            <w:pPr>
              <w:spacing w:after="0" w:line="240" w:lineRule="auto"/>
              <w:jc w:val="center"/>
              <w:rPr>
                <w:sz w:val="18"/>
                <w:szCs w:val="18"/>
              </w:rPr>
            </w:pPr>
            <w:r>
              <w:rPr>
                <w:sz w:val="18"/>
                <w:szCs w:val="18"/>
              </w:rPr>
              <w:t xml:space="preserve">0.59 </w:t>
            </w:r>
            <w:r w:rsidRPr="000510B4">
              <w:rPr>
                <w:sz w:val="18"/>
                <w:szCs w:val="18"/>
              </w:rPr>
              <w:t>(0.00-</w:t>
            </w:r>
            <w:r>
              <w:rPr>
                <w:sz w:val="18"/>
                <w:szCs w:val="18"/>
              </w:rPr>
              <w:t>31</w:t>
            </w:r>
            <w:r w:rsidRPr="000510B4">
              <w:rPr>
                <w:sz w:val="18"/>
                <w:szCs w:val="18"/>
              </w:rPr>
              <w:t>.</w:t>
            </w:r>
            <w:r>
              <w:rPr>
                <w:sz w:val="18"/>
                <w:szCs w:val="18"/>
              </w:rPr>
              <w:t>81</w:t>
            </w:r>
            <w:r w:rsidRPr="000510B4">
              <w:rPr>
                <w:sz w:val="18"/>
                <w:szCs w:val="18"/>
              </w:rPr>
              <w:t>)</w:t>
            </w:r>
          </w:p>
        </w:tc>
        <w:tc>
          <w:tcPr>
            <w:tcW w:w="668" w:type="dxa"/>
            <w:shd w:val="clear" w:color="auto" w:fill="auto"/>
            <w:vAlign w:val="bottom"/>
          </w:tcPr>
          <w:p w14:paraId="3651BF3A" w14:textId="77777777" w:rsidR="006C63AC" w:rsidRPr="000510B4" w:rsidRDefault="006C63AC" w:rsidP="006C63AC">
            <w:pPr>
              <w:spacing w:after="0" w:line="240" w:lineRule="auto"/>
              <w:jc w:val="center"/>
              <w:rPr>
                <w:sz w:val="18"/>
                <w:szCs w:val="18"/>
              </w:rPr>
            </w:pPr>
            <w:r w:rsidRPr="000510B4">
              <w:rPr>
                <w:sz w:val="18"/>
                <w:szCs w:val="18"/>
              </w:rPr>
              <w:t>12</w:t>
            </w:r>
          </w:p>
        </w:tc>
        <w:tc>
          <w:tcPr>
            <w:tcW w:w="1175" w:type="dxa"/>
            <w:vAlign w:val="bottom"/>
          </w:tcPr>
          <w:p w14:paraId="7921D93A" w14:textId="77777777" w:rsidR="006C63AC" w:rsidRPr="000510B4" w:rsidRDefault="006C63AC" w:rsidP="006C63AC">
            <w:pPr>
              <w:spacing w:after="0" w:line="240" w:lineRule="auto"/>
              <w:jc w:val="center"/>
              <w:rPr>
                <w:sz w:val="18"/>
                <w:szCs w:val="18"/>
              </w:rPr>
            </w:pPr>
            <w:r>
              <w:rPr>
                <w:sz w:val="18"/>
                <w:szCs w:val="18"/>
              </w:rPr>
              <w:t>1749</w:t>
            </w:r>
            <w:r w:rsidRPr="000510B4">
              <w:rPr>
                <w:sz w:val="18"/>
                <w:szCs w:val="18"/>
              </w:rPr>
              <w:t>.</w:t>
            </w:r>
            <w:r>
              <w:rPr>
                <w:sz w:val="18"/>
                <w:szCs w:val="18"/>
              </w:rPr>
              <w:t>92</w:t>
            </w:r>
            <w:r w:rsidRPr="000510B4">
              <w:rPr>
                <w:sz w:val="18"/>
                <w:szCs w:val="18"/>
              </w:rPr>
              <w:t xml:space="preserve"> (</w:t>
            </w:r>
            <w:r>
              <w:rPr>
                <w:sz w:val="18"/>
                <w:szCs w:val="18"/>
              </w:rPr>
              <w:t>2486</w:t>
            </w:r>
            <w:r w:rsidRPr="000510B4">
              <w:rPr>
                <w:sz w:val="18"/>
                <w:szCs w:val="18"/>
              </w:rPr>
              <w:t>.13)</w:t>
            </w:r>
          </w:p>
        </w:tc>
        <w:tc>
          <w:tcPr>
            <w:tcW w:w="1008" w:type="dxa"/>
            <w:shd w:val="clear" w:color="auto" w:fill="auto"/>
            <w:vAlign w:val="bottom"/>
          </w:tcPr>
          <w:p w14:paraId="22977903" w14:textId="77777777" w:rsidR="006C63AC" w:rsidRPr="000510B4" w:rsidRDefault="006C63AC" w:rsidP="006C63AC">
            <w:pPr>
              <w:spacing w:after="0" w:line="240" w:lineRule="auto"/>
              <w:jc w:val="center"/>
              <w:rPr>
                <w:sz w:val="18"/>
                <w:szCs w:val="18"/>
              </w:rPr>
            </w:pPr>
            <w:r w:rsidRPr="000510B4">
              <w:rPr>
                <w:sz w:val="18"/>
                <w:szCs w:val="18"/>
              </w:rPr>
              <w:t>24.62 (1.54-78.99)</w:t>
            </w:r>
          </w:p>
        </w:tc>
        <w:tc>
          <w:tcPr>
            <w:tcW w:w="622" w:type="dxa"/>
            <w:gridSpan w:val="2"/>
            <w:shd w:val="clear" w:color="auto" w:fill="auto"/>
            <w:vAlign w:val="bottom"/>
          </w:tcPr>
          <w:p w14:paraId="280A3425" w14:textId="77777777" w:rsidR="006C63AC" w:rsidRPr="000510B4" w:rsidRDefault="006C63AC" w:rsidP="006C63AC">
            <w:pPr>
              <w:spacing w:after="0" w:line="240" w:lineRule="auto"/>
              <w:jc w:val="center"/>
              <w:rPr>
                <w:sz w:val="18"/>
                <w:szCs w:val="18"/>
              </w:rPr>
            </w:pPr>
            <w:r>
              <w:rPr>
                <w:sz w:val="18"/>
                <w:szCs w:val="18"/>
              </w:rPr>
              <w:t>7</w:t>
            </w:r>
          </w:p>
        </w:tc>
        <w:tc>
          <w:tcPr>
            <w:tcW w:w="1247" w:type="dxa"/>
            <w:vAlign w:val="bottom"/>
          </w:tcPr>
          <w:p w14:paraId="2A7F30EE" w14:textId="77777777" w:rsidR="006C63AC" w:rsidRPr="000510B4" w:rsidRDefault="006C63AC" w:rsidP="006C63AC">
            <w:pPr>
              <w:spacing w:after="0" w:line="240" w:lineRule="auto"/>
              <w:jc w:val="center"/>
              <w:rPr>
                <w:sz w:val="18"/>
                <w:szCs w:val="18"/>
              </w:rPr>
            </w:pPr>
            <w:r>
              <w:rPr>
                <w:sz w:val="18"/>
                <w:szCs w:val="18"/>
              </w:rPr>
              <w:t>100</w:t>
            </w:r>
            <w:r w:rsidRPr="000510B4">
              <w:rPr>
                <w:sz w:val="18"/>
                <w:szCs w:val="18"/>
              </w:rPr>
              <w:t>.</w:t>
            </w:r>
            <w:r>
              <w:rPr>
                <w:sz w:val="18"/>
                <w:szCs w:val="18"/>
              </w:rPr>
              <w:t>00</w:t>
            </w:r>
            <w:r w:rsidRPr="000510B4">
              <w:rPr>
                <w:sz w:val="18"/>
                <w:szCs w:val="18"/>
              </w:rPr>
              <w:t xml:space="preserve"> (</w:t>
            </w:r>
            <w:r>
              <w:rPr>
                <w:sz w:val="18"/>
                <w:szCs w:val="18"/>
              </w:rPr>
              <w:t>161</w:t>
            </w:r>
            <w:r w:rsidRPr="000510B4">
              <w:rPr>
                <w:sz w:val="18"/>
                <w:szCs w:val="18"/>
              </w:rPr>
              <w:t>.</w:t>
            </w:r>
            <w:r>
              <w:rPr>
                <w:sz w:val="18"/>
                <w:szCs w:val="18"/>
              </w:rPr>
              <w:t>03</w:t>
            </w:r>
            <w:r w:rsidRPr="000510B4">
              <w:rPr>
                <w:sz w:val="18"/>
                <w:szCs w:val="18"/>
              </w:rPr>
              <w:t>)</w:t>
            </w:r>
          </w:p>
        </w:tc>
        <w:tc>
          <w:tcPr>
            <w:tcW w:w="859" w:type="dxa"/>
            <w:shd w:val="clear" w:color="auto" w:fill="auto"/>
            <w:vAlign w:val="bottom"/>
          </w:tcPr>
          <w:p w14:paraId="6C84EADB" w14:textId="77777777" w:rsidR="006C63AC" w:rsidRPr="000510B4" w:rsidRDefault="006C63AC" w:rsidP="006C63AC">
            <w:pPr>
              <w:spacing w:after="0" w:line="240" w:lineRule="auto"/>
              <w:jc w:val="center"/>
              <w:rPr>
                <w:sz w:val="18"/>
                <w:szCs w:val="18"/>
              </w:rPr>
            </w:pPr>
            <w:r>
              <w:rPr>
                <w:sz w:val="18"/>
                <w:szCs w:val="18"/>
              </w:rPr>
              <w:t>72</w:t>
            </w:r>
            <w:r w:rsidRPr="000510B4">
              <w:rPr>
                <w:sz w:val="18"/>
                <w:szCs w:val="18"/>
              </w:rPr>
              <w:t>.</w:t>
            </w:r>
            <w:r>
              <w:rPr>
                <w:sz w:val="18"/>
                <w:szCs w:val="18"/>
              </w:rPr>
              <w:t>27</w:t>
            </w:r>
            <w:r w:rsidRPr="000510B4">
              <w:rPr>
                <w:sz w:val="18"/>
                <w:szCs w:val="18"/>
              </w:rPr>
              <w:t xml:space="preserve"> (</w:t>
            </w:r>
            <w:r>
              <w:rPr>
                <w:sz w:val="18"/>
                <w:szCs w:val="18"/>
              </w:rPr>
              <w:t>56</w:t>
            </w:r>
            <w:r w:rsidRPr="000510B4">
              <w:rPr>
                <w:sz w:val="18"/>
                <w:szCs w:val="18"/>
              </w:rPr>
              <w:t>.</w:t>
            </w:r>
            <w:r>
              <w:rPr>
                <w:sz w:val="18"/>
                <w:szCs w:val="18"/>
              </w:rPr>
              <w:t>56</w:t>
            </w:r>
            <w:r w:rsidRPr="000510B4">
              <w:rPr>
                <w:sz w:val="18"/>
                <w:szCs w:val="18"/>
              </w:rPr>
              <w:t>-100.00)</w:t>
            </w:r>
          </w:p>
        </w:tc>
      </w:tr>
      <w:tr w:rsidR="006C63AC" w:rsidRPr="000510B4" w14:paraId="77D0A742" w14:textId="77777777" w:rsidTr="006C63AC">
        <w:trPr>
          <w:trHeight w:val="92"/>
        </w:trPr>
        <w:tc>
          <w:tcPr>
            <w:tcW w:w="1357" w:type="dxa"/>
            <w:shd w:val="clear" w:color="auto" w:fill="auto"/>
            <w:vAlign w:val="bottom"/>
          </w:tcPr>
          <w:p w14:paraId="3260181C" w14:textId="77777777" w:rsidR="006C63AC" w:rsidRPr="000510B4" w:rsidRDefault="006C63AC" w:rsidP="006C63AC">
            <w:pPr>
              <w:spacing w:after="0" w:line="240" w:lineRule="auto"/>
              <w:rPr>
                <w:sz w:val="18"/>
                <w:szCs w:val="18"/>
              </w:rPr>
            </w:pPr>
            <w:r>
              <w:rPr>
                <w:sz w:val="18"/>
                <w:szCs w:val="18"/>
              </w:rPr>
              <w:t>Latent TB</w:t>
            </w:r>
          </w:p>
        </w:tc>
        <w:tc>
          <w:tcPr>
            <w:tcW w:w="622" w:type="dxa"/>
            <w:shd w:val="clear" w:color="auto" w:fill="auto"/>
            <w:vAlign w:val="bottom"/>
          </w:tcPr>
          <w:p w14:paraId="2B89AF8F" w14:textId="77777777" w:rsidR="006C63AC" w:rsidRDefault="006C63AC" w:rsidP="006C63AC">
            <w:pPr>
              <w:spacing w:after="0" w:line="240" w:lineRule="auto"/>
              <w:jc w:val="center"/>
              <w:rPr>
                <w:sz w:val="18"/>
                <w:szCs w:val="18"/>
              </w:rPr>
            </w:pPr>
            <w:r>
              <w:rPr>
                <w:sz w:val="18"/>
                <w:szCs w:val="18"/>
              </w:rPr>
              <w:t>--</w:t>
            </w:r>
          </w:p>
        </w:tc>
        <w:tc>
          <w:tcPr>
            <w:tcW w:w="1247" w:type="dxa"/>
            <w:vAlign w:val="bottom"/>
          </w:tcPr>
          <w:p w14:paraId="5C20BC11" w14:textId="77777777" w:rsidR="006C63AC" w:rsidRDefault="006C63AC" w:rsidP="006C63AC">
            <w:pPr>
              <w:spacing w:after="0" w:line="240" w:lineRule="auto"/>
              <w:jc w:val="center"/>
              <w:rPr>
                <w:sz w:val="18"/>
                <w:szCs w:val="18"/>
              </w:rPr>
            </w:pPr>
            <w:r>
              <w:rPr>
                <w:sz w:val="18"/>
                <w:szCs w:val="18"/>
              </w:rPr>
              <w:t>--</w:t>
            </w:r>
          </w:p>
        </w:tc>
        <w:tc>
          <w:tcPr>
            <w:tcW w:w="857" w:type="dxa"/>
            <w:shd w:val="clear" w:color="auto" w:fill="auto"/>
            <w:vAlign w:val="bottom"/>
          </w:tcPr>
          <w:p w14:paraId="6EDBBE13" w14:textId="77777777" w:rsidR="006C63AC" w:rsidRDefault="006C63AC" w:rsidP="006C63AC">
            <w:pPr>
              <w:spacing w:after="0" w:line="240" w:lineRule="auto"/>
              <w:jc w:val="center"/>
              <w:rPr>
                <w:sz w:val="18"/>
                <w:szCs w:val="18"/>
              </w:rPr>
            </w:pPr>
            <w:r>
              <w:rPr>
                <w:sz w:val="18"/>
                <w:szCs w:val="18"/>
              </w:rPr>
              <w:t>--</w:t>
            </w:r>
          </w:p>
        </w:tc>
        <w:tc>
          <w:tcPr>
            <w:tcW w:w="699" w:type="dxa"/>
            <w:shd w:val="clear" w:color="auto" w:fill="auto"/>
            <w:vAlign w:val="bottom"/>
          </w:tcPr>
          <w:p w14:paraId="7F17E04D" w14:textId="77777777" w:rsidR="006C63AC" w:rsidRDefault="006C63AC" w:rsidP="006C63AC">
            <w:pPr>
              <w:spacing w:after="0" w:line="240" w:lineRule="auto"/>
              <w:jc w:val="center"/>
              <w:rPr>
                <w:sz w:val="18"/>
                <w:szCs w:val="18"/>
              </w:rPr>
            </w:pPr>
            <w:r>
              <w:rPr>
                <w:sz w:val="18"/>
                <w:szCs w:val="18"/>
              </w:rPr>
              <w:t>8</w:t>
            </w:r>
          </w:p>
        </w:tc>
        <w:tc>
          <w:tcPr>
            <w:tcW w:w="1247" w:type="dxa"/>
            <w:vAlign w:val="bottom"/>
          </w:tcPr>
          <w:p w14:paraId="5204DE7C" w14:textId="77777777" w:rsidR="006C63AC" w:rsidRDefault="006C63AC" w:rsidP="006C63AC">
            <w:pPr>
              <w:spacing w:after="0" w:line="240" w:lineRule="auto"/>
              <w:jc w:val="center"/>
              <w:rPr>
                <w:sz w:val="18"/>
                <w:szCs w:val="18"/>
              </w:rPr>
            </w:pPr>
            <w:r>
              <w:rPr>
                <w:sz w:val="18"/>
                <w:szCs w:val="18"/>
              </w:rPr>
              <w:t>1101.38 (1556.38)</w:t>
            </w:r>
          </w:p>
        </w:tc>
        <w:tc>
          <w:tcPr>
            <w:tcW w:w="889" w:type="dxa"/>
            <w:shd w:val="clear" w:color="auto" w:fill="auto"/>
            <w:vAlign w:val="bottom"/>
          </w:tcPr>
          <w:p w14:paraId="1FD82646" w14:textId="77777777" w:rsidR="006C63AC" w:rsidRDefault="006C63AC" w:rsidP="006C63AC">
            <w:pPr>
              <w:spacing w:after="0" w:line="240" w:lineRule="auto"/>
              <w:jc w:val="center"/>
              <w:rPr>
                <w:sz w:val="18"/>
                <w:szCs w:val="18"/>
              </w:rPr>
            </w:pPr>
            <w:r>
              <w:rPr>
                <w:sz w:val="18"/>
                <w:szCs w:val="18"/>
              </w:rPr>
              <w:t>15.02 (0.35 – 31.81)</w:t>
            </w:r>
          </w:p>
        </w:tc>
        <w:tc>
          <w:tcPr>
            <w:tcW w:w="668" w:type="dxa"/>
            <w:shd w:val="clear" w:color="auto" w:fill="auto"/>
            <w:vAlign w:val="bottom"/>
          </w:tcPr>
          <w:p w14:paraId="4240FC22" w14:textId="77777777" w:rsidR="006C63AC" w:rsidRPr="000510B4" w:rsidRDefault="006C63AC" w:rsidP="006C63AC">
            <w:pPr>
              <w:spacing w:after="0" w:line="240" w:lineRule="auto"/>
              <w:jc w:val="center"/>
              <w:rPr>
                <w:sz w:val="18"/>
                <w:szCs w:val="18"/>
              </w:rPr>
            </w:pPr>
            <w:r>
              <w:rPr>
                <w:sz w:val="18"/>
                <w:szCs w:val="18"/>
              </w:rPr>
              <w:t>4</w:t>
            </w:r>
          </w:p>
        </w:tc>
        <w:tc>
          <w:tcPr>
            <w:tcW w:w="1175" w:type="dxa"/>
            <w:vAlign w:val="bottom"/>
          </w:tcPr>
          <w:p w14:paraId="521580BD" w14:textId="77777777" w:rsidR="006C63AC" w:rsidRDefault="006C63AC" w:rsidP="006C63AC">
            <w:pPr>
              <w:spacing w:after="0" w:line="240" w:lineRule="auto"/>
              <w:jc w:val="center"/>
              <w:rPr>
                <w:sz w:val="18"/>
                <w:szCs w:val="18"/>
              </w:rPr>
            </w:pPr>
            <w:r>
              <w:rPr>
                <w:sz w:val="18"/>
                <w:szCs w:val="18"/>
              </w:rPr>
              <w:t>818.75 (514.87)</w:t>
            </w:r>
          </w:p>
        </w:tc>
        <w:tc>
          <w:tcPr>
            <w:tcW w:w="1008" w:type="dxa"/>
            <w:shd w:val="clear" w:color="auto" w:fill="auto"/>
            <w:vAlign w:val="bottom"/>
          </w:tcPr>
          <w:p w14:paraId="1DF8AB14" w14:textId="77777777" w:rsidR="006C63AC" w:rsidRPr="000510B4" w:rsidRDefault="006C63AC" w:rsidP="006C63AC">
            <w:pPr>
              <w:spacing w:after="0" w:line="240" w:lineRule="auto"/>
              <w:jc w:val="center"/>
              <w:rPr>
                <w:sz w:val="18"/>
                <w:szCs w:val="18"/>
              </w:rPr>
            </w:pPr>
            <w:r>
              <w:rPr>
                <w:sz w:val="18"/>
                <w:szCs w:val="18"/>
              </w:rPr>
              <w:t>26.67 (0.16 – 6718)</w:t>
            </w:r>
          </w:p>
        </w:tc>
        <w:tc>
          <w:tcPr>
            <w:tcW w:w="622" w:type="dxa"/>
            <w:gridSpan w:val="2"/>
            <w:shd w:val="clear" w:color="auto" w:fill="auto"/>
            <w:vAlign w:val="bottom"/>
          </w:tcPr>
          <w:p w14:paraId="67C7DEA0" w14:textId="77777777" w:rsidR="006C63AC" w:rsidRDefault="006C63AC" w:rsidP="006C63AC">
            <w:pPr>
              <w:spacing w:after="0" w:line="240" w:lineRule="auto"/>
              <w:jc w:val="center"/>
              <w:rPr>
                <w:sz w:val="18"/>
                <w:szCs w:val="18"/>
              </w:rPr>
            </w:pPr>
            <w:r>
              <w:rPr>
                <w:sz w:val="18"/>
                <w:szCs w:val="18"/>
              </w:rPr>
              <w:t>4</w:t>
            </w:r>
          </w:p>
        </w:tc>
        <w:tc>
          <w:tcPr>
            <w:tcW w:w="1247" w:type="dxa"/>
            <w:vAlign w:val="bottom"/>
          </w:tcPr>
          <w:p w14:paraId="79B4A173" w14:textId="77777777" w:rsidR="006C63AC" w:rsidRDefault="006C63AC" w:rsidP="006C63AC">
            <w:pPr>
              <w:spacing w:after="0" w:line="240" w:lineRule="auto"/>
              <w:jc w:val="center"/>
              <w:rPr>
                <w:sz w:val="18"/>
                <w:szCs w:val="18"/>
              </w:rPr>
            </w:pPr>
            <w:r>
              <w:rPr>
                <w:sz w:val="18"/>
                <w:szCs w:val="18"/>
              </w:rPr>
              <w:t>20.50 (15.89)</w:t>
            </w:r>
          </w:p>
        </w:tc>
        <w:tc>
          <w:tcPr>
            <w:tcW w:w="859" w:type="dxa"/>
            <w:shd w:val="clear" w:color="auto" w:fill="auto"/>
            <w:vAlign w:val="bottom"/>
          </w:tcPr>
          <w:p w14:paraId="21A2A640" w14:textId="77777777" w:rsidR="006C63AC" w:rsidRDefault="006C63AC" w:rsidP="006C63AC">
            <w:pPr>
              <w:spacing w:after="0" w:line="240" w:lineRule="auto"/>
              <w:jc w:val="center"/>
              <w:rPr>
                <w:sz w:val="18"/>
                <w:szCs w:val="18"/>
              </w:rPr>
            </w:pPr>
            <w:r>
              <w:rPr>
                <w:sz w:val="18"/>
                <w:szCs w:val="18"/>
              </w:rPr>
              <w:t>54.45 (35.71 – 72.27)</w:t>
            </w:r>
          </w:p>
        </w:tc>
      </w:tr>
      <w:tr w:rsidR="006C63AC" w:rsidRPr="000510B4" w14:paraId="3DCC5F84" w14:textId="77777777" w:rsidTr="006C63AC">
        <w:trPr>
          <w:trHeight w:val="102"/>
        </w:trPr>
        <w:tc>
          <w:tcPr>
            <w:tcW w:w="1357" w:type="dxa"/>
            <w:shd w:val="clear" w:color="auto" w:fill="auto"/>
            <w:vAlign w:val="bottom"/>
          </w:tcPr>
          <w:p w14:paraId="1AAD9028" w14:textId="77777777" w:rsidR="006C63AC" w:rsidRPr="000510B4" w:rsidRDefault="006C63AC" w:rsidP="006C63AC">
            <w:pPr>
              <w:spacing w:after="0" w:line="240" w:lineRule="auto"/>
              <w:jc w:val="center"/>
              <w:rPr>
                <w:sz w:val="18"/>
                <w:szCs w:val="18"/>
              </w:rPr>
            </w:pPr>
            <w:r w:rsidRPr="000510B4">
              <w:rPr>
                <w:sz w:val="18"/>
                <w:szCs w:val="18"/>
              </w:rPr>
              <w:t>Hepatitis B</w:t>
            </w:r>
          </w:p>
        </w:tc>
        <w:tc>
          <w:tcPr>
            <w:tcW w:w="622" w:type="dxa"/>
            <w:shd w:val="clear" w:color="auto" w:fill="auto"/>
            <w:vAlign w:val="bottom"/>
          </w:tcPr>
          <w:p w14:paraId="0F8007B4" w14:textId="77777777" w:rsidR="006C63AC" w:rsidRPr="000510B4" w:rsidRDefault="006C63AC" w:rsidP="006C63AC">
            <w:pPr>
              <w:spacing w:after="0" w:line="240" w:lineRule="auto"/>
              <w:jc w:val="center"/>
              <w:rPr>
                <w:sz w:val="18"/>
                <w:szCs w:val="18"/>
              </w:rPr>
            </w:pPr>
            <w:r w:rsidRPr="000510B4">
              <w:rPr>
                <w:sz w:val="18"/>
                <w:szCs w:val="18"/>
              </w:rPr>
              <w:t>4</w:t>
            </w:r>
          </w:p>
        </w:tc>
        <w:tc>
          <w:tcPr>
            <w:tcW w:w="1247" w:type="dxa"/>
            <w:vAlign w:val="bottom"/>
          </w:tcPr>
          <w:p w14:paraId="3DB44E92" w14:textId="77777777" w:rsidR="006C63AC" w:rsidRPr="000510B4" w:rsidRDefault="006C63AC" w:rsidP="006C63AC">
            <w:pPr>
              <w:spacing w:after="0" w:line="240" w:lineRule="auto"/>
              <w:jc w:val="center"/>
              <w:rPr>
                <w:sz w:val="18"/>
                <w:szCs w:val="18"/>
              </w:rPr>
            </w:pPr>
            <w:r>
              <w:rPr>
                <w:sz w:val="18"/>
                <w:szCs w:val="18"/>
              </w:rPr>
              <w:t>508.50 (632</w:t>
            </w:r>
            <w:r w:rsidRPr="000510B4">
              <w:rPr>
                <w:sz w:val="18"/>
                <w:szCs w:val="18"/>
              </w:rPr>
              <w:t>.</w:t>
            </w:r>
            <w:r>
              <w:rPr>
                <w:sz w:val="18"/>
                <w:szCs w:val="18"/>
              </w:rPr>
              <w:t>71</w:t>
            </w:r>
            <w:r w:rsidRPr="000510B4">
              <w:rPr>
                <w:sz w:val="18"/>
                <w:szCs w:val="18"/>
              </w:rPr>
              <w:t>)</w:t>
            </w:r>
          </w:p>
        </w:tc>
        <w:tc>
          <w:tcPr>
            <w:tcW w:w="857" w:type="dxa"/>
            <w:shd w:val="clear" w:color="auto" w:fill="auto"/>
            <w:vAlign w:val="bottom"/>
          </w:tcPr>
          <w:p w14:paraId="49370A22" w14:textId="77777777" w:rsidR="006C63AC" w:rsidRPr="000510B4" w:rsidRDefault="006C63AC" w:rsidP="006C63AC">
            <w:pPr>
              <w:spacing w:after="0" w:line="240" w:lineRule="auto"/>
              <w:jc w:val="center"/>
              <w:rPr>
                <w:sz w:val="18"/>
                <w:szCs w:val="18"/>
              </w:rPr>
            </w:pPr>
            <w:r>
              <w:rPr>
                <w:sz w:val="18"/>
                <w:szCs w:val="18"/>
              </w:rPr>
              <w:t>87.39</w:t>
            </w:r>
            <w:r w:rsidRPr="000510B4">
              <w:rPr>
                <w:sz w:val="18"/>
                <w:szCs w:val="18"/>
              </w:rPr>
              <w:t xml:space="preserve"> (32.34-100.00)</w:t>
            </w:r>
          </w:p>
        </w:tc>
        <w:tc>
          <w:tcPr>
            <w:tcW w:w="699" w:type="dxa"/>
            <w:shd w:val="clear" w:color="auto" w:fill="auto"/>
            <w:vAlign w:val="bottom"/>
          </w:tcPr>
          <w:p w14:paraId="5F8CA50C" w14:textId="77777777" w:rsidR="006C63AC" w:rsidRPr="000510B4" w:rsidRDefault="006C63AC" w:rsidP="006C63AC">
            <w:pPr>
              <w:spacing w:after="0" w:line="240" w:lineRule="auto"/>
              <w:jc w:val="center"/>
              <w:rPr>
                <w:sz w:val="18"/>
                <w:szCs w:val="18"/>
              </w:rPr>
            </w:pPr>
            <w:r w:rsidRPr="000510B4">
              <w:rPr>
                <w:sz w:val="18"/>
                <w:szCs w:val="18"/>
              </w:rPr>
              <w:t>10</w:t>
            </w:r>
          </w:p>
        </w:tc>
        <w:tc>
          <w:tcPr>
            <w:tcW w:w="1247" w:type="dxa"/>
            <w:vAlign w:val="bottom"/>
          </w:tcPr>
          <w:p w14:paraId="31A4B060" w14:textId="77777777" w:rsidR="006C63AC" w:rsidRPr="000510B4" w:rsidRDefault="006C63AC" w:rsidP="006C63AC">
            <w:pPr>
              <w:spacing w:after="0" w:line="240" w:lineRule="auto"/>
              <w:jc w:val="center"/>
              <w:rPr>
                <w:sz w:val="18"/>
                <w:szCs w:val="18"/>
              </w:rPr>
            </w:pPr>
            <w:r>
              <w:rPr>
                <w:sz w:val="18"/>
                <w:szCs w:val="18"/>
              </w:rPr>
              <w:t>2001</w:t>
            </w:r>
            <w:r w:rsidRPr="000510B4">
              <w:rPr>
                <w:sz w:val="18"/>
                <w:szCs w:val="18"/>
              </w:rPr>
              <w:t>.</w:t>
            </w:r>
            <w:r>
              <w:rPr>
                <w:sz w:val="18"/>
                <w:szCs w:val="18"/>
              </w:rPr>
              <w:t>00</w:t>
            </w:r>
            <w:r w:rsidRPr="000510B4">
              <w:rPr>
                <w:sz w:val="18"/>
                <w:szCs w:val="18"/>
              </w:rPr>
              <w:t xml:space="preserve"> (</w:t>
            </w:r>
            <w:r>
              <w:rPr>
                <w:sz w:val="18"/>
                <w:szCs w:val="18"/>
              </w:rPr>
              <w:t>4179</w:t>
            </w:r>
            <w:r w:rsidRPr="000510B4">
              <w:rPr>
                <w:sz w:val="18"/>
                <w:szCs w:val="18"/>
              </w:rPr>
              <w:t>.</w:t>
            </w:r>
            <w:r>
              <w:rPr>
                <w:sz w:val="18"/>
                <w:szCs w:val="18"/>
              </w:rPr>
              <w:t>85</w:t>
            </w:r>
            <w:r w:rsidRPr="000510B4">
              <w:rPr>
                <w:sz w:val="18"/>
                <w:szCs w:val="18"/>
              </w:rPr>
              <w:t>)</w:t>
            </w:r>
          </w:p>
        </w:tc>
        <w:tc>
          <w:tcPr>
            <w:tcW w:w="889" w:type="dxa"/>
            <w:shd w:val="clear" w:color="auto" w:fill="auto"/>
            <w:vAlign w:val="bottom"/>
          </w:tcPr>
          <w:p w14:paraId="160F25C0" w14:textId="77777777" w:rsidR="006C63AC" w:rsidRPr="000510B4" w:rsidRDefault="006C63AC" w:rsidP="006C63AC">
            <w:pPr>
              <w:spacing w:after="0" w:line="240" w:lineRule="auto"/>
              <w:jc w:val="center"/>
              <w:rPr>
                <w:sz w:val="18"/>
                <w:szCs w:val="18"/>
              </w:rPr>
            </w:pPr>
            <w:r>
              <w:rPr>
                <w:sz w:val="18"/>
                <w:szCs w:val="18"/>
              </w:rPr>
              <w:t>7.29</w:t>
            </w:r>
            <w:r w:rsidRPr="000510B4">
              <w:rPr>
                <w:sz w:val="18"/>
                <w:szCs w:val="18"/>
              </w:rPr>
              <w:t xml:space="preserve"> (0.63-29.02)</w:t>
            </w:r>
          </w:p>
        </w:tc>
        <w:tc>
          <w:tcPr>
            <w:tcW w:w="668" w:type="dxa"/>
            <w:shd w:val="clear" w:color="auto" w:fill="auto"/>
            <w:vAlign w:val="bottom"/>
          </w:tcPr>
          <w:p w14:paraId="5E27E62E" w14:textId="77777777" w:rsidR="006C63AC" w:rsidRPr="000510B4" w:rsidRDefault="006C63AC" w:rsidP="006C63AC">
            <w:pPr>
              <w:spacing w:after="0" w:line="240" w:lineRule="auto"/>
              <w:jc w:val="center"/>
              <w:rPr>
                <w:sz w:val="18"/>
                <w:szCs w:val="18"/>
              </w:rPr>
            </w:pPr>
            <w:r w:rsidRPr="000510B4">
              <w:rPr>
                <w:sz w:val="18"/>
                <w:szCs w:val="18"/>
              </w:rPr>
              <w:t>0</w:t>
            </w:r>
          </w:p>
        </w:tc>
        <w:tc>
          <w:tcPr>
            <w:tcW w:w="1175" w:type="dxa"/>
            <w:vAlign w:val="bottom"/>
          </w:tcPr>
          <w:p w14:paraId="3BB64BBA" w14:textId="77777777" w:rsidR="006C63AC" w:rsidRPr="000510B4" w:rsidRDefault="006C63AC" w:rsidP="006C63AC">
            <w:pPr>
              <w:spacing w:after="0" w:line="240" w:lineRule="auto"/>
              <w:jc w:val="center"/>
              <w:rPr>
                <w:sz w:val="18"/>
                <w:szCs w:val="18"/>
              </w:rPr>
            </w:pPr>
            <w:r w:rsidRPr="000510B4">
              <w:rPr>
                <w:sz w:val="18"/>
                <w:szCs w:val="18"/>
              </w:rPr>
              <w:t>.</w:t>
            </w:r>
          </w:p>
        </w:tc>
        <w:tc>
          <w:tcPr>
            <w:tcW w:w="1008" w:type="dxa"/>
            <w:shd w:val="clear" w:color="auto" w:fill="auto"/>
            <w:vAlign w:val="bottom"/>
          </w:tcPr>
          <w:p w14:paraId="5B83F051" w14:textId="77777777" w:rsidR="006C63AC" w:rsidRPr="000510B4" w:rsidRDefault="006C63AC" w:rsidP="006C63AC">
            <w:pPr>
              <w:spacing w:after="0" w:line="240" w:lineRule="auto"/>
              <w:jc w:val="center"/>
              <w:rPr>
                <w:sz w:val="18"/>
                <w:szCs w:val="18"/>
              </w:rPr>
            </w:pPr>
            <w:r w:rsidRPr="000510B4">
              <w:rPr>
                <w:sz w:val="18"/>
                <w:szCs w:val="18"/>
              </w:rPr>
              <w:t>.</w:t>
            </w:r>
          </w:p>
        </w:tc>
        <w:tc>
          <w:tcPr>
            <w:tcW w:w="622" w:type="dxa"/>
            <w:gridSpan w:val="2"/>
            <w:shd w:val="clear" w:color="auto" w:fill="auto"/>
            <w:vAlign w:val="bottom"/>
          </w:tcPr>
          <w:p w14:paraId="6FA733C8" w14:textId="77777777" w:rsidR="006C63AC" w:rsidRPr="000510B4" w:rsidRDefault="006C63AC" w:rsidP="006C63AC">
            <w:pPr>
              <w:spacing w:after="0" w:line="240" w:lineRule="auto"/>
              <w:jc w:val="center"/>
              <w:rPr>
                <w:sz w:val="18"/>
                <w:szCs w:val="18"/>
              </w:rPr>
            </w:pPr>
            <w:r w:rsidRPr="000510B4">
              <w:rPr>
                <w:sz w:val="18"/>
                <w:szCs w:val="18"/>
              </w:rPr>
              <w:t>1</w:t>
            </w:r>
          </w:p>
        </w:tc>
        <w:tc>
          <w:tcPr>
            <w:tcW w:w="1247" w:type="dxa"/>
            <w:vAlign w:val="bottom"/>
          </w:tcPr>
          <w:p w14:paraId="7C7A701F" w14:textId="77777777" w:rsidR="006C63AC" w:rsidRPr="000510B4" w:rsidRDefault="006C63AC" w:rsidP="006C63AC">
            <w:pPr>
              <w:spacing w:after="0" w:line="240" w:lineRule="auto"/>
              <w:jc w:val="center"/>
              <w:rPr>
                <w:sz w:val="18"/>
                <w:szCs w:val="18"/>
              </w:rPr>
            </w:pPr>
            <w:r w:rsidRPr="000510B4">
              <w:rPr>
                <w:sz w:val="18"/>
                <w:szCs w:val="18"/>
              </w:rPr>
              <w:t>5.00</w:t>
            </w:r>
          </w:p>
        </w:tc>
        <w:tc>
          <w:tcPr>
            <w:tcW w:w="859" w:type="dxa"/>
            <w:shd w:val="clear" w:color="auto" w:fill="auto"/>
            <w:vAlign w:val="bottom"/>
          </w:tcPr>
          <w:p w14:paraId="002C47D5" w14:textId="77777777" w:rsidR="006C63AC" w:rsidRPr="000510B4" w:rsidRDefault="006C63AC" w:rsidP="006C63AC">
            <w:pPr>
              <w:spacing w:after="0" w:line="240" w:lineRule="auto"/>
              <w:jc w:val="center"/>
              <w:rPr>
                <w:sz w:val="18"/>
                <w:szCs w:val="18"/>
              </w:rPr>
            </w:pPr>
            <w:r w:rsidRPr="000510B4">
              <w:rPr>
                <w:sz w:val="18"/>
                <w:szCs w:val="18"/>
              </w:rPr>
              <w:t>0.00</w:t>
            </w:r>
          </w:p>
        </w:tc>
      </w:tr>
      <w:tr w:rsidR="006C63AC" w:rsidRPr="000510B4" w14:paraId="6E07E52E" w14:textId="77777777" w:rsidTr="006C63AC">
        <w:trPr>
          <w:trHeight w:val="102"/>
        </w:trPr>
        <w:tc>
          <w:tcPr>
            <w:tcW w:w="1357" w:type="dxa"/>
            <w:shd w:val="clear" w:color="auto" w:fill="auto"/>
            <w:vAlign w:val="bottom"/>
          </w:tcPr>
          <w:p w14:paraId="64791A14" w14:textId="77777777" w:rsidR="006C63AC" w:rsidRPr="000510B4" w:rsidRDefault="006C63AC" w:rsidP="006C63AC">
            <w:pPr>
              <w:spacing w:after="0" w:line="240" w:lineRule="auto"/>
              <w:jc w:val="center"/>
              <w:rPr>
                <w:sz w:val="18"/>
                <w:szCs w:val="18"/>
              </w:rPr>
            </w:pPr>
            <w:r w:rsidRPr="000510B4">
              <w:rPr>
                <w:sz w:val="18"/>
                <w:szCs w:val="18"/>
              </w:rPr>
              <w:t>Hepatitis C</w:t>
            </w:r>
          </w:p>
        </w:tc>
        <w:tc>
          <w:tcPr>
            <w:tcW w:w="622" w:type="dxa"/>
            <w:shd w:val="clear" w:color="auto" w:fill="auto"/>
            <w:vAlign w:val="bottom"/>
          </w:tcPr>
          <w:p w14:paraId="14EA524D" w14:textId="77777777" w:rsidR="006C63AC" w:rsidRPr="000510B4" w:rsidRDefault="006C63AC" w:rsidP="006C63AC">
            <w:pPr>
              <w:spacing w:after="0" w:line="240" w:lineRule="auto"/>
              <w:jc w:val="center"/>
              <w:rPr>
                <w:sz w:val="18"/>
                <w:szCs w:val="18"/>
              </w:rPr>
            </w:pPr>
            <w:r w:rsidRPr="000510B4">
              <w:rPr>
                <w:sz w:val="18"/>
                <w:szCs w:val="18"/>
              </w:rPr>
              <w:t>3</w:t>
            </w:r>
          </w:p>
        </w:tc>
        <w:tc>
          <w:tcPr>
            <w:tcW w:w="1247" w:type="dxa"/>
            <w:vAlign w:val="bottom"/>
          </w:tcPr>
          <w:p w14:paraId="7C641010" w14:textId="77777777" w:rsidR="006C63AC" w:rsidRPr="000510B4" w:rsidRDefault="006C63AC" w:rsidP="006C63AC">
            <w:pPr>
              <w:spacing w:after="0" w:line="240" w:lineRule="auto"/>
              <w:jc w:val="center"/>
              <w:rPr>
                <w:sz w:val="18"/>
                <w:szCs w:val="18"/>
              </w:rPr>
            </w:pPr>
            <w:r>
              <w:rPr>
                <w:sz w:val="18"/>
                <w:szCs w:val="18"/>
              </w:rPr>
              <w:t>598.67 (741.80</w:t>
            </w:r>
            <w:r w:rsidRPr="000510B4">
              <w:rPr>
                <w:sz w:val="18"/>
                <w:szCs w:val="18"/>
              </w:rPr>
              <w:t>)</w:t>
            </w:r>
          </w:p>
        </w:tc>
        <w:tc>
          <w:tcPr>
            <w:tcW w:w="857" w:type="dxa"/>
            <w:shd w:val="clear" w:color="auto" w:fill="auto"/>
            <w:vAlign w:val="bottom"/>
          </w:tcPr>
          <w:p w14:paraId="25C92994" w14:textId="77777777" w:rsidR="006C63AC" w:rsidRPr="000510B4" w:rsidRDefault="006C63AC" w:rsidP="006C63AC">
            <w:pPr>
              <w:spacing w:after="0" w:line="240" w:lineRule="auto"/>
              <w:jc w:val="center"/>
              <w:rPr>
                <w:sz w:val="18"/>
                <w:szCs w:val="18"/>
              </w:rPr>
            </w:pPr>
            <w:r w:rsidRPr="000510B4">
              <w:rPr>
                <w:sz w:val="18"/>
                <w:szCs w:val="18"/>
              </w:rPr>
              <w:t>78.</w:t>
            </w:r>
            <w:r>
              <w:rPr>
                <w:sz w:val="18"/>
                <w:szCs w:val="18"/>
              </w:rPr>
              <w:t>59</w:t>
            </w:r>
            <w:r w:rsidRPr="000510B4">
              <w:rPr>
                <w:sz w:val="18"/>
                <w:szCs w:val="18"/>
              </w:rPr>
              <w:t xml:space="preserve"> (32.34-96.77)</w:t>
            </w:r>
          </w:p>
        </w:tc>
        <w:tc>
          <w:tcPr>
            <w:tcW w:w="699" w:type="dxa"/>
            <w:shd w:val="clear" w:color="auto" w:fill="auto"/>
            <w:vAlign w:val="bottom"/>
          </w:tcPr>
          <w:p w14:paraId="314CDEAB" w14:textId="77777777" w:rsidR="006C63AC" w:rsidRPr="000510B4" w:rsidRDefault="006C63AC" w:rsidP="006C63AC">
            <w:pPr>
              <w:spacing w:after="0" w:line="240" w:lineRule="auto"/>
              <w:jc w:val="center"/>
              <w:rPr>
                <w:sz w:val="18"/>
                <w:szCs w:val="18"/>
              </w:rPr>
            </w:pPr>
            <w:r w:rsidRPr="000510B4">
              <w:rPr>
                <w:sz w:val="18"/>
                <w:szCs w:val="18"/>
              </w:rPr>
              <w:t>7</w:t>
            </w:r>
          </w:p>
        </w:tc>
        <w:tc>
          <w:tcPr>
            <w:tcW w:w="1247" w:type="dxa"/>
            <w:vAlign w:val="bottom"/>
          </w:tcPr>
          <w:p w14:paraId="6D072008" w14:textId="77777777" w:rsidR="006C63AC" w:rsidRPr="000510B4" w:rsidRDefault="006C63AC" w:rsidP="006C63AC">
            <w:pPr>
              <w:spacing w:after="0" w:line="240" w:lineRule="auto"/>
              <w:jc w:val="center"/>
              <w:rPr>
                <w:sz w:val="18"/>
                <w:szCs w:val="18"/>
              </w:rPr>
            </w:pPr>
            <w:r>
              <w:rPr>
                <w:sz w:val="18"/>
                <w:szCs w:val="18"/>
              </w:rPr>
              <w:t>852</w:t>
            </w:r>
            <w:r w:rsidRPr="000510B4">
              <w:rPr>
                <w:sz w:val="18"/>
                <w:szCs w:val="18"/>
              </w:rPr>
              <w:t>.71 (</w:t>
            </w:r>
            <w:r>
              <w:rPr>
                <w:sz w:val="18"/>
                <w:szCs w:val="18"/>
              </w:rPr>
              <w:t>945</w:t>
            </w:r>
            <w:r w:rsidRPr="000510B4">
              <w:rPr>
                <w:sz w:val="18"/>
                <w:szCs w:val="18"/>
              </w:rPr>
              <w:t>.</w:t>
            </w:r>
            <w:r>
              <w:rPr>
                <w:sz w:val="18"/>
                <w:szCs w:val="18"/>
              </w:rPr>
              <w:t>55</w:t>
            </w:r>
            <w:r w:rsidRPr="000510B4">
              <w:rPr>
                <w:sz w:val="18"/>
                <w:szCs w:val="18"/>
              </w:rPr>
              <w:t>)</w:t>
            </w:r>
          </w:p>
        </w:tc>
        <w:tc>
          <w:tcPr>
            <w:tcW w:w="889" w:type="dxa"/>
            <w:shd w:val="clear" w:color="auto" w:fill="auto"/>
            <w:vAlign w:val="bottom"/>
          </w:tcPr>
          <w:p w14:paraId="4564D1E9" w14:textId="77777777" w:rsidR="006C63AC" w:rsidRPr="000510B4" w:rsidRDefault="006C63AC" w:rsidP="006C63AC">
            <w:pPr>
              <w:spacing w:after="0" w:line="240" w:lineRule="auto"/>
              <w:jc w:val="center"/>
              <w:rPr>
                <w:sz w:val="18"/>
                <w:szCs w:val="18"/>
              </w:rPr>
            </w:pPr>
            <w:r>
              <w:rPr>
                <w:sz w:val="18"/>
                <w:szCs w:val="18"/>
              </w:rPr>
              <w:t>3.14 (0.00-5.85</w:t>
            </w:r>
            <w:r w:rsidRPr="000510B4">
              <w:rPr>
                <w:sz w:val="18"/>
                <w:szCs w:val="18"/>
              </w:rPr>
              <w:t>)</w:t>
            </w:r>
          </w:p>
        </w:tc>
        <w:tc>
          <w:tcPr>
            <w:tcW w:w="668" w:type="dxa"/>
            <w:shd w:val="clear" w:color="auto" w:fill="auto"/>
            <w:noWrap/>
            <w:vAlign w:val="bottom"/>
          </w:tcPr>
          <w:p w14:paraId="47D5ACFD" w14:textId="77777777" w:rsidR="006C63AC" w:rsidRPr="000510B4" w:rsidRDefault="006C63AC" w:rsidP="006C63AC">
            <w:pPr>
              <w:spacing w:after="0" w:line="240" w:lineRule="auto"/>
              <w:jc w:val="center"/>
              <w:rPr>
                <w:sz w:val="18"/>
                <w:szCs w:val="18"/>
              </w:rPr>
            </w:pPr>
            <w:r w:rsidRPr="000510B4">
              <w:rPr>
                <w:sz w:val="18"/>
                <w:szCs w:val="18"/>
              </w:rPr>
              <w:t>0</w:t>
            </w:r>
          </w:p>
        </w:tc>
        <w:tc>
          <w:tcPr>
            <w:tcW w:w="1175" w:type="dxa"/>
            <w:vAlign w:val="bottom"/>
          </w:tcPr>
          <w:p w14:paraId="6B5A3B7A" w14:textId="77777777" w:rsidR="006C63AC" w:rsidRPr="000510B4" w:rsidRDefault="006C63AC" w:rsidP="006C63AC">
            <w:pPr>
              <w:spacing w:after="0" w:line="240" w:lineRule="auto"/>
              <w:jc w:val="center"/>
              <w:rPr>
                <w:sz w:val="18"/>
                <w:szCs w:val="18"/>
              </w:rPr>
            </w:pPr>
            <w:r w:rsidRPr="000510B4">
              <w:rPr>
                <w:sz w:val="18"/>
                <w:szCs w:val="18"/>
              </w:rPr>
              <w:t>.</w:t>
            </w:r>
          </w:p>
        </w:tc>
        <w:tc>
          <w:tcPr>
            <w:tcW w:w="1008" w:type="dxa"/>
            <w:shd w:val="clear" w:color="auto" w:fill="auto"/>
            <w:vAlign w:val="bottom"/>
          </w:tcPr>
          <w:p w14:paraId="7FA8A1CA" w14:textId="77777777" w:rsidR="006C63AC" w:rsidRPr="000510B4" w:rsidRDefault="006C63AC" w:rsidP="006C63AC">
            <w:pPr>
              <w:spacing w:after="0" w:line="240" w:lineRule="auto"/>
              <w:jc w:val="center"/>
              <w:rPr>
                <w:sz w:val="18"/>
                <w:szCs w:val="18"/>
              </w:rPr>
            </w:pPr>
            <w:r w:rsidRPr="000510B4">
              <w:rPr>
                <w:sz w:val="18"/>
                <w:szCs w:val="18"/>
              </w:rPr>
              <w:t>.</w:t>
            </w:r>
          </w:p>
        </w:tc>
        <w:tc>
          <w:tcPr>
            <w:tcW w:w="622" w:type="dxa"/>
            <w:gridSpan w:val="2"/>
            <w:shd w:val="clear" w:color="auto" w:fill="auto"/>
            <w:vAlign w:val="bottom"/>
          </w:tcPr>
          <w:p w14:paraId="0353C6EF" w14:textId="77777777" w:rsidR="006C63AC" w:rsidRPr="000510B4" w:rsidRDefault="006C63AC" w:rsidP="006C63AC">
            <w:pPr>
              <w:spacing w:after="0" w:line="240" w:lineRule="auto"/>
              <w:jc w:val="center"/>
              <w:rPr>
                <w:sz w:val="18"/>
                <w:szCs w:val="18"/>
              </w:rPr>
            </w:pPr>
            <w:r w:rsidRPr="000510B4">
              <w:rPr>
                <w:sz w:val="18"/>
                <w:szCs w:val="18"/>
              </w:rPr>
              <w:t>1</w:t>
            </w:r>
          </w:p>
        </w:tc>
        <w:tc>
          <w:tcPr>
            <w:tcW w:w="1247" w:type="dxa"/>
            <w:vAlign w:val="bottom"/>
          </w:tcPr>
          <w:p w14:paraId="40037EBD" w14:textId="77777777" w:rsidR="006C63AC" w:rsidRPr="000510B4" w:rsidRDefault="006C63AC" w:rsidP="006C63AC">
            <w:pPr>
              <w:spacing w:after="0" w:line="240" w:lineRule="auto"/>
              <w:jc w:val="center"/>
              <w:rPr>
                <w:sz w:val="18"/>
                <w:szCs w:val="18"/>
              </w:rPr>
            </w:pPr>
            <w:r w:rsidRPr="000510B4">
              <w:rPr>
                <w:sz w:val="18"/>
                <w:szCs w:val="18"/>
              </w:rPr>
              <w:t>10.00</w:t>
            </w:r>
          </w:p>
        </w:tc>
        <w:tc>
          <w:tcPr>
            <w:tcW w:w="859" w:type="dxa"/>
            <w:shd w:val="clear" w:color="auto" w:fill="auto"/>
            <w:vAlign w:val="bottom"/>
          </w:tcPr>
          <w:p w14:paraId="6121F02D" w14:textId="77777777" w:rsidR="006C63AC" w:rsidRPr="000510B4" w:rsidRDefault="006C63AC" w:rsidP="006C63AC">
            <w:pPr>
              <w:spacing w:after="0" w:line="240" w:lineRule="auto"/>
              <w:jc w:val="center"/>
              <w:rPr>
                <w:sz w:val="18"/>
                <w:szCs w:val="18"/>
              </w:rPr>
            </w:pPr>
            <w:r w:rsidRPr="000510B4">
              <w:rPr>
                <w:sz w:val="18"/>
                <w:szCs w:val="18"/>
              </w:rPr>
              <w:t>10.00</w:t>
            </w:r>
          </w:p>
        </w:tc>
      </w:tr>
      <w:tr w:rsidR="006C63AC" w:rsidRPr="000510B4" w14:paraId="6BE7D6BD" w14:textId="77777777" w:rsidTr="006C63AC">
        <w:trPr>
          <w:trHeight w:val="102"/>
        </w:trPr>
        <w:tc>
          <w:tcPr>
            <w:tcW w:w="1357" w:type="dxa"/>
            <w:shd w:val="clear" w:color="auto" w:fill="auto"/>
            <w:vAlign w:val="bottom"/>
          </w:tcPr>
          <w:p w14:paraId="3FF01910" w14:textId="77777777" w:rsidR="006C63AC" w:rsidRPr="000510B4" w:rsidRDefault="006C63AC" w:rsidP="006C63AC">
            <w:pPr>
              <w:spacing w:after="0" w:line="240" w:lineRule="auto"/>
              <w:jc w:val="center"/>
              <w:rPr>
                <w:sz w:val="18"/>
                <w:szCs w:val="18"/>
              </w:rPr>
            </w:pPr>
            <w:r w:rsidRPr="000510B4">
              <w:rPr>
                <w:sz w:val="18"/>
                <w:szCs w:val="18"/>
              </w:rPr>
              <w:t>HIV</w:t>
            </w:r>
          </w:p>
        </w:tc>
        <w:tc>
          <w:tcPr>
            <w:tcW w:w="622" w:type="dxa"/>
            <w:shd w:val="clear" w:color="auto" w:fill="auto"/>
            <w:vAlign w:val="bottom"/>
          </w:tcPr>
          <w:p w14:paraId="78FE3E52" w14:textId="77777777" w:rsidR="006C63AC" w:rsidRPr="000510B4" w:rsidRDefault="006C63AC" w:rsidP="006C63AC">
            <w:pPr>
              <w:spacing w:after="0" w:line="240" w:lineRule="auto"/>
              <w:jc w:val="center"/>
              <w:rPr>
                <w:sz w:val="18"/>
                <w:szCs w:val="18"/>
              </w:rPr>
            </w:pPr>
            <w:r w:rsidRPr="000510B4">
              <w:rPr>
                <w:sz w:val="18"/>
                <w:szCs w:val="18"/>
              </w:rPr>
              <w:t>3</w:t>
            </w:r>
          </w:p>
        </w:tc>
        <w:tc>
          <w:tcPr>
            <w:tcW w:w="1247" w:type="dxa"/>
            <w:vAlign w:val="bottom"/>
          </w:tcPr>
          <w:p w14:paraId="4CA9C2E1" w14:textId="77777777" w:rsidR="006C63AC" w:rsidRPr="000510B4" w:rsidRDefault="006C63AC" w:rsidP="006C63AC">
            <w:pPr>
              <w:spacing w:after="0" w:line="240" w:lineRule="auto"/>
              <w:jc w:val="center"/>
              <w:rPr>
                <w:sz w:val="18"/>
                <w:szCs w:val="18"/>
              </w:rPr>
            </w:pPr>
            <w:r>
              <w:rPr>
                <w:sz w:val="18"/>
                <w:szCs w:val="18"/>
              </w:rPr>
              <w:t>157</w:t>
            </w:r>
            <w:r w:rsidRPr="000510B4">
              <w:rPr>
                <w:sz w:val="18"/>
                <w:szCs w:val="18"/>
              </w:rPr>
              <w:t>.33 (</w:t>
            </w:r>
            <w:r>
              <w:rPr>
                <w:sz w:val="18"/>
                <w:szCs w:val="18"/>
              </w:rPr>
              <w:t>152</w:t>
            </w:r>
            <w:r w:rsidRPr="000510B4">
              <w:rPr>
                <w:sz w:val="18"/>
                <w:szCs w:val="18"/>
              </w:rPr>
              <w:t>.</w:t>
            </w:r>
            <w:r>
              <w:rPr>
                <w:sz w:val="18"/>
                <w:szCs w:val="18"/>
              </w:rPr>
              <w:t>68</w:t>
            </w:r>
            <w:r w:rsidRPr="000510B4">
              <w:rPr>
                <w:sz w:val="18"/>
                <w:szCs w:val="18"/>
              </w:rPr>
              <w:t>)</w:t>
            </w:r>
          </w:p>
        </w:tc>
        <w:tc>
          <w:tcPr>
            <w:tcW w:w="857" w:type="dxa"/>
            <w:shd w:val="clear" w:color="auto" w:fill="auto"/>
            <w:vAlign w:val="bottom"/>
          </w:tcPr>
          <w:p w14:paraId="27A60B94" w14:textId="77777777" w:rsidR="006C63AC" w:rsidRPr="000510B4" w:rsidRDefault="006C63AC" w:rsidP="006C63AC">
            <w:pPr>
              <w:spacing w:after="0" w:line="240" w:lineRule="auto"/>
              <w:jc w:val="center"/>
              <w:rPr>
                <w:sz w:val="18"/>
                <w:szCs w:val="18"/>
              </w:rPr>
            </w:pPr>
            <w:r w:rsidRPr="000510B4">
              <w:rPr>
                <w:sz w:val="18"/>
                <w:szCs w:val="18"/>
              </w:rPr>
              <w:t>82.46 (</w:t>
            </w:r>
            <w:r>
              <w:rPr>
                <w:sz w:val="18"/>
                <w:szCs w:val="18"/>
              </w:rPr>
              <w:t>77</w:t>
            </w:r>
            <w:r w:rsidRPr="000510B4">
              <w:rPr>
                <w:sz w:val="18"/>
                <w:szCs w:val="18"/>
              </w:rPr>
              <w:t>.</w:t>
            </w:r>
            <w:r>
              <w:rPr>
                <w:sz w:val="18"/>
                <w:szCs w:val="18"/>
              </w:rPr>
              <w:t>06</w:t>
            </w:r>
            <w:r w:rsidRPr="000510B4">
              <w:rPr>
                <w:sz w:val="18"/>
                <w:szCs w:val="18"/>
              </w:rPr>
              <w:t>-96.77)</w:t>
            </w:r>
          </w:p>
        </w:tc>
        <w:tc>
          <w:tcPr>
            <w:tcW w:w="699" w:type="dxa"/>
            <w:shd w:val="clear" w:color="auto" w:fill="auto"/>
            <w:vAlign w:val="bottom"/>
          </w:tcPr>
          <w:p w14:paraId="2816FE70" w14:textId="77777777" w:rsidR="006C63AC" w:rsidRPr="000510B4" w:rsidRDefault="006C63AC" w:rsidP="006C63AC">
            <w:pPr>
              <w:spacing w:after="0" w:line="240" w:lineRule="auto"/>
              <w:jc w:val="center"/>
              <w:rPr>
                <w:sz w:val="18"/>
                <w:szCs w:val="18"/>
              </w:rPr>
            </w:pPr>
            <w:r w:rsidRPr="000510B4">
              <w:rPr>
                <w:sz w:val="18"/>
                <w:szCs w:val="18"/>
              </w:rPr>
              <w:t>5</w:t>
            </w:r>
          </w:p>
        </w:tc>
        <w:tc>
          <w:tcPr>
            <w:tcW w:w="1247" w:type="dxa"/>
            <w:vAlign w:val="bottom"/>
          </w:tcPr>
          <w:p w14:paraId="152BE814" w14:textId="77777777" w:rsidR="006C63AC" w:rsidRPr="000510B4" w:rsidRDefault="006C63AC" w:rsidP="006C63AC">
            <w:pPr>
              <w:spacing w:after="0" w:line="240" w:lineRule="auto"/>
              <w:jc w:val="center"/>
              <w:rPr>
                <w:sz w:val="18"/>
                <w:szCs w:val="18"/>
              </w:rPr>
            </w:pPr>
            <w:r>
              <w:rPr>
                <w:sz w:val="18"/>
                <w:szCs w:val="18"/>
              </w:rPr>
              <w:t>1033</w:t>
            </w:r>
            <w:r w:rsidRPr="000510B4">
              <w:rPr>
                <w:sz w:val="18"/>
                <w:szCs w:val="18"/>
              </w:rPr>
              <w:t>.</w:t>
            </w:r>
            <w:r>
              <w:rPr>
                <w:sz w:val="18"/>
                <w:szCs w:val="18"/>
              </w:rPr>
              <w:t>00</w:t>
            </w:r>
            <w:r w:rsidRPr="000510B4">
              <w:rPr>
                <w:sz w:val="18"/>
                <w:szCs w:val="18"/>
              </w:rPr>
              <w:t xml:space="preserve"> (</w:t>
            </w:r>
            <w:r>
              <w:rPr>
                <w:sz w:val="18"/>
                <w:szCs w:val="18"/>
              </w:rPr>
              <w:t>1068</w:t>
            </w:r>
            <w:r w:rsidRPr="000510B4">
              <w:rPr>
                <w:sz w:val="18"/>
                <w:szCs w:val="18"/>
              </w:rPr>
              <w:t>.</w:t>
            </w:r>
            <w:r>
              <w:rPr>
                <w:sz w:val="18"/>
                <w:szCs w:val="18"/>
              </w:rPr>
              <w:t>23)</w:t>
            </w:r>
          </w:p>
        </w:tc>
        <w:tc>
          <w:tcPr>
            <w:tcW w:w="889" w:type="dxa"/>
            <w:shd w:val="clear" w:color="auto" w:fill="auto"/>
            <w:vAlign w:val="bottom"/>
          </w:tcPr>
          <w:p w14:paraId="5073157D" w14:textId="77777777" w:rsidR="006C63AC" w:rsidRPr="000510B4" w:rsidRDefault="006C63AC" w:rsidP="006C63AC">
            <w:pPr>
              <w:spacing w:after="0" w:line="240" w:lineRule="auto"/>
              <w:jc w:val="center"/>
              <w:rPr>
                <w:sz w:val="18"/>
                <w:szCs w:val="18"/>
              </w:rPr>
            </w:pPr>
            <w:r>
              <w:rPr>
                <w:sz w:val="18"/>
                <w:szCs w:val="18"/>
              </w:rPr>
              <w:t xml:space="preserve">3.20 </w:t>
            </w:r>
            <w:r w:rsidRPr="000510B4">
              <w:rPr>
                <w:sz w:val="18"/>
                <w:szCs w:val="18"/>
              </w:rPr>
              <w:t>(1.20-4.81)</w:t>
            </w:r>
          </w:p>
        </w:tc>
        <w:tc>
          <w:tcPr>
            <w:tcW w:w="668" w:type="dxa"/>
            <w:shd w:val="clear" w:color="auto" w:fill="auto"/>
            <w:vAlign w:val="bottom"/>
          </w:tcPr>
          <w:p w14:paraId="6A0C4E86" w14:textId="77777777" w:rsidR="006C63AC" w:rsidRPr="000510B4" w:rsidRDefault="006C63AC" w:rsidP="006C63AC">
            <w:pPr>
              <w:spacing w:after="0" w:line="240" w:lineRule="auto"/>
              <w:jc w:val="center"/>
              <w:rPr>
                <w:sz w:val="18"/>
                <w:szCs w:val="18"/>
              </w:rPr>
            </w:pPr>
            <w:r w:rsidRPr="000510B4">
              <w:rPr>
                <w:sz w:val="18"/>
                <w:szCs w:val="18"/>
              </w:rPr>
              <w:t>0</w:t>
            </w:r>
          </w:p>
        </w:tc>
        <w:tc>
          <w:tcPr>
            <w:tcW w:w="1175" w:type="dxa"/>
            <w:vAlign w:val="bottom"/>
          </w:tcPr>
          <w:p w14:paraId="752D5D04" w14:textId="77777777" w:rsidR="006C63AC" w:rsidRPr="000510B4" w:rsidRDefault="006C63AC" w:rsidP="006C63AC">
            <w:pPr>
              <w:spacing w:after="0" w:line="240" w:lineRule="auto"/>
              <w:jc w:val="center"/>
              <w:rPr>
                <w:sz w:val="18"/>
                <w:szCs w:val="18"/>
              </w:rPr>
            </w:pPr>
            <w:r w:rsidRPr="000510B4">
              <w:rPr>
                <w:sz w:val="18"/>
                <w:szCs w:val="18"/>
              </w:rPr>
              <w:t>.</w:t>
            </w:r>
          </w:p>
        </w:tc>
        <w:tc>
          <w:tcPr>
            <w:tcW w:w="1008" w:type="dxa"/>
            <w:shd w:val="clear" w:color="auto" w:fill="auto"/>
            <w:vAlign w:val="bottom"/>
          </w:tcPr>
          <w:p w14:paraId="685669B2" w14:textId="77777777" w:rsidR="006C63AC" w:rsidRPr="000510B4" w:rsidRDefault="006C63AC" w:rsidP="006C63AC">
            <w:pPr>
              <w:spacing w:after="0" w:line="240" w:lineRule="auto"/>
              <w:jc w:val="center"/>
              <w:rPr>
                <w:sz w:val="18"/>
                <w:szCs w:val="18"/>
              </w:rPr>
            </w:pPr>
            <w:r w:rsidRPr="000510B4">
              <w:rPr>
                <w:sz w:val="18"/>
                <w:szCs w:val="18"/>
              </w:rPr>
              <w:t>.</w:t>
            </w:r>
          </w:p>
        </w:tc>
        <w:tc>
          <w:tcPr>
            <w:tcW w:w="622" w:type="dxa"/>
            <w:gridSpan w:val="2"/>
            <w:shd w:val="clear" w:color="auto" w:fill="auto"/>
            <w:vAlign w:val="bottom"/>
          </w:tcPr>
          <w:p w14:paraId="5621CC9F" w14:textId="77777777" w:rsidR="006C63AC" w:rsidRPr="000510B4" w:rsidRDefault="006C63AC" w:rsidP="006C63AC">
            <w:pPr>
              <w:spacing w:after="0" w:line="240" w:lineRule="auto"/>
              <w:jc w:val="center"/>
              <w:rPr>
                <w:sz w:val="18"/>
                <w:szCs w:val="18"/>
              </w:rPr>
            </w:pPr>
            <w:r w:rsidRPr="000510B4">
              <w:rPr>
                <w:sz w:val="18"/>
                <w:szCs w:val="18"/>
              </w:rPr>
              <w:t>0</w:t>
            </w:r>
          </w:p>
        </w:tc>
        <w:tc>
          <w:tcPr>
            <w:tcW w:w="1247" w:type="dxa"/>
            <w:vAlign w:val="bottom"/>
          </w:tcPr>
          <w:p w14:paraId="69B3CC5F" w14:textId="77777777" w:rsidR="006C63AC" w:rsidRPr="000510B4" w:rsidRDefault="006C63AC" w:rsidP="006C63AC">
            <w:pPr>
              <w:spacing w:after="0" w:line="240" w:lineRule="auto"/>
              <w:jc w:val="center"/>
              <w:rPr>
                <w:sz w:val="18"/>
                <w:szCs w:val="18"/>
              </w:rPr>
            </w:pPr>
            <w:r w:rsidRPr="000510B4">
              <w:rPr>
                <w:sz w:val="18"/>
                <w:szCs w:val="18"/>
              </w:rPr>
              <w:t>.</w:t>
            </w:r>
          </w:p>
        </w:tc>
        <w:tc>
          <w:tcPr>
            <w:tcW w:w="859" w:type="dxa"/>
            <w:shd w:val="clear" w:color="auto" w:fill="auto"/>
            <w:vAlign w:val="bottom"/>
          </w:tcPr>
          <w:p w14:paraId="31B445D5" w14:textId="77777777" w:rsidR="006C63AC" w:rsidRPr="000510B4" w:rsidRDefault="006C63AC" w:rsidP="006C63AC">
            <w:pPr>
              <w:spacing w:after="0" w:line="240" w:lineRule="auto"/>
              <w:jc w:val="center"/>
              <w:rPr>
                <w:sz w:val="18"/>
                <w:szCs w:val="18"/>
              </w:rPr>
            </w:pPr>
            <w:r w:rsidRPr="000510B4">
              <w:rPr>
                <w:sz w:val="18"/>
                <w:szCs w:val="18"/>
              </w:rPr>
              <w:t>.</w:t>
            </w:r>
          </w:p>
        </w:tc>
      </w:tr>
      <w:tr w:rsidR="006C63AC" w:rsidRPr="000510B4" w14:paraId="54F87C13" w14:textId="77777777" w:rsidTr="006C63AC">
        <w:trPr>
          <w:trHeight w:val="102"/>
        </w:trPr>
        <w:tc>
          <w:tcPr>
            <w:tcW w:w="1357" w:type="dxa"/>
            <w:shd w:val="clear" w:color="auto" w:fill="auto"/>
            <w:vAlign w:val="bottom"/>
          </w:tcPr>
          <w:p w14:paraId="3826131C" w14:textId="77777777" w:rsidR="006C63AC" w:rsidRPr="000510B4" w:rsidRDefault="006C63AC" w:rsidP="006C63AC">
            <w:pPr>
              <w:spacing w:after="0" w:line="240" w:lineRule="auto"/>
              <w:jc w:val="center"/>
              <w:rPr>
                <w:sz w:val="18"/>
                <w:szCs w:val="18"/>
              </w:rPr>
            </w:pPr>
            <w:r w:rsidRPr="000510B4">
              <w:rPr>
                <w:sz w:val="18"/>
                <w:szCs w:val="18"/>
              </w:rPr>
              <w:t>Parasites</w:t>
            </w:r>
          </w:p>
        </w:tc>
        <w:tc>
          <w:tcPr>
            <w:tcW w:w="622" w:type="dxa"/>
            <w:shd w:val="clear" w:color="auto" w:fill="auto"/>
            <w:noWrap/>
            <w:vAlign w:val="bottom"/>
          </w:tcPr>
          <w:p w14:paraId="27B7FC27" w14:textId="77777777" w:rsidR="006C63AC" w:rsidRPr="000510B4" w:rsidRDefault="006C63AC" w:rsidP="006C63AC">
            <w:pPr>
              <w:spacing w:after="0" w:line="240" w:lineRule="auto"/>
              <w:jc w:val="center"/>
              <w:rPr>
                <w:sz w:val="18"/>
                <w:szCs w:val="18"/>
              </w:rPr>
            </w:pPr>
            <w:r w:rsidRPr="000510B4">
              <w:rPr>
                <w:sz w:val="18"/>
                <w:szCs w:val="18"/>
              </w:rPr>
              <w:t>7</w:t>
            </w:r>
          </w:p>
        </w:tc>
        <w:tc>
          <w:tcPr>
            <w:tcW w:w="1247" w:type="dxa"/>
            <w:vAlign w:val="bottom"/>
          </w:tcPr>
          <w:p w14:paraId="58513BFC" w14:textId="77777777" w:rsidR="006C63AC" w:rsidRPr="000510B4" w:rsidRDefault="006C63AC" w:rsidP="006C63AC">
            <w:pPr>
              <w:spacing w:after="0" w:line="240" w:lineRule="auto"/>
              <w:jc w:val="center"/>
              <w:rPr>
                <w:sz w:val="18"/>
                <w:szCs w:val="18"/>
              </w:rPr>
            </w:pPr>
            <w:r w:rsidRPr="000510B4">
              <w:rPr>
                <w:sz w:val="18"/>
                <w:szCs w:val="18"/>
              </w:rPr>
              <w:t>964.43 (1671.94)</w:t>
            </w:r>
          </w:p>
        </w:tc>
        <w:tc>
          <w:tcPr>
            <w:tcW w:w="857" w:type="dxa"/>
            <w:shd w:val="clear" w:color="auto" w:fill="auto"/>
            <w:vAlign w:val="bottom"/>
          </w:tcPr>
          <w:p w14:paraId="3F7707E4" w14:textId="77777777" w:rsidR="006C63AC" w:rsidRPr="000510B4" w:rsidRDefault="006C63AC" w:rsidP="006C63AC">
            <w:pPr>
              <w:spacing w:after="0" w:line="240" w:lineRule="auto"/>
              <w:jc w:val="center"/>
              <w:rPr>
                <w:sz w:val="18"/>
                <w:szCs w:val="18"/>
              </w:rPr>
            </w:pPr>
            <w:r w:rsidRPr="000510B4">
              <w:rPr>
                <w:sz w:val="18"/>
                <w:szCs w:val="18"/>
              </w:rPr>
              <w:t>81.54 (53.61-100.00)</w:t>
            </w:r>
          </w:p>
        </w:tc>
        <w:tc>
          <w:tcPr>
            <w:tcW w:w="699" w:type="dxa"/>
            <w:shd w:val="clear" w:color="auto" w:fill="auto"/>
            <w:vAlign w:val="bottom"/>
          </w:tcPr>
          <w:p w14:paraId="54768B65" w14:textId="77777777" w:rsidR="006C63AC" w:rsidRPr="000510B4" w:rsidRDefault="006C63AC" w:rsidP="006C63AC">
            <w:pPr>
              <w:spacing w:after="0" w:line="240" w:lineRule="auto"/>
              <w:jc w:val="center"/>
              <w:rPr>
                <w:sz w:val="18"/>
                <w:szCs w:val="18"/>
              </w:rPr>
            </w:pPr>
            <w:r w:rsidRPr="000510B4">
              <w:rPr>
                <w:sz w:val="18"/>
                <w:szCs w:val="18"/>
              </w:rPr>
              <w:t>20</w:t>
            </w:r>
          </w:p>
        </w:tc>
        <w:tc>
          <w:tcPr>
            <w:tcW w:w="1247" w:type="dxa"/>
            <w:vAlign w:val="bottom"/>
          </w:tcPr>
          <w:p w14:paraId="62CE8C2A" w14:textId="77777777" w:rsidR="006C63AC" w:rsidRPr="000510B4" w:rsidRDefault="006C63AC" w:rsidP="006C63AC">
            <w:pPr>
              <w:spacing w:after="0" w:line="240" w:lineRule="auto"/>
              <w:jc w:val="center"/>
              <w:rPr>
                <w:sz w:val="18"/>
                <w:szCs w:val="18"/>
              </w:rPr>
            </w:pPr>
            <w:r w:rsidRPr="000510B4">
              <w:rPr>
                <w:sz w:val="18"/>
                <w:szCs w:val="18"/>
              </w:rPr>
              <w:t>861.80 (2185.16)</w:t>
            </w:r>
          </w:p>
        </w:tc>
        <w:tc>
          <w:tcPr>
            <w:tcW w:w="889" w:type="dxa"/>
            <w:shd w:val="clear" w:color="auto" w:fill="auto"/>
            <w:vAlign w:val="bottom"/>
          </w:tcPr>
          <w:p w14:paraId="28E4055F" w14:textId="77777777" w:rsidR="006C63AC" w:rsidRPr="000510B4" w:rsidRDefault="006C63AC" w:rsidP="006C63AC">
            <w:pPr>
              <w:spacing w:after="0" w:line="240" w:lineRule="auto"/>
              <w:jc w:val="center"/>
              <w:rPr>
                <w:sz w:val="18"/>
                <w:szCs w:val="18"/>
              </w:rPr>
            </w:pPr>
            <w:r w:rsidRPr="000510B4">
              <w:rPr>
                <w:sz w:val="18"/>
                <w:szCs w:val="18"/>
              </w:rPr>
              <w:t>14.66 (1.61-60.00)</w:t>
            </w:r>
          </w:p>
        </w:tc>
        <w:tc>
          <w:tcPr>
            <w:tcW w:w="668" w:type="dxa"/>
            <w:shd w:val="clear" w:color="auto" w:fill="auto"/>
            <w:vAlign w:val="bottom"/>
          </w:tcPr>
          <w:p w14:paraId="4EAEC662" w14:textId="77777777" w:rsidR="006C63AC" w:rsidRPr="000510B4" w:rsidRDefault="006C63AC" w:rsidP="006C63AC">
            <w:pPr>
              <w:spacing w:after="0" w:line="240" w:lineRule="auto"/>
              <w:jc w:val="center"/>
              <w:rPr>
                <w:sz w:val="18"/>
                <w:szCs w:val="18"/>
              </w:rPr>
            </w:pPr>
            <w:r w:rsidRPr="000510B4">
              <w:rPr>
                <w:sz w:val="18"/>
                <w:szCs w:val="18"/>
              </w:rPr>
              <w:t>0</w:t>
            </w:r>
          </w:p>
        </w:tc>
        <w:tc>
          <w:tcPr>
            <w:tcW w:w="1175" w:type="dxa"/>
            <w:vAlign w:val="bottom"/>
          </w:tcPr>
          <w:p w14:paraId="21FD7246" w14:textId="77777777" w:rsidR="006C63AC" w:rsidRPr="000510B4" w:rsidRDefault="006C63AC" w:rsidP="006C63AC">
            <w:pPr>
              <w:spacing w:after="0" w:line="240" w:lineRule="auto"/>
              <w:jc w:val="center"/>
              <w:rPr>
                <w:sz w:val="18"/>
                <w:szCs w:val="18"/>
              </w:rPr>
            </w:pPr>
            <w:r w:rsidRPr="000510B4">
              <w:rPr>
                <w:sz w:val="18"/>
                <w:szCs w:val="18"/>
              </w:rPr>
              <w:t>.</w:t>
            </w:r>
          </w:p>
        </w:tc>
        <w:tc>
          <w:tcPr>
            <w:tcW w:w="1008" w:type="dxa"/>
            <w:shd w:val="clear" w:color="auto" w:fill="auto"/>
            <w:vAlign w:val="bottom"/>
          </w:tcPr>
          <w:p w14:paraId="1315A4A6" w14:textId="77777777" w:rsidR="006C63AC" w:rsidRPr="000510B4" w:rsidRDefault="006C63AC" w:rsidP="006C63AC">
            <w:pPr>
              <w:spacing w:after="0" w:line="240" w:lineRule="auto"/>
              <w:jc w:val="center"/>
              <w:rPr>
                <w:sz w:val="18"/>
                <w:szCs w:val="18"/>
              </w:rPr>
            </w:pPr>
            <w:r w:rsidRPr="000510B4">
              <w:rPr>
                <w:sz w:val="18"/>
                <w:szCs w:val="18"/>
              </w:rPr>
              <w:t>.</w:t>
            </w:r>
          </w:p>
        </w:tc>
        <w:tc>
          <w:tcPr>
            <w:tcW w:w="622" w:type="dxa"/>
            <w:gridSpan w:val="2"/>
            <w:shd w:val="clear" w:color="auto" w:fill="auto"/>
            <w:vAlign w:val="bottom"/>
          </w:tcPr>
          <w:p w14:paraId="405A3724" w14:textId="77777777" w:rsidR="006C63AC" w:rsidRPr="000510B4" w:rsidRDefault="006C63AC" w:rsidP="006C63AC">
            <w:pPr>
              <w:spacing w:after="0" w:line="240" w:lineRule="auto"/>
              <w:jc w:val="center"/>
              <w:rPr>
                <w:sz w:val="18"/>
                <w:szCs w:val="18"/>
              </w:rPr>
            </w:pPr>
            <w:r w:rsidRPr="000510B4">
              <w:rPr>
                <w:sz w:val="18"/>
                <w:szCs w:val="18"/>
              </w:rPr>
              <w:t>8</w:t>
            </w:r>
          </w:p>
        </w:tc>
        <w:tc>
          <w:tcPr>
            <w:tcW w:w="1247" w:type="dxa"/>
            <w:vAlign w:val="bottom"/>
          </w:tcPr>
          <w:p w14:paraId="60023AD1" w14:textId="77777777" w:rsidR="006C63AC" w:rsidRPr="000510B4" w:rsidRDefault="006C63AC" w:rsidP="006C63AC">
            <w:pPr>
              <w:spacing w:after="0" w:line="240" w:lineRule="auto"/>
              <w:jc w:val="center"/>
              <w:rPr>
                <w:sz w:val="18"/>
                <w:szCs w:val="18"/>
              </w:rPr>
            </w:pPr>
            <w:r w:rsidRPr="000510B4">
              <w:rPr>
                <w:sz w:val="18"/>
                <w:szCs w:val="18"/>
              </w:rPr>
              <w:t>6.75 (6.61)</w:t>
            </w:r>
          </w:p>
        </w:tc>
        <w:tc>
          <w:tcPr>
            <w:tcW w:w="859" w:type="dxa"/>
            <w:shd w:val="clear" w:color="auto" w:fill="auto"/>
            <w:vAlign w:val="bottom"/>
          </w:tcPr>
          <w:p w14:paraId="50973C7E" w14:textId="77777777" w:rsidR="006C63AC" w:rsidRPr="000510B4" w:rsidRDefault="006C63AC" w:rsidP="006C63AC">
            <w:pPr>
              <w:spacing w:after="0" w:line="240" w:lineRule="auto"/>
              <w:jc w:val="center"/>
              <w:rPr>
                <w:sz w:val="18"/>
                <w:szCs w:val="18"/>
              </w:rPr>
            </w:pPr>
            <w:r w:rsidRPr="000510B4">
              <w:rPr>
                <w:sz w:val="18"/>
                <w:szCs w:val="18"/>
              </w:rPr>
              <w:t>100.00 (33.33-100.00)</w:t>
            </w:r>
          </w:p>
        </w:tc>
      </w:tr>
      <w:tr w:rsidR="006C63AC" w:rsidRPr="000510B4" w14:paraId="4EC6453C" w14:textId="77777777" w:rsidTr="006C63AC">
        <w:trPr>
          <w:trHeight w:val="102"/>
        </w:trPr>
        <w:tc>
          <w:tcPr>
            <w:tcW w:w="1357" w:type="dxa"/>
            <w:shd w:val="clear" w:color="auto" w:fill="auto"/>
            <w:vAlign w:val="bottom"/>
          </w:tcPr>
          <w:p w14:paraId="5BBCB79F" w14:textId="77777777" w:rsidR="006C63AC" w:rsidRPr="000510B4" w:rsidRDefault="006C63AC" w:rsidP="006C63AC">
            <w:pPr>
              <w:spacing w:after="0" w:line="240" w:lineRule="auto"/>
              <w:jc w:val="center"/>
              <w:rPr>
                <w:sz w:val="18"/>
                <w:szCs w:val="18"/>
              </w:rPr>
            </w:pPr>
            <w:r w:rsidRPr="000510B4">
              <w:rPr>
                <w:sz w:val="18"/>
                <w:szCs w:val="18"/>
              </w:rPr>
              <w:t>Other</w:t>
            </w:r>
          </w:p>
        </w:tc>
        <w:tc>
          <w:tcPr>
            <w:tcW w:w="622" w:type="dxa"/>
            <w:shd w:val="clear" w:color="auto" w:fill="auto"/>
            <w:noWrap/>
            <w:vAlign w:val="bottom"/>
          </w:tcPr>
          <w:p w14:paraId="71DD3CFB" w14:textId="77777777" w:rsidR="006C63AC" w:rsidRPr="000510B4" w:rsidRDefault="006C63AC" w:rsidP="006C63AC">
            <w:pPr>
              <w:spacing w:after="0" w:line="240" w:lineRule="auto"/>
              <w:jc w:val="center"/>
              <w:rPr>
                <w:sz w:val="18"/>
                <w:szCs w:val="18"/>
              </w:rPr>
            </w:pPr>
            <w:r w:rsidRPr="000510B4">
              <w:rPr>
                <w:sz w:val="18"/>
                <w:szCs w:val="18"/>
              </w:rPr>
              <w:t>5</w:t>
            </w:r>
          </w:p>
        </w:tc>
        <w:tc>
          <w:tcPr>
            <w:tcW w:w="1247" w:type="dxa"/>
            <w:vAlign w:val="bottom"/>
          </w:tcPr>
          <w:p w14:paraId="4F794A71" w14:textId="77777777" w:rsidR="006C63AC" w:rsidRPr="000510B4" w:rsidRDefault="006C63AC" w:rsidP="006C63AC">
            <w:pPr>
              <w:spacing w:after="0" w:line="240" w:lineRule="auto"/>
              <w:jc w:val="center"/>
              <w:rPr>
                <w:sz w:val="18"/>
                <w:szCs w:val="18"/>
              </w:rPr>
            </w:pPr>
            <w:r w:rsidRPr="000510B4">
              <w:rPr>
                <w:sz w:val="18"/>
                <w:szCs w:val="18"/>
              </w:rPr>
              <w:t>303.00 (152.05)</w:t>
            </w:r>
          </w:p>
        </w:tc>
        <w:tc>
          <w:tcPr>
            <w:tcW w:w="857" w:type="dxa"/>
            <w:shd w:val="clear" w:color="auto" w:fill="auto"/>
            <w:vAlign w:val="bottom"/>
          </w:tcPr>
          <w:p w14:paraId="7B29A232" w14:textId="77777777" w:rsidR="006C63AC" w:rsidRPr="000510B4" w:rsidRDefault="006C63AC" w:rsidP="006C63AC">
            <w:pPr>
              <w:spacing w:after="0" w:line="240" w:lineRule="auto"/>
              <w:jc w:val="center"/>
              <w:rPr>
                <w:sz w:val="18"/>
                <w:szCs w:val="18"/>
              </w:rPr>
            </w:pPr>
            <w:r w:rsidRPr="000510B4">
              <w:rPr>
                <w:sz w:val="18"/>
                <w:szCs w:val="18"/>
              </w:rPr>
              <w:t>70.62 (64.42-96.77)</w:t>
            </w:r>
          </w:p>
        </w:tc>
        <w:tc>
          <w:tcPr>
            <w:tcW w:w="699" w:type="dxa"/>
            <w:shd w:val="clear" w:color="auto" w:fill="auto"/>
            <w:vAlign w:val="bottom"/>
          </w:tcPr>
          <w:p w14:paraId="07404D81" w14:textId="77777777" w:rsidR="006C63AC" w:rsidRPr="000510B4" w:rsidRDefault="006C63AC" w:rsidP="006C63AC">
            <w:pPr>
              <w:spacing w:after="0" w:line="240" w:lineRule="auto"/>
              <w:jc w:val="center"/>
              <w:rPr>
                <w:sz w:val="18"/>
                <w:szCs w:val="18"/>
              </w:rPr>
            </w:pPr>
            <w:r w:rsidRPr="000510B4">
              <w:rPr>
                <w:sz w:val="18"/>
                <w:szCs w:val="18"/>
              </w:rPr>
              <w:t>9</w:t>
            </w:r>
          </w:p>
        </w:tc>
        <w:tc>
          <w:tcPr>
            <w:tcW w:w="1247" w:type="dxa"/>
            <w:vAlign w:val="bottom"/>
          </w:tcPr>
          <w:p w14:paraId="48EA12B9" w14:textId="77777777" w:rsidR="006C63AC" w:rsidRPr="000510B4" w:rsidRDefault="006C63AC" w:rsidP="006C63AC">
            <w:pPr>
              <w:spacing w:after="0" w:line="240" w:lineRule="auto"/>
              <w:jc w:val="center"/>
              <w:rPr>
                <w:sz w:val="18"/>
                <w:szCs w:val="18"/>
              </w:rPr>
            </w:pPr>
            <w:r>
              <w:rPr>
                <w:sz w:val="18"/>
                <w:szCs w:val="18"/>
              </w:rPr>
              <w:t>3592</w:t>
            </w:r>
            <w:r w:rsidRPr="000510B4">
              <w:rPr>
                <w:sz w:val="18"/>
                <w:szCs w:val="18"/>
              </w:rPr>
              <w:t>.33 (5021.50)</w:t>
            </w:r>
          </w:p>
        </w:tc>
        <w:tc>
          <w:tcPr>
            <w:tcW w:w="889" w:type="dxa"/>
            <w:shd w:val="clear" w:color="auto" w:fill="auto"/>
            <w:vAlign w:val="bottom"/>
          </w:tcPr>
          <w:p w14:paraId="56DD1A46" w14:textId="77777777" w:rsidR="006C63AC" w:rsidRPr="000510B4" w:rsidRDefault="006C63AC" w:rsidP="006C63AC">
            <w:pPr>
              <w:spacing w:after="0" w:line="240" w:lineRule="auto"/>
              <w:jc w:val="center"/>
              <w:rPr>
                <w:sz w:val="18"/>
                <w:szCs w:val="18"/>
              </w:rPr>
            </w:pPr>
            <w:r w:rsidRPr="000510B4">
              <w:rPr>
                <w:sz w:val="18"/>
                <w:szCs w:val="18"/>
              </w:rPr>
              <w:t>3.33 (0.22-95.16)</w:t>
            </w:r>
          </w:p>
        </w:tc>
        <w:tc>
          <w:tcPr>
            <w:tcW w:w="668" w:type="dxa"/>
            <w:shd w:val="clear" w:color="auto" w:fill="auto"/>
            <w:vAlign w:val="bottom"/>
          </w:tcPr>
          <w:p w14:paraId="7B45CBD0" w14:textId="77777777" w:rsidR="006C63AC" w:rsidRPr="000510B4" w:rsidRDefault="006C63AC" w:rsidP="006C63AC">
            <w:pPr>
              <w:spacing w:after="0" w:line="240" w:lineRule="auto"/>
              <w:jc w:val="center"/>
              <w:rPr>
                <w:sz w:val="18"/>
                <w:szCs w:val="18"/>
              </w:rPr>
            </w:pPr>
            <w:r w:rsidRPr="000510B4">
              <w:rPr>
                <w:sz w:val="18"/>
                <w:szCs w:val="18"/>
              </w:rPr>
              <w:t>1</w:t>
            </w:r>
          </w:p>
        </w:tc>
        <w:tc>
          <w:tcPr>
            <w:tcW w:w="1175" w:type="dxa"/>
            <w:vAlign w:val="bottom"/>
          </w:tcPr>
          <w:p w14:paraId="3FA8E957" w14:textId="77777777" w:rsidR="006C63AC" w:rsidRPr="000510B4" w:rsidRDefault="006C63AC" w:rsidP="006C63AC">
            <w:pPr>
              <w:spacing w:after="0" w:line="240" w:lineRule="auto"/>
              <w:jc w:val="center"/>
              <w:rPr>
                <w:sz w:val="18"/>
                <w:szCs w:val="18"/>
              </w:rPr>
            </w:pPr>
            <w:r w:rsidRPr="000510B4">
              <w:rPr>
                <w:sz w:val="18"/>
                <w:szCs w:val="18"/>
              </w:rPr>
              <w:t>13148</w:t>
            </w:r>
            <w:r>
              <w:rPr>
                <w:sz w:val="18"/>
                <w:szCs w:val="18"/>
              </w:rPr>
              <w:t>.00</w:t>
            </w:r>
          </w:p>
        </w:tc>
        <w:tc>
          <w:tcPr>
            <w:tcW w:w="1008" w:type="dxa"/>
            <w:shd w:val="clear" w:color="auto" w:fill="auto"/>
            <w:vAlign w:val="bottom"/>
          </w:tcPr>
          <w:p w14:paraId="4E0C9555" w14:textId="77777777" w:rsidR="006C63AC" w:rsidRPr="000510B4" w:rsidRDefault="006C63AC" w:rsidP="006C63AC">
            <w:pPr>
              <w:spacing w:after="0" w:line="240" w:lineRule="auto"/>
              <w:jc w:val="center"/>
              <w:rPr>
                <w:sz w:val="18"/>
                <w:szCs w:val="18"/>
              </w:rPr>
            </w:pPr>
            <w:r w:rsidRPr="000510B4">
              <w:rPr>
                <w:sz w:val="18"/>
                <w:szCs w:val="18"/>
              </w:rPr>
              <w:t>0.12</w:t>
            </w:r>
          </w:p>
        </w:tc>
        <w:tc>
          <w:tcPr>
            <w:tcW w:w="622" w:type="dxa"/>
            <w:gridSpan w:val="2"/>
            <w:shd w:val="clear" w:color="auto" w:fill="auto"/>
            <w:vAlign w:val="bottom"/>
          </w:tcPr>
          <w:p w14:paraId="53C9B8D7" w14:textId="77777777" w:rsidR="006C63AC" w:rsidRPr="000510B4" w:rsidRDefault="006C63AC" w:rsidP="006C63AC">
            <w:pPr>
              <w:spacing w:after="0" w:line="240" w:lineRule="auto"/>
              <w:jc w:val="center"/>
              <w:rPr>
                <w:sz w:val="18"/>
                <w:szCs w:val="18"/>
              </w:rPr>
            </w:pPr>
            <w:r w:rsidRPr="000510B4">
              <w:rPr>
                <w:sz w:val="18"/>
                <w:szCs w:val="18"/>
              </w:rPr>
              <w:t>1</w:t>
            </w:r>
          </w:p>
        </w:tc>
        <w:tc>
          <w:tcPr>
            <w:tcW w:w="1247" w:type="dxa"/>
            <w:vAlign w:val="bottom"/>
          </w:tcPr>
          <w:p w14:paraId="7CC4FD93" w14:textId="77777777" w:rsidR="006C63AC" w:rsidRPr="000510B4" w:rsidRDefault="006C63AC" w:rsidP="006C63AC">
            <w:pPr>
              <w:spacing w:after="0" w:line="240" w:lineRule="auto"/>
              <w:jc w:val="center"/>
              <w:rPr>
                <w:sz w:val="18"/>
                <w:szCs w:val="18"/>
              </w:rPr>
            </w:pPr>
            <w:r w:rsidRPr="000510B4">
              <w:rPr>
                <w:sz w:val="18"/>
                <w:szCs w:val="18"/>
              </w:rPr>
              <w:t>1</w:t>
            </w:r>
            <w:r>
              <w:rPr>
                <w:sz w:val="18"/>
                <w:szCs w:val="18"/>
              </w:rPr>
              <w:t>.00</w:t>
            </w:r>
          </w:p>
        </w:tc>
        <w:tc>
          <w:tcPr>
            <w:tcW w:w="859" w:type="dxa"/>
            <w:shd w:val="clear" w:color="auto" w:fill="auto"/>
            <w:vAlign w:val="bottom"/>
          </w:tcPr>
          <w:p w14:paraId="2C40D8B4" w14:textId="77777777" w:rsidR="006C63AC" w:rsidRPr="000510B4" w:rsidRDefault="006C63AC" w:rsidP="006C63AC">
            <w:pPr>
              <w:spacing w:after="0" w:line="240" w:lineRule="auto"/>
              <w:jc w:val="center"/>
              <w:rPr>
                <w:sz w:val="18"/>
                <w:szCs w:val="18"/>
              </w:rPr>
            </w:pPr>
            <w:r w:rsidRPr="000510B4">
              <w:rPr>
                <w:sz w:val="18"/>
                <w:szCs w:val="18"/>
              </w:rPr>
              <w:t>100.00</w:t>
            </w:r>
          </w:p>
        </w:tc>
      </w:tr>
    </w:tbl>
    <w:p w14:paraId="2B3013E4" w14:textId="77777777" w:rsidR="006C63AC" w:rsidRDefault="006C63AC" w:rsidP="006C63AC">
      <w:pPr>
        <w:spacing w:beforeLines="100" w:before="240" w:afterLines="100" w:after="240"/>
        <w:rPr>
          <w:i/>
        </w:rPr>
      </w:pPr>
    </w:p>
    <w:p w14:paraId="6E77E1A0" w14:textId="77777777" w:rsidR="006C63AC" w:rsidRDefault="006C63AC" w:rsidP="006C63AC">
      <w:pPr>
        <w:spacing w:beforeLines="100" w:before="240" w:afterLines="100" w:after="240"/>
        <w:rPr>
          <w:i/>
        </w:rPr>
      </w:pPr>
    </w:p>
    <w:p w14:paraId="36A172C5" w14:textId="77777777" w:rsidR="006C63AC" w:rsidRDefault="006C63AC" w:rsidP="006C63AC">
      <w:pPr>
        <w:spacing w:beforeLines="100" w:before="240" w:afterLines="100" w:after="240"/>
        <w:rPr>
          <w:i/>
        </w:rPr>
      </w:pPr>
    </w:p>
    <w:p w14:paraId="6ABCC6DB" w14:textId="77777777" w:rsidR="006C63AC" w:rsidRDefault="006C63AC" w:rsidP="006C63AC">
      <w:pPr>
        <w:spacing w:beforeLines="100" w:before="240" w:afterLines="100" w:after="240"/>
        <w:rPr>
          <w:i/>
        </w:rPr>
      </w:pPr>
    </w:p>
    <w:p w14:paraId="6725B0D9" w14:textId="77777777" w:rsidR="006C63AC" w:rsidRDefault="006C63AC" w:rsidP="006C63AC">
      <w:pPr>
        <w:spacing w:beforeLines="100" w:before="240" w:afterLines="100" w:after="240"/>
        <w:rPr>
          <w:i/>
        </w:rPr>
      </w:pPr>
    </w:p>
    <w:p w14:paraId="275AF274" w14:textId="77777777" w:rsidR="006C63AC" w:rsidRDefault="006C63AC" w:rsidP="006C63AC">
      <w:pPr>
        <w:spacing w:beforeLines="100" w:before="240" w:afterLines="100" w:after="240"/>
        <w:rPr>
          <w:i/>
        </w:rPr>
      </w:pPr>
    </w:p>
    <w:p w14:paraId="671415F1" w14:textId="77777777" w:rsidR="006C63AC" w:rsidRDefault="006C63AC" w:rsidP="006C63AC">
      <w:pPr>
        <w:spacing w:beforeLines="100" w:before="240" w:afterLines="100" w:after="240"/>
        <w:rPr>
          <w:i/>
        </w:rPr>
      </w:pPr>
    </w:p>
    <w:p w14:paraId="089ABB89" w14:textId="77777777" w:rsidR="006C63AC" w:rsidRDefault="006C63AC" w:rsidP="006C63AC">
      <w:pPr>
        <w:spacing w:beforeLines="100" w:before="240" w:afterLines="100" w:after="240"/>
        <w:rPr>
          <w:i/>
        </w:rPr>
      </w:pPr>
    </w:p>
    <w:p w14:paraId="33192959" w14:textId="77777777" w:rsidR="006C63AC" w:rsidRDefault="006C63AC" w:rsidP="006C63AC">
      <w:pPr>
        <w:spacing w:beforeLines="100" w:before="240" w:afterLines="100" w:after="240"/>
        <w:rPr>
          <w:i/>
        </w:rPr>
      </w:pPr>
    </w:p>
    <w:p w14:paraId="6754061C" w14:textId="77777777" w:rsidR="006C63AC" w:rsidRDefault="006C63AC" w:rsidP="006C63AC">
      <w:pPr>
        <w:spacing w:beforeLines="100" w:before="240" w:afterLines="100" w:after="240"/>
        <w:rPr>
          <w:i/>
        </w:rPr>
      </w:pPr>
    </w:p>
    <w:p w14:paraId="1D7B44A7" w14:textId="77777777" w:rsidR="006C63AC" w:rsidRDefault="006C63AC" w:rsidP="006C63AC">
      <w:pPr>
        <w:spacing w:beforeLines="100" w:before="240" w:afterLines="100" w:after="240"/>
        <w:rPr>
          <w:i/>
        </w:rPr>
      </w:pPr>
    </w:p>
    <w:p w14:paraId="3BA213F7" w14:textId="32F641E8" w:rsidR="006C63AC" w:rsidRDefault="006C63AC" w:rsidP="006C63AC">
      <w:pPr>
        <w:spacing w:beforeLines="100" w:before="240" w:afterLines="100" w:after="240"/>
      </w:pPr>
      <w:r>
        <w:rPr>
          <w:i/>
        </w:rPr>
        <w:t>N</w:t>
      </w:r>
      <w:r>
        <w:t xml:space="preserve"> </w:t>
      </w:r>
      <w:r w:rsidR="00C8048B">
        <w:t xml:space="preserve">= </w:t>
      </w:r>
      <w:r>
        <w:t>number of migrants in the sample/analysis; Obs</w:t>
      </w:r>
      <w:r w:rsidR="00C8048B">
        <w:t xml:space="preserve"> = </w:t>
      </w:r>
      <w:r w:rsidRPr="004830A0">
        <w:rPr>
          <w:rFonts w:eastAsia="Times New Roman" w:cs="Times New Roman"/>
        </w:rPr>
        <w:t xml:space="preserve">number of times across all 46 papers the </w:t>
      </w:r>
      <w:r>
        <w:rPr>
          <w:rFonts w:eastAsia="Times New Roman" w:cs="Times New Roman"/>
        </w:rPr>
        <w:t>data</w:t>
      </w:r>
      <w:r w:rsidRPr="004830A0">
        <w:rPr>
          <w:rFonts w:eastAsia="Times New Roman" w:cs="Times New Roman"/>
        </w:rPr>
        <w:t xml:space="preserve"> </w:t>
      </w:r>
      <w:r>
        <w:rPr>
          <w:rFonts w:eastAsia="Times New Roman" w:cs="Times New Roman"/>
        </w:rPr>
        <w:t>were</w:t>
      </w:r>
      <w:r w:rsidRPr="004830A0">
        <w:rPr>
          <w:rFonts w:eastAsia="Times New Roman" w:cs="Times New Roman"/>
        </w:rPr>
        <w:t xml:space="preserve"> presented</w:t>
      </w:r>
      <w:r>
        <w:rPr>
          <w:rFonts w:eastAsia="Times New Roman" w:cs="Times New Roman"/>
        </w:rPr>
        <w:t xml:space="preserve">; </w:t>
      </w:r>
      <w:r>
        <w:t>SD</w:t>
      </w:r>
      <w:r w:rsidR="00C8048B">
        <w:t xml:space="preserve"> = </w:t>
      </w:r>
      <w:r>
        <w:t>standard deviation</w:t>
      </w:r>
      <w:r w:rsidR="00C8048B">
        <w:t>.</w:t>
      </w:r>
    </w:p>
    <w:p w14:paraId="28DDA6B7" w14:textId="5A518C3A" w:rsidR="006C63AC" w:rsidRDefault="006C63AC" w:rsidP="006C63AC">
      <w:pPr>
        <w:pStyle w:val="Caption"/>
        <w:keepNext/>
        <w:rPr>
          <w:b/>
          <w:i w:val="0"/>
          <w:color w:val="auto"/>
          <w:sz w:val="24"/>
          <w:szCs w:val="24"/>
        </w:rPr>
      </w:pPr>
    </w:p>
    <w:p w14:paraId="31E69368" w14:textId="77777777" w:rsidR="006C63AC" w:rsidRPr="00E04800" w:rsidRDefault="006C63AC" w:rsidP="00E04800">
      <w:pPr>
        <w:rPr>
          <w:i/>
        </w:rPr>
      </w:pPr>
    </w:p>
    <w:p w14:paraId="03CB2A33" w14:textId="77777777" w:rsidR="006007C8" w:rsidRDefault="006007C8" w:rsidP="006007C8">
      <w:pPr>
        <w:spacing w:beforeLines="100" w:before="240" w:afterLines="100" w:after="240" w:line="240" w:lineRule="auto"/>
        <w:rPr>
          <w:sz w:val="18"/>
          <w:szCs w:val="18"/>
        </w:rPr>
      </w:pPr>
    </w:p>
    <w:p w14:paraId="273A8BD1" w14:textId="77777777" w:rsidR="006007C8" w:rsidRDefault="006007C8" w:rsidP="006007C8">
      <w:pPr>
        <w:spacing w:beforeLines="100" w:before="240" w:afterLines="100" w:after="240" w:line="240" w:lineRule="auto"/>
        <w:rPr>
          <w:sz w:val="18"/>
          <w:szCs w:val="18"/>
        </w:rPr>
        <w:sectPr w:rsidR="006007C8" w:rsidSect="008F5ECE">
          <w:pgSz w:w="16838" w:h="11906" w:orient="landscape"/>
          <w:pgMar w:top="1440" w:right="992" w:bottom="1440" w:left="1440" w:header="709" w:footer="709" w:gutter="0"/>
          <w:cols w:space="708"/>
          <w:docGrid w:linePitch="360"/>
        </w:sectPr>
      </w:pPr>
    </w:p>
    <w:p w14:paraId="0C129497" w14:textId="7B1DF4A1" w:rsidR="006007C8" w:rsidRPr="00A359AE" w:rsidRDefault="006007C8" w:rsidP="006007C8">
      <w:pPr>
        <w:pStyle w:val="Caption"/>
        <w:keepNext/>
        <w:rPr>
          <w:b/>
          <w:i w:val="0"/>
          <w:color w:val="auto"/>
          <w:sz w:val="24"/>
          <w:szCs w:val="24"/>
        </w:rPr>
      </w:pPr>
      <w:r w:rsidRPr="00A359AE">
        <w:rPr>
          <w:b/>
          <w:i w:val="0"/>
          <w:color w:val="auto"/>
          <w:sz w:val="24"/>
          <w:szCs w:val="24"/>
        </w:rPr>
        <w:lastRenderedPageBreak/>
        <w:t xml:space="preserve">Table </w:t>
      </w:r>
      <w:r w:rsidR="008E3D44">
        <w:rPr>
          <w:b/>
          <w:i w:val="0"/>
          <w:color w:val="auto"/>
          <w:sz w:val="24"/>
          <w:szCs w:val="24"/>
        </w:rPr>
        <w:t>6</w:t>
      </w:r>
      <w:r w:rsidRPr="00A359AE">
        <w:rPr>
          <w:b/>
          <w:i w:val="0"/>
          <w:color w:val="auto"/>
          <w:sz w:val="24"/>
          <w:szCs w:val="24"/>
        </w:rPr>
        <w:t xml:space="preserve"> </w:t>
      </w:r>
      <w:r w:rsidR="00C8048B">
        <w:rPr>
          <w:b/>
          <w:i w:val="0"/>
          <w:color w:val="auto"/>
          <w:sz w:val="24"/>
          <w:szCs w:val="24"/>
        </w:rPr>
        <w:t>Summary of b</w:t>
      </w:r>
      <w:r w:rsidRPr="00A359AE">
        <w:rPr>
          <w:b/>
          <w:i w:val="0"/>
          <w:color w:val="auto"/>
          <w:sz w:val="24"/>
          <w:szCs w:val="24"/>
        </w:rPr>
        <w:t>arriers and facilitators of screening programmes</w:t>
      </w:r>
      <w:r w:rsidR="00C8048B">
        <w:rPr>
          <w:b/>
          <w:i w:val="0"/>
          <w:color w:val="auto"/>
          <w:sz w:val="24"/>
          <w:szCs w:val="24"/>
        </w:rPr>
        <w:t xml:space="preserve"> </w:t>
      </w:r>
      <w:r w:rsidR="008E3D44">
        <w:rPr>
          <w:b/>
          <w:i w:val="0"/>
          <w:color w:val="auto"/>
          <w:sz w:val="24"/>
          <w:szCs w:val="24"/>
        </w:rPr>
        <w:t>identified in</w:t>
      </w:r>
      <w:r w:rsidR="00C8048B">
        <w:rPr>
          <w:b/>
          <w:i w:val="0"/>
          <w:color w:val="auto"/>
          <w:sz w:val="24"/>
          <w:szCs w:val="24"/>
        </w:rPr>
        <w:t xml:space="preserve"> included paper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506"/>
        <w:gridCol w:w="4510"/>
      </w:tblGrid>
      <w:tr w:rsidR="006007C8" w:rsidRPr="00975738" w14:paraId="4742F569" w14:textId="77777777" w:rsidTr="00F356E8">
        <w:trPr>
          <w:trHeight w:val="247"/>
        </w:trPr>
        <w:tc>
          <w:tcPr>
            <w:tcW w:w="4506" w:type="dxa"/>
            <w:shd w:val="clear" w:color="auto" w:fill="auto"/>
          </w:tcPr>
          <w:p w14:paraId="3FDB1928" w14:textId="77777777" w:rsidR="006007C8" w:rsidRPr="004400BF" w:rsidRDefault="006007C8" w:rsidP="00F356E8">
            <w:pPr>
              <w:spacing w:after="0" w:line="240" w:lineRule="auto"/>
              <w:rPr>
                <w:b/>
                <w:sz w:val="20"/>
              </w:rPr>
            </w:pPr>
            <w:r w:rsidRPr="004400BF">
              <w:rPr>
                <w:b/>
                <w:sz w:val="20"/>
              </w:rPr>
              <w:t>Barriers</w:t>
            </w:r>
          </w:p>
        </w:tc>
        <w:tc>
          <w:tcPr>
            <w:tcW w:w="4510" w:type="dxa"/>
            <w:shd w:val="clear" w:color="auto" w:fill="auto"/>
          </w:tcPr>
          <w:p w14:paraId="5360E521" w14:textId="77777777" w:rsidR="006007C8" w:rsidRPr="004400BF" w:rsidRDefault="006007C8" w:rsidP="00F356E8">
            <w:pPr>
              <w:spacing w:after="0" w:line="240" w:lineRule="auto"/>
              <w:rPr>
                <w:b/>
                <w:sz w:val="20"/>
              </w:rPr>
            </w:pPr>
            <w:r w:rsidRPr="004400BF">
              <w:rPr>
                <w:b/>
                <w:sz w:val="20"/>
              </w:rPr>
              <w:t>Facilitators</w:t>
            </w:r>
          </w:p>
        </w:tc>
      </w:tr>
      <w:tr w:rsidR="006007C8" w:rsidRPr="00975738" w14:paraId="604E7A31" w14:textId="77777777" w:rsidTr="00F356E8">
        <w:trPr>
          <w:trHeight w:val="2981"/>
        </w:trPr>
        <w:tc>
          <w:tcPr>
            <w:tcW w:w="4506" w:type="dxa"/>
            <w:shd w:val="clear" w:color="auto" w:fill="auto"/>
          </w:tcPr>
          <w:p w14:paraId="6ECD8F7D" w14:textId="77777777" w:rsidR="006007C8" w:rsidRPr="00975738" w:rsidRDefault="006007C8" w:rsidP="00F356E8">
            <w:pPr>
              <w:spacing w:after="0" w:line="240" w:lineRule="auto"/>
              <w:rPr>
                <w:sz w:val="20"/>
              </w:rPr>
            </w:pPr>
            <w:r w:rsidRPr="00975738">
              <w:rPr>
                <w:sz w:val="20"/>
              </w:rPr>
              <w:t xml:space="preserve">Migrant insensitivity </w:t>
            </w:r>
          </w:p>
          <w:p w14:paraId="5F06A026" w14:textId="77777777" w:rsidR="006007C8" w:rsidRPr="00975738" w:rsidRDefault="006007C8" w:rsidP="00F356E8">
            <w:pPr>
              <w:pStyle w:val="ListParagraph"/>
              <w:numPr>
                <w:ilvl w:val="0"/>
                <w:numId w:val="3"/>
              </w:numPr>
              <w:spacing w:after="0"/>
              <w:rPr>
                <w:sz w:val="20"/>
              </w:rPr>
            </w:pPr>
            <w:r w:rsidRPr="00975738">
              <w:rPr>
                <w:sz w:val="20"/>
              </w:rPr>
              <w:t>Fear of screening providers judgment</w:t>
            </w:r>
          </w:p>
          <w:p w14:paraId="1C3AC7D2" w14:textId="77777777" w:rsidR="006007C8" w:rsidRPr="00975738" w:rsidRDefault="006007C8" w:rsidP="00F356E8">
            <w:pPr>
              <w:pStyle w:val="ListParagraph"/>
              <w:numPr>
                <w:ilvl w:val="0"/>
                <w:numId w:val="3"/>
              </w:numPr>
              <w:spacing w:after="0"/>
              <w:rPr>
                <w:sz w:val="20"/>
              </w:rPr>
            </w:pPr>
            <w:r w:rsidRPr="00975738">
              <w:rPr>
                <w:sz w:val="20"/>
              </w:rPr>
              <w:t>Discrimination and fear of racism and health tourism stigma</w:t>
            </w:r>
          </w:p>
          <w:p w14:paraId="161079FD" w14:textId="77777777" w:rsidR="006007C8" w:rsidRPr="00975738" w:rsidRDefault="006007C8" w:rsidP="00F356E8">
            <w:pPr>
              <w:pStyle w:val="ListParagraph"/>
              <w:numPr>
                <w:ilvl w:val="0"/>
                <w:numId w:val="3"/>
              </w:numPr>
              <w:spacing w:after="0"/>
              <w:rPr>
                <w:sz w:val="20"/>
              </w:rPr>
            </w:pPr>
            <w:r w:rsidRPr="00975738">
              <w:rPr>
                <w:sz w:val="20"/>
              </w:rPr>
              <w:t>Anxiety about breaches in confidentiality</w:t>
            </w:r>
          </w:p>
          <w:p w14:paraId="1124A951" w14:textId="77777777" w:rsidR="006007C8" w:rsidRPr="00975738" w:rsidRDefault="006007C8" w:rsidP="00F356E8">
            <w:pPr>
              <w:pStyle w:val="ListParagraph"/>
              <w:numPr>
                <w:ilvl w:val="0"/>
                <w:numId w:val="3"/>
              </w:numPr>
              <w:spacing w:after="0"/>
              <w:rPr>
                <w:sz w:val="20"/>
              </w:rPr>
            </w:pPr>
            <w:r w:rsidRPr="00975738">
              <w:rPr>
                <w:sz w:val="20"/>
              </w:rPr>
              <w:t>Lack of professionalism</w:t>
            </w:r>
          </w:p>
          <w:p w14:paraId="46804A10" w14:textId="77777777" w:rsidR="006007C8" w:rsidRPr="00975738" w:rsidRDefault="006007C8" w:rsidP="00F356E8">
            <w:pPr>
              <w:pStyle w:val="ListParagraph"/>
              <w:numPr>
                <w:ilvl w:val="0"/>
                <w:numId w:val="3"/>
              </w:numPr>
              <w:spacing w:after="0"/>
              <w:rPr>
                <w:sz w:val="20"/>
              </w:rPr>
            </w:pPr>
            <w:r w:rsidRPr="00975738">
              <w:rPr>
                <w:sz w:val="20"/>
              </w:rPr>
              <w:t>Lack of staff training and support</w:t>
            </w:r>
          </w:p>
        </w:tc>
        <w:tc>
          <w:tcPr>
            <w:tcW w:w="4510" w:type="dxa"/>
            <w:shd w:val="clear" w:color="auto" w:fill="auto"/>
          </w:tcPr>
          <w:p w14:paraId="42A62626" w14:textId="77777777" w:rsidR="006007C8" w:rsidRPr="00975738" w:rsidRDefault="006007C8" w:rsidP="00F356E8">
            <w:pPr>
              <w:spacing w:after="0" w:line="240" w:lineRule="auto"/>
              <w:rPr>
                <w:sz w:val="20"/>
              </w:rPr>
            </w:pPr>
            <w:r w:rsidRPr="00975738">
              <w:rPr>
                <w:sz w:val="20"/>
              </w:rPr>
              <w:t xml:space="preserve">Well-trained and dedicated screening staff </w:t>
            </w:r>
          </w:p>
          <w:p w14:paraId="7B124D94" w14:textId="77777777" w:rsidR="006007C8" w:rsidRPr="00975738" w:rsidRDefault="006007C8" w:rsidP="00F356E8">
            <w:pPr>
              <w:pStyle w:val="ListParagraph"/>
              <w:numPr>
                <w:ilvl w:val="0"/>
                <w:numId w:val="2"/>
              </w:numPr>
              <w:spacing w:after="0"/>
              <w:rPr>
                <w:sz w:val="20"/>
              </w:rPr>
            </w:pPr>
            <w:r w:rsidRPr="00975738">
              <w:rPr>
                <w:sz w:val="20"/>
              </w:rPr>
              <w:t>Ensuring confidentiality</w:t>
            </w:r>
          </w:p>
          <w:p w14:paraId="08371570" w14:textId="77777777" w:rsidR="006007C8" w:rsidRPr="00975738" w:rsidRDefault="006007C8" w:rsidP="00F356E8">
            <w:pPr>
              <w:pStyle w:val="ListParagraph"/>
              <w:numPr>
                <w:ilvl w:val="0"/>
                <w:numId w:val="2"/>
              </w:numPr>
              <w:spacing w:after="0"/>
              <w:rPr>
                <w:sz w:val="20"/>
              </w:rPr>
            </w:pPr>
            <w:r w:rsidRPr="00975738">
              <w:rPr>
                <w:sz w:val="20"/>
              </w:rPr>
              <w:t>Communication</w:t>
            </w:r>
          </w:p>
          <w:p w14:paraId="443E281A" w14:textId="77777777" w:rsidR="006007C8" w:rsidRPr="00975738" w:rsidRDefault="006007C8" w:rsidP="00F356E8">
            <w:pPr>
              <w:pStyle w:val="ListParagraph"/>
              <w:numPr>
                <w:ilvl w:val="0"/>
                <w:numId w:val="2"/>
              </w:numPr>
              <w:spacing w:after="0"/>
              <w:rPr>
                <w:sz w:val="20"/>
              </w:rPr>
            </w:pPr>
            <w:r w:rsidRPr="00975738">
              <w:rPr>
                <w:sz w:val="20"/>
              </w:rPr>
              <w:t>Cultural</w:t>
            </w:r>
            <w:r>
              <w:rPr>
                <w:sz w:val="20"/>
              </w:rPr>
              <w:t>ly sensitive and appropriate services</w:t>
            </w:r>
          </w:p>
          <w:p w14:paraId="1F95530D" w14:textId="77777777" w:rsidR="006007C8" w:rsidRPr="00975738" w:rsidRDefault="006007C8" w:rsidP="00F356E8">
            <w:pPr>
              <w:pStyle w:val="ListParagraph"/>
              <w:numPr>
                <w:ilvl w:val="0"/>
                <w:numId w:val="2"/>
              </w:numPr>
              <w:spacing w:after="0"/>
              <w:rPr>
                <w:sz w:val="20"/>
              </w:rPr>
            </w:pPr>
            <w:r w:rsidRPr="00975738">
              <w:rPr>
                <w:sz w:val="20"/>
              </w:rPr>
              <w:t>Free from discrimination</w:t>
            </w:r>
          </w:p>
          <w:p w14:paraId="3E9FD8E3" w14:textId="77777777" w:rsidR="006007C8" w:rsidRPr="00975738" w:rsidRDefault="006007C8" w:rsidP="00F356E8">
            <w:pPr>
              <w:pStyle w:val="ListParagraph"/>
              <w:numPr>
                <w:ilvl w:val="0"/>
                <w:numId w:val="2"/>
              </w:numPr>
              <w:spacing w:after="0"/>
              <w:rPr>
                <w:sz w:val="20"/>
              </w:rPr>
            </w:pPr>
            <w:r w:rsidRPr="00975738">
              <w:rPr>
                <w:sz w:val="20"/>
              </w:rPr>
              <w:t>Trust and respect of staff’s judgment</w:t>
            </w:r>
          </w:p>
          <w:p w14:paraId="15505B07" w14:textId="77777777" w:rsidR="006007C8" w:rsidRPr="00975738" w:rsidRDefault="006007C8" w:rsidP="00F356E8">
            <w:pPr>
              <w:pStyle w:val="ListParagraph"/>
              <w:numPr>
                <w:ilvl w:val="0"/>
                <w:numId w:val="2"/>
              </w:numPr>
              <w:spacing w:after="0"/>
              <w:rPr>
                <w:sz w:val="20"/>
              </w:rPr>
            </w:pPr>
            <w:r w:rsidRPr="00975738">
              <w:rPr>
                <w:sz w:val="20"/>
              </w:rPr>
              <w:t>Language support</w:t>
            </w:r>
          </w:p>
          <w:p w14:paraId="46C0D7DC" w14:textId="77777777" w:rsidR="006007C8" w:rsidRPr="00975738" w:rsidRDefault="006007C8" w:rsidP="00F356E8">
            <w:pPr>
              <w:pStyle w:val="ListParagraph"/>
              <w:spacing w:after="0"/>
              <w:rPr>
                <w:sz w:val="20"/>
              </w:rPr>
            </w:pPr>
          </w:p>
          <w:p w14:paraId="6F25F53A" w14:textId="77777777" w:rsidR="006007C8" w:rsidRPr="00975738" w:rsidRDefault="006007C8" w:rsidP="00F356E8">
            <w:pPr>
              <w:spacing w:after="0" w:line="240" w:lineRule="auto"/>
              <w:rPr>
                <w:sz w:val="20"/>
              </w:rPr>
            </w:pPr>
            <w:r w:rsidRPr="00975738">
              <w:rPr>
                <w:sz w:val="20"/>
              </w:rPr>
              <w:t>Migrant involvement</w:t>
            </w:r>
          </w:p>
          <w:p w14:paraId="1E3D97E6" w14:textId="77777777" w:rsidR="006007C8" w:rsidRPr="00975738" w:rsidRDefault="006007C8" w:rsidP="00F356E8">
            <w:pPr>
              <w:pStyle w:val="ListParagraph"/>
              <w:numPr>
                <w:ilvl w:val="0"/>
                <w:numId w:val="4"/>
              </w:numPr>
              <w:spacing w:after="0"/>
              <w:rPr>
                <w:sz w:val="20"/>
              </w:rPr>
            </w:pPr>
            <w:r w:rsidRPr="00975738">
              <w:rPr>
                <w:sz w:val="20"/>
              </w:rPr>
              <w:t>Patient involvement in delivery</w:t>
            </w:r>
          </w:p>
          <w:p w14:paraId="3BF926B3" w14:textId="77777777" w:rsidR="006007C8" w:rsidRPr="00975738" w:rsidRDefault="006007C8" w:rsidP="00F356E8">
            <w:pPr>
              <w:pStyle w:val="ListParagraph"/>
              <w:numPr>
                <w:ilvl w:val="0"/>
                <w:numId w:val="4"/>
              </w:numPr>
              <w:spacing w:after="0"/>
              <w:rPr>
                <w:sz w:val="20"/>
              </w:rPr>
            </w:pPr>
            <w:r w:rsidRPr="00975738">
              <w:rPr>
                <w:sz w:val="20"/>
              </w:rPr>
              <w:t>Increasing migrant community ownership and collaborations</w:t>
            </w:r>
          </w:p>
        </w:tc>
      </w:tr>
      <w:tr w:rsidR="006007C8" w:rsidRPr="00975738" w14:paraId="3C15BCC0" w14:textId="77777777" w:rsidTr="00F356E8">
        <w:trPr>
          <w:trHeight w:val="1992"/>
        </w:trPr>
        <w:tc>
          <w:tcPr>
            <w:tcW w:w="4506" w:type="dxa"/>
            <w:shd w:val="clear" w:color="auto" w:fill="auto"/>
          </w:tcPr>
          <w:p w14:paraId="3DB2897C" w14:textId="77777777" w:rsidR="006007C8" w:rsidRPr="00975738" w:rsidRDefault="006007C8" w:rsidP="00F356E8">
            <w:pPr>
              <w:spacing w:after="0" w:line="240" w:lineRule="auto"/>
              <w:rPr>
                <w:sz w:val="20"/>
              </w:rPr>
            </w:pPr>
            <w:r w:rsidRPr="00975738">
              <w:rPr>
                <w:sz w:val="20"/>
              </w:rPr>
              <w:t xml:space="preserve">Culture and individual mind-set </w:t>
            </w:r>
          </w:p>
          <w:p w14:paraId="0551322B" w14:textId="77777777" w:rsidR="006007C8" w:rsidRPr="00975738" w:rsidRDefault="006007C8" w:rsidP="00F356E8">
            <w:pPr>
              <w:pStyle w:val="ListParagraph"/>
              <w:numPr>
                <w:ilvl w:val="0"/>
                <w:numId w:val="2"/>
              </w:numPr>
              <w:spacing w:after="0"/>
              <w:rPr>
                <w:sz w:val="20"/>
              </w:rPr>
            </w:pPr>
            <w:r w:rsidRPr="00975738">
              <w:rPr>
                <w:sz w:val="20"/>
              </w:rPr>
              <w:t>Low perception of risk</w:t>
            </w:r>
          </w:p>
          <w:p w14:paraId="16FE401D" w14:textId="77777777" w:rsidR="006007C8" w:rsidRPr="00975738" w:rsidRDefault="006007C8" w:rsidP="00F356E8">
            <w:pPr>
              <w:pStyle w:val="ListParagraph"/>
              <w:numPr>
                <w:ilvl w:val="0"/>
                <w:numId w:val="2"/>
              </w:numPr>
              <w:spacing w:after="0"/>
              <w:rPr>
                <w:sz w:val="20"/>
              </w:rPr>
            </w:pPr>
            <w:r w:rsidRPr="00975738">
              <w:rPr>
                <w:sz w:val="20"/>
              </w:rPr>
              <w:t>Missing tradition of prev</w:t>
            </w:r>
            <w:r>
              <w:rPr>
                <w:sz w:val="20"/>
              </w:rPr>
              <w:t>entative health-seeking behavio</w:t>
            </w:r>
            <w:r w:rsidRPr="00975738">
              <w:rPr>
                <w:sz w:val="20"/>
              </w:rPr>
              <w:t>ur</w:t>
            </w:r>
          </w:p>
          <w:p w14:paraId="32EE5D9F" w14:textId="77777777" w:rsidR="006007C8" w:rsidRPr="00975738" w:rsidRDefault="006007C8" w:rsidP="00F356E8">
            <w:pPr>
              <w:pStyle w:val="ListParagraph"/>
              <w:numPr>
                <w:ilvl w:val="0"/>
                <w:numId w:val="2"/>
              </w:numPr>
              <w:spacing w:after="0"/>
              <w:rPr>
                <w:sz w:val="20"/>
              </w:rPr>
            </w:pPr>
            <w:r w:rsidRPr="00975738">
              <w:rPr>
                <w:sz w:val="20"/>
              </w:rPr>
              <w:t>Fear of disease-related stigma and social rejection</w:t>
            </w:r>
          </w:p>
          <w:p w14:paraId="7D8A625E" w14:textId="77777777" w:rsidR="006007C8" w:rsidRPr="00975738" w:rsidRDefault="006007C8" w:rsidP="00F356E8">
            <w:pPr>
              <w:pStyle w:val="ListParagraph"/>
              <w:numPr>
                <w:ilvl w:val="0"/>
                <w:numId w:val="2"/>
              </w:numPr>
              <w:spacing w:after="0"/>
              <w:rPr>
                <w:sz w:val="20"/>
              </w:rPr>
            </w:pPr>
            <w:r w:rsidRPr="00975738">
              <w:rPr>
                <w:sz w:val="20"/>
              </w:rPr>
              <w:t>Fear of disease-related consequences</w:t>
            </w:r>
          </w:p>
          <w:p w14:paraId="40ECA689" w14:textId="77777777" w:rsidR="006007C8" w:rsidRPr="00975738" w:rsidRDefault="006007C8" w:rsidP="00F356E8">
            <w:pPr>
              <w:pStyle w:val="ListParagraph"/>
              <w:numPr>
                <w:ilvl w:val="0"/>
                <w:numId w:val="2"/>
              </w:numPr>
              <w:spacing w:after="0"/>
              <w:rPr>
                <w:sz w:val="20"/>
              </w:rPr>
            </w:pPr>
            <w:r w:rsidRPr="00975738">
              <w:rPr>
                <w:sz w:val="20"/>
              </w:rPr>
              <w:t>Misconceptions of diseases</w:t>
            </w:r>
          </w:p>
        </w:tc>
        <w:tc>
          <w:tcPr>
            <w:tcW w:w="4510" w:type="dxa"/>
            <w:vMerge w:val="restart"/>
            <w:shd w:val="clear" w:color="auto" w:fill="auto"/>
          </w:tcPr>
          <w:p w14:paraId="51BDAF4F" w14:textId="77777777" w:rsidR="006007C8" w:rsidRPr="00975738" w:rsidRDefault="006007C8" w:rsidP="00F356E8">
            <w:pPr>
              <w:spacing w:after="0" w:line="240" w:lineRule="auto"/>
              <w:rPr>
                <w:sz w:val="20"/>
              </w:rPr>
            </w:pPr>
            <w:r w:rsidRPr="00975738">
              <w:rPr>
                <w:sz w:val="20"/>
              </w:rPr>
              <w:t>Outreach</w:t>
            </w:r>
          </w:p>
          <w:p w14:paraId="74FB45DC" w14:textId="77777777" w:rsidR="006007C8" w:rsidRDefault="006007C8" w:rsidP="00F356E8">
            <w:pPr>
              <w:pStyle w:val="ListParagraph"/>
              <w:numPr>
                <w:ilvl w:val="0"/>
                <w:numId w:val="2"/>
              </w:numPr>
              <w:spacing w:after="0"/>
              <w:rPr>
                <w:sz w:val="20"/>
              </w:rPr>
            </w:pPr>
            <w:r w:rsidRPr="00975738">
              <w:rPr>
                <w:sz w:val="20"/>
              </w:rPr>
              <w:t>Tailored awareness-raising in migrant communities prior to screening provision of (a) health access (b) disease</w:t>
            </w:r>
          </w:p>
          <w:p w14:paraId="66B3F2CB" w14:textId="77777777" w:rsidR="006007C8" w:rsidRPr="00975738" w:rsidRDefault="006007C8" w:rsidP="00F356E8">
            <w:pPr>
              <w:pStyle w:val="ListParagraph"/>
              <w:numPr>
                <w:ilvl w:val="0"/>
                <w:numId w:val="2"/>
              </w:numPr>
              <w:spacing w:after="0"/>
              <w:rPr>
                <w:sz w:val="20"/>
              </w:rPr>
            </w:pPr>
            <w:r>
              <w:rPr>
                <w:sz w:val="20"/>
              </w:rPr>
              <w:t>Testing in user-friendly outreach settings</w:t>
            </w:r>
          </w:p>
          <w:p w14:paraId="207648EA" w14:textId="77777777" w:rsidR="006007C8" w:rsidRPr="00975738" w:rsidRDefault="006007C8" w:rsidP="00F356E8">
            <w:pPr>
              <w:pStyle w:val="ListParagraph"/>
              <w:spacing w:after="0"/>
              <w:rPr>
                <w:sz w:val="20"/>
              </w:rPr>
            </w:pPr>
          </w:p>
          <w:p w14:paraId="74D7F373" w14:textId="77777777" w:rsidR="006007C8" w:rsidRPr="00975738" w:rsidRDefault="006007C8" w:rsidP="00F356E8">
            <w:pPr>
              <w:spacing w:after="0" w:line="240" w:lineRule="auto"/>
              <w:rPr>
                <w:sz w:val="20"/>
              </w:rPr>
            </w:pPr>
            <w:r w:rsidRPr="00975738">
              <w:rPr>
                <w:sz w:val="20"/>
              </w:rPr>
              <w:t>General health check approach and promotion</w:t>
            </w:r>
          </w:p>
          <w:p w14:paraId="1BA376B2" w14:textId="77777777" w:rsidR="006007C8" w:rsidRPr="00975738" w:rsidRDefault="006007C8" w:rsidP="00F356E8">
            <w:pPr>
              <w:spacing w:after="0" w:line="240" w:lineRule="auto"/>
              <w:rPr>
                <w:sz w:val="20"/>
              </w:rPr>
            </w:pPr>
          </w:p>
          <w:p w14:paraId="690D3E23" w14:textId="77777777" w:rsidR="006007C8" w:rsidRPr="00975738" w:rsidRDefault="006007C8" w:rsidP="00F356E8">
            <w:pPr>
              <w:spacing w:after="0" w:line="240" w:lineRule="auto"/>
              <w:rPr>
                <w:sz w:val="20"/>
              </w:rPr>
            </w:pPr>
            <w:r w:rsidRPr="00975738">
              <w:rPr>
                <w:sz w:val="20"/>
              </w:rPr>
              <w:t>Anonymous testing approach</w:t>
            </w:r>
          </w:p>
        </w:tc>
      </w:tr>
      <w:tr w:rsidR="006007C8" w:rsidRPr="00975738" w14:paraId="294F59EA" w14:textId="77777777" w:rsidTr="00F356E8">
        <w:trPr>
          <w:trHeight w:val="989"/>
        </w:trPr>
        <w:tc>
          <w:tcPr>
            <w:tcW w:w="4506" w:type="dxa"/>
            <w:shd w:val="clear" w:color="auto" w:fill="auto"/>
          </w:tcPr>
          <w:p w14:paraId="28F6EB24" w14:textId="77777777" w:rsidR="006007C8" w:rsidRPr="00975738" w:rsidRDefault="006007C8" w:rsidP="00F356E8">
            <w:pPr>
              <w:spacing w:after="0" w:line="240" w:lineRule="auto"/>
              <w:rPr>
                <w:sz w:val="20"/>
              </w:rPr>
            </w:pPr>
            <w:r w:rsidRPr="00975738">
              <w:rPr>
                <w:sz w:val="20"/>
              </w:rPr>
              <w:t>Other individual barriers</w:t>
            </w:r>
          </w:p>
          <w:p w14:paraId="23A7924E" w14:textId="77777777" w:rsidR="006007C8" w:rsidRPr="00975738" w:rsidRDefault="006007C8" w:rsidP="00F356E8">
            <w:pPr>
              <w:pStyle w:val="ListParagraph"/>
              <w:numPr>
                <w:ilvl w:val="0"/>
                <w:numId w:val="2"/>
              </w:numPr>
              <w:spacing w:after="0"/>
              <w:rPr>
                <w:sz w:val="20"/>
              </w:rPr>
            </w:pPr>
            <w:r w:rsidRPr="00975738">
              <w:rPr>
                <w:sz w:val="20"/>
              </w:rPr>
              <w:t>Limited financial resources</w:t>
            </w:r>
          </w:p>
          <w:p w14:paraId="6EA48616" w14:textId="77777777" w:rsidR="006007C8" w:rsidRPr="00975738" w:rsidRDefault="006007C8" w:rsidP="00F356E8">
            <w:pPr>
              <w:pStyle w:val="ListParagraph"/>
              <w:numPr>
                <w:ilvl w:val="0"/>
                <w:numId w:val="2"/>
              </w:numPr>
              <w:spacing w:after="0"/>
              <w:rPr>
                <w:sz w:val="20"/>
              </w:rPr>
            </w:pPr>
            <w:r w:rsidRPr="00975738">
              <w:rPr>
                <w:sz w:val="20"/>
              </w:rPr>
              <w:t>Insufficient information and explanation of screening</w:t>
            </w:r>
          </w:p>
        </w:tc>
        <w:tc>
          <w:tcPr>
            <w:tcW w:w="4510" w:type="dxa"/>
            <w:vMerge/>
            <w:shd w:val="clear" w:color="auto" w:fill="auto"/>
          </w:tcPr>
          <w:p w14:paraId="38B8EC55" w14:textId="77777777" w:rsidR="006007C8" w:rsidRPr="00975738" w:rsidRDefault="006007C8" w:rsidP="00F356E8">
            <w:pPr>
              <w:spacing w:after="0" w:line="240" w:lineRule="auto"/>
              <w:rPr>
                <w:sz w:val="20"/>
              </w:rPr>
            </w:pPr>
          </w:p>
        </w:tc>
      </w:tr>
      <w:tr w:rsidR="006007C8" w:rsidRPr="00975738" w14:paraId="126F520C" w14:textId="77777777" w:rsidTr="00F356E8">
        <w:trPr>
          <w:trHeight w:val="2487"/>
        </w:trPr>
        <w:tc>
          <w:tcPr>
            <w:tcW w:w="4506" w:type="dxa"/>
            <w:shd w:val="clear" w:color="auto" w:fill="auto"/>
          </w:tcPr>
          <w:p w14:paraId="64392219" w14:textId="77777777" w:rsidR="006007C8" w:rsidRPr="00975738" w:rsidRDefault="006007C8" w:rsidP="00F356E8">
            <w:pPr>
              <w:spacing w:after="0" w:line="240" w:lineRule="auto"/>
              <w:rPr>
                <w:sz w:val="20"/>
              </w:rPr>
            </w:pPr>
            <w:r w:rsidRPr="00975738">
              <w:rPr>
                <w:sz w:val="20"/>
              </w:rPr>
              <w:t>Structural and service barriers</w:t>
            </w:r>
          </w:p>
          <w:p w14:paraId="7EDE0CD8" w14:textId="77777777" w:rsidR="006007C8" w:rsidRPr="00975738" w:rsidRDefault="006007C8" w:rsidP="00F356E8">
            <w:pPr>
              <w:pStyle w:val="ListParagraph"/>
              <w:numPr>
                <w:ilvl w:val="0"/>
                <w:numId w:val="2"/>
              </w:numPr>
              <w:spacing w:after="0"/>
              <w:rPr>
                <w:sz w:val="20"/>
              </w:rPr>
            </w:pPr>
            <w:r w:rsidRPr="00975738">
              <w:rPr>
                <w:sz w:val="20"/>
              </w:rPr>
              <w:t>Poor management (referrals)</w:t>
            </w:r>
          </w:p>
          <w:p w14:paraId="279FACA9" w14:textId="77777777" w:rsidR="006007C8" w:rsidRPr="00975738" w:rsidRDefault="006007C8" w:rsidP="00F356E8">
            <w:pPr>
              <w:pStyle w:val="ListParagraph"/>
              <w:numPr>
                <w:ilvl w:val="0"/>
                <w:numId w:val="2"/>
              </w:numPr>
              <w:spacing w:after="0"/>
              <w:rPr>
                <w:sz w:val="20"/>
              </w:rPr>
            </w:pPr>
            <w:r w:rsidRPr="00975738">
              <w:rPr>
                <w:sz w:val="20"/>
              </w:rPr>
              <w:t>Incoherency of screening (screening in different settings)</w:t>
            </w:r>
          </w:p>
          <w:p w14:paraId="33AFA257" w14:textId="77777777" w:rsidR="006007C8" w:rsidRPr="00975738" w:rsidRDefault="006007C8" w:rsidP="00F356E8">
            <w:pPr>
              <w:pStyle w:val="ListParagraph"/>
              <w:numPr>
                <w:ilvl w:val="0"/>
                <w:numId w:val="2"/>
              </w:numPr>
              <w:spacing w:after="0"/>
              <w:rPr>
                <w:sz w:val="20"/>
              </w:rPr>
            </w:pPr>
            <w:r w:rsidRPr="00975738">
              <w:rPr>
                <w:sz w:val="20"/>
              </w:rPr>
              <w:t>Multiple steps for screening test</w:t>
            </w:r>
          </w:p>
          <w:p w14:paraId="73F3C05D" w14:textId="77777777" w:rsidR="006007C8" w:rsidRPr="00975738" w:rsidRDefault="006007C8" w:rsidP="00F356E8">
            <w:pPr>
              <w:pStyle w:val="ListParagraph"/>
              <w:numPr>
                <w:ilvl w:val="0"/>
                <w:numId w:val="2"/>
              </w:numPr>
              <w:spacing w:after="0"/>
              <w:rPr>
                <w:sz w:val="20"/>
              </w:rPr>
            </w:pPr>
            <w:r w:rsidRPr="00975738">
              <w:rPr>
                <w:sz w:val="20"/>
              </w:rPr>
              <w:t>Lack of appropriate confidential space</w:t>
            </w:r>
          </w:p>
          <w:p w14:paraId="6927AB0A" w14:textId="77777777" w:rsidR="006007C8" w:rsidRPr="00975738" w:rsidRDefault="006007C8" w:rsidP="00F356E8">
            <w:pPr>
              <w:pStyle w:val="ListParagraph"/>
              <w:numPr>
                <w:ilvl w:val="0"/>
                <w:numId w:val="2"/>
              </w:numPr>
              <w:spacing w:after="0"/>
              <w:rPr>
                <w:sz w:val="20"/>
              </w:rPr>
            </w:pPr>
            <w:r w:rsidRPr="00975738">
              <w:rPr>
                <w:sz w:val="20"/>
              </w:rPr>
              <w:t>Funding</w:t>
            </w:r>
          </w:p>
          <w:p w14:paraId="31D99732" w14:textId="77777777" w:rsidR="006007C8" w:rsidRPr="00975738" w:rsidRDefault="006007C8" w:rsidP="00F356E8">
            <w:pPr>
              <w:pStyle w:val="ListParagraph"/>
              <w:numPr>
                <w:ilvl w:val="0"/>
                <w:numId w:val="2"/>
              </w:numPr>
              <w:spacing w:after="0"/>
              <w:rPr>
                <w:sz w:val="20"/>
              </w:rPr>
            </w:pPr>
            <w:r w:rsidRPr="00975738">
              <w:rPr>
                <w:sz w:val="20"/>
              </w:rPr>
              <w:t>Difficulty to communicate between laboratory for result queries</w:t>
            </w:r>
          </w:p>
          <w:p w14:paraId="038A169C" w14:textId="77777777" w:rsidR="006007C8" w:rsidRPr="00975738" w:rsidRDefault="006007C8" w:rsidP="00F356E8">
            <w:pPr>
              <w:pStyle w:val="ListParagraph"/>
              <w:numPr>
                <w:ilvl w:val="0"/>
                <w:numId w:val="2"/>
              </w:numPr>
              <w:spacing w:after="0"/>
              <w:rPr>
                <w:sz w:val="20"/>
              </w:rPr>
            </w:pPr>
            <w:r w:rsidRPr="00975738">
              <w:rPr>
                <w:sz w:val="20"/>
              </w:rPr>
              <w:t xml:space="preserve">Lack of time </w:t>
            </w:r>
          </w:p>
        </w:tc>
        <w:tc>
          <w:tcPr>
            <w:tcW w:w="4510" w:type="dxa"/>
            <w:shd w:val="clear" w:color="auto" w:fill="auto"/>
          </w:tcPr>
          <w:p w14:paraId="6392100C" w14:textId="77777777" w:rsidR="006007C8" w:rsidRPr="00975738" w:rsidRDefault="006007C8" w:rsidP="00F356E8">
            <w:pPr>
              <w:spacing w:after="0" w:line="240" w:lineRule="auto"/>
              <w:rPr>
                <w:sz w:val="20"/>
              </w:rPr>
            </w:pPr>
            <w:r w:rsidRPr="00975738">
              <w:rPr>
                <w:sz w:val="20"/>
              </w:rPr>
              <w:t xml:space="preserve">Service provider management </w:t>
            </w:r>
          </w:p>
          <w:p w14:paraId="757E9118" w14:textId="77777777" w:rsidR="006007C8" w:rsidRPr="00975738" w:rsidRDefault="006007C8" w:rsidP="00F356E8">
            <w:pPr>
              <w:pStyle w:val="ListParagraph"/>
              <w:numPr>
                <w:ilvl w:val="0"/>
                <w:numId w:val="2"/>
              </w:numPr>
              <w:spacing w:after="0"/>
              <w:rPr>
                <w:sz w:val="20"/>
              </w:rPr>
            </w:pPr>
            <w:r w:rsidRPr="00975738">
              <w:rPr>
                <w:sz w:val="20"/>
              </w:rPr>
              <w:t>Quick turnover of results</w:t>
            </w:r>
          </w:p>
          <w:p w14:paraId="139145C6" w14:textId="77777777" w:rsidR="006007C8" w:rsidRPr="00975738" w:rsidRDefault="006007C8" w:rsidP="00F356E8">
            <w:pPr>
              <w:pStyle w:val="ListParagraph"/>
              <w:numPr>
                <w:ilvl w:val="0"/>
                <w:numId w:val="2"/>
              </w:numPr>
              <w:spacing w:after="0"/>
              <w:rPr>
                <w:sz w:val="20"/>
              </w:rPr>
            </w:pPr>
            <w:r w:rsidRPr="00975738">
              <w:rPr>
                <w:sz w:val="20"/>
              </w:rPr>
              <w:t>Efficient referrals</w:t>
            </w:r>
          </w:p>
          <w:p w14:paraId="472E80BD" w14:textId="77777777" w:rsidR="006007C8" w:rsidRPr="00975738" w:rsidRDefault="006007C8" w:rsidP="00F356E8">
            <w:pPr>
              <w:pStyle w:val="ListParagraph"/>
              <w:numPr>
                <w:ilvl w:val="0"/>
                <w:numId w:val="2"/>
              </w:numPr>
              <w:spacing w:after="0"/>
              <w:rPr>
                <w:sz w:val="20"/>
              </w:rPr>
            </w:pPr>
            <w:r w:rsidRPr="00975738">
              <w:rPr>
                <w:sz w:val="20"/>
              </w:rPr>
              <w:t>High quality support</w:t>
            </w:r>
          </w:p>
          <w:p w14:paraId="5E0DBB42" w14:textId="77777777" w:rsidR="006007C8" w:rsidRPr="00975738" w:rsidRDefault="006007C8" w:rsidP="00F356E8">
            <w:pPr>
              <w:pStyle w:val="ListParagraph"/>
              <w:numPr>
                <w:ilvl w:val="0"/>
                <w:numId w:val="2"/>
              </w:numPr>
              <w:spacing w:after="0"/>
              <w:rPr>
                <w:sz w:val="20"/>
              </w:rPr>
            </w:pPr>
            <w:r w:rsidRPr="00975738">
              <w:rPr>
                <w:sz w:val="20"/>
              </w:rPr>
              <w:t>Clear algorithms for screening service</w:t>
            </w:r>
          </w:p>
          <w:p w14:paraId="4FD5C2B2" w14:textId="77777777" w:rsidR="006007C8" w:rsidRPr="00975738" w:rsidRDefault="006007C8" w:rsidP="00F356E8">
            <w:pPr>
              <w:pStyle w:val="ListParagraph"/>
              <w:numPr>
                <w:ilvl w:val="0"/>
                <w:numId w:val="2"/>
              </w:numPr>
              <w:spacing w:after="0"/>
              <w:rPr>
                <w:sz w:val="20"/>
              </w:rPr>
            </w:pPr>
            <w:r w:rsidRPr="00975738">
              <w:rPr>
                <w:sz w:val="20"/>
              </w:rPr>
              <w:t>Quality assurance</w:t>
            </w:r>
          </w:p>
          <w:p w14:paraId="569AF9D5" w14:textId="77777777" w:rsidR="006007C8" w:rsidRPr="00975738" w:rsidRDefault="006007C8" w:rsidP="00F356E8">
            <w:pPr>
              <w:pStyle w:val="ListParagraph"/>
              <w:numPr>
                <w:ilvl w:val="0"/>
                <w:numId w:val="2"/>
              </w:numPr>
              <w:spacing w:after="0"/>
              <w:rPr>
                <w:sz w:val="20"/>
              </w:rPr>
            </w:pPr>
            <w:r w:rsidRPr="00975738">
              <w:rPr>
                <w:sz w:val="20"/>
              </w:rPr>
              <w:t>Good coordination</w:t>
            </w:r>
          </w:p>
        </w:tc>
      </w:tr>
    </w:tbl>
    <w:p w14:paraId="53AB5EE4" w14:textId="77777777" w:rsidR="006007C8" w:rsidRDefault="006007C8" w:rsidP="006007C8">
      <w:pPr>
        <w:pStyle w:val="Caption"/>
        <w:keepNext/>
        <w:rPr>
          <w:b/>
          <w:i w:val="0"/>
          <w:color w:val="auto"/>
        </w:rPr>
      </w:pPr>
    </w:p>
    <w:p w14:paraId="6006B1E6" w14:textId="77777777" w:rsidR="006C63AC" w:rsidRDefault="006C63AC" w:rsidP="006007C8">
      <w:pPr>
        <w:pStyle w:val="Caption"/>
        <w:keepNext/>
        <w:rPr>
          <w:b/>
          <w:i w:val="0"/>
          <w:color w:val="auto"/>
          <w:sz w:val="24"/>
          <w:szCs w:val="24"/>
        </w:rPr>
      </w:pPr>
      <w:r>
        <w:rPr>
          <w:b/>
          <w:i w:val="0"/>
          <w:color w:val="auto"/>
          <w:sz w:val="24"/>
          <w:szCs w:val="24"/>
        </w:rPr>
        <w:br w:type="page"/>
      </w:r>
    </w:p>
    <w:p w14:paraId="650B1E07" w14:textId="4CF3DCE9" w:rsidR="00185C11" w:rsidRPr="006007C8" w:rsidRDefault="00185C11" w:rsidP="00353155">
      <w:pPr>
        <w:keepNext/>
        <w:spacing w:line="240" w:lineRule="auto"/>
      </w:pPr>
    </w:p>
    <w:sectPr w:rsidR="00185C11" w:rsidRPr="006007C8">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B70C57" w14:textId="77777777" w:rsidR="00632413" w:rsidRDefault="00632413">
      <w:pPr>
        <w:spacing w:after="0" w:line="240" w:lineRule="auto"/>
      </w:pPr>
      <w:r>
        <w:separator/>
      </w:r>
    </w:p>
  </w:endnote>
  <w:endnote w:type="continuationSeparator" w:id="0">
    <w:p w14:paraId="324020FE" w14:textId="77777777" w:rsidR="00632413" w:rsidRDefault="00632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7"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1397426"/>
      <w:docPartObj>
        <w:docPartGallery w:val="Page Numbers (Bottom of Page)"/>
        <w:docPartUnique/>
      </w:docPartObj>
    </w:sdtPr>
    <w:sdtEndPr>
      <w:rPr>
        <w:noProof/>
      </w:rPr>
    </w:sdtEndPr>
    <w:sdtContent>
      <w:p w14:paraId="6F425693" w14:textId="2545020B" w:rsidR="00323140" w:rsidRDefault="00323140">
        <w:pPr>
          <w:pStyle w:val="Footer"/>
          <w:jc w:val="center"/>
        </w:pPr>
        <w:r>
          <w:fldChar w:fldCharType="begin"/>
        </w:r>
        <w:r>
          <w:instrText xml:space="preserve"> PAGE   \* MERGEFORMAT </w:instrText>
        </w:r>
        <w:r>
          <w:fldChar w:fldCharType="separate"/>
        </w:r>
        <w:r w:rsidR="001A4C9F">
          <w:rPr>
            <w:noProof/>
          </w:rPr>
          <w:t>1</w:t>
        </w:r>
        <w:r>
          <w:rPr>
            <w:noProof/>
          </w:rPr>
          <w:fldChar w:fldCharType="end"/>
        </w:r>
      </w:p>
    </w:sdtContent>
  </w:sdt>
  <w:p w14:paraId="7BF0F00F" w14:textId="77777777" w:rsidR="00323140" w:rsidRDefault="003231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3382359"/>
      <w:docPartObj>
        <w:docPartGallery w:val="Page Numbers (Bottom of Page)"/>
        <w:docPartUnique/>
      </w:docPartObj>
    </w:sdtPr>
    <w:sdtEndPr>
      <w:rPr>
        <w:noProof/>
      </w:rPr>
    </w:sdtEndPr>
    <w:sdtContent>
      <w:p w14:paraId="3254A68F" w14:textId="77777777" w:rsidR="00323140" w:rsidRDefault="00323140">
        <w:pPr>
          <w:pStyle w:val="Footer"/>
          <w:jc w:val="center"/>
        </w:pPr>
        <w:r>
          <w:fldChar w:fldCharType="begin"/>
        </w:r>
        <w:r>
          <w:instrText xml:space="preserve"> PAGE   \* MERGEFORMAT </w:instrText>
        </w:r>
        <w:r>
          <w:fldChar w:fldCharType="separate"/>
        </w:r>
        <w:r w:rsidR="001A4C9F">
          <w:rPr>
            <w:noProof/>
          </w:rPr>
          <w:t>43</w:t>
        </w:r>
        <w:r>
          <w:rPr>
            <w:noProof/>
          </w:rPr>
          <w:fldChar w:fldCharType="end"/>
        </w:r>
      </w:p>
    </w:sdtContent>
  </w:sdt>
  <w:p w14:paraId="7486891F" w14:textId="77777777" w:rsidR="00323140" w:rsidRDefault="003231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FFC53D" w14:textId="77777777" w:rsidR="00632413" w:rsidRDefault="00632413">
      <w:pPr>
        <w:spacing w:after="0" w:line="240" w:lineRule="auto"/>
      </w:pPr>
      <w:r>
        <w:separator/>
      </w:r>
    </w:p>
  </w:footnote>
  <w:footnote w:type="continuationSeparator" w:id="0">
    <w:p w14:paraId="7CE1D422" w14:textId="77777777" w:rsidR="00632413" w:rsidRDefault="006324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5050B"/>
    <w:multiLevelType w:val="hybridMultilevel"/>
    <w:tmpl w:val="649AEF70"/>
    <w:lvl w:ilvl="0" w:tplc="31DE78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6D179C"/>
    <w:multiLevelType w:val="hybridMultilevel"/>
    <w:tmpl w:val="0F7C7E58"/>
    <w:lvl w:ilvl="0" w:tplc="A2E019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5D05BE"/>
    <w:multiLevelType w:val="hybridMultilevel"/>
    <w:tmpl w:val="17F0D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3E5A92"/>
    <w:multiLevelType w:val="hybridMultilevel"/>
    <w:tmpl w:val="CD500B22"/>
    <w:lvl w:ilvl="0" w:tplc="46BC2C46">
      <w:start w:val="1"/>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A2511F"/>
    <w:multiLevelType w:val="hybridMultilevel"/>
    <w:tmpl w:val="A1E07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0578D4"/>
    <w:multiLevelType w:val="hybridMultilevel"/>
    <w:tmpl w:val="22AC9CD8"/>
    <w:lvl w:ilvl="0" w:tplc="F94ED0C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006DE7"/>
    <w:multiLevelType w:val="hybridMultilevel"/>
    <w:tmpl w:val="FD4852A4"/>
    <w:lvl w:ilvl="0" w:tplc="F4562F7E">
      <w:start w:val="1"/>
      <w:numFmt w:val="bullet"/>
      <w:lvlText w:val="-"/>
      <w:lvlJc w:val="left"/>
      <w:pPr>
        <w:tabs>
          <w:tab w:val="num" w:pos="720"/>
        </w:tabs>
        <w:ind w:left="720" w:hanging="360"/>
      </w:pPr>
      <w:rPr>
        <w:rFonts w:ascii="Times New Roman" w:hAnsi="Times New Roman" w:hint="default"/>
      </w:rPr>
    </w:lvl>
    <w:lvl w:ilvl="1" w:tplc="539AD516" w:tentative="1">
      <w:start w:val="1"/>
      <w:numFmt w:val="bullet"/>
      <w:lvlText w:val="-"/>
      <w:lvlJc w:val="left"/>
      <w:pPr>
        <w:tabs>
          <w:tab w:val="num" w:pos="1440"/>
        </w:tabs>
        <w:ind w:left="1440" w:hanging="360"/>
      </w:pPr>
      <w:rPr>
        <w:rFonts w:ascii="Times New Roman" w:hAnsi="Times New Roman" w:hint="default"/>
      </w:rPr>
    </w:lvl>
    <w:lvl w:ilvl="2" w:tplc="2FB8FA2C" w:tentative="1">
      <w:start w:val="1"/>
      <w:numFmt w:val="bullet"/>
      <w:lvlText w:val="-"/>
      <w:lvlJc w:val="left"/>
      <w:pPr>
        <w:tabs>
          <w:tab w:val="num" w:pos="2160"/>
        </w:tabs>
        <w:ind w:left="2160" w:hanging="360"/>
      </w:pPr>
      <w:rPr>
        <w:rFonts w:ascii="Times New Roman" w:hAnsi="Times New Roman" w:hint="default"/>
      </w:rPr>
    </w:lvl>
    <w:lvl w:ilvl="3" w:tplc="093E1210" w:tentative="1">
      <w:start w:val="1"/>
      <w:numFmt w:val="bullet"/>
      <w:lvlText w:val="-"/>
      <w:lvlJc w:val="left"/>
      <w:pPr>
        <w:tabs>
          <w:tab w:val="num" w:pos="2880"/>
        </w:tabs>
        <w:ind w:left="2880" w:hanging="360"/>
      </w:pPr>
      <w:rPr>
        <w:rFonts w:ascii="Times New Roman" w:hAnsi="Times New Roman" w:hint="default"/>
      </w:rPr>
    </w:lvl>
    <w:lvl w:ilvl="4" w:tplc="5F3258B8" w:tentative="1">
      <w:start w:val="1"/>
      <w:numFmt w:val="bullet"/>
      <w:lvlText w:val="-"/>
      <w:lvlJc w:val="left"/>
      <w:pPr>
        <w:tabs>
          <w:tab w:val="num" w:pos="3600"/>
        </w:tabs>
        <w:ind w:left="3600" w:hanging="360"/>
      </w:pPr>
      <w:rPr>
        <w:rFonts w:ascii="Times New Roman" w:hAnsi="Times New Roman" w:hint="default"/>
      </w:rPr>
    </w:lvl>
    <w:lvl w:ilvl="5" w:tplc="F9863CAE" w:tentative="1">
      <w:start w:val="1"/>
      <w:numFmt w:val="bullet"/>
      <w:lvlText w:val="-"/>
      <w:lvlJc w:val="left"/>
      <w:pPr>
        <w:tabs>
          <w:tab w:val="num" w:pos="4320"/>
        </w:tabs>
        <w:ind w:left="4320" w:hanging="360"/>
      </w:pPr>
      <w:rPr>
        <w:rFonts w:ascii="Times New Roman" w:hAnsi="Times New Roman" w:hint="default"/>
      </w:rPr>
    </w:lvl>
    <w:lvl w:ilvl="6" w:tplc="50646C64" w:tentative="1">
      <w:start w:val="1"/>
      <w:numFmt w:val="bullet"/>
      <w:lvlText w:val="-"/>
      <w:lvlJc w:val="left"/>
      <w:pPr>
        <w:tabs>
          <w:tab w:val="num" w:pos="5040"/>
        </w:tabs>
        <w:ind w:left="5040" w:hanging="360"/>
      </w:pPr>
      <w:rPr>
        <w:rFonts w:ascii="Times New Roman" w:hAnsi="Times New Roman" w:hint="default"/>
      </w:rPr>
    </w:lvl>
    <w:lvl w:ilvl="7" w:tplc="B6B6106E" w:tentative="1">
      <w:start w:val="1"/>
      <w:numFmt w:val="bullet"/>
      <w:lvlText w:val="-"/>
      <w:lvlJc w:val="left"/>
      <w:pPr>
        <w:tabs>
          <w:tab w:val="num" w:pos="5760"/>
        </w:tabs>
        <w:ind w:left="5760" w:hanging="360"/>
      </w:pPr>
      <w:rPr>
        <w:rFonts w:ascii="Times New Roman" w:hAnsi="Times New Roman" w:hint="default"/>
      </w:rPr>
    </w:lvl>
    <w:lvl w:ilvl="8" w:tplc="D2384FC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36576A54"/>
    <w:multiLevelType w:val="hybridMultilevel"/>
    <w:tmpl w:val="A27E59D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37D411AE"/>
    <w:multiLevelType w:val="hybridMultilevel"/>
    <w:tmpl w:val="6982342C"/>
    <w:lvl w:ilvl="0" w:tplc="EB06F7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E071FD"/>
    <w:multiLevelType w:val="hybridMultilevel"/>
    <w:tmpl w:val="FEA244B8"/>
    <w:lvl w:ilvl="0" w:tplc="3E6C085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573119"/>
    <w:multiLevelType w:val="hybridMultilevel"/>
    <w:tmpl w:val="31585490"/>
    <w:lvl w:ilvl="0" w:tplc="4AB0A89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AC3837"/>
    <w:multiLevelType w:val="hybridMultilevel"/>
    <w:tmpl w:val="9D28B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8C1CF2"/>
    <w:multiLevelType w:val="hybridMultilevel"/>
    <w:tmpl w:val="40FED534"/>
    <w:lvl w:ilvl="0" w:tplc="3E6C085E">
      <w:start w:val="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5F08B0"/>
    <w:multiLevelType w:val="hybridMultilevel"/>
    <w:tmpl w:val="DB0882C2"/>
    <w:lvl w:ilvl="0" w:tplc="3E6C085E">
      <w:start w:val="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6019A8"/>
    <w:multiLevelType w:val="hybridMultilevel"/>
    <w:tmpl w:val="7B90BB38"/>
    <w:lvl w:ilvl="0" w:tplc="896EC3A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D924B3"/>
    <w:multiLevelType w:val="hybridMultilevel"/>
    <w:tmpl w:val="0C322782"/>
    <w:lvl w:ilvl="0" w:tplc="3E6C085E">
      <w:start w:val="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DC16E8"/>
    <w:multiLevelType w:val="hybridMultilevel"/>
    <w:tmpl w:val="EB48A66E"/>
    <w:lvl w:ilvl="0" w:tplc="61544B6A">
      <w:start w:val="1"/>
      <w:numFmt w:val="bullet"/>
      <w:lvlText w:val=""/>
      <w:lvlJc w:val="left"/>
      <w:pPr>
        <w:tabs>
          <w:tab w:val="num" w:pos="720"/>
        </w:tabs>
        <w:ind w:left="720" w:hanging="360"/>
      </w:pPr>
      <w:rPr>
        <w:rFonts w:ascii="Wingdings" w:hAnsi="Wingdings" w:hint="default"/>
      </w:rPr>
    </w:lvl>
    <w:lvl w:ilvl="1" w:tplc="B6CEA710" w:tentative="1">
      <w:start w:val="1"/>
      <w:numFmt w:val="bullet"/>
      <w:lvlText w:val=""/>
      <w:lvlJc w:val="left"/>
      <w:pPr>
        <w:tabs>
          <w:tab w:val="num" w:pos="1440"/>
        </w:tabs>
        <w:ind w:left="1440" w:hanging="360"/>
      </w:pPr>
      <w:rPr>
        <w:rFonts w:ascii="Wingdings" w:hAnsi="Wingdings" w:hint="default"/>
      </w:rPr>
    </w:lvl>
    <w:lvl w:ilvl="2" w:tplc="A69E9C2C" w:tentative="1">
      <w:start w:val="1"/>
      <w:numFmt w:val="bullet"/>
      <w:lvlText w:val=""/>
      <w:lvlJc w:val="left"/>
      <w:pPr>
        <w:tabs>
          <w:tab w:val="num" w:pos="2160"/>
        </w:tabs>
        <w:ind w:left="2160" w:hanging="360"/>
      </w:pPr>
      <w:rPr>
        <w:rFonts w:ascii="Wingdings" w:hAnsi="Wingdings" w:hint="default"/>
      </w:rPr>
    </w:lvl>
    <w:lvl w:ilvl="3" w:tplc="C8608CAA" w:tentative="1">
      <w:start w:val="1"/>
      <w:numFmt w:val="bullet"/>
      <w:lvlText w:val=""/>
      <w:lvlJc w:val="left"/>
      <w:pPr>
        <w:tabs>
          <w:tab w:val="num" w:pos="2880"/>
        </w:tabs>
        <w:ind w:left="2880" w:hanging="360"/>
      </w:pPr>
      <w:rPr>
        <w:rFonts w:ascii="Wingdings" w:hAnsi="Wingdings" w:hint="default"/>
      </w:rPr>
    </w:lvl>
    <w:lvl w:ilvl="4" w:tplc="C268BE2E" w:tentative="1">
      <w:start w:val="1"/>
      <w:numFmt w:val="bullet"/>
      <w:lvlText w:val=""/>
      <w:lvlJc w:val="left"/>
      <w:pPr>
        <w:tabs>
          <w:tab w:val="num" w:pos="3600"/>
        </w:tabs>
        <w:ind w:left="3600" w:hanging="360"/>
      </w:pPr>
      <w:rPr>
        <w:rFonts w:ascii="Wingdings" w:hAnsi="Wingdings" w:hint="default"/>
      </w:rPr>
    </w:lvl>
    <w:lvl w:ilvl="5" w:tplc="5AEA36DC" w:tentative="1">
      <w:start w:val="1"/>
      <w:numFmt w:val="bullet"/>
      <w:lvlText w:val=""/>
      <w:lvlJc w:val="left"/>
      <w:pPr>
        <w:tabs>
          <w:tab w:val="num" w:pos="4320"/>
        </w:tabs>
        <w:ind w:left="4320" w:hanging="360"/>
      </w:pPr>
      <w:rPr>
        <w:rFonts w:ascii="Wingdings" w:hAnsi="Wingdings" w:hint="default"/>
      </w:rPr>
    </w:lvl>
    <w:lvl w:ilvl="6" w:tplc="F21CCE18" w:tentative="1">
      <w:start w:val="1"/>
      <w:numFmt w:val="bullet"/>
      <w:lvlText w:val=""/>
      <w:lvlJc w:val="left"/>
      <w:pPr>
        <w:tabs>
          <w:tab w:val="num" w:pos="5040"/>
        </w:tabs>
        <w:ind w:left="5040" w:hanging="360"/>
      </w:pPr>
      <w:rPr>
        <w:rFonts w:ascii="Wingdings" w:hAnsi="Wingdings" w:hint="default"/>
      </w:rPr>
    </w:lvl>
    <w:lvl w:ilvl="7" w:tplc="E60AC7C0" w:tentative="1">
      <w:start w:val="1"/>
      <w:numFmt w:val="bullet"/>
      <w:lvlText w:val=""/>
      <w:lvlJc w:val="left"/>
      <w:pPr>
        <w:tabs>
          <w:tab w:val="num" w:pos="5760"/>
        </w:tabs>
        <w:ind w:left="5760" w:hanging="360"/>
      </w:pPr>
      <w:rPr>
        <w:rFonts w:ascii="Wingdings" w:hAnsi="Wingdings" w:hint="default"/>
      </w:rPr>
    </w:lvl>
    <w:lvl w:ilvl="8" w:tplc="962E1268"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F284E58"/>
    <w:multiLevelType w:val="hybridMultilevel"/>
    <w:tmpl w:val="A1B2A366"/>
    <w:lvl w:ilvl="0" w:tplc="033C760C">
      <w:start w:val="1"/>
      <w:numFmt w:val="bullet"/>
      <w:lvlText w:val="-"/>
      <w:lvlJc w:val="left"/>
      <w:pPr>
        <w:tabs>
          <w:tab w:val="num" w:pos="720"/>
        </w:tabs>
        <w:ind w:left="720" w:hanging="360"/>
      </w:pPr>
      <w:rPr>
        <w:rFonts w:ascii="Times New Roman" w:hAnsi="Times New Roman" w:hint="default"/>
      </w:rPr>
    </w:lvl>
    <w:lvl w:ilvl="1" w:tplc="17E0747E" w:tentative="1">
      <w:start w:val="1"/>
      <w:numFmt w:val="bullet"/>
      <w:lvlText w:val="-"/>
      <w:lvlJc w:val="left"/>
      <w:pPr>
        <w:tabs>
          <w:tab w:val="num" w:pos="1440"/>
        </w:tabs>
        <w:ind w:left="1440" w:hanging="360"/>
      </w:pPr>
      <w:rPr>
        <w:rFonts w:ascii="Times New Roman" w:hAnsi="Times New Roman" w:hint="default"/>
      </w:rPr>
    </w:lvl>
    <w:lvl w:ilvl="2" w:tplc="7B62C946" w:tentative="1">
      <w:start w:val="1"/>
      <w:numFmt w:val="bullet"/>
      <w:lvlText w:val="-"/>
      <w:lvlJc w:val="left"/>
      <w:pPr>
        <w:tabs>
          <w:tab w:val="num" w:pos="2160"/>
        </w:tabs>
        <w:ind w:left="2160" w:hanging="360"/>
      </w:pPr>
      <w:rPr>
        <w:rFonts w:ascii="Times New Roman" w:hAnsi="Times New Roman" w:hint="default"/>
      </w:rPr>
    </w:lvl>
    <w:lvl w:ilvl="3" w:tplc="26F27A60" w:tentative="1">
      <w:start w:val="1"/>
      <w:numFmt w:val="bullet"/>
      <w:lvlText w:val="-"/>
      <w:lvlJc w:val="left"/>
      <w:pPr>
        <w:tabs>
          <w:tab w:val="num" w:pos="2880"/>
        </w:tabs>
        <w:ind w:left="2880" w:hanging="360"/>
      </w:pPr>
      <w:rPr>
        <w:rFonts w:ascii="Times New Roman" w:hAnsi="Times New Roman" w:hint="default"/>
      </w:rPr>
    </w:lvl>
    <w:lvl w:ilvl="4" w:tplc="538CA442" w:tentative="1">
      <w:start w:val="1"/>
      <w:numFmt w:val="bullet"/>
      <w:lvlText w:val="-"/>
      <w:lvlJc w:val="left"/>
      <w:pPr>
        <w:tabs>
          <w:tab w:val="num" w:pos="3600"/>
        </w:tabs>
        <w:ind w:left="3600" w:hanging="360"/>
      </w:pPr>
      <w:rPr>
        <w:rFonts w:ascii="Times New Roman" w:hAnsi="Times New Roman" w:hint="default"/>
      </w:rPr>
    </w:lvl>
    <w:lvl w:ilvl="5" w:tplc="26D66864" w:tentative="1">
      <w:start w:val="1"/>
      <w:numFmt w:val="bullet"/>
      <w:lvlText w:val="-"/>
      <w:lvlJc w:val="left"/>
      <w:pPr>
        <w:tabs>
          <w:tab w:val="num" w:pos="4320"/>
        </w:tabs>
        <w:ind w:left="4320" w:hanging="360"/>
      </w:pPr>
      <w:rPr>
        <w:rFonts w:ascii="Times New Roman" w:hAnsi="Times New Roman" w:hint="default"/>
      </w:rPr>
    </w:lvl>
    <w:lvl w:ilvl="6" w:tplc="411A1144" w:tentative="1">
      <w:start w:val="1"/>
      <w:numFmt w:val="bullet"/>
      <w:lvlText w:val="-"/>
      <w:lvlJc w:val="left"/>
      <w:pPr>
        <w:tabs>
          <w:tab w:val="num" w:pos="5040"/>
        </w:tabs>
        <w:ind w:left="5040" w:hanging="360"/>
      </w:pPr>
      <w:rPr>
        <w:rFonts w:ascii="Times New Roman" w:hAnsi="Times New Roman" w:hint="default"/>
      </w:rPr>
    </w:lvl>
    <w:lvl w:ilvl="7" w:tplc="D7F44F36" w:tentative="1">
      <w:start w:val="1"/>
      <w:numFmt w:val="bullet"/>
      <w:lvlText w:val="-"/>
      <w:lvlJc w:val="left"/>
      <w:pPr>
        <w:tabs>
          <w:tab w:val="num" w:pos="5760"/>
        </w:tabs>
        <w:ind w:left="5760" w:hanging="360"/>
      </w:pPr>
      <w:rPr>
        <w:rFonts w:ascii="Times New Roman" w:hAnsi="Times New Roman" w:hint="default"/>
      </w:rPr>
    </w:lvl>
    <w:lvl w:ilvl="8" w:tplc="33FA4BFC"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60DD5AEC"/>
    <w:multiLevelType w:val="hybridMultilevel"/>
    <w:tmpl w:val="57D4C450"/>
    <w:lvl w:ilvl="0" w:tplc="54AA556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2"/>
  </w:num>
  <w:num w:numId="3">
    <w:abstractNumId w:val="15"/>
  </w:num>
  <w:num w:numId="4">
    <w:abstractNumId w:val="9"/>
  </w:num>
  <w:num w:numId="5">
    <w:abstractNumId w:val="13"/>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8"/>
  </w:num>
  <w:num w:numId="9">
    <w:abstractNumId w:val="8"/>
  </w:num>
  <w:num w:numId="10">
    <w:abstractNumId w:val="1"/>
  </w:num>
  <w:num w:numId="11">
    <w:abstractNumId w:val="11"/>
  </w:num>
  <w:num w:numId="12">
    <w:abstractNumId w:val="2"/>
  </w:num>
  <w:num w:numId="13">
    <w:abstractNumId w:val="6"/>
  </w:num>
  <w:num w:numId="14">
    <w:abstractNumId w:val="17"/>
  </w:num>
  <w:num w:numId="15">
    <w:abstractNumId w:val="7"/>
  </w:num>
  <w:num w:numId="16">
    <w:abstractNumId w:val="0"/>
  </w:num>
  <w:num w:numId="17">
    <w:abstractNumId w:val="4"/>
  </w:num>
  <w:num w:numId="18">
    <w:abstractNumId w:val="3"/>
  </w:num>
  <w:num w:numId="19">
    <w:abstractNumId w:val="5"/>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1&lt;/HyperlinksVisible&gt;&lt;EnableBibliographyCategories&gt;0&lt;/EnableBibliographyCategories&gt;&lt;/ENLayout&gt;"/>
    <w:docVar w:name="EN.Libraries" w:val="&lt;Libraries&gt;&lt;item db-id=&quot;pz5wv90f1rv9dkera9bvpat8f9asw0raz5ta&quot;&gt;endnote library with Ebola&lt;record-ids&gt;&lt;item&gt;2051&lt;/item&gt;&lt;item&gt;2059&lt;/item&gt;&lt;item&gt;2073&lt;/item&gt;&lt;item&gt;2079&lt;/item&gt;&lt;item&gt;2544&lt;/item&gt;&lt;item&gt;2551&lt;/item&gt;&lt;item&gt;2591&lt;/item&gt;&lt;item&gt;2593&lt;/item&gt;&lt;item&gt;2606&lt;/item&gt;&lt;item&gt;4450&lt;/item&gt;&lt;item&gt;4646&lt;/item&gt;&lt;item&gt;4781&lt;/item&gt;&lt;item&gt;6188&lt;/item&gt;&lt;item&gt;10416&lt;/item&gt;&lt;item&gt;11143&lt;/item&gt;&lt;item&gt;11144&lt;/item&gt;&lt;item&gt;11145&lt;/item&gt;&lt;item&gt;11146&lt;/item&gt;&lt;item&gt;11147&lt;/item&gt;&lt;item&gt;11148&lt;/item&gt;&lt;item&gt;11157&lt;/item&gt;&lt;item&gt;11158&lt;/item&gt;&lt;item&gt;11159&lt;/item&gt;&lt;item&gt;11166&lt;/item&gt;&lt;item&gt;11169&lt;/item&gt;&lt;item&gt;11176&lt;/item&gt;&lt;item&gt;11189&lt;/item&gt;&lt;item&gt;11258&lt;/item&gt;&lt;item&gt;11259&lt;/item&gt;&lt;item&gt;11260&lt;/item&gt;&lt;item&gt;11261&lt;/item&gt;&lt;item&gt;11262&lt;/item&gt;&lt;item&gt;11263&lt;/item&gt;&lt;item&gt;11264&lt;/item&gt;&lt;item&gt;11265&lt;/item&gt;&lt;item&gt;11267&lt;/item&gt;&lt;item&gt;11268&lt;/item&gt;&lt;item&gt;11269&lt;/item&gt;&lt;item&gt;11272&lt;/item&gt;&lt;item&gt;11376&lt;/item&gt;&lt;item&gt;11377&lt;/item&gt;&lt;item&gt;11379&lt;/item&gt;&lt;item&gt;11380&lt;/item&gt;&lt;item&gt;11382&lt;/item&gt;&lt;item&gt;11383&lt;/item&gt;&lt;item&gt;11384&lt;/item&gt;&lt;item&gt;11385&lt;/item&gt;&lt;item&gt;11386&lt;/item&gt;&lt;item&gt;11387&lt;/item&gt;&lt;/record-ids&gt;&lt;/item&gt;&lt;/Libraries&gt;"/>
  </w:docVars>
  <w:rsids>
    <w:rsidRoot w:val="002454BB"/>
    <w:rsid w:val="00000D9F"/>
    <w:rsid w:val="000011F6"/>
    <w:rsid w:val="00001DBB"/>
    <w:rsid w:val="00002EBF"/>
    <w:rsid w:val="00003B5E"/>
    <w:rsid w:val="00003FA5"/>
    <w:rsid w:val="00005944"/>
    <w:rsid w:val="0000739D"/>
    <w:rsid w:val="00010ABE"/>
    <w:rsid w:val="0001178B"/>
    <w:rsid w:val="00013227"/>
    <w:rsid w:val="00015A06"/>
    <w:rsid w:val="00016A1D"/>
    <w:rsid w:val="00016DA2"/>
    <w:rsid w:val="00016FAA"/>
    <w:rsid w:val="00020460"/>
    <w:rsid w:val="0002070E"/>
    <w:rsid w:val="00020FEB"/>
    <w:rsid w:val="000231B3"/>
    <w:rsid w:val="000234C9"/>
    <w:rsid w:val="00023929"/>
    <w:rsid w:val="00023C0F"/>
    <w:rsid w:val="00027D5A"/>
    <w:rsid w:val="000320D8"/>
    <w:rsid w:val="00033178"/>
    <w:rsid w:val="00033662"/>
    <w:rsid w:val="00036170"/>
    <w:rsid w:val="000361E6"/>
    <w:rsid w:val="00036A8C"/>
    <w:rsid w:val="00037786"/>
    <w:rsid w:val="00037B44"/>
    <w:rsid w:val="00040874"/>
    <w:rsid w:val="00041277"/>
    <w:rsid w:val="0004202B"/>
    <w:rsid w:val="00042290"/>
    <w:rsid w:val="00044349"/>
    <w:rsid w:val="00044818"/>
    <w:rsid w:val="000466BA"/>
    <w:rsid w:val="00047460"/>
    <w:rsid w:val="000520AF"/>
    <w:rsid w:val="00052586"/>
    <w:rsid w:val="000542B8"/>
    <w:rsid w:val="00054D81"/>
    <w:rsid w:val="000560C6"/>
    <w:rsid w:val="0005651D"/>
    <w:rsid w:val="00060009"/>
    <w:rsid w:val="00066319"/>
    <w:rsid w:val="00070118"/>
    <w:rsid w:val="00070F76"/>
    <w:rsid w:val="000719A1"/>
    <w:rsid w:val="000723DA"/>
    <w:rsid w:val="000726F0"/>
    <w:rsid w:val="000759F4"/>
    <w:rsid w:val="00076FD0"/>
    <w:rsid w:val="00080F5A"/>
    <w:rsid w:val="000814ED"/>
    <w:rsid w:val="00083AE9"/>
    <w:rsid w:val="0008437A"/>
    <w:rsid w:val="000854A0"/>
    <w:rsid w:val="0008587F"/>
    <w:rsid w:val="00086BB6"/>
    <w:rsid w:val="00090323"/>
    <w:rsid w:val="00090871"/>
    <w:rsid w:val="0009168F"/>
    <w:rsid w:val="000920F9"/>
    <w:rsid w:val="000931B8"/>
    <w:rsid w:val="00094464"/>
    <w:rsid w:val="00094870"/>
    <w:rsid w:val="000A0133"/>
    <w:rsid w:val="000A0446"/>
    <w:rsid w:val="000A15EF"/>
    <w:rsid w:val="000A1CC7"/>
    <w:rsid w:val="000A2339"/>
    <w:rsid w:val="000A24C5"/>
    <w:rsid w:val="000A264B"/>
    <w:rsid w:val="000A3730"/>
    <w:rsid w:val="000A4807"/>
    <w:rsid w:val="000A4CC6"/>
    <w:rsid w:val="000A5182"/>
    <w:rsid w:val="000A6160"/>
    <w:rsid w:val="000A6207"/>
    <w:rsid w:val="000A64F4"/>
    <w:rsid w:val="000A673F"/>
    <w:rsid w:val="000A716F"/>
    <w:rsid w:val="000A78D1"/>
    <w:rsid w:val="000B006E"/>
    <w:rsid w:val="000B3679"/>
    <w:rsid w:val="000B3DD6"/>
    <w:rsid w:val="000B4136"/>
    <w:rsid w:val="000B48B6"/>
    <w:rsid w:val="000B6EA3"/>
    <w:rsid w:val="000B74CF"/>
    <w:rsid w:val="000B7521"/>
    <w:rsid w:val="000C0953"/>
    <w:rsid w:val="000C27C5"/>
    <w:rsid w:val="000C47A8"/>
    <w:rsid w:val="000C5D72"/>
    <w:rsid w:val="000C6881"/>
    <w:rsid w:val="000D1201"/>
    <w:rsid w:val="000D23F1"/>
    <w:rsid w:val="000D37C1"/>
    <w:rsid w:val="000D618A"/>
    <w:rsid w:val="000E08F5"/>
    <w:rsid w:val="000E1421"/>
    <w:rsid w:val="000E2EC1"/>
    <w:rsid w:val="000E7F3B"/>
    <w:rsid w:val="000F0BB8"/>
    <w:rsid w:val="000F2A5E"/>
    <w:rsid w:val="000F32B2"/>
    <w:rsid w:val="000F4172"/>
    <w:rsid w:val="000F4CF4"/>
    <w:rsid w:val="000F518B"/>
    <w:rsid w:val="000F600F"/>
    <w:rsid w:val="001004D0"/>
    <w:rsid w:val="00100BAF"/>
    <w:rsid w:val="0010104A"/>
    <w:rsid w:val="00101FA2"/>
    <w:rsid w:val="00102D59"/>
    <w:rsid w:val="00104578"/>
    <w:rsid w:val="00104881"/>
    <w:rsid w:val="00106801"/>
    <w:rsid w:val="00107779"/>
    <w:rsid w:val="00110C4F"/>
    <w:rsid w:val="00111411"/>
    <w:rsid w:val="00114030"/>
    <w:rsid w:val="0011601B"/>
    <w:rsid w:val="00116983"/>
    <w:rsid w:val="00116EA3"/>
    <w:rsid w:val="00120124"/>
    <w:rsid w:val="0012052D"/>
    <w:rsid w:val="0012108E"/>
    <w:rsid w:val="0012386C"/>
    <w:rsid w:val="0012572C"/>
    <w:rsid w:val="00125F65"/>
    <w:rsid w:val="00130640"/>
    <w:rsid w:val="00131996"/>
    <w:rsid w:val="00132BFF"/>
    <w:rsid w:val="00133BC2"/>
    <w:rsid w:val="00134AC9"/>
    <w:rsid w:val="0013524C"/>
    <w:rsid w:val="00135AF6"/>
    <w:rsid w:val="00136011"/>
    <w:rsid w:val="00141EF1"/>
    <w:rsid w:val="0014249C"/>
    <w:rsid w:val="001425A8"/>
    <w:rsid w:val="0014314D"/>
    <w:rsid w:val="001439FC"/>
    <w:rsid w:val="00144E5F"/>
    <w:rsid w:val="00145A6C"/>
    <w:rsid w:val="00146BA8"/>
    <w:rsid w:val="00152800"/>
    <w:rsid w:val="00152B7B"/>
    <w:rsid w:val="00152D26"/>
    <w:rsid w:val="001536E3"/>
    <w:rsid w:val="001541FA"/>
    <w:rsid w:val="001577EB"/>
    <w:rsid w:val="00157D56"/>
    <w:rsid w:val="00160014"/>
    <w:rsid w:val="001607CB"/>
    <w:rsid w:val="0016100A"/>
    <w:rsid w:val="001617B9"/>
    <w:rsid w:val="001622C8"/>
    <w:rsid w:val="00162EEF"/>
    <w:rsid w:val="00163081"/>
    <w:rsid w:val="001631A9"/>
    <w:rsid w:val="00164328"/>
    <w:rsid w:val="00164801"/>
    <w:rsid w:val="00164A50"/>
    <w:rsid w:val="00166B22"/>
    <w:rsid w:val="001714BC"/>
    <w:rsid w:val="0017196B"/>
    <w:rsid w:val="00171A9D"/>
    <w:rsid w:val="00172062"/>
    <w:rsid w:val="00172131"/>
    <w:rsid w:val="00172930"/>
    <w:rsid w:val="001729D0"/>
    <w:rsid w:val="001739A5"/>
    <w:rsid w:val="00174307"/>
    <w:rsid w:val="00174FC8"/>
    <w:rsid w:val="00175D55"/>
    <w:rsid w:val="0017651A"/>
    <w:rsid w:val="001770AD"/>
    <w:rsid w:val="001772CB"/>
    <w:rsid w:val="00181036"/>
    <w:rsid w:val="00181F17"/>
    <w:rsid w:val="00182287"/>
    <w:rsid w:val="00184AF0"/>
    <w:rsid w:val="00184B22"/>
    <w:rsid w:val="00184E51"/>
    <w:rsid w:val="00185BA4"/>
    <w:rsid w:val="00185C11"/>
    <w:rsid w:val="001867E8"/>
    <w:rsid w:val="00187A0C"/>
    <w:rsid w:val="00187D03"/>
    <w:rsid w:val="00190794"/>
    <w:rsid w:val="00194435"/>
    <w:rsid w:val="00195E8A"/>
    <w:rsid w:val="00196965"/>
    <w:rsid w:val="00197E54"/>
    <w:rsid w:val="001A07E8"/>
    <w:rsid w:val="001A1B5E"/>
    <w:rsid w:val="001A2655"/>
    <w:rsid w:val="001A2E74"/>
    <w:rsid w:val="001A406E"/>
    <w:rsid w:val="001A41F5"/>
    <w:rsid w:val="001A4C9F"/>
    <w:rsid w:val="001B0163"/>
    <w:rsid w:val="001B07FF"/>
    <w:rsid w:val="001B1D9C"/>
    <w:rsid w:val="001B42B2"/>
    <w:rsid w:val="001B45E6"/>
    <w:rsid w:val="001B5A27"/>
    <w:rsid w:val="001B6634"/>
    <w:rsid w:val="001B66FA"/>
    <w:rsid w:val="001B7237"/>
    <w:rsid w:val="001C0B1D"/>
    <w:rsid w:val="001C0E4A"/>
    <w:rsid w:val="001C1E0B"/>
    <w:rsid w:val="001C3606"/>
    <w:rsid w:val="001C373A"/>
    <w:rsid w:val="001C3AEA"/>
    <w:rsid w:val="001C3E2C"/>
    <w:rsid w:val="001C3FF8"/>
    <w:rsid w:val="001C70C4"/>
    <w:rsid w:val="001D090B"/>
    <w:rsid w:val="001D09A2"/>
    <w:rsid w:val="001D176C"/>
    <w:rsid w:val="001D264C"/>
    <w:rsid w:val="001D4F0B"/>
    <w:rsid w:val="001D5AFB"/>
    <w:rsid w:val="001D62CC"/>
    <w:rsid w:val="001D6AE5"/>
    <w:rsid w:val="001D7C95"/>
    <w:rsid w:val="001D7D5C"/>
    <w:rsid w:val="001E1A55"/>
    <w:rsid w:val="001E4237"/>
    <w:rsid w:val="001E5E40"/>
    <w:rsid w:val="001E7A70"/>
    <w:rsid w:val="001F07C0"/>
    <w:rsid w:val="001F303F"/>
    <w:rsid w:val="001F3485"/>
    <w:rsid w:val="001F3654"/>
    <w:rsid w:val="001F702C"/>
    <w:rsid w:val="001F752D"/>
    <w:rsid w:val="00201864"/>
    <w:rsid w:val="002026C1"/>
    <w:rsid w:val="00202F8F"/>
    <w:rsid w:val="002035FB"/>
    <w:rsid w:val="00203B3C"/>
    <w:rsid w:val="00204D20"/>
    <w:rsid w:val="0020601B"/>
    <w:rsid w:val="002061BE"/>
    <w:rsid w:val="00206EDC"/>
    <w:rsid w:val="0021099F"/>
    <w:rsid w:val="00210B43"/>
    <w:rsid w:val="002119C5"/>
    <w:rsid w:val="00211FEA"/>
    <w:rsid w:val="00212C70"/>
    <w:rsid w:val="00215008"/>
    <w:rsid w:val="00217574"/>
    <w:rsid w:val="00217632"/>
    <w:rsid w:val="00220D97"/>
    <w:rsid w:val="00221217"/>
    <w:rsid w:val="002223FB"/>
    <w:rsid w:val="002247AF"/>
    <w:rsid w:val="00224CCD"/>
    <w:rsid w:val="00225C75"/>
    <w:rsid w:val="002273DC"/>
    <w:rsid w:val="00227691"/>
    <w:rsid w:val="0023015B"/>
    <w:rsid w:val="0023163F"/>
    <w:rsid w:val="002319CB"/>
    <w:rsid w:val="00233123"/>
    <w:rsid w:val="00235E6C"/>
    <w:rsid w:val="002362AE"/>
    <w:rsid w:val="00237418"/>
    <w:rsid w:val="00241795"/>
    <w:rsid w:val="00241D40"/>
    <w:rsid w:val="002420C2"/>
    <w:rsid w:val="00242B6A"/>
    <w:rsid w:val="00243E7C"/>
    <w:rsid w:val="00244B70"/>
    <w:rsid w:val="002454BB"/>
    <w:rsid w:val="002508CB"/>
    <w:rsid w:val="002519EF"/>
    <w:rsid w:val="00251BDB"/>
    <w:rsid w:val="002520B0"/>
    <w:rsid w:val="002552D8"/>
    <w:rsid w:val="00257131"/>
    <w:rsid w:val="00260329"/>
    <w:rsid w:val="002623F0"/>
    <w:rsid w:val="00263E01"/>
    <w:rsid w:val="00263ED8"/>
    <w:rsid w:val="002649C2"/>
    <w:rsid w:val="00265AFE"/>
    <w:rsid w:val="00265B8E"/>
    <w:rsid w:val="0026648E"/>
    <w:rsid w:val="00266865"/>
    <w:rsid w:val="0027133D"/>
    <w:rsid w:val="0027303C"/>
    <w:rsid w:val="0027338E"/>
    <w:rsid w:val="0027673E"/>
    <w:rsid w:val="002767B3"/>
    <w:rsid w:val="00276AD6"/>
    <w:rsid w:val="00276B28"/>
    <w:rsid w:val="00276C82"/>
    <w:rsid w:val="00281AA3"/>
    <w:rsid w:val="00287928"/>
    <w:rsid w:val="00290851"/>
    <w:rsid w:val="00290D1F"/>
    <w:rsid w:val="00291869"/>
    <w:rsid w:val="00294252"/>
    <w:rsid w:val="002956AA"/>
    <w:rsid w:val="00296783"/>
    <w:rsid w:val="00296952"/>
    <w:rsid w:val="00296A8D"/>
    <w:rsid w:val="002972BA"/>
    <w:rsid w:val="002A5FD0"/>
    <w:rsid w:val="002A74B7"/>
    <w:rsid w:val="002A7F84"/>
    <w:rsid w:val="002B3924"/>
    <w:rsid w:val="002B396F"/>
    <w:rsid w:val="002B6D56"/>
    <w:rsid w:val="002B6F99"/>
    <w:rsid w:val="002B7655"/>
    <w:rsid w:val="002C189F"/>
    <w:rsid w:val="002C5048"/>
    <w:rsid w:val="002C5460"/>
    <w:rsid w:val="002C6828"/>
    <w:rsid w:val="002C74F6"/>
    <w:rsid w:val="002D11D4"/>
    <w:rsid w:val="002D2218"/>
    <w:rsid w:val="002D3C24"/>
    <w:rsid w:val="002D53C2"/>
    <w:rsid w:val="002D7653"/>
    <w:rsid w:val="002D7E33"/>
    <w:rsid w:val="002E0B76"/>
    <w:rsid w:val="002E160C"/>
    <w:rsid w:val="002E4113"/>
    <w:rsid w:val="002E57F6"/>
    <w:rsid w:val="002E6656"/>
    <w:rsid w:val="002E6751"/>
    <w:rsid w:val="002E777C"/>
    <w:rsid w:val="002E7C80"/>
    <w:rsid w:val="002E7FFE"/>
    <w:rsid w:val="002F1ED9"/>
    <w:rsid w:val="002F207A"/>
    <w:rsid w:val="002F23A8"/>
    <w:rsid w:val="002F36F0"/>
    <w:rsid w:val="002F4BE4"/>
    <w:rsid w:val="002F5268"/>
    <w:rsid w:val="002F6522"/>
    <w:rsid w:val="002F6797"/>
    <w:rsid w:val="002F79FD"/>
    <w:rsid w:val="003010CB"/>
    <w:rsid w:val="00302627"/>
    <w:rsid w:val="00303AC5"/>
    <w:rsid w:val="00303B03"/>
    <w:rsid w:val="00304B9C"/>
    <w:rsid w:val="00304FB5"/>
    <w:rsid w:val="00305881"/>
    <w:rsid w:val="00307B8E"/>
    <w:rsid w:val="00310A28"/>
    <w:rsid w:val="00310D30"/>
    <w:rsid w:val="00311251"/>
    <w:rsid w:val="0031143E"/>
    <w:rsid w:val="00311E9E"/>
    <w:rsid w:val="00312BFF"/>
    <w:rsid w:val="003149D4"/>
    <w:rsid w:val="00314B29"/>
    <w:rsid w:val="00315ACB"/>
    <w:rsid w:val="00316036"/>
    <w:rsid w:val="00316F08"/>
    <w:rsid w:val="00317DDC"/>
    <w:rsid w:val="00320621"/>
    <w:rsid w:val="00322BAF"/>
    <w:rsid w:val="00322EF4"/>
    <w:rsid w:val="0032306D"/>
    <w:rsid w:val="00323140"/>
    <w:rsid w:val="0032577D"/>
    <w:rsid w:val="00325C99"/>
    <w:rsid w:val="003267E3"/>
    <w:rsid w:val="00326960"/>
    <w:rsid w:val="00326CED"/>
    <w:rsid w:val="003271E5"/>
    <w:rsid w:val="00330B62"/>
    <w:rsid w:val="00332590"/>
    <w:rsid w:val="00332D9C"/>
    <w:rsid w:val="00334B2B"/>
    <w:rsid w:val="0033500E"/>
    <w:rsid w:val="00335CB2"/>
    <w:rsid w:val="00335E77"/>
    <w:rsid w:val="003374D4"/>
    <w:rsid w:val="00337C15"/>
    <w:rsid w:val="00337C7C"/>
    <w:rsid w:val="003430B1"/>
    <w:rsid w:val="003447AB"/>
    <w:rsid w:val="003461F5"/>
    <w:rsid w:val="003470F7"/>
    <w:rsid w:val="00347C5E"/>
    <w:rsid w:val="003501F1"/>
    <w:rsid w:val="00350DD8"/>
    <w:rsid w:val="00353155"/>
    <w:rsid w:val="00354ED9"/>
    <w:rsid w:val="003557D2"/>
    <w:rsid w:val="00356F3A"/>
    <w:rsid w:val="00357103"/>
    <w:rsid w:val="003576DC"/>
    <w:rsid w:val="00357DB6"/>
    <w:rsid w:val="00360DBD"/>
    <w:rsid w:val="00363C9B"/>
    <w:rsid w:val="00363D54"/>
    <w:rsid w:val="00365F09"/>
    <w:rsid w:val="003665E6"/>
    <w:rsid w:val="00367255"/>
    <w:rsid w:val="0036747A"/>
    <w:rsid w:val="00370EB7"/>
    <w:rsid w:val="0037104C"/>
    <w:rsid w:val="0037410B"/>
    <w:rsid w:val="003752ED"/>
    <w:rsid w:val="0037773A"/>
    <w:rsid w:val="00377836"/>
    <w:rsid w:val="00384152"/>
    <w:rsid w:val="003850CD"/>
    <w:rsid w:val="00387A33"/>
    <w:rsid w:val="00391AF2"/>
    <w:rsid w:val="00391FC8"/>
    <w:rsid w:val="00392798"/>
    <w:rsid w:val="00394D0A"/>
    <w:rsid w:val="00395677"/>
    <w:rsid w:val="0039711F"/>
    <w:rsid w:val="003A17EC"/>
    <w:rsid w:val="003A1CCE"/>
    <w:rsid w:val="003A578D"/>
    <w:rsid w:val="003A6528"/>
    <w:rsid w:val="003A66AA"/>
    <w:rsid w:val="003A7AC2"/>
    <w:rsid w:val="003B0403"/>
    <w:rsid w:val="003B0C5A"/>
    <w:rsid w:val="003B3882"/>
    <w:rsid w:val="003B54DD"/>
    <w:rsid w:val="003B677E"/>
    <w:rsid w:val="003B6B57"/>
    <w:rsid w:val="003B7B72"/>
    <w:rsid w:val="003C2BFD"/>
    <w:rsid w:val="003C327F"/>
    <w:rsid w:val="003C68FC"/>
    <w:rsid w:val="003C70CA"/>
    <w:rsid w:val="003D350C"/>
    <w:rsid w:val="003D3EA0"/>
    <w:rsid w:val="003D43F8"/>
    <w:rsid w:val="003D6A1B"/>
    <w:rsid w:val="003D7286"/>
    <w:rsid w:val="003E0272"/>
    <w:rsid w:val="003E05F8"/>
    <w:rsid w:val="003E185D"/>
    <w:rsid w:val="003E3047"/>
    <w:rsid w:val="003E4284"/>
    <w:rsid w:val="003E49AB"/>
    <w:rsid w:val="003E5158"/>
    <w:rsid w:val="003E583E"/>
    <w:rsid w:val="003E6CAE"/>
    <w:rsid w:val="003F0CB4"/>
    <w:rsid w:val="003F46AA"/>
    <w:rsid w:val="003F53A6"/>
    <w:rsid w:val="003F6912"/>
    <w:rsid w:val="00400246"/>
    <w:rsid w:val="0040116E"/>
    <w:rsid w:val="00404B26"/>
    <w:rsid w:val="004056A1"/>
    <w:rsid w:val="004056CE"/>
    <w:rsid w:val="00406EE8"/>
    <w:rsid w:val="00411346"/>
    <w:rsid w:val="00415936"/>
    <w:rsid w:val="0041606B"/>
    <w:rsid w:val="004218BE"/>
    <w:rsid w:val="00421A11"/>
    <w:rsid w:val="004230DB"/>
    <w:rsid w:val="00424763"/>
    <w:rsid w:val="00424AB1"/>
    <w:rsid w:val="00424E39"/>
    <w:rsid w:val="0042523B"/>
    <w:rsid w:val="00426B8F"/>
    <w:rsid w:val="00427703"/>
    <w:rsid w:val="004303AA"/>
    <w:rsid w:val="00431D87"/>
    <w:rsid w:val="00431D9B"/>
    <w:rsid w:val="00432C87"/>
    <w:rsid w:val="004331E7"/>
    <w:rsid w:val="004360D3"/>
    <w:rsid w:val="004413A5"/>
    <w:rsid w:val="00443716"/>
    <w:rsid w:val="00444C8C"/>
    <w:rsid w:val="0044529D"/>
    <w:rsid w:val="0044617F"/>
    <w:rsid w:val="00446AAD"/>
    <w:rsid w:val="00450C88"/>
    <w:rsid w:val="00450CFF"/>
    <w:rsid w:val="00452C71"/>
    <w:rsid w:val="00452D8C"/>
    <w:rsid w:val="0045416D"/>
    <w:rsid w:val="00454F9D"/>
    <w:rsid w:val="0045628A"/>
    <w:rsid w:val="00461924"/>
    <w:rsid w:val="0046233D"/>
    <w:rsid w:val="0046339C"/>
    <w:rsid w:val="0047133B"/>
    <w:rsid w:val="00471759"/>
    <w:rsid w:val="004726A8"/>
    <w:rsid w:val="004726CE"/>
    <w:rsid w:val="00473240"/>
    <w:rsid w:val="00473E72"/>
    <w:rsid w:val="00475190"/>
    <w:rsid w:val="00475E53"/>
    <w:rsid w:val="0048057D"/>
    <w:rsid w:val="004830A0"/>
    <w:rsid w:val="00484432"/>
    <w:rsid w:val="00484E06"/>
    <w:rsid w:val="00485DB3"/>
    <w:rsid w:val="00487555"/>
    <w:rsid w:val="00492E50"/>
    <w:rsid w:val="004944D4"/>
    <w:rsid w:val="00495044"/>
    <w:rsid w:val="00495420"/>
    <w:rsid w:val="00496DF3"/>
    <w:rsid w:val="004A0A63"/>
    <w:rsid w:val="004A209E"/>
    <w:rsid w:val="004A2991"/>
    <w:rsid w:val="004A4440"/>
    <w:rsid w:val="004A4FC6"/>
    <w:rsid w:val="004A5291"/>
    <w:rsid w:val="004A6328"/>
    <w:rsid w:val="004A655D"/>
    <w:rsid w:val="004A65C4"/>
    <w:rsid w:val="004A6C8E"/>
    <w:rsid w:val="004B0CD9"/>
    <w:rsid w:val="004B16E6"/>
    <w:rsid w:val="004B1921"/>
    <w:rsid w:val="004B32DA"/>
    <w:rsid w:val="004B36F9"/>
    <w:rsid w:val="004B5473"/>
    <w:rsid w:val="004B58C6"/>
    <w:rsid w:val="004B6C73"/>
    <w:rsid w:val="004B6D40"/>
    <w:rsid w:val="004B739F"/>
    <w:rsid w:val="004B7AA8"/>
    <w:rsid w:val="004C23BD"/>
    <w:rsid w:val="004C41BC"/>
    <w:rsid w:val="004C48D8"/>
    <w:rsid w:val="004C5AB8"/>
    <w:rsid w:val="004C7D5C"/>
    <w:rsid w:val="004D153F"/>
    <w:rsid w:val="004D30C4"/>
    <w:rsid w:val="004D588F"/>
    <w:rsid w:val="004D5B4B"/>
    <w:rsid w:val="004D6279"/>
    <w:rsid w:val="004D719C"/>
    <w:rsid w:val="004D7A06"/>
    <w:rsid w:val="004D7A64"/>
    <w:rsid w:val="004E0453"/>
    <w:rsid w:val="004E0A44"/>
    <w:rsid w:val="004E149F"/>
    <w:rsid w:val="004E2F4D"/>
    <w:rsid w:val="004E3357"/>
    <w:rsid w:val="004E3A54"/>
    <w:rsid w:val="004E4441"/>
    <w:rsid w:val="004E4771"/>
    <w:rsid w:val="004E6AFD"/>
    <w:rsid w:val="004F127A"/>
    <w:rsid w:val="004F4105"/>
    <w:rsid w:val="004F7690"/>
    <w:rsid w:val="00500237"/>
    <w:rsid w:val="005008C3"/>
    <w:rsid w:val="00500DC8"/>
    <w:rsid w:val="0050113F"/>
    <w:rsid w:val="005017DC"/>
    <w:rsid w:val="00502A96"/>
    <w:rsid w:val="00502BC1"/>
    <w:rsid w:val="00503265"/>
    <w:rsid w:val="005055DC"/>
    <w:rsid w:val="00506AEE"/>
    <w:rsid w:val="00507473"/>
    <w:rsid w:val="005102CB"/>
    <w:rsid w:val="00512918"/>
    <w:rsid w:val="005148A6"/>
    <w:rsid w:val="00514F33"/>
    <w:rsid w:val="00515004"/>
    <w:rsid w:val="00515670"/>
    <w:rsid w:val="005167AA"/>
    <w:rsid w:val="00517179"/>
    <w:rsid w:val="005176DE"/>
    <w:rsid w:val="00517C72"/>
    <w:rsid w:val="00521029"/>
    <w:rsid w:val="00523BDD"/>
    <w:rsid w:val="00523F79"/>
    <w:rsid w:val="00525504"/>
    <w:rsid w:val="00526B66"/>
    <w:rsid w:val="0053197F"/>
    <w:rsid w:val="00531EDE"/>
    <w:rsid w:val="0053294E"/>
    <w:rsid w:val="00533B12"/>
    <w:rsid w:val="005414A2"/>
    <w:rsid w:val="0054175A"/>
    <w:rsid w:val="005423B3"/>
    <w:rsid w:val="00544BD2"/>
    <w:rsid w:val="00545497"/>
    <w:rsid w:val="00546386"/>
    <w:rsid w:val="005466FF"/>
    <w:rsid w:val="0055082B"/>
    <w:rsid w:val="00551FF4"/>
    <w:rsid w:val="005528CE"/>
    <w:rsid w:val="005528F7"/>
    <w:rsid w:val="005537DF"/>
    <w:rsid w:val="00554878"/>
    <w:rsid w:val="005564B1"/>
    <w:rsid w:val="00556588"/>
    <w:rsid w:val="00556B8A"/>
    <w:rsid w:val="00557ABA"/>
    <w:rsid w:val="005616BC"/>
    <w:rsid w:val="00563C9D"/>
    <w:rsid w:val="00566828"/>
    <w:rsid w:val="00566BAE"/>
    <w:rsid w:val="005675D2"/>
    <w:rsid w:val="00567623"/>
    <w:rsid w:val="0056787C"/>
    <w:rsid w:val="005701FF"/>
    <w:rsid w:val="00570F45"/>
    <w:rsid w:val="0057111D"/>
    <w:rsid w:val="0057153E"/>
    <w:rsid w:val="00572857"/>
    <w:rsid w:val="00573388"/>
    <w:rsid w:val="005745F7"/>
    <w:rsid w:val="00574B60"/>
    <w:rsid w:val="00574BBE"/>
    <w:rsid w:val="005813B5"/>
    <w:rsid w:val="00583555"/>
    <w:rsid w:val="005841D6"/>
    <w:rsid w:val="005842DB"/>
    <w:rsid w:val="00584A49"/>
    <w:rsid w:val="005856A0"/>
    <w:rsid w:val="00585AB4"/>
    <w:rsid w:val="00585CFB"/>
    <w:rsid w:val="005875F2"/>
    <w:rsid w:val="005906EA"/>
    <w:rsid w:val="00590A51"/>
    <w:rsid w:val="005910E2"/>
    <w:rsid w:val="00591DDF"/>
    <w:rsid w:val="005941B1"/>
    <w:rsid w:val="00596B8C"/>
    <w:rsid w:val="00597F30"/>
    <w:rsid w:val="005A0A53"/>
    <w:rsid w:val="005A11C9"/>
    <w:rsid w:val="005A4035"/>
    <w:rsid w:val="005B11C8"/>
    <w:rsid w:val="005B1E95"/>
    <w:rsid w:val="005B36AA"/>
    <w:rsid w:val="005C03B2"/>
    <w:rsid w:val="005C0F21"/>
    <w:rsid w:val="005C1C2D"/>
    <w:rsid w:val="005C2201"/>
    <w:rsid w:val="005C4AE3"/>
    <w:rsid w:val="005C4B5B"/>
    <w:rsid w:val="005D1E1C"/>
    <w:rsid w:val="005D2799"/>
    <w:rsid w:val="005D3A3C"/>
    <w:rsid w:val="005D4CD5"/>
    <w:rsid w:val="005D4E60"/>
    <w:rsid w:val="005D51EB"/>
    <w:rsid w:val="005D7275"/>
    <w:rsid w:val="005E198B"/>
    <w:rsid w:val="005E44C0"/>
    <w:rsid w:val="005E6E14"/>
    <w:rsid w:val="005F4D1C"/>
    <w:rsid w:val="005F5A84"/>
    <w:rsid w:val="005F5C67"/>
    <w:rsid w:val="005F6398"/>
    <w:rsid w:val="005F66B3"/>
    <w:rsid w:val="005F66BA"/>
    <w:rsid w:val="00600187"/>
    <w:rsid w:val="006007C8"/>
    <w:rsid w:val="00600CC0"/>
    <w:rsid w:val="006019BF"/>
    <w:rsid w:val="00601E64"/>
    <w:rsid w:val="006045B8"/>
    <w:rsid w:val="0060494E"/>
    <w:rsid w:val="00605C2C"/>
    <w:rsid w:val="006106DC"/>
    <w:rsid w:val="0061172D"/>
    <w:rsid w:val="00611E40"/>
    <w:rsid w:val="00612D10"/>
    <w:rsid w:val="00613CF1"/>
    <w:rsid w:val="00617CD3"/>
    <w:rsid w:val="00617F83"/>
    <w:rsid w:val="00620878"/>
    <w:rsid w:val="006208ED"/>
    <w:rsid w:val="00622FB1"/>
    <w:rsid w:val="006241B2"/>
    <w:rsid w:val="006247D0"/>
    <w:rsid w:val="00624B57"/>
    <w:rsid w:val="00624EB5"/>
    <w:rsid w:val="00625785"/>
    <w:rsid w:val="006260D7"/>
    <w:rsid w:val="00626FE8"/>
    <w:rsid w:val="00627294"/>
    <w:rsid w:val="00630448"/>
    <w:rsid w:val="00632413"/>
    <w:rsid w:val="00632C67"/>
    <w:rsid w:val="0063436A"/>
    <w:rsid w:val="00634B0B"/>
    <w:rsid w:val="00634E93"/>
    <w:rsid w:val="00637496"/>
    <w:rsid w:val="00637A0F"/>
    <w:rsid w:val="00637A12"/>
    <w:rsid w:val="00643460"/>
    <w:rsid w:val="006434A6"/>
    <w:rsid w:val="00644E0A"/>
    <w:rsid w:val="00646F48"/>
    <w:rsid w:val="00647682"/>
    <w:rsid w:val="00650C61"/>
    <w:rsid w:val="00652E23"/>
    <w:rsid w:val="006554CB"/>
    <w:rsid w:val="00656AAC"/>
    <w:rsid w:val="00657535"/>
    <w:rsid w:val="00657F26"/>
    <w:rsid w:val="0066240E"/>
    <w:rsid w:val="0066293C"/>
    <w:rsid w:val="00663DE4"/>
    <w:rsid w:val="00665151"/>
    <w:rsid w:val="006652EB"/>
    <w:rsid w:val="00667A08"/>
    <w:rsid w:val="0067170B"/>
    <w:rsid w:val="006718D7"/>
    <w:rsid w:val="00674397"/>
    <w:rsid w:val="006746AB"/>
    <w:rsid w:val="00674FEF"/>
    <w:rsid w:val="006752CF"/>
    <w:rsid w:val="00675FD3"/>
    <w:rsid w:val="00676750"/>
    <w:rsid w:val="00676A93"/>
    <w:rsid w:val="00676D23"/>
    <w:rsid w:val="00677241"/>
    <w:rsid w:val="00677812"/>
    <w:rsid w:val="006835E2"/>
    <w:rsid w:val="0068520D"/>
    <w:rsid w:val="00685DFC"/>
    <w:rsid w:val="00686077"/>
    <w:rsid w:val="00687577"/>
    <w:rsid w:val="006910C9"/>
    <w:rsid w:val="006915E8"/>
    <w:rsid w:val="00692EC3"/>
    <w:rsid w:val="00692F04"/>
    <w:rsid w:val="00694BC1"/>
    <w:rsid w:val="006979CB"/>
    <w:rsid w:val="006A0C7D"/>
    <w:rsid w:val="006A2A1E"/>
    <w:rsid w:val="006A324B"/>
    <w:rsid w:val="006A3380"/>
    <w:rsid w:val="006A60DA"/>
    <w:rsid w:val="006A6783"/>
    <w:rsid w:val="006A7856"/>
    <w:rsid w:val="006B1166"/>
    <w:rsid w:val="006B1376"/>
    <w:rsid w:val="006B1521"/>
    <w:rsid w:val="006B28BA"/>
    <w:rsid w:val="006B399A"/>
    <w:rsid w:val="006B642A"/>
    <w:rsid w:val="006C2008"/>
    <w:rsid w:val="006C223B"/>
    <w:rsid w:val="006C236F"/>
    <w:rsid w:val="006C241D"/>
    <w:rsid w:val="006C36EA"/>
    <w:rsid w:val="006C3905"/>
    <w:rsid w:val="006C4C24"/>
    <w:rsid w:val="006C5471"/>
    <w:rsid w:val="006C636E"/>
    <w:rsid w:val="006C63AC"/>
    <w:rsid w:val="006C7261"/>
    <w:rsid w:val="006C750D"/>
    <w:rsid w:val="006D1082"/>
    <w:rsid w:val="006D12E1"/>
    <w:rsid w:val="006D131A"/>
    <w:rsid w:val="006D2571"/>
    <w:rsid w:val="006D475E"/>
    <w:rsid w:val="006D5782"/>
    <w:rsid w:val="006D5BBB"/>
    <w:rsid w:val="006D5ECB"/>
    <w:rsid w:val="006D6D20"/>
    <w:rsid w:val="006D7162"/>
    <w:rsid w:val="006D72F4"/>
    <w:rsid w:val="006E19FB"/>
    <w:rsid w:val="006E1B99"/>
    <w:rsid w:val="006E1C5F"/>
    <w:rsid w:val="006E2AF4"/>
    <w:rsid w:val="006E3512"/>
    <w:rsid w:val="006E3781"/>
    <w:rsid w:val="006E3C88"/>
    <w:rsid w:val="006E4A64"/>
    <w:rsid w:val="006E4B8C"/>
    <w:rsid w:val="006E5CE3"/>
    <w:rsid w:val="006E6A8A"/>
    <w:rsid w:val="006F083E"/>
    <w:rsid w:val="006F0BFC"/>
    <w:rsid w:val="006F1D09"/>
    <w:rsid w:val="006F2A14"/>
    <w:rsid w:val="006F3BE6"/>
    <w:rsid w:val="006F44DF"/>
    <w:rsid w:val="006F4F55"/>
    <w:rsid w:val="006F7515"/>
    <w:rsid w:val="006F79F7"/>
    <w:rsid w:val="00702787"/>
    <w:rsid w:val="00702E4E"/>
    <w:rsid w:val="00703365"/>
    <w:rsid w:val="00703496"/>
    <w:rsid w:val="00703A48"/>
    <w:rsid w:val="00703AC7"/>
    <w:rsid w:val="007042D1"/>
    <w:rsid w:val="00705299"/>
    <w:rsid w:val="00705875"/>
    <w:rsid w:val="00706171"/>
    <w:rsid w:val="00706774"/>
    <w:rsid w:val="00710784"/>
    <w:rsid w:val="00711283"/>
    <w:rsid w:val="00711542"/>
    <w:rsid w:val="007127CE"/>
    <w:rsid w:val="00712D24"/>
    <w:rsid w:val="00712E42"/>
    <w:rsid w:val="0071314D"/>
    <w:rsid w:val="00713CFC"/>
    <w:rsid w:val="00714877"/>
    <w:rsid w:val="007149F6"/>
    <w:rsid w:val="007156B5"/>
    <w:rsid w:val="007171C9"/>
    <w:rsid w:val="00717387"/>
    <w:rsid w:val="00717B7C"/>
    <w:rsid w:val="00717E73"/>
    <w:rsid w:val="00720408"/>
    <w:rsid w:val="0072082B"/>
    <w:rsid w:val="007237C8"/>
    <w:rsid w:val="007239A9"/>
    <w:rsid w:val="007258A4"/>
    <w:rsid w:val="00727881"/>
    <w:rsid w:val="007313C9"/>
    <w:rsid w:val="00731DF2"/>
    <w:rsid w:val="00733BBC"/>
    <w:rsid w:val="00733DE4"/>
    <w:rsid w:val="00737EB7"/>
    <w:rsid w:val="00740139"/>
    <w:rsid w:val="00740904"/>
    <w:rsid w:val="00740E57"/>
    <w:rsid w:val="00741908"/>
    <w:rsid w:val="007424FA"/>
    <w:rsid w:val="00742581"/>
    <w:rsid w:val="007433CF"/>
    <w:rsid w:val="00744C9A"/>
    <w:rsid w:val="0074720D"/>
    <w:rsid w:val="0074781D"/>
    <w:rsid w:val="00747AAE"/>
    <w:rsid w:val="00750C88"/>
    <w:rsid w:val="00750DF5"/>
    <w:rsid w:val="00751210"/>
    <w:rsid w:val="007533C6"/>
    <w:rsid w:val="0075725E"/>
    <w:rsid w:val="00757439"/>
    <w:rsid w:val="007625F0"/>
    <w:rsid w:val="00763720"/>
    <w:rsid w:val="00763876"/>
    <w:rsid w:val="00764580"/>
    <w:rsid w:val="00764F30"/>
    <w:rsid w:val="00766C79"/>
    <w:rsid w:val="0077186E"/>
    <w:rsid w:val="00771F88"/>
    <w:rsid w:val="00772204"/>
    <w:rsid w:val="007748A0"/>
    <w:rsid w:val="00777E8B"/>
    <w:rsid w:val="00777EE8"/>
    <w:rsid w:val="00777F40"/>
    <w:rsid w:val="00782737"/>
    <w:rsid w:val="00784169"/>
    <w:rsid w:val="00784BB4"/>
    <w:rsid w:val="00785AA4"/>
    <w:rsid w:val="007864D4"/>
    <w:rsid w:val="0078794D"/>
    <w:rsid w:val="00790EE7"/>
    <w:rsid w:val="007912C0"/>
    <w:rsid w:val="00791659"/>
    <w:rsid w:val="00792063"/>
    <w:rsid w:val="0079233D"/>
    <w:rsid w:val="007926CF"/>
    <w:rsid w:val="00792D00"/>
    <w:rsid w:val="007943FC"/>
    <w:rsid w:val="00796566"/>
    <w:rsid w:val="00796E36"/>
    <w:rsid w:val="0079747D"/>
    <w:rsid w:val="007A0D0F"/>
    <w:rsid w:val="007A26C7"/>
    <w:rsid w:val="007A35F3"/>
    <w:rsid w:val="007A690F"/>
    <w:rsid w:val="007A6F62"/>
    <w:rsid w:val="007B02B4"/>
    <w:rsid w:val="007B48F5"/>
    <w:rsid w:val="007B519F"/>
    <w:rsid w:val="007B5458"/>
    <w:rsid w:val="007B5B76"/>
    <w:rsid w:val="007B66C4"/>
    <w:rsid w:val="007B6E4E"/>
    <w:rsid w:val="007C13E5"/>
    <w:rsid w:val="007C1AF3"/>
    <w:rsid w:val="007C5C26"/>
    <w:rsid w:val="007C6AAA"/>
    <w:rsid w:val="007C70A2"/>
    <w:rsid w:val="007C72A7"/>
    <w:rsid w:val="007D0A5B"/>
    <w:rsid w:val="007D1356"/>
    <w:rsid w:val="007D183C"/>
    <w:rsid w:val="007D1A83"/>
    <w:rsid w:val="007D32CB"/>
    <w:rsid w:val="007D3548"/>
    <w:rsid w:val="007D4212"/>
    <w:rsid w:val="007D474F"/>
    <w:rsid w:val="007D6D20"/>
    <w:rsid w:val="007D6FAD"/>
    <w:rsid w:val="007D6FFF"/>
    <w:rsid w:val="007D72D5"/>
    <w:rsid w:val="007E0781"/>
    <w:rsid w:val="007E2615"/>
    <w:rsid w:val="007E2A7A"/>
    <w:rsid w:val="007E3CD3"/>
    <w:rsid w:val="007E3F67"/>
    <w:rsid w:val="007E5E0A"/>
    <w:rsid w:val="007E6AFA"/>
    <w:rsid w:val="007F07E3"/>
    <w:rsid w:val="007F0D00"/>
    <w:rsid w:val="007F0EA0"/>
    <w:rsid w:val="007F3681"/>
    <w:rsid w:val="007F378B"/>
    <w:rsid w:val="007F4AAC"/>
    <w:rsid w:val="00800E36"/>
    <w:rsid w:val="0080103D"/>
    <w:rsid w:val="00801BD9"/>
    <w:rsid w:val="00802652"/>
    <w:rsid w:val="008026F2"/>
    <w:rsid w:val="008049B6"/>
    <w:rsid w:val="00804B5C"/>
    <w:rsid w:val="0080609C"/>
    <w:rsid w:val="0080792B"/>
    <w:rsid w:val="00807AFE"/>
    <w:rsid w:val="0081313A"/>
    <w:rsid w:val="00813338"/>
    <w:rsid w:val="008135B5"/>
    <w:rsid w:val="00813BD1"/>
    <w:rsid w:val="008143B3"/>
    <w:rsid w:val="0081536B"/>
    <w:rsid w:val="00815387"/>
    <w:rsid w:val="00815D47"/>
    <w:rsid w:val="0081706E"/>
    <w:rsid w:val="00817CB9"/>
    <w:rsid w:val="00820740"/>
    <w:rsid w:val="00820B25"/>
    <w:rsid w:val="008210E2"/>
    <w:rsid w:val="00821A3C"/>
    <w:rsid w:val="00823605"/>
    <w:rsid w:val="00823C45"/>
    <w:rsid w:val="008241C7"/>
    <w:rsid w:val="00825511"/>
    <w:rsid w:val="0082598F"/>
    <w:rsid w:val="008276F7"/>
    <w:rsid w:val="00830655"/>
    <w:rsid w:val="00830672"/>
    <w:rsid w:val="00833527"/>
    <w:rsid w:val="00833AD1"/>
    <w:rsid w:val="00834BCC"/>
    <w:rsid w:val="00835760"/>
    <w:rsid w:val="00835D93"/>
    <w:rsid w:val="00836322"/>
    <w:rsid w:val="008364EB"/>
    <w:rsid w:val="00836729"/>
    <w:rsid w:val="00836EB4"/>
    <w:rsid w:val="008410F2"/>
    <w:rsid w:val="0084677D"/>
    <w:rsid w:val="0084699C"/>
    <w:rsid w:val="0084735C"/>
    <w:rsid w:val="00850752"/>
    <w:rsid w:val="0085117D"/>
    <w:rsid w:val="00851392"/>
    <w:rsid w:val="00853434"/>
    <w:rsid w:val="00854762"/>
    <w:rsid w:val="00854E3F"/>
    <w:rsid w:val="00854FD6"/>
    <w:rsid w:val="00855D10"/>
    <w:rsid w:val="00855DFE"/>
    <w:rsid w:val="00855FEE"/>
    <w:rsid w:val="008565AC"/>
    <w:rsid w:val="00856AB5"/>
    <w:rsid w:val="0085710A"/>
    <w:rsid w:val="0086145A"/>
    <w:rsid w:val="0086448A"/>
    <w:rsid w:val="00865CDA"/>
    <w:rsid w:val="0086757D"/>
    <w:rsid w:val="008676B5"/>
    <w:rsid w:val="00867AFE"/>
    <w:rsid w:val="00871278"/>
    <w:rsid w:val="0087160C"/>
    <w:rsid w:val="00871E07"/>
    <w:rsid w:val="00872537"/>
    <w:rsid w:val="00872BC1"/>
    <w:rsid w:val="00872F13"/>
    <w:rsid w:val="0087323D"/>
    <w:rsid w:val="00873DF1"/>
    <w:rsid w:val="00874EA5"/>
    <w:rsid w:val="00875F2E"/>
    <w:rsid w:val="0088108F"/>
    <w:rsid w:val="00882783"/>
    <w:rsid w:val="00882DCA"/>
    <w:rsid w:val="00883D73"/>
    <w:rsid w:val="00884597"/>
    <w:rsid w:val="00884BC5"/>
    <w:rsid w:val="00885A1F"/>
    <w:rsid w:val="008862C7"/>
    <w:rsid w:val="00886A7C"/>
    <w:rsid w:val="00887228"/>
    <w:rsid w:val="00887E09"/>
    <w:rsid w:val="00894C77"/>
    <w:rsid w:val="00895E88"/>
    <w:rsid w:val="008961EB"/>
    <w:rsid w:val="00896D83"/>
    <w:rsid w:val="00897048"/>
    <w:rsid w:val="0089796F"/>
    <w:rsid w:val="00897F87"/>
    <w:rsid w:val="008A0B03"/>
    <w:rsid w:val="008A1872"/>
    <w:rsid w:val="008A3B80"/>
    <w:rsid w:val="008A46D0"/>
    <w:rsid w:val="008B0255"/>
    <w:rsid w:val="008B0E9D"/>
    <w:rsid w:val="008B2D3D"/>
    <w:rsid w:val="008B3B55"/>
    <w:rsid w:val="008B4740"/>
    <w:rsid w:val="008B511B"/>
    <w:rsid w:val="008B57AC"/>
    <w:rsid w:val="008B58A2"/>
    <w:rsid w:val="008B6797"/>
    <w:rsid w:val="008C1295"/>
    <w:rsid w:val="008C19FD"/>
    <w:rsid w:val="008C7005"/>
    <w:rsid w:val="008D1828"/>
    <w:rsid w:val="008D2439"/>
    <w:rsid w:val="008D3658"/>
    <w:rsid w:val="008D4B6D"/>
    <w:rsid w:val="008D5538"/>
    <w:rsid w:val="008D591C"/>
    <w:rsid w:val="008E278C"/>
    <w:rsid w:val="008E3D44"/>
    <w:rsid w:val="008E489F"/>
    <w:rsid w:val="008E5292"/>
    <w:rsid w:val="008E54B9"/>
    <w:rsid w:val="008E6488"/>
    <w:rsid w:val="008F0483"/>
    <w:rsid w:val="008F0AAE"/>
    <w:rsid w:val="008F130B"/>
    <w:rsid w:val="008F22B6"/>
    <w:rsid w:val="008F39BF"/>
    <w:rsid w:val="008F3E21"/>
    <w:rsid w:val="008F3EDB"/>
    <w:rsid w:val="008F4586"/>
    <w:rsid w:val="008F565B"/>
    <w:rsid w:val="008F5AC8"/>
    <w:rsid w:val="008F5ECE"/>
    <w:rsid w:val="008F5F03"/>
    <w:rsid w:val="008F609A"/>
    <w:rsid w:val="008F71FA"/>
    <w:rsid w:val="00900333"/>
    <w:rsid w:val="009003C8"/>
    <w:rsid w:val="009008B8"/>
    <w:rsid w:val="0090315F"/>
    <w:rsid w:val="00904665"/>
    <w:rsid w:val="00906209"/>
    <w:rsid w:val="00907A41"/>
    <w:rsid w:val="00907E29"/>
    <w:rsid w:val="00913013"/>
    <w:rsid w:val="009144BE"/>
    <w:rsid w:val="009150B6"/>
    <w:rsid w:val="0091560E"/>
    <w:rsid w:val="009165C6"/>
    <w:rsid w:val="009207E0"/>
    <w:rsid w:val="0092281D"/>
    <w:rsid w:val="009234C4"/>
    <w:rsid w:val="00923AFB"/>
    <w:rsid w:val="009244CB"/>
    <w:rsid w:val="00924C6C"/>
    <w:rsid w:val="009250BE"/>
    <w:rsid w:val="00925304"/>
    <w:rsid w:val="00926084"/>
    <w:rsid w:val="009267CC"/>
    <w:rsid w:val="00926DBC"/>
    <w:rsid w:val="009272ED"/>
    <w:rsid w:val="0093016E"/>
    <w:rsid w:val="00930489"/>
    <w:rsid w:val="0093165F"/>
    <w:rsid w:val="00931AA9"/>
    <w:rsid w:val="0093235C"/>
    <w:rsid w:val="00932ABF"/>
    <w:rsid w:val="00932E8B"/>
    <w:rsid w:val="0093347E"/>
    <w:rsid w:val="009343FF"/>
    <w:rsid w:val="00934E79"/>
    <w:rsid w:val="0093755C"/>
    <w:rsid w:val="0094020F"/>
    <w:rsid w:val="00940394"/>
    <w:rsid w:val="00940729"/>
    <w:rsid w:val="00942197"/>
    <w:rsid w:val="009425B2"/>
    <w:rsid w:val="00942699"/>
    <w:rsid w:val="00942EDD"/>
    <w:rsid w:val="0094457E"/>
    <w:rsid w:val="0094461A"/>
    <w:rsid w:val="009446D6"/>
    <w:rsid w:val="00944B16"/>
    <w:rsid w:val="0094536C"/>
    <w:rsid w:val="00946BCA"/>
    <w:rsid w:val="00947F7A"/>
    <w:rsid w:val="00950412"/>
    <w:rsid w:val="0095421A"/>
    <w:rsid w:val="00954675"/>
    <w:rsid w:val="0095619D"/>
    <w:rsid w:val="00956D40"/>
    <w:rsid w:val="00957957"/>
    <w:rsid w:val="00961073"/>
    <w:rsid w:val="00961421"/>
    <w:rsid w:val="00961DCC"/>
    <w:rsid w:val="0096391B"/>
    <w:rsid w:val="00964351"/>
    <w:rsid w:val="00967A2D"/>
    <w:rsid w:val="00970027"/>
    <w:rsid w:val="00970672"/>
    <w:rsid w:val="009709A5"/>
    <w:rsid w:val="00971BF5"/>
    <w:rsid w:val="00971E29"/>
    <w:rsid w:val="0097257A"/>
    <w:rsid w:val="00973C18"/>
    <w:rsid w:val="00973E41"/>
    <w:rsid w:val="00975771"/>
    <w:rsid w:val="00976FF0"/>
    <w:rsid w:val="00977D2A"/>
    <w:rsid w:val="00977E8D"/>
    <w:rsid w:val="0098018C"/>
    <w:rsid w:val="00980C97"/>
    <w:rsid w:val="00981FF2"/>
    <w:rsid w:val="0098307D"/>
    <w:rsid w:val="00983B12"/>
    <w:rsid w:val="00984003"/>
    <w:rsid w:val="00984177"/>
    <w:rsid w:val="00984B2C"/>
    <w:rsid w:val="0098501C"/>
    <w:rsid w:val="00985D41"/>
    <w:rsid w:val="0098634B"/>
    <w:rsid w:val="009863F0"/>
    <w:rsid w:val="00986973"/>
    <w:rsid w:val="00986B34"/>
    <w:rsid w:val="00986D8B"/>
    <w:rsid w:val="00987504"/>
    <w:rsid w:val="00990E19"/>
    <w:rsid w:val="009913D2"/>
    <w:rsid w:val="00991A3D"/>
    <w:rsid w:val="00991C38"/>
    <w:rsid w:val="009924D8"/>
    <w:rsid w:val="009936B0"/>
    <w:rsid w:val="00994009"/>
    <w:rsid w:val="009962AE"/>
    <w:rsid w:val="0099743F"/>
    <w:rsid w:val="0099747C"/>
    <w:rsid w:val="009A0498"/>
    <w:rsid w:val="009A0C3B"/>
    <w:rsid w:val="009A0DA5"/>
    <w:rsid w:val="009A3E5F"/>
    <w:rsid w:val="009A45A3"/>
    <w:rsid w:val="009A5099"/>
    <w:rsid w:val="009A5362"/>
    <w:rsid w:val="009A5A7B"/>
    <w:rsid w:val="009A65BC"/>
    <w:rsid w:val="009A6985"/>
    <w:rsid w:val="009B0581"/>
    <w:rsid w:val="009B1C2B"/>
    <w:rsid w:val="009B26AA"/>
    <w:rsid w:val="009B2F57"/>
    <w:rsid w:val="009B42C1"/>
    <w:rsid w:val="009B5180"/>
    <w:rsid w:val="009B6091"/>
    <w:rsid w:val="009B6CA3"/>
    <w:rsid w:val="009B70B8"/>
    <w:rsid w:val="009C07D9"/>
    <w:rsid w:val="009C0957"/>
    <w:rsid w:val="009C0D4D"/>
    <w:rsid w:val="009C19F4"/>
    <w:rsid w:val="009C280C"/>
    <w:rsid w:val="009C3650"/>
    <w:rsid w:val="009C7DF2"/>
    <w:rsid w:val="009C7ED4"/>
    <w:rsid w:val="009D24E8"/>
    <w:rsid w:val="009D62BA"/>
    <w:rsid w:val="009D6B75"/>
    <w:rsid w:val="009E0B9B"/>
    <w:rsid w:val="009E0D24"/>
    <w:rsid w:val="009E1F6E"/>
    <w:rsid w:val="009E3BFD"/>
    <w:rsid w:val="009E501E"/>
    <w:rsid w:val="009E510C"/>
    <w:rsid w:val="009E7130"/>
    <w:rsid w:val="009E7891"/>
    <w:rsid w:val="009F073F"/>
    <w:rsid w:val="009F147D"/>
    <w:rsid w:val="009F2D63"/>
    <w:rsid w:val="009F3B3B"/>
    <w:rsid w:val="009F49F9"/>
    <w:rsid w:val="009F51B2"/>
    <w:rsid w:val="009F687F"/>
    <w:rsid w:val="009F68F1"/>
    <w:rsid w:val="00A00E14"/>
    <w:rsid w:val="00A03E8E"/>
    <w:rsid w:val="00A04C1C"/>
    <w:rsid w:val="00A07437"/>
    <w:rsid w:val="00A126CA"/>
    <w:rsid w:val="00A12C53"/>
    <w:rsid w:val="00A13065"/>
    <w:rsid w:val="00A15AF3"/>
    <w:rsid w:val="00A21238"/>
    <w:rsid w:val="00A31E3E"/>
    <w:rsid w:val="00A32CE9"/>
    <w:rsid w:val="00A3386B"/>
    <w:rsid w:val="00A34070"/>
    <w:rsid w:val="00A35288"/>
    <w:rsid w:val="00A359AE"/>
    <w:rsid w:val="00A35B2E"/>
    <w:rsid w:val="00A3613E"/>
    <w:rsid w:val="00A369DF"/>
    <w:rsid w:val="00A41D9A"/>
    <w:rsid w:val="00A42451"/>
    <w:rsid w:val="00A42527"/>
    <w:rsid w:val="00A432CD"/>
    <w:rsid w:val="00A43692"/>
    <w:rsid w:val="00A438B8"/>
    <w:rsid w:val="00A447B2"/>
    <w:rsid w:val="00A44944"/>
    <w:rsid w:val="00A45658"/>
    <w:rsid w:val="00A460BB"/>
    <w:rsid w:val="00A460E8"/>
    <w:rsid w:val="00A473AF"/>
    <w:rsid w:val="00A47726"/>
    <w:rsid w:val="00A47CA9"/>
    <w:rsid w:val="00A50926"/>
    <w:rsid w:val="00A5145A"/>
    <w:rsid w:val="00A520FE"/>
    <w:rsid w:val="00A526F0"/>
    <w:rsid w:val="00A53BD8"/>
    <w:rsid w:val="00A53EBC"/>
    <w:rsid w:val="00A53ECC"/>
    <w:rsid w:val="00A54A31"/>
    <w:rsid w:val="00A56590"/>
    <w:rsid w:val="00A57577"/>
    <w:rsid w:val="00A579FF"/>
    <w:rsid w:val="00A61558"/>
    <w:rsid w:val="00A627F5"/>
    <w:rsid w:val="00A64469"/>
    <w:rsid w:val="00A66417"/>
    <w:rsid w:val="00A6727E"/>
    <w:rsid w:val="00A67464"/>
    <w:rsid w:val="00A677A4"/>
    <w:rsid w:val="00A711C3"/>
    <w:rsid w:val="00A71491"/>
    <w:rsid w:val="00A734DB"/>
    <w:rsid w:val="00A741E7"/>
    <w:rsid w:val="00A74802"/>
    <w:rsid w:val="00A76BDD"/>
    <w:rsid w:val="00A77E08"/>
    <w:rsid w:val="00A81261"/>
    <w:rsid w:val="00A83182"/>
    <w:rsid w:val="00A831D4"/>
    <w:rsid w:val="00A83C79"/>
    <w:rsid w:val="00A8471B"/>
    <w:rsid w:val="00A876CB"/>
    <w:rsid w:val="00A9095D"/>
    <w:rsid w:val="00A909EF"/>
    <w:rsid w:val="00A92E1D"/>
    <w:rsid w:val="00A93501"/>
    <w:rsid w:val="00A9564E"/>
    <w:rsid w:val="00A960F7"/>
    <w:rsid w:val="00A970D4"/>
    <w:rsid w:val="00A973B3"/>
    <w:rsid w:val="00A978D2"/>
    <w:rsid w:val="00A97BE5"/>
    <w:rsid w:val="00AA0096"/>
    <w:rsid w:val="00AA0445"/>
    <w:rsid w:val="00AA07A9"/>
    <w:rsid w:val="00AA1C29"/>
    <w:rsid w:val="00AA20B1"/>
    <w:rsid w:val="00AA43B2"/>
    <w:rsid w:val="00AA6EE1"/>
    <w:rsid w:val="00AA7A35"/>
    <w:rsid w:val="00AA7AA8"/>
    <w:rsid w:val="00AB11C4"/>
    <w:rsid w:val="00AB1BC6"/>
    <w:rsid w:val="00AB1C0D"/>
    <w:rsid w:val="00AB2CE2"/>
    <w:rsid w:val="00AB4A86"/>
    <w:rsid w:val="00AB4B35"/>
    <w:rsid w:val="00AB54DA"/>
    <w:rsid w:val="00AB5B74"/>
    <w:rsid w:val="00AB67D3"/>
    <w:rsid w:val="00AB6995"/>
    <w:rsid w:val="00AC206D"/>
    <w:rsid w:val="00AC268C"/>
    <w:rsid w:val="00AC2E7A"/>
    <w:rsid w:val="00AC5805"/>
    <w:rsid w:val="00AC58B6"/>
    <w:rsid w:val="00AC5EB5"/>
    <w:rsid w:val="00AD07A2"/>
    <w:rsid w:val="00AD0DA3"/>
    <w:rsid w:val="00AD1C6D"/>
    <w:rsid w:val="00AD2239"/>
    <w:rsid w:val="00AD2333"/>
    <w:rsid w:val="00AD28D2"/>
    <w:rsid w:val="00AD2F29"/>
    <w:rsid w:val="00AD326F"/>
    <w:rsid w:val="00AD642C"/>
    <w:rsid w:val="00AD7F9E"/>
    <w:rsid w:val="00AE0356"/>
    <w:rsid w:val="00AE18BF"/>
    <w:rsid w:val="00AE19A6"/>
    <w:rsid w:val="00AE2C54"/>
    <w:rsid w:val="00AE3A7B"/>
    <w:rsid w:val="00AE4175"/>
    <w:rsid w:val="00AE57DE"/>
    <w:rsid w:val="00AF1923"/>
    <w:rsid w:val="00AF1D9C"/>
    <w:rsid w:val="00AF5A30"/>
    <w:rsid w:val="00AF7CFE"/>
    <w:rsid w:val="00B006F3"/>
    <w:rsid w:val="00B00B87"/>
    <w:rsid w:val="00B01237"/>
    <w:rsid w:val="00B036F8"/>
    <w:rsid w:val="00B04829"/>
    <w:rsid w:val="00B069EC"/>
    <w:rsid w:val="00B07E1B"/>
    <w:rsid w:val="00B10181"/>
    <w:rsid w:val="00B12391"/>
    <w:rsid w:val="00B12DD3"/>
    <w:rsid w:val="00B13D63"/>
    <w:rsid w:val="00B146EE"/>
    <w:rsid w:val="00B14B0F"/>
    <w:rsid w:val="00B15F80"/>
    <w:rsid w:val="00B17FFA"/>
    <w:rsid w:val="00B202CF"/>
    <w:rsid w:val="00B214CB"/>
    <w:rsid w:val="00B23D59"/>
    <w:rsid w:val="00B24107"/>
    <w:rsid w:val="00B24AE1"/>
    <w:rsid w:val="00B25B28"/>
    <w:rsid w:val="00B27527"/>
    <w:rsid w:val="00B315B9"/>
    <w:rsid w:val="00B31776"/>
    <w:rsid w:val="00B31CDE"/>
    <w:rsid w:val="00B32707"/>
    <w:rsid w:val="00B3412A"/>
    <w:rsid w:val="00B353CB"/>
    <w:rsid w:val="00B354CE"/>
    <w:rsid w:val="00B35BC0"/>
    <w:rsid w:val="00B3695F"/>
    <w:rsid w:val="00B36991"/>
    <w:rsid w:val="00B36BB0"/>
    <w:rsid w:val="00B36E2C"/>
    <w:rsid w:val="00B376D8"/>
    <w:rsid w:val="00B37FAF"/>
    <w:rsid w:val="00B40464"/>
    <w:rsid w:val="00B40CE8"/>
    <w:rsid w:val="00B411BC"/>
    <w:rsid w:val="00B4225C"/>
    <w:rsid w:val="00B42440"/>
    <w:rsid w:val="00B424EB"/>
    <w:rsid w:val="00B43214"/>
    <w:rsid w:val="00B45043"/>
    <w:rsid w:val="00B45441"/>
    <w:rsid w:val="00B45D33"/>
    <w:rsid w:val="00B462F2"/>
    <w:rsid w:val="00B46EB2"/>
    <w:rsid w:val="00B5019F"/>
    <w:rsid w:val="00B51779"/>
    <w:rsid w:val="00B52275"/>
    <w:rsid w:val="00B56390"/>
    <w:rsid w:val="00B56950"/>
    <w:rsid w:val="00B56A7E"/>
    <w:rsid w:val="00B57E3A"/>
    <w:rsid w:val="00B61666"/>
    <w:rsid w:val="00B62904"/>
    <w:rsid w:val="00B62B87"/>
    <w:rsid w:val="00B634B0"/>
    <w:rsid w:val="00B64230"/>
    <w:rsid w:val="00B675C8"/>
    <w:rsid w:val="00B714A1"/>
    <w:rsid w:val="00B72988"/>
    <w:rsid w:val="00B731F2"/>
    <w:rsid w:val="00B74CAF"/>
    <w:rsid w:val="00B751C8"/>
    <w:rsid w:val="00B77D9E"/>
    <w:rsid w:val="00B80A4A"/>
    <w:rsid w:val="00B8120D"/>
    <w:rsid w:val="00B81C17"/>
    <w:rsid w:val="00B83AB4"/>
    <w:rsid w:val="00B83E26"/>
    <w:rsid w:val="00B8509A"/>
    <w:rsid w:val="00B85CC1"/>
    <w:rsid w:val="00B872AF"/>
    <w:rsid w:val="00B87513"/>
    <w:rsid w:val="00B87E30"/>
    <w:rsid w:val="00B87E5C"/>
    <w:rsid w:val="00B90454"/>
    <w:rsid w:val="00B90471"/>
    <w:rsid w:val="00B905C2"/>
    <w:rsid w:val="00B9117C"/>
    <w:rsid w:val="00B913FB"/>
    <w:rsid w:val="00B91502"/>
    <w:rsid w:val="00B91E9E"/>
    <w:rsid w:val="00B92270"/>
    <w:rsid w:val="00B940D0"/>
    <w:rsid w:val="00B9542B"/>
    <w:rsid w:val="00B97199"/>
    <w:rsid w:val="00B97BB7"/>
    <w:rsid w:val="00B97E62"/>
    <w:rsid w:val="00BA106A"/>
    <w:rsid w:val="00BA1353"/>
    <w:rsid w:val="00BA13D1"/>
    <w:rsid w:val="00BA1771"/>
    <w:rsid w:val="00BA2BA1"/>
    <w:rsid w:val="00BA4033"/>
    <w:rsid w:val="00BA4230"/>
    <w:rsid w:val="00BA44A9"/>
    <w:rsid w:val="00BA4E9D"/>
    <w:rsid w:val="00BA5D75"/>
    <w:rsid w:val="00BB1210"/>
    <w:rsid w:val="00BB3085"/>
    <w:rsid w:val="00BB3358"/>
    <w:rsid w:val="00BB365C"/>
    <w:rsid w:val="00BB4982"/>
    <w:rsid w:val="00BB6395"/>
    <w:rsid w:val="00BB742B"/>
    <w:rsid w:val="00BB7730"/>
    <w:rsid w:val="00BC11E1"/>
    <w:rsid w:val="00BC4F8B"/>
    <w:rsid w:val="00BC69EB"/>
    <w:rsid w:val="00BD03A4"/>
    <w:rsid w:val="00BD3C35"/>
    <w:rsid w:val="00BD60A9"/>
    <w:rsid w:val="00BD639A"/>
    <w:rsid w:val="00BD6F19"/>
    <w:rsid w:val="00BD7811"/>
    <w:rsid w:val="00BE2663"/>
    <w:rsid w:val="00BE2DFA"/>
    <w:rsid w:val="00BE2E36"/>
    <w:rsid w:val="00BE314E"/>
    <w:rsid w:val="00BE3A0B"/>
    <w:rsid w:val="00BE47D2"/>
    <w:rsid w:val="00BE5062"/>
    <w:rsid w:val="00BE563A"/>
    <w:rsid w:val="00BE5731"/>
    <w:rsid w:val="00BE64DA"/>
    <w:rsid w:val="00BE659B"/>
    <w:rsid w:val="00BE6DD6"/>
    <w:rsid w:val="00BF1347"/>
    <w:rsid w:val="00BF16BC"/>
    <w:rsid w:val="00BF2152"/>
    <w:rsid w:val="00BF2B9E"/>
    <w:rsid w:val="00BF3AE3"/>
    <w:rsid w:val="00BF3DA7"/>
    <w:rsid w:val="00BF5B14"/>
    <w:rsid w:val="00BF6C85"/>
    <w:rsid w:val="00BF6D78"/>
    <w:rsid w:val="00BF778E"/>
    <w:rsid w:val="00BF77E5"/>
    <w:rsid w:val="00BF7840"/>
    <w:rsid w:val="00C00680"/>
    <w:rsid w:val="00C012AE"/>
    <w:rsid w:val="00C0136D"/>
    <w:rsid w:val="00C01B1F"/>
    <w:rsid w:val="00C0344A"/>
    <w:rsid w:val="00C03754"/>
    <w:rsid w:val="00C0410A"/>
    <w:rsid w:val="00C0419F"/>
    <w:rsid w:val="00C053EA"/>
    <w:rsid w:val="00C07A57"/>
    <w:rsid w:val="00C10B6D"/>
    <w:rsid w:val="00C10E2C"/>
    <w:rsid w:val="00C1346B"/>
    <w:rsid w:val="00C16036"/>
    <w:rsid w:val="00C16E1D"/>
    <w:rsid w:val="00C2118B"/>
    <w:rsid w:val="00C211D3"/>
    <w:rsid w:val="00C226D7"/>
    <w:rsid w:val="00C23D90"/>
    <w:rsid w:val="00C23E0D"/>
    <w:rsid w:val="00C243B0"/>
    <w:rsid w:val="00C24621"/>
    <w:rsid w:val="00C2573E"/>
    <w:rsid w:val="00C25C5B"/>
    <w:rsid w:val="00C266A4"/>
    <w:rsid w:val="00C26931"/>
    <w:rsid w:val="00C269B3"/>
    <w:rsid w:val="00C26F5C"/>
    <w:rsid w:val="00C27DCD"/>
    <w:rsid w:val="00C31ADD"/>
    <w:rsid w:val="00C31BB3"/>
    <w:rsid w:val="00C325AD"/>
    <w:rsid w:val="00C32D27"/>
    <w:rsid w:val="00C3504D"/>
    <w:rsid w:val="00C35785"/>
    <w:rsid w:val="00C35C3E"/>
    <w:rsid w:val="00C36123"/>
    <w:rsid w:val="00C36C82"/>
    <w:rsid w:val="00C370DF"/>
    <w:rsid w:val="00C3783D"/>
    <w:rsid w:val="00C42E70"/>
    <w:rsid w:val="00C4508A"/>
    <w:rsid w:val="00C45BB9"/>
    <w:rsid w:val="00C464FC"/>
    <w:rsid w:val="00C46F3B"/>
    <w:rsid w:val="00C47042"/>
    <w:rsid w:val="00C4736F"/>
    <w:rsid w:val="00C50E4A"/>
    <w:rsid w:val="00C5101A"/>
    <w:rsid w:val="00C5120E"/>
    <w:rsid w:val="00C521AD"/>
    <w:rsid w:val="00C521D3"/>
    <w:rsid w:val="00C52FD5"/>
    <w:rsid w:val="00C55FAA"/>
    <w:rsid w:val="00C56BDB"/>
    <w:rsid w:val="00C56E16"/>
    <w:rsid w:val="00C615E3"/>
    <w:rsid w:val="00C61E38"/>
    <w:rsid w:val="00C627C3"/>
    <w:rsid w:val="00C62957"/>
    <w:rsid w:val="00C6675B"/>
    <w:rsid w:val="00C66895"/>
    <w:rsid w:val="00C73052"/>
    <w:rsid w:val="00C731C4"/>
    <w:rsid w:val="00C738F9"/>
    <w:rsid w:val="00C74623"/>
    <w:rsid w:val="00C7782A"/>
    <w:rsid w:val="00C77C14"/>
    <w:rsid w:val="00C77D74"/>
    <w:rsid w:val="00C8048B"/>
    <w:rsid w:val="00C8125E"/>
    <w:rsid w:val="00C81339"/>
    <w:rsid w:val="00C81C3F"/>
    <w:rsid w:val="00C81C4D"/>
    <w:rsid w:val="00C82753"/>
    <w:rsid w:val="00C829BB"/>
    <w:rsid w:val="00C835DB"/>
    <w:rsid w:val="00C83C35"/>
    <w:rsid w:val="00C845B1"/>
    <w:rsid w:val="00C852AF"/>
    <w:rsid w:val="00C85696"/>
    <w:rsid w:val="00C865D6"/>
    <w:rsid w:val="00C9035A"/>
    <w:rsid w:val="00C90467"/>
    <w:rsid w:val="00C905FC"/>
    <w:rsid w:val="00C90AD6"/>
    <w:rsid w:val="00C917F2"/>
    <w:rsid w:val="00C93D3F"/>
    <w:rsid w:val="00C944DD"/>
    <w:rsid w:val="00C95E9C"/>
    <w:rsid w:val="00C961BA"/>
    <w:rsid w:val="00C966D7"/>
    <w:rsid w:val="00CA405B"/>
    <w:rsid w:val="00CA47B2"/>
    <w:rsid w:val="00CA594F"/>
    <w:rsid w:val="00CA69F0"/>
    <w:rsid w:val="00CA6CDB"/>
    <w:rsid w:val="00CA6DC5"/>
    <w:rsid w:val="00CB121B"/>
    <w:rsid w:val="00CB2E1A"/>
    <w:rsid w:val="00CB377A"/>
    <w:rsid w:val="00CB5066"/>
    <w:rsid w:val="00CB5D9A"/>
    <w:rsid w:val="00CB5F9B"/>
    <w:rsid w:val="00CB614C"/>
    <w:rsid w:val="00CB63AD"/>
    <w:rsid w:val="00CB716A"/>
    <w:rsid w:val="00CC175D"/>
    <w:rsid w:val="00CC1DF2"/>
    <w:rsid w:val="00CC2708"/>
    <w:rsid w:val="00CC3E34"/>
    <w:rsid w:val="00CC3F64"/>
    <w:rsid w:val="00CC4F71"/>
    <w:rsid w:val="00CC50E0"/>
    <w:rsid w:val="00CC52E3"/>
    <w:rsid w:val="00CC565F"/>
    <w:rsid w:val="00CC5682"/>
    <w:rsid w:val="00CC644A"/>
    <w:rsid w:val="00CC668B"/>
    <w:rsid w:val="00CC77D3"/>
    <w:rsid w:val="00CD2732"/>
    <w:rsid w:val="00CD27F6"/>
    <w:rsid w:val="00CD6764"/>
    <w:rsid w:val="00CE0499"/>
    <w:rsid w:val="00CE0A85"/>
    <w:rsid w:val="00CE161F"/>
    <w:rsid w:val="00CE1986"/>
    <w:rsid w:val="00CE21A0"/>
    <w:rsid w:val="00CE2469"/>
    <w:rsid w:val="00CE2C78"/>
    <w:rsid w:val="00CE3C62"/>
    <w:rsid w:val="00CE4842"/>
    <w:rsid w:val="00CE513D"/>
    <w:rsid w:val="00CF0B93"/>
    <w:rsid w:val="00CF10AF"/>
    <w:rsid w:val="00CF13B1"/>
    <w:rsid w:val="00CF25D0"/>
    <w:rsid w:val="00CF26BD"/>
    <w:rsid w:val="00CF2D38"/>
    <w:rsid w:val="00CF34F8"/>
    <w:rsid w:val="00CF3ED9"/>
    <w:rsid w:val="00CF4E6E"/>
    <w:rsid w:val="00CF6F3A"/>
    <w:rsid w:val="00CF780E"/>
    <w:rsid w:val="00D00F31"/>
    <w:rsid w:val="00D03505"/>
    <w:rsid w:val="00D05244"/>
    <w:rsid w:val="00D06117"/>
    <w:rsid w:val="00D0735A"/>
    <w:rsid w:val="00D07598"/>
    <w:rsid w:val="00D07F57"/>
    <w:rsid w:val="00D128E2"/>
    <w:rsid w:val="00D12CCE"/>
    <w:rsid w:val="00D152B7"/>
    <w:rsid w:val="00D2089C"/>
    <w:rsid w:val="00D21D62"/>
    <w:rsid w:val="00D23904"/>
    <w:rsid w:val="00D25707"/>
    <w:rsid w:val="00D25CAB"/>
    <w:rsid w:val="00D26C19"/>
    <w:rsid w:val="00D27BA4"/>
    <w:rsid w:val="00D32231"/>
    <w:rsid w:val="00D322AA"/>
    <w:rsid w:val="00D32602"/>
    <w:rsid w:val="00D35104"/>
    <w:rsid w:val="00D36B8F"/>
    <w:rsid w:val="00D37A3C"/>
    <w:rsid w:val="00D400EB"/>
    <w:rsid w:val="00D40A2C"/>
    <w:rsid w:val="00D42258"/>
    <w:rsid w:val="00D449F0"/>
    <w:rsid w:val="00D4583D"/>
    <w:rsid w:val="00D46D08"/>
    <w:rsid w:val="00D479BD"/>
    <w:rsid w:val="00D51DD7"/>
    <w:rsid w:val="00D52400"/>
    <w:rsid w:val="00D532AB"/>
    <w:rsid w:val="00D53566"/>
    <w:rsid w:val="00D53F1F"/>
    <w:rsid w:val="00D5430B"/>
    <w:rsid w:val="00D55914"/>
    <w:rsid w:val="00D56667"/>
    <w:rsid w:val="00D5680B"/>
    <w:rsid w:val="00D56E6E"/>
    <w:rsid w:val="00D57ABD"/>
    <w:rsid w:val="00D57C49"/>
    <w:rsid w:val="00D57FFC"/>
    <w:rsid w:val="00D618D3"/>
    <w:rsid w:val="00D6339D"/>
    <w:rsid w:val="00D63B19"/>
    <w:rsid w:val="00D6446A"/>
    <w:rsid w:val="00D64ED9"/>
    <w:rsid w:val="00D65409"/>
    <w:rsid w:val="00D6617C"/>
    <w:rsid w:val="00D661BE"/>
    <w:rsid w:val="00D7075A"/>
    <w:rsid w:val="00D70B34"/>
    <w:rsid w:val="00D727E6"/>
    <w:rsid w:val="00D72A13"/>
    <w:rsid w:val="00D73C32"/>
    <w:rsid w:val="00D77CA2"/>
    <w:rsid w:val="00D80719"/>
    <w:rsid w:val="00D81A55"/>
    <w:rsid w:val="00D82E9B"/>
    <w:rsid w:val="00D82EF4"/>
    <w:rsid w:val="00D86082"/>
    <w:rsid w:val="00D877BB"/>
    <w:rsid w:val="00D87E08"/>
    <w:rsid w:val="00D937CC"/>
    <w:rsid w:val="00D93F2A"/>
    <w:rsid w:val="00D945B1"/>
    <w:rsid w:val="00D9601D"/>
    <w:rsid w:val="00D96CDE"/>
    <w:rsid w:val="00D96FE6"/>
    <w:rsid w:val="00DA0707"/>
    <w:rsid w:val="00DA259C"/>
    <w:rsid w:val="00DA468C"/>
    <w:rsid w:val="00DA4FE6"/>
    <w:rsid w:val="00DA72E5"/>
    <w:rsid w:val="00DB0283"/>
    <w:rsid w:val="00DB103F"/>
    <w:rsid w:val="00DB1B82"/>
    <w:rsid w:val="00DB358C"/>
    <w:rsid w:val="00DB3FF8"/>
    <w:rsid w:val="00DB4C03"/>
    <w:rsid w:val="00DB5D4E"/>
    <w:rsid w:val="00DB76C5"/>
    <w:rsid w:val="00DC02E7"/>
    <w:rsid w:val="00DC09CD"/>
    <w:rsid w:val="00DC0F26"/>
    <w:rsid w:val="00DC1736"/>
    <w:rsid w:val="00DC1AB3"/>
    <w:rsid w:val="00DC20AA"/>
    <w:rsid w:val="00DC4BEF"/>
    <w:rsid w:val="00DC4D26"/>
    <w:rsid w:val="00DC5645"/>
    <w:rsid w:val="00DC67E6"/>
    <w:rsid w:val="00DC721F"/>
    <w:rsid w:val="00DC7308"/>
    <w:rsid w:val="00DC7A61"/>
    <w:rsid w:val="00DC7AD7"/>
    <w:rsid w:val="00DD1835"/>
    <w:rsid w:val="00DD22BD"/>
    <w:rsid w:val="00DD5D3B"/>
    <w:rsid w:val="00DD7712"/>
    <w:rsid w:val="00DE07DE"/>
    <w:rsid w:val="00DE0A33"/>
    <w:rsid w:val="00DE2876"/>
    <w:rsid w:val="00DE2E08"/>
    <w:rsid w:val="00DE3ED5"/>
    <w:rsid w:val="00DE72FE"/>
    <w:rsid w:val="00DE7DCE"/>
    <w:rsid w:val="00DF013F"/>
    <w:rsid w:val="00DF0969"/>
    <w:rsid w:val="00DF22CC"/>
    <w:rsid w:val="00DF27D4"/>
    <w:rsid w:val="00DF3EFD"/>
    <w:rsid w:val="00DF49F8"/>
    <w:rsid w:val="00DF4FDA"/>
    <w:rsid w:val="00DF63AD"/>
    <w:rsid w:val="00E01856"/>
    <w:rsid w:val="00E04728"/>
    <w:rsid w:val="00E04800"/>
    <w:rsid w:val="00E049FA"/>
    <w:rsid w:val="00E05B6A"/>
    <w:rsid w:val="00E06A5F"/>
    <w:rsid w:val="00E06FA9"/>
    <w:rsid w:val="00E07A99"/>
    <w:rsid w:val="00E11A5D"/>
    <w:rsid w:val="00E1378F"/>
    <w:rsid w:val="00E13CA7"/>
    <w:rsid w:val="00E1610F"/>
    <w:rsid w:val="00E1621F"/>
    <w:rsid w:val="00E162B8"/>
    <w:rsid w:val="00E16672"/>
    <w:rsid w:val="00E1678E"/>
    <w:rsid w:val="00E16897"/>
    <w:rsid w:val="00E16C33"/>
    <w:rsid w:val="00E16CE2"/>
    <w:rsid w:val="00E20D8A"/>
    <w:rsid w:val="00E21E3C"/>
    <w:rsid w:val="00E22105"/>
    <w:rsid w:val="00E226D5"/>
    <w:rsid w:val="00E23034"/>
    <w:rsid w:val="00E23126"/>
    <w:rsid w:val="00E23CE8"/>
    <w:rsid w:val="00E24B22"/>
    <w:rsid w:val="00E24F3B"/>
    <w:rsid w:val="00E25D8C"/>
    <w:rsid w:val="00E266A4"/>
    <w:rsid w:val="00E30460"/>
    <w:rsid w:val="00E3090F"/>
    <w:rsid w:val="00E30A77"/>
    <w:rsid w:val="00E31D6E"/>
    <w:rsid w:val="00E3205B"/>
    <w:rsid w:val="00E32957"/>
    <w:rsid w:val="00E32AC9"/>
    <w:rsid w:val="00E339E5"/>
    <w:rsid w:val="00E34B27"/>
    <w:rsid w:val="00E35044"/>
    <w:rsid w:val="00E35852"/>
    <w:rsid w:val="00E360A5"/>
    <w:rsid w:val="00E36B6E"/>
    <w:rsid w:val="00E40E3E"/>
    <w:rsid w:val="00E42471"/>
    <w:rsid w:val="00E42B31"/>
    <w:rsid w:val="00E42C68"/>
    <w:rsid w:val="00E43A40"/>
    <w:rsid w:val="00E43CA4"/>
    <w:rsid w:val="00E44747"/>
    <w:rsid w:val="00E46905"/>
    <w:rsid w:val="00E5184D"/>
    <w:rsid w:val="00E55102"/>
    <w:rsid w:val="00E5512E"/>
    <w:rsid w:val="00E55CF2"/>
    <w:rsid w:val="00E5759C"/>
    <w:rsid w:val="00E601A2"/>
    <w:rsid w:val="00E604E8"/>
    <w:rsid w:val="00E60542"/>
    <w:rsid w:val="00E60E8E"/>
    <w:rsid w:val="00E615B6"/>
    <w:rsid w:val="00E6289B"/>
    <w:rsid w:val="00E63761"/>
    <w:rsid w:val="00E654A8"/>
    <w:rsid w:val="00E662C1"/>
    <w:rsid w:val="00E670F6"/>
    <w:rsid w:val="00E7018B"/>
    <w:rsid w:val="00E70199"/>
    <w:rsid w:val="00E70211"/>
    <w:rsid w:val="00E7026D"/>
    <w:rsid w:val="00E70B39"/>
    <w:rsid w:val="00E72954"/>
    <w:rsid w:val="00E72C1C"/>
    <w:rsid w:val="00E7301A"/>
    <w:rsid w:val="00E73B81"/>
    <w:rsid w:val="00E7475F"/>
    <w:rsid w:val="00E74D59"/>
    <w:rsid w:val="00E75743"/>
    <w:rsid w:val="00E81124"/>
    <w:rsid w:val="00E8184A"/>
    <w:rsid w:val="00E83065"/>
    <w:rsid w:val="00E8328B"/>
    <w:rsid w:val="00E83EC8"/>
    <w:rsid w:val="00E85638"/>
    <w:rsid w:val="00E85AA1"/>
    <w:rsid w:val="00E85EDE"/>
    <w:rsid w:val="00E87151"/>
    <w:rsid w:val="00E87434"/>
    <w:rsid w:val="00E878FF"/>
    <w:rsid w:val="00E87D1D"/>
    <w:rsid w:val="00E91094"/>
    <w:rsid w:val="00E93006"/>
    <w:rsid w:val="00E967B7"/>
    <w:rsid w:val="00E96D70"/>
    <w:rsid w:val="00E97D08"/>
    <w:rsid w:val="00E97DD0"/>
    <w:rsid w:val="00EA1381"/>
    <w:rsid w:val="00EA1580"/>
    <w:rsid w:val="00EA1805"/>
    <w:rsid w:val="00EA1FE0"/>
    <w:rsid w:val="00EA48C1"/>
    <w:rsid w:val="00EA4D20"/>
    <w:rsid w:val="00EB065B"/>
    <w:rsid w:val="00EB483C"/>
    <w:rsid w:val="00EB5372"/>
    <w:rsid w:val="00EB5D0A"/>
    <w:rsid w:val="00EB65B3"/>
    <w:rsid w:val="00EB67A6"/>
    <w:rsid w:val="00EB7785"/>
    <w:rsid w:val="00EC0E93"/>
    <w:rsid w:val="00EC0FA2"/>
    <w:rsid w:val="00EC1754"/>
    <w:rsid w:val="00EC2C22"/>
    <w:rsid w:val="00EC4BB3"/>
    <w:rsid w:val="00EC71A7"/>
    <w:rsid w:val="00ED2A35"/>
    <w:rsid w:val="00ED554B"/>
    <w:rsid w:val="00ED7F4E"/>
    <w:rsid w:val="00EE333E"/>
    <w:rsid w:val="00EE5897"/>
    <w:rsid w:val="00EE606A"/>
    <w:rsid w:val="00EE7B31"/>
    <w:rsid w:val="00EF0835"/>
    <w:rsid w:val="00EF0D41"/>
    <w:rsid w:val="00EF1391"/>
    <w:rsid w:val="00EF2928"/>
    <w:rsid w:val="00EF3008"/>
    <w:rsid w:val="00EF47E8"/>
    <w:rsid w:val="00EF4861"/>
    <w:rsid w:val="00EF5212"/>
    <w:rsid w:val="00EF554B"/>
    <w:rsid w:val="00EF57B4"/>
    <w:rsid w:val="00F00D17"/>
    <w:rsid w:val="00F0289D"/>
    <w:rsid w:val="00F02FB8"/>
    <w:rsid w:val="00F07DFD"/>
    <w:rsid w:val="00F10212"/>
    <w:rsid w:val="00F1128B"/>
    <w:rsid w:val="00F11710"/>
    <w:rsid w:val="00F12549"/>
    <w:rsid w:val="00F15099"/>
    <w:rsid w:val="00F15CCB"/>
    <w:rsid w:val="00F17689"/>
    <w:rsid w:val="00F177EA"/>
    <w:rsid w:val="00F22CCA"/>
    <w:rsid w:val="00F235E5"/>
    <w:rsid w:val="00F2525A"/>
    <w:rsid w:val="00F267C3"/>
    <w:rsid w:val="00F308F4"/>
    <w:rsid w:val="00F30AC0"/>
    <w:rsid w:val="00F30C46"/>
    <w:rsid w:val="00F313E0"/>
    <w:rsid w:val="00F3283C"/>
    <w:rsid w:val="00F33843"/>
    <w:rsid w:val="00F34336"/>
    <w:rsid w:val="00F356E8"/>
    <w:rsid w:val="00F3695F"/>
    <w:rsid w:val="00F37405"/>
    <w:rsid w:val="00F37836"/>
    <w:rsid w:val="00F40A92"/>
    <w:rsid w:val="00F40F88"/>
    <w:rsid w:val="00F42448"/>
    <w:rsid w:val="00F424B0"/>
    <w:rsid w:val="00F43EEA"/>
    <w:rsid w:val="00F45848"/>
    <w:rsid w:val="00F46815"/>
    <w:rsid w:val="00F46B1B"/>
    <w:rsid w:val="00F476CC"/>
    <w:rsid w:val="00F508F8"/>
    <w:rsid w:val="00F528DB"/>
    <w:rsid w:val="00F52B21"/>
    <w:rsid w:val="00F56AD4"/>
    <w:rsid w:val="00F579A9"/>
    <w:rsid w:val="00F62010"/>
    <w:rsid w:val="00F62D6D"/>
    <w:rsid w:val="00F63232"/>
    <w:rsid w:val="00F6433F"/>
    <w:rsid w:val="00F64E58"/>
    <w:rsid w:val="00F64E6A"/>
    <w:rsid w:val="00F662BF"/>
    <w:rsid w:val="00F6711A"/>
    <w:rsid w:val="00F67E4A"/>
    <w:rsid w:val="00F706C3"/>
    <w:rsid w:val="00F70CCF"/>
    <w:rsid w:val="00F719A5"/>
    <w:rsid w:val="00F72CFB"/>
    <w:rsid w:val="00F73163"/>
    <w:rsid w:val="00F753D1"/>
    <w:rsid w:val="00F77282"/>
    <w:rsid w:val="00F809E4"/>
    <w:rsid w:val="00F815E4"/>
    <w:rsid w:val="00F81D63"/>
    <w:rsid w:val="00F82F25"/>
    <w:rsid w:val="00F8311E"/>
    <w:rsid w:val="00F83762"/>
    <w:rsid w:val="00F8387E"/>
    <w:rsid w:val="00F844AB"/>
    <w:rsid w:val="00F86071"/>
    <w:rsid w:val="00F87E17"/>
    <w:rsid w:val="00F90501"/>
    <w:rsid w:val="00F930AC"/>
    <w:rsid w:val="00F935F7"/>
    <w:rsid w:val="00F948FA"/>
    <w:rsid w:val="00FA153E"/>
    <w:rsid w:val="00FA191A"/>
    <w:rsid w:val="00FA1FBE"/>
    <w:rsid w:val="00FA298C"/>
    <w:rsid w:val="00FA4478"/>
    <w:rsid w:val="00FA5431"/>
    <w:rsid w:val="00FA564F"/>
    <w:rsid w:val="00FA75FA"/>
    <w:rsid w:val="00FA79FE"/>
    <w:rsid w:val="00FB0E63"/>
    <w:rsid w:val="00FB13A1"/>
    <w:rsid w:val="00FB2935"/>
    <w:rsid w:val="00FB5890"/>
    <w:rsid w:val="00FB6B04"/>
    <w:rsid w:val="00FB6F65"/>
    <w:rsid w:val="00FB701F"/>
    <w:rsid w:val="00FC0342"/>
    <w:rsid w:val="00FC05A7"/>
    <w:rsid w:val="00FC0ADE"/>
    <w:rsid w:val="00FC0CA9"/>
    <w:rsid w:val="00FC2D3B"/>
    <w:rsid w:val="00FC52F8"/>
    <w:rsid w:val="00FC5664"/>
    <w:rsid w:val="00FC569F"/>
    <w:rsid w:val="00FD15CC"/>
    <w:rsid w:val="00FD3781"/>
    <w:rsid w:val="00FD3BF9"/>
    <w:rsid w:val="00FD45AB"/>
    <w:rsid w:val="00FD511B"/>
    <w:rsid w:val="00FD6495"/>
    <w:rsid w:val="00FD750F"/>
    <w:rsid w:val="00FD7A7A"/>
    <w:rsid w:val="00FE0226"/>
    <w:rsid w:val="00FE13E0"/>
    <w:rsid w:val="00FE20B5"/>
    <w:rsid w:val="00FE27AD"/>
    <w:rsid w:val="00FE2AA4"/>
    <w:rsid w:val="00FE4131"/>
    <w:rsid w:val="00FE5A4A"/>
    <w:rsid w:val="00FE622A"/>
    <w:rsid w:val="00FE722B"/>
    <w:rsid w:val="00FE7F16"/>
    <w:rsid w:val="00FF05BF"/>
    <w:rsid w:val="00FF0792"/>
    <w:rsid w:val="00FF240C"/>
    <w:rsid w:val="00FF266F"/>
    <w:rsid w:val="00FF327C"/>
    <w:rsid w:val="00FF3859"/>
    <w:rsid w:val="00FF5376"/>
    <w:rsid w:val="00FF5C49"/>
    <w:rsid w:val="00FF5DEA"/>
    <w:rsid w:val="00FF61AE"/>
    <w:rsid w:val="00FF752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4E3D6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37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07B8E"/>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307B8E"/>
    <w:pPr>
      <w:spacing w:line="240" w:lineRule="auto"/>
      <w:ind w:left="720"/>
      <w:contextualSpacing/>
    </w:pPr>
    <w:rPr>
      <w:sz w:val="24"/>
      <w:szCs w:val="24"/>
      <w:lang w:val="en-US"/>
    </w:rPr>
  </w:style>
  <w:style w:type="paragraph" w:styleId="Header">
    <w:name w:val="header"/>
    <w:basedOn w:val="Normal"/>
    <w:link w:val="HeaderChar"/>
    <w:rsid w:val="00307B8E"/>
    <w:pPr>
      <w:tabs>
        <w:tab w:val="center" w:pos="4320"/>
        <w:tab w:val="right" w:pos="8640"/>
      </w:tabs>
      <w:spacing w:after="0" w:line="240" w:lineRule="auto"/>
    </w:pPr>
    <w:rPr>
      <w:sz w:val="24"/>
      <w:szCs w:val="24"/>
      <w:lang w:val="en-US"/>
    </w:rPr>
  </w:style>
  <w:style w:type="character" w:customStyle="1" w:styleId="HeaderChar">
    <w:name w:val="Header Char"/>
    <w:basedOn w:val="DefaultParagraphFont"/>
    <w:link w:val="Header"/>
    <w:rsid w:val="00307B8E"/>
    <w:rPr>
      <w:sz w:val="24"/>
      <w:szCs w:val="24"/>
      <w:lang w:val="en-US"/>
    </w:rPr>
  </w:style>
  <w:style w:type="paragraph" w:styleId="Footer">
    <w:name w:val="footer"/>
    <w:basedOn w:val="Normal"/>
    <w:link w:val="FooterChar"/>
    <w:uiPriority w:val="99"/>
    <w:rsid w:val="00307B8E"/>
    <w:pPr>
      <w:tabs>
        <w:tab w:val="center" w:pos="4320"/>
        <w:tab w:val="right" w:pos="8640"/>
      </w:tabs>
      <w:spacing w:after="0" w:line="240" w:lineRule="auto"/>
    </w:pPr>
    <w:rPr>
      <w:sz w:val="24"/>
      <w:szCs w:val="24"/>
      <w:lang w:val="en-US"/>
    </w:rPr>
  </w:style>
  <w:style w:type="character" w:customStyle="1" w:styleId="FooterChar">
    <w:name w:val="Footer Char"/>
    <w:basedOn w:val="DefaultParagraphFont"/>
    <w:link w:val="Footer"/>
    <w:uiPriority w:val="99"/>
    <w:rsid w:val="00307B8E"/>
    <w:rPr>
      <w:sz w:val="24"/>
      <w:szCs w:val="24"/>
      <w:lang w:val="en-US"/>
    </w:rPr>
  </w:style>
  <w:style w:type="character" w:styleId="Hyperlink">
    <w:name w:val="Hyperlink"/>
    <w:basedOn w:val="DefaultParagraphFont"/>
    <w:rsid w:val="00B3695F"/>
    <w:rPr>
      <w:color w:val="0000FF" w:themeColor="hyperlink"/>
      <w:u w:val="single"/>
    </w:rPr>
  </w:style>
  <w:style w:type="paragraph" w:styleId="BalloonText">
    <w:name w:val="Balloon Text"/>
    <w:basedOn w:val="Normal"/>
    <w:link w:val="BalloonTextChar"/>
    <w:rsid w:val="00B354CE"/>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rsid w:val="00B354CE"/>
    <w:rPr>
      <w:rFonts w:ascii="Lucida Grande" w:hAnsi="Lucida Grande"/>
      <w:sz w:val="18"/>
      <w:szCs w:val="18"/>
    </w:rPr>
  </w:style>
  <w:style w:type="paragraph" w:customStyle="1" w:styleId="EndNoteBibliographyTitle">
    <w:name w:val="EndNote Bibliography Title"/>
    <w:basedOn w:val="Normal"/>
    <w:link w:val="EndNoteBibliographyTitleChar"/>
    <w:rsid w:val="000B752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B7521"/>
    <w:rPr>
      <w:rFonts w:ascii="Calibri" w:hAnsi="Calibri" w:cs="Calibri"/>
      <w:noProof/>
      <w:lang w:val="en-US"/>
    </w:rPr>
  </w:style>
  <w:style w:type="paragraph" w:customStyle="1" w:styleId="EndNoteBibliography">
    <w:name w:val="EndNote Bibliography"/>
    <w:basedOn w:val="Normal"/>
    <w:link w:val="EndNoteBibliographyChar"/>
    <w:rsid w:val="000B7521"/>
    <w:pPr>
      <w:spacing w:line="48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B7521"/>
    <w:rPr>
      <w:rFonts w:ascii="Calibri" w:hAnsi="Calibri" w:cs="Calibri"/>
      <w:noProof/>
      <w:lang w:val="en-US"/>
    </w:rPr>
  </w:style>
  <w:style w:type="character" w:styleId="CommentReference">
    <w:name w:val="annotation reference"/>
    <w:basedOn w:val="DefaultParagraphFont"/>
    <w:rsid w:val="00E226D5"/>
    <w:rPr>
      <w:sz w:val="18"/>
      <w:szCs w:val="18"/>
    </w:rPr>
  </w:style>
  <w:style w:type="paragraph" w:styleId="CommentText">
    <w:name w:val="annotation text"/>
    <w:basedOn w:val="Normal"/>
    <w:link w:val="CommentTextChar"/>
    <w:rsid w:val="00E226D5"/>
    <w:pPr>
      <w:spacing w:line="240" w:lineRule="auto"/>
    </w:pPr>
    <w:rPr>
      <w:sz w:val="24"/>
      <w:szCs w:val="24"/>
    </w:rPr>
  </w:style>
  <w:style w:type="character" w:customStyle="1" w:styleId="CommentTextChar">
    <w:name w:val="Comment Text Char"/>
    <w:basedOn w:val="DefaultParagraphFont"/>
    <w:link w:val="CommentText"/>
    <w:rsid w:val="00E226D5"/>
    <w:rPr>
      <w:sz w:val="24"/>
      <w:szCs w:val="24"/>
    </w:rPr>
  </w:style>
  <w:style w:type="paragraph" w:styleId="CommentSubject">
    <w:name w:val="annotation subject"/>
    <w:basedOn w:val="CommentText"/>
    <w:next w:val="CommentText"/>
    <w:link w:val="CommentSubjectChar"/>
    <w:rsid w:val="00E226D5"/>
    <w:rPr>
      <w:b/>
      <w:bCs/>
      <w:sz w:val="20"/>
      <w:szCs w:val="20"/>
    </w:rPr>
  </w:style>
  <w:style w:type="character" w:customStyle="1" w:styleId="CommentSubjectChar">
    <w:name w:val="Comment Subject Char"/>
    <w:basedOn w:val="CommentTextChar"/>
    <w:link w:val="CommentSubject"/>
    <w:rsid w:val="00E226D5"/>
    <w:rPr>
      <w:b/>
      <w:bCs/>
      <w:sz w:val="20"/>
      <w:szCs w:val="20"/>
    </w:rPr>
  </w:style>
  <w:style w:type="character" w:styleId="FollowedHyperlink">
    <w:name w:val="FollowedHyperlink"/>
    <w:basedOn w:val="DefaultParagraphFont"/>
    <w:rsid w:val="00E1610F"/>
    <w:rPr>
      <w:color w:val="800080" w:themeColor="followedHyperlink"/>
      <w:u w:val="single"/>
    </w:rPr>
  </w:style>
  <w:style w:type="paragraph" w:styleId="EndnoteText">
    <w:name w:val="endnote text"/>
    <w:basedOn w:val="Normal"/>
    <w:link w:val="EndnoteTextChar"/>
    <w:rsid w:val="000C47A8"/>
    <w:pPr>
      <w:spacing w:after="0" w:line="240" w:lineRule="auto"/>
    </w:pPr>
    <w:rPr>
      <w:sz w:val="20"/>
      <w:szCs w:val="20"/>
    </w:rPr>
  </w:style>
  <w:style w:type="character" w:customStyle="1" w:styleId="EndnoteTextChar">
    <w:name w:val="Endnote Text Char"/>
    <w:basedOn w:val="DefaultParagraphFont"/>
    <w:link w:val="EndnoteText"/>
    <w:rsid w:val="000C47A8"/>
    <w:rPr>
      <w:sz w:val="20"/>
      <w:szCs w:val="20"/>
    </w:rPr>
  </w:style>
  <w:style w:type="character" w:styleId="EndnoteReference">
    <w:name w:val="endnote reference"/>
    <w:basedOn w:val="DefaultParagraphFont"/>
    <w:rsid w:val="000C47A8"/>
    <w:rPr>
      <w:vertAlign w:val="superscript"/>
    </w:rPr>
  </w:style>
  <w:style w:type="character" w:styleId="IntenseEmphasis">
    <w:name w:val="Intense Emphasis"/>
    <w:basedOn w:val="DefaultParagraphFont"/>
    <w:uiPriority w:val="21"/>
    <w:qFormat/>
    <w:rsid w:val="00F42448"/>
    <w:rPr>
      <w:b/>
      <w:bCs/>
      <w:i/>
      <w:iCs/>
      <w:color w:val="4F81BD" w:themeColor="accent1"/>
    </w:rPr>
  </w:style>
  <w:style w:type="paragraph" w:styleId="NormalWeb">
    <w:name w:val="Normal (Web)"/>
    <w:basedOn w:val="Normal"/>
    <w:uiPriority w:val="99"/>
    <w:rsid w:val="0027673E"/>
    <w:pPr>
      <w:spacing w:beforeLines="1" w:afterLines="1" w:line="240" w:lineRule="auto"/>
    </w:pPr>
    <w:rPr>
      <w:rFonts w:ascii="Times" w:eastAsia="Calibri" w:hAnsi="Times" w:cs="Times New Roman"/>
      <w:sz w:val="20"/>
      <w:szCs w:val="20"/>
    </w:rPr>
  </w:style>
  <w:style w:type="paragraph" w:styleId="NoSpacing">
    <w:name w:val="No Spacing"/>
    <w:link w:val="NoSpacingChar"/>
    <w:uiPriority w:val="1"/>
    <w:qFormat/>
    <w:rsid w:val="009165C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165C6"/>
    <w:rPr>
      <w:rFonts w:eastAsiaTheme="minorEastAsia"/>
      <w:lang w:val="en-US"/>
    </w:rPr>
  </w:style>
  <w:style w:type="paragraph" w:styleId="Caption">
    <w:name w:val="caption"/>
    <w:basedOn w:val="Normal"/>
    <w:next w:val="Normal"/>
    <w:unhideWhenUsed/>
    <w:rsid w:val="00D661BE"/>
    <w:pPr>
      <w:spacing w:line="240" w:lineRule="auto"/>
    </w:pPr>
    <w:rPr>
      <w:i/>
      <w:iCs/>
      <w:color w:val="1F497D" w:themeColor="text2"/>
      <w:sz w:val="18"/>
      <w:szCs w:val="18"/>
    </w:rPr>
  </w:style>
  <w:style w:type="paragraph" w:styleId="Revision">
    <w:name w:val="Revision"/>
    <w:hidden/>
    <w:semiHidden/>
    <w:rsid w:val="004D30C4"/>
    <w:pPr>
      <w:spacing w:after="0" w:line="240" w:lineRule="auto"/>
    </w:pPr>
  </w:style>
  <w:style w:type="character" w:customStyle="1" w:styleId="ellipses">
    <w:name w:val="ellipses"/>
    <w:basedOn w:val="DefaultParagraphFont"/>
    <w:rsid w:val="004D30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811794">
      <w:bodyDiv w:val="1"/>
      <w:marLeft w:val="0"/>
      <w:marRight w:val="0"/>
      <w:marTop w:val="0"/>
      <w:marBottom w:val="0"/>
      <w:divBdr>
        <w:top w:val="none" w:sz="0" w:space="0" w:color="auto"/>
        <w:left w:val="none" w:sz="0" w:space="0" w:color="auto"/>
        <w:bottom w:val="none" w:sz="0" w:space="0" w:color="auto"/>
        <w:right w:val="none" w:sz="0" w:space="0" w:color="auto"/>
      </w:divBdr>
    </w:div>
    <w:div w:id="574821888">
      <w:bodyDiv w:val="1"/>
      <w:marLeft w:val="0"/>
      <w:marRight w:val="0"/>
      <w:marTop w:val="0"/>
      <w:marBottom w:val="0"/>
      <w:divBdr>
        <w:top w:val="none" w:sz="0" w:space="0" w:color="auto"/>
        <w:left w:val="none" w:sz="0" w:space="0" w:color="auto"/>
        <w:bottom w:val="none" w:sz="0" w:space="0" w:color="auto"/>
        <w:right w:val="none" w:sz="0" w:space="0" w:color="auto"/>
      </w:divBdr>
    </w:div>
    <w:div w:id="604077214">
      <w:bodyDiv w:val="1"/>
      <w:marLeft w:val="0"/>
      <w:marRight w:val="0"/>
      <w:marTop w:val="0"/>
      <w:marBottom w:val="0"/>
      <w:divBdr>
        <w:top w:val="none" w:sz="0" w:space="0" w:color="auto"/>
        <w:left w:val="none" w:sz="0" w:space="0" w:color="auto"/>
        <w:bottom w:val="none" w:sz="0" w:space="0" w:color="auto"/>
        <w:right w:val="none" w:sz="0" w:space="0" w:color="auto"/>
      </w:divBdr>
      <w:divsChild>
        <w:div w:id="649754157">
          <w:marLeft w:val="0"/>
          <w:marRight w:val="0"/>
          <w:marTop w:val="0"/>
          <w:marBottom w:val="0"/>
          <w:divBdr>
            <w:top w:val="none" w:sz="0" w:space="0" w:color="auto"/>
            <w:left w:val="none" w:sz="0" w:space="0" w:color="auto"/>
            <w:bottom w:val="none" w:sz="0" w:space="0" w:color="auto"/>
            <w:right w:val="none" w:sz="0" w:space="0" w:color="auto"/>
          </w:divBdr>
        </w:div>
        <w:div w:id="1219971205">
          <w:marLeft w:val="0"/>
          <w:marRight w:val="0"/>
          <w:marTop w:val="0"/>
          <w:marBottom w:val="0"/>
          <w:divBdr>
            <w:top w:val="none" w:sz="0" w:space="0" w:color="auto"/>
            <w:left w:val="none" w:sz="0" w:space="0" w:color="auto"/>
            <w:bottom w:val="none" w:sz="0" w:space="0" w:color="auto"/>
            <w:right w:val="none" w:sz="0" w:space="0" w:color="auto"/>
          </w:divBdr>
        </w:div>
      </w:divsChild>
    </w:div>
    <w:div w:id="604850782">
      <w:bodyDiv w:val="1"/>
      <w:marLeft w:val="0"/>
      <w:marRight w:val="0"/>
      <w:marTop w:val="0"/>
      <w:marBottom w:val="0"/>
      <w:divBdr>
        <w:top w:val="none" w:sz="0" w:space="0" w:color="auto"/>
        <w:left w:val="none" w:sz="0" w:space="0" w:color="auto"/>
        <w:bottom w:val="none" w:sz="0" w:space="0" w:color="auto"/>
        <w:right w:val="none" w:sz="0" w:space="0" w:color="auto"/>
      </w:divBdr>
    </w:div>
    <w:div w:id="1288469488">
      <w:bodyDiv w:val="1"/>
      <w:marLeft w:val="0"/>
      <w:marRight w:val="0"/>
      <w:marTop w:val="0"/>
      <w:marBottom w:val="0"/>
      <w:divBdr>
        <w:top w:val="none" w:sz="0" w:space="0" w:color="auto"/>
        <w:left w:val="none" w:sz="0" w:space="0" w:color="auto"/>
        <w:bottom w:val="none" w:sz="0" w:space="0" w:color="auto"/>
        <w:right w:val="none" w:sz="0" w:space="0" w:color="auto"/>
      </w:divBdr>
    </w:div>
    <w:div w:id="1361668247">
      <w:bodyDiv w:val="1"/>
      <w:marLeft w:val="0"/>
      <w:marRight w:val="0"/>
      <w:marTop w:val="0"/>
      <w:marBottom w:val="0"/>
      <w:divBdr>
        <w:top w:val="none" w:sz="0" w:space="0" w:color="auto"/>
        <w:left w:val="none" w:sz="0" w:space="0" w:color="auto"/>
        <w:bottom w:val="none" w:sz="0" w:space="0" w:color="auto"/>
        <w:right w:val="none" w:sz="0" w:space="0" w:color="auto"/>
      </w:divBdr>
    </w:div>
    <w:div w:id="1877542127">
      <w:bodyDiv w:val="1"/>
      <w:marLeft w:val="0"/>
      <w:marRight w:val="0"/>
      <w:marTop w:val="0"/>
      <w:marBottom w:val="0"/>
      <w:divBdr>
        <w:top w:val="none" w:sz="0" w:space="0" w:color="auto"/>
        <w:left w:val="none" w:sz="0" w:space="0" w:color="auto"/>
        <w:bottom w:val="none" w:sz="0" w:space="0" w:color="auto"/>
        <w:right w:val="none" w:sz="0" w:space="0" w:color="auto"/>
      </w:divBdr>
      <w:divsChild>
        <w:div w:id="189420286">
          <w:marLeft w:val="504"/>
          <w:marRight w:val="0"/>
          <w:marTop w:val="140"/>
          <w:marBottom w:val="0"/>
          <w:divBdr>
            <w:top w:val="none" w:sz="0" w:space="0" w:color="auto"/>
            <w:left w:val="none" w:sz="0" w:space="0" w:color="auto"/>
            <w:bottom w:val="none" w:sz="0" w:space="0" w:color="auto"/>
            <w:right w:val="none" w:sz="0" w:space="0" w:color="auto"/>
          </w:divBdr>
        </w:div>
      </w:divsChild>
    </w:div>
    <w:div w:id="2074112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o/cochrane/cleed/articles/NHSEED-22002000221/frame.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0FA196-AAE4-4EBC-9F90-3009559CF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22314</Words>
  <Characters>127194</Characters>
  <Application>Microsoft Office Word</Application>
  <DocSecurity>4</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49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edat, Farah</dc:creator>
  <cp:lastModifiedBy>Blake, Kim A</cp:lastModifiedBy>
  <cp:revision>2</cp:revision>
  <cp:lastPrinted>2016-09-20T12:35:00Z</cp:lastPrinted>
  <dcterms:created xsi:type="dcterms:W3CDTF">2018-10-11T14:47:00Z</dcterms:created>
  <dcterms:modified xsi:type="dcterms:W3CDTF">2018-10-11T14:47:00Z</dcterms:modified>
</cp:coreProperties>
</file>